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FE0C11" w:rsidR="005C1B81" w:rsidP="45367110" w:rsidRDefault="0047371C" w14:paraId="77B28592" w14:textId="10410DFB">
      <w:pPr>
        <w:widowControl w:val="0"/>
        <w:pBdr>
          <w:top w:val="nil"/>
          <w:left w:val="nil"/>
          <w:bottom w:val="nil"/>
          <w:right w:val="nil"/>
          <w:between w:val="nil"/>
        </w:pBdr>
        <w:spacing w:after="460"/>
        <w:jc w:val="center"/>
        <w:rPr>
          <w:b/>
          <w:sz w:val="28"/>
          <w:szCs w:val="28"/>
          <w:lang w:val="es-EC"/>
        </w:rPr>
      </w:pPr>
      <w:r w:rsidRPr="00FE0C11">
        <w:rPr>
          <w:b/>
          <w:sz w:val="28"/>
          <w:szCs w:val="28"/>
          <w:lang w:val="es-EC"/>
        </w:rPr>
        <w:t>HydroGrow</w:t>
      </w:r>
      <w:r w:rsidRPr="00FE0C11" w:rsidR="002F534E">
        <w:rPr>
          <w:b/>
          <w:sz w:val="28"/>
          <w:szCs w:val="28"/>
          <w:lang w:val="es-EC"/>
        </w:rPr>
        <w:t xml:space="preserve">: Sistema de Monitoreo y Control </w:t>
      </w:r>
      <w:r w:rsidRPr="00FE0C11" w:rsidR="2471476D">
        <w:rPr>
          <w:b/>
          <w:sz w:val="28"/>
          <w:szCs w:val="28"/>
          <w:lang w:val="es-EC"/>
        </w:rPr>
        <w:t>e</w:t>
      </w:r>
      <w:r w:rsidRPr="00FE0C11" w:rsidR="7C4CEF32">
        <w:rPr>
          <w:b/>
          <w:sz w:val="28"/>
          <w:szCs w:val="28"/>
          <w:lang w:val="es-EC"/>
        </w:rPr>
        <w:t>n</w:t>
      </w:r>
      <w:r w:rsidRPr="00FE0C11" w:rsidR="002F534E">
        <w:rPr>
          <w:b/>
          <w:sz w:val="28"/>
          <w:szCs w:val="28"/>
          <w:lang w:val="es-EC"/>
        </w:rPr>
        <w:t xml:space="preserve"> </w:t>
      </w:r>
      <w:bookmarkStart w:name="_Hlk132476168" w:id="0"/>
      <w:r w:rsidRPr="00FE0C11" w:rsidR="4C3C6EEC">
        <w:rPr>
          <w:b/>
          <w:sz w:val="28"/>
          <w:szCs w:val="28"/>
          <w:lang w:val="es-EC"/>
        </w:rPr>
        <w:t xml:space="preserve">Procesos </w:t>
      </w:r>
      <w:r w:rsidRPr="00FE0C11" w:rsidR="20C0C1CE">
        <w:rPr>
          <w:b/>
          <w:sz w:val="28"/>
          <w:szCs w:val="28"/>
          <w:lang w:val="es-EC"/>
        </w:rPr>
        <w:t>de</w:t>
      </w:r>
      <w:r w:rsidRPr="00FE0C11" w:rsidR="4C3C6EEC">
        <w:rPr>
          <w:b/>
          <w:sz w:val="28"/>
          <w:szCs w:val="28"/>
          <w:lang w:val="es-EC"/>
        </w:rPr>
        <w:t xml:space="preserve"> Cultivos Hidropónicos</w:t>
      </w:r>
      <w:bookmarkEnd w:id="0"/>
      <w:r w:rsidRPr="00FE0C11" w:rsidR="325AEF5D">
        <w:rPr>
          <w:b/>
          <w:sz w:val="28"/>
          <w:szCs w:val="28"/>
          <w:lang w:val="es-EC"/>
        </w:rPr>
        <w:t xml:space="preserve"> aplicado en especies hortícolas (</w:t>
      </w:r>
      <w:bookmarkStart w:name="_Hlk131965732" w:id="1"/>
      <w:r w:rsidRPr="00FE0C11" w:rsidR="325AEF5D">
        <w:rPr>
          <w:b/>
          <w:sz w:val="28"/>
          <w:szCs w:val="28"/>
          <w:lang w:val="es-EC"/>
        </w:rPr>
        <w:t xml:space="preserve">Lechuga </w:t>
      </w:r>
      <w:bookmarkEnd w:id="1"/>
      <w:r w:rsidRPr="00FE0C11" w:rsidR="325AEF5D">
        <w:rPr>
          <w:b/>
          <w:sz w:val="28"/>
          <w:szCs w:val="28"/>
          <w:lang w:val="es-EC"/>
        </w:rPr>
        <w:t>sativa).</w:t>
      </w:r>
    </w:p>
    <w:p w:rsidRPr="00FE0C11" w:rsidR="005C1B81" w:rsidP="00365EDB" w:rsidRDefault="00126FE8" w14:paraId="16BB195E" w14:textId="071E3150">
      <w:pPr>
        <w:widowControl w:val="0"/>
        <w:pBdr>
          <w:top w:val="nil"/>
          <w:left w:val="nil"/>
          <w:bottom w:val="nil"/>
          <w:right w:val="nil"/>
          <w:between w:val="nil"/>
        </w:pBdr>
        <w:spacing w:after="220"/>
        <w:ind w:firstLine="0"/>
        <w:jc w:val="center"/>
        <w:rPr>
          <w:lang w:val="es-EC"/>
        </w:rPr>
      </w:pPr>
      <w:r>
        <w:t>Karla Almea</w:t>
      </w:r>
      <w:r w:rsidRPr="007B4673">
        <w:rPr>
          <w:vertAlign w:val="superscript"/>
        </w:rPr>
        <w:t>1</w:t>
      </w:r>
      <w:r>
        <w:t>, Ericksson Estévez</w:t>
      </w:r>
      <w:r w:rsidRPr="007B4673">
        <w:rPr>
          <w:vertAlign w:val="superscript"/>
        </w:rPr>
        <w:t>1</w:t>
      </w:r>
      <w:r>
        <w:t>, Elvis Gonzales</w:t>
      </w:r>
      <w:r w:rsidRPr="007B4673">
        <w:rPr>
          <w:vertAlign w:val="superscript"/>
        </w:rPr>
        <w:t>1</w:t>
      </w:r>
      <w:r>
        <w:t>, Jorge Gualpa</w:t>
      </w:r>
      <w:r w:rsidRPr="007B4673">
        <w:rPr>
          <w:vertAlign w:val="superscript"/>
        </w:rPr>
        <w:t>1</w:t>
      </w:r>
    </w:p>
    <w:p w:rsidRPr="00FE0C11" w:rsidR="005C1B81" w:rsidP="009F0C88" w:rsidRDefault="009748F8" w14:paraId="22C8F135" w14:textId="5292DDD0">
      <w:pPr>
        <w:widowControl w:val="0"/>
        <w:pBdr>
          <w:top w:val="nil"/>
          <w:left w:val="nil"/>
          <w:bottom w:val="nil"/>
          <w:right w:val="nil"/>
          <w:between w:val="nil"/>
        </w:pBdr>
        <w:ind w:firstLine="0"/>
        <w:jc w:val="center"/>
        <w:rPr>
          <w:sz w:val="18"/>
          <w:szCs w:val="18"/>
          <w:lang w:val="es-EC"/>
        </w:rPr>
      </w:pPr>
      <w:r w:rsidRPr="009748F8">
        <w:rPr>
          <w:sz w:val="18"/>
          <w:szCs w:val="18"/>
          <w:vertAlign w:val="superscript"/>
          <w:lang w:val="es-EC"/>
        </w:rPr>
        <w:t>1</w:t>
      </w:r>
      <w:r w:rsidRPr="00FE0C11" w:rsidR="00DC33F9">
        <w:rPr>
          <w:sz w:val="18"/>
          <w:szCs w:val="18"/>
          <w:lang w:val="es-EC"/>
        </w:rPr>
        <w:t>Facultad de Ciencias de la Ingeniería, Universidad Técnica Estatal de Quevedo</w:t>
      </w:r>
      <w:r w:rsidRPr="00FE0C11" w:rsidR="00A00D16">
        <w:rPr>
          <w:sz w:val="18"/>
          <w:szCs w:val="18"/>
          <w:lang w:val="es-EC"/>
        </w:rPr>
        <w:t xml:space="preserve"> (UTEQ)</w:t>
      </w:r>
      <w:r w:rsidRPr="00FE0C11" w:rsidR="00DC33F9">
        <w:rPr>
          <w:sz w:val="18"/>
          <w:szCs w:val="18"/>
          <w:lang w:val="es-EC"/>
        </w:rPr>
        <w:t>, Quevedo, Ecuador</w:t>
      </w:r>
    </w:p>
    <w:p w:rsidRPr="00B141B2" w:rsidR="00E176F2" w:rsidP="00B141B2" w:rsidRDefault="00DC33F9" w14:paraId="6ECA8342" w14:textId="44E13F00">
      <w:pPr>
        <w:widowControl w:val="0"/>
        <w:pBdr>
          <w:top w:val="nil"/>
          <w:left w:val="nil"/>
          <w:bottom w:val="nil"/>
          <w:right w:val="nil"/>
          <w:between w:val="nil"/>
        </w:pBdr>
        <w:ind w:firstLine="0"/>
        <w:jc w:val="center"/>
        <w:rPr>
          <w:rFonts w:ascii="Courier" w:hAnsi="Courier" w:eastAsia="Courier" w:cs="Courier"/>
          <w:sz w:val="18"/>
          <w:szCs w:val="18"/>
          <w:lang w:val="es-EC"/>
        </w:rPr>
      </w:pPr>
      <w:r w:rsidRPr="00FE0C11">
        <w:rPr>
          <w:rFonts w:ascii="Courier" w:hAnsi="Courier" w:eastAsia="Courier" w:cs="Courier"/>
          <w:sz w:val="18"/>
          <w:szCs w:val="18"/>
          <w:lang w:val="es-EC"/>
        </w:rPr>
        <w:t>[</w:t>
      </w:r>
      <w:r w:rsidRPr="00FE0C11" w:rsidR="00EE7807">
        <w:rPr>
          <w:rFonts w:ascii="Courier" w:hAnsi="Courier" w:eastAsia="Courier" w:cs="Courier"/>
          <w:sz w:val="18"/>
          <w:szCs w:val="18"/>
          <w:lang w:val="es-EC"/>
        </w:rPr>
        <w:t>kalmeav</w:t>
      </w:r>
      <w:r w:rsidRPr="00FE0C11" w:rsidR="00AF6E3A">
        <w:rPr>
          <w:rFonts w:ascii="Courier" w:hAnsi="Courier" w:eastAsia="Courier" w:cs="Courier"/>
          <w:sz w:val="18"/>
          <w:szCs w:val="18"/>
          <w:lang w:val="es-EC"/>
        </w:rPr>
        <w:t>,</w:t>
      </w:r>
      <w:r w:rsidRPr="00FE0C11" w:rsidR="000A2F12">
        <w:rPr>
          <w:lang w:val="es-EC"/>
        </w:rPr>
        <w:t xml:space="preserve"> </w:t>
      </w:r>
      <w:r w:rsidRPr="00FE0C11" w:rsidR="000A2F12">
        <w:rPr>
          <w:rFonts w:ascii="Courier" w:hAnsi="Courier" w:eastAsia="Courier" w:cs="Courier"/>
          <w:sz w:val="18"/>
          <w:szCs w:val="18"/>
          <w:lang w:val="es-EC"/>
        </w:rPr>
        <w:t>ericksson.estevez2016,</w:t>
      </w:r>
      <w:r w:rsidRPr="00FE0C11" w:rsidR="000A2F12">
        <w:rPr>
          <w:lang w:val="es-EC"/>
        </w:rPr>
        <w:t xml:space="preserve"> </w:t>
      </w:r>
      <w:r w:rsidRPr="00FE0C11" w:rsidR="000A2F12">
        <w:rPr>
          <w:rFonts w:ascii="Courier" w:hAnsi="Courier" w:eastAsia="Courier" w:cs="Courier"/>
          <w:sz w:val="18"/>
          <w:szCs w:val="18"/>
          <w:lang w:val="es-EC"/>
        </w:rPr>
        <w:t>elvis.gonzales2016,</w:t>
      </w:r>
      <w:r w:rsidRPr="00FE0C11" w:rsidR="00077F22">
        <w:rPr>
          <w:rFonts w:ascii="Courier" w:hAnsi="Courier" w:eastAsia="Courier" w:cs="Courier"/>
          <w:sz w:val="18"/>
          <w:szCs w:val="18"/>
          <w:lang w:val="es-EC"/>
        </w:rPr>
        <w:t xml:space="preserve"> jorge.gualpa2015</w:t>
      </w:r>
      <w:r w:rsidRPr="00FE0C11">
        <w:rPr>
          <w:rFonts w:ascii="Courier" w:hAnsi="Courier" w:eastAsia="Courier" w:cs="Courier"/>
          <w:sz w:val="18"/>
          <w:szCs w:val="18"/>
          <w:lang w:val="es-EC"/>
        </w:rPr>
        <w:t>]</w:t>
      </w:r>
      <w:hyperlink r:id="rId8">
        <w:r w:rsidRPr="00FE0C11">
          <w:rPr>
            <w:rFonts w:ascii="Courier" w:hAnsi="Courier" w:eastAsia="Courier" w:cs="Courier"/>
            <w:sz w:val="18"/>
            <w:szCs w:val="18"/>
            <w:lang w:val="es-EC"/>
          </w:rPr>
          <w:t>@uteq.edu.ec</w:t>
        </w:r>
      </w:hyperlink>
    </w:p>
    <w:p w:rsidRPr="007B4673" w:rsidR="00E725A9" w:rsidP="00B141B2" w:rsidRDefault="007B102C" w14:paraId="084E013E" w14:textId="27539976">
      <w:pPr>
        <w:widowControl w:val="0"/>
        <w:pBdr>
          <w:top w:val="nil"/>
          <w:left w:val="nil"/>
          <w:bottom w:val="nil"/>
          <w:right w:val="nil"/>
          <w:between w:val="nil"/>
        </w:pBdr>
        <w:spacing w:before="600" w:after="120"/>
        <w:ind w:left="567" w:right="567" w:firstLine="0"/>
        <w:rPr>
          <w:b/>
          <w:sz w:val="18"/>
          <w:szCs w:val="18"/>
          <w:lang w:val="es-EC"/>
        </w:rPr>
      </w:pPr>
      <w:r w:rsidRPr="00FE0C11">
        <w:rPr>
          <w:b/>
          <w:sz w:val="18"/>
          <w:szCs w:val="18"/>
          <w:lang w:val="es-EC"/>
        </w:rPr>
        <w:t>Resumen</w:t>
      </w:r>
      <w:r w:rsidRPr="00FE0C11" w:rsidR="00DC33F9">
        <w:rPr>
          <w:b/>
          <w:sz w:val="18"/>
          <w:szCs w:val="18"/>
          <w:lang w:val="es-EC"/>
        </w:rPr>
        <w:t xml:space="preserve">. </w:t>
      </w:r>
    </w:p>
    <w:p w:rsidRPr="007B4673" w:rsidR="009011CB" w:rsidP="0095343A" w:rsidRDefault="009011CB" w14:paraId="4F85F528" w14:textId="77777777">
      <w:pPr>
        <w:widowControl w:val="0"/>
        <w:pBdr>
          <w:top w:val="nil"/>
          <w:left w:val="nil"/>
          <w:bottom w:val="nil"/>
          <w:right w:val="nil"/>
          <w:between w:val="nil"/>
        </w:pBdr>
        <w:spacing w:before="120" w:after="120"/>
        <w:ind w:left="567" w:right="567" w:firstLine="0"/>
        <w:rPr>
          <w:b/>
          <w:sz w:val="18"/>
          <w:szCs w:val="18"/>
          <w:lang w:val="es-EC"/>
        </w:rPr>
      </w:pPr>
    </w:p>
    <w:p w:rsidRPr="00FE0C11" w:rsidR="008030C6" w:rsidP="009F0C88" w:rsidRDefault="00813935" w14:paraId="5259173B" w14:textId="7F9231BE">
      <w:pPr>
        <w:widowControl w:val="0"/>
        <w:pBdr>
          <w:top w:val="nil"/>
          <w:left w:val="nil"/>
          <w:bottom w:val="nil"/>
          <w:right w:val="nil"/>
          <w:between w:val="nil"/>
        </w:pBdr>
        <w:spacing w:before="120" w:after="120"/>
        <w:ind w:left="567" w:right="567" w:firstLine="0"/>
        <w:jc w:val="left"/>
        <w:rPr>
          <w:rFonts w:ascii="Roboto" w:hAnsi="Roboto" w:eastAsia="Roboto" w:cs="Roboto"/>
          <w:color w:val="202124"/>
          <w:sz w:val="19"/>
          <w:szCs w:val="19"/>
          <w:lang w:val="es-EC"/>
        </w:rPr>
      </w:pPr>
      <w:r w:rsidRPr="00FE0C11">
        <w:rPr>
          <w:b/>
          <w:bCs/>
          <w:sz w:val="18"/>
          <w:szCs w:val="18"/>
          <w:lang w:val="es-EC"/>
        </w:rPr>
        <w:t>Palabras claves</w:t>
      </w:r>
      <w:r w:rsidRPr="00FE0C11" w:rsidR="208DFC30">
        <w:rPr>
          <w:b/>
          <w:bCs/>
          <w:sz w:val="18"/>
          <w:szCs w:val="18"/>
          <w:lang w:val="es-EC"/>
        </w:rPr>
        <w:t>:</w:t>
      </w:r>
      <w:r w:rsidRPr="00FE0C11" w:rsidR="208DFC30">
        <w:rPr>
          <w:sz w:val="18"/>
          <w:szCs w:val="18"/>
          <w:lang w:val="es-EC"/>
        </w:rPr>
        <w:t xml:space="preserve"> </w:t>
      </w:r>
      <w:r w:rsidRPr="00FE0C11" w:rsidR="007C4437">
        <w:rPr>
          <w:sz w:val="18"/>
          <w:szCs w:val="18"/>
          <w:lang w:val="es-EC"/>
        </w:rPr>
        <w:t xml:space="preserve">Hidropónicos, Cultivos, Lechuga, </w:t>
      </w:r>
      <w:r w:rsidRPr="00FE0C11" w:rsidR="006B5089">
        <w:rPr>
          <w:sz w:val="18"/>
          <w:szCs w:val="18"/>
          <w:lang w:val="es-EC"/>
        </w:rPr>
        <w:t>ESP8266</w:t>
      </w:r>
      <w:r w:rsidRPr="00FE0C11" w:rsidR="00FE0C11">
        <w:rPr>
          <w:sz w:val="18"/>
          <w:szCs w:val="18"/>
          <w:lang w:val="es-EC"/>
        </w:rPr>
        <w:t>, TDDT4IoTS</w:t>
      </w:r>
    </w:p>
    <w:p w:rsidRPr="00FE0C11" w:rsidR="005C1B81" w:rsidP="00D352A6" w:rsidRDefault="00DC33F9" w14:paraId="67B512D5" w14:textId="0DB6148D">
      <w:pPr>
        <w:pStyle w:val="heading10"/>
        <w:numPr>
          <w:ilvl w:val="0"/>
          <w:numId w:val="1"/>
        </w:numPr>
        <w:tabs>
          <w:tab w:val="num" w:pos="567"/>
        </w:tabs>
        <w:spacing w:before="520" w:after="280" w:line="240" w:lineRule="auto"/>
        <w:ind w:left="357" w:right="0" w:hanging="357"/>
        <w:rPr>
          <w:lang w:val="es-EC"/>
        </w:rPr>
      </w:pPr>
      <w:r w:rsidRPr="00FE0C11">
        <w:rPr>
          <w:lang w:val="es-EC"/>
        </w:rPr>
        <w:t>Introducción</w:t>
      </w:r>
    </w:p>
    <w:p w:rsidRPr="00A826B9" w:rsidR="00BF32B1" w:rsidP="0055652D" w:rsidRDefault="003D5526" w14:paraId="0F46F62D" w14:textId="0371FB95">
      <w:pPr>
        <w:widowControl w:val="0"/>
        <w:ind w:firstLine="0"/>
        <w:rPr>
          <w:lang w:val="es-EC"/>
        </w:rPr>
      </w:pPr>
      <w:r w:rsidRPr="00A826B9">
        <w:rPr>
          <w:lang w:val="es-EC"/>
        </w:rPr>
        <w:t xml:space="preserve">En la actualidad, el interés por </w:t>
      </w:r>
      <w:r w:rsidRPr="00A826B9" w:rsidR="004F207B">
        <w:rPr>
          <w:lang w:val="es-EC"/>
        </w:rPr>
        <w:t>el</w:t>
      </w:r>
      <w:r w:rsidRPr="00A826B9" w:rsidR="00ED10FC">
        <w:rPr>
          <w:lang w:val="es-EC"/>
        </w:rPr>
        <w:t xml:space="preserve"> cultivo </w:t>
      </w:r>
      <w:r w:rsidRPr="00A826B9" w:rsidR="004B0E68">
        <w:rPr>
          <w:lang w:val="es-EC"/>
        </w:rPr>
        <w:t>casero</w:t>
      </w:r>
      <w:r w:rsidRPr="00A826B9">
        <w:rPr>
          <w:lang w:val="es-EC"/>
        </w:rPr>
        <w:t xml:space="preserve"> ha ido en aumento. Cada vez es más frecuente observar que tanto hogares como edificios adquieren un</w:t>
      </w:r>
      <w:r w:rsidRPr="00A826B9" w:rsidR="00106F61">
        <w:rPr>
          <w:lang w:val="es-EC"/>
        </w:rPr>
        <w:t>a vista</w:t>
      </w:r>
      <w:r w:rsidRPr="00A826B9">
        <w:rPr>
          <w:lang w:val="es-EC"/>
        </w:rPr>
        <w:t xml:space="preserve"> más verde gracias al cultivo de flores y vegetales </w:t>
      </w:r>
      <w:r w:rsidRPr="00A826B9" w:rsidR="005361B4">
        <w:rPr>
          <w:rStyle w:val="FootnoteReference"/>
          <w:vertAlign w:val="baseline"/>
          <w:lang w:val="es-EC"/>
        </w:rPr>
        <w:fldChar w:fldCharType="begin" w:fldLock="1"/>
      </w:r>
      <w:r w:rsidRPr="00A826B9" w:rsidR="00721EBF">
        <w:rPr>
          <w:lang w:val="es-EC"/>
        </w:rPr>
        <w:instrText>ADDIN CSL_CITATION {"citationItems":[{"id":"ITEM-1","itemData":{"DOI":"10.11159/icmie18.131","ISSN":"23698136","abstract":"As the world population grows, the demand and need for different products, especially food products, grow as well. Because of this growing demand, there will be an expected food crisis in the coming years. To prevent that crises from happening, other methods-farming methods-and sources of food must be used. This paper studies two farming systems to compare and find the best system that will cover the current and future demand with the least cost and natural resources consumption. The first system is the soil-based system (traditional), and the other is the hydroponic system. Two types of seeds were used, cucumber and Armenian cucumber. Over a period of 30 days, the heights of the plants for both systems were measured. After collecting data, the data were analyzed using Design-Expert and the variance test (ANOVA). The hypothesis of the test is the type of seeds, planting system, and their interaction do have a significant effect on the height of the plant or not. The experiment resulted in that the type of seeds doesn't have a significant effect on the plant growth. However, the planting system has a significant effect on the plant growth, the hydroponic system has a higher growth rate. This result achieves the aim of this paper which is finding a planting system that can increase the productivity to cover the food demand.","author":[{"dropping-particle":"","family":"Gashgari","given":"Raneem","non-dropping-particle":"","parse-names":false,"suffix":""},{"dropping-particle":"","family":"Alharbi","given":"Khawlah","non-dropping-particle":"","parse-names":false,"suffix":""},{"dropping-particle":"","family":"Mughrbil","given":"Khadija","non-dropping-particle":"","parse-names":false,"suffix":""},{"dropping-particle":"","family":"Jan","given":"Ajwan","non-dropping-particle":"","parse-names":false,"suffix":""},{"dropping-particle":"","family":"Glolam","given":"Abeer","non-dropping-particle":"","parse-names":false,"suffix":""}],"container-title":"Proceedings of the World Congress on Mechanical, Chemical, and Material Engineering","id":"ITEM-1","issued":{"date-parts":[["2018"]]},"page":"1-7","title":"Comparison between growing plants in hydroponic system and soil based system","type":"article-journal"},"uris":["http://www.mendeley.com/documents/?uuid=cb4f3fe4-dded-4c05-9689-9bffdcd11e8e"]}],"mendeley":{"formattedCitation":"[1]","plainTextFormattedCitation":"[1]","previouslyFormattedCitation":"[1]"},"properties":{"noteIndex":0},"schema":"https://github.com/citation-style-language/schema/raw/master/csl-citation.json"}</w:instrText>
      </w:r>
      <w:r w:rsidRPr="00A826B9" w:rsidR="005361B4">
        <w:rPr>
          <w:rStyle w:val="FootnoteReference"/>
          <w:vertAlign w:val="baseline"/>
          <w:lang w:val="es-EC"/>
        </w:rPr>
        <w:fldChar w:fldCharType="separate"/>
      </w:r>
      <w:r w:rsidRPr="00A826B9" w:rsidR="005361B4">
        <w:rPr>
          <w:bCs/>
          <w:noProof/>
        </w:rPr>
        <w:t>[1]</w:t>
      </w:r>
      <w:r w:rsidRPr="00A826B9" w:rsidR="005361B4">
        <w:rPr>
          <w:rStyle w:val="FootnoteReference"/>
          <w:vertAlign w:val="baseline"/>
          <w:lang w:val="es-EC"/>
        </w:rPr>
        <w:fldChar w:fldCharType="end"/>
      </w:r>
      <w:r w:rsidRPr="00A826B9" w:rsidR="00A25661">
        <w:rPr>
          <w:lang w:val="es-EC"/>
        </w:rPr>
        <w:t xml:space="preserve"> </w:t>
      </w:r>
      <w:r w:rsidRPr="00A826B9" w:rsidR="003C7644">
        <w:rPr>
          <w:lang w:val="es-EC"/>
        </w:rPr>
        <w:t xml:space="preserve">. </w:t>
      </w:r>
      <w:r w:rsidRPr="00A826B9" w:rsidR="00AE526C">
        <w:rPr>
          <w:lang w:val="es-EC"/>
        </w:rPr>
        <w:t>Esto debido a la creciente cantidad de personas que</w:t>
      </w:r>
      <w:r w:rsidRPr="00A826B9" w:rsidR="007843AC">
        <w:rPr>
          <w:lang w:val="es-EC"/>
        </w:rPr>
        <w:t xml:space="preserve"> </w:t>
      </w:r>
      <w:r w:rsidRPr="00A826B9" w:rsidR="00AE526C">
        <w:rPr>
          <w:lang w:val="es-EC"/>
        </w:rPr>
        <w:t xml:space="preserve">buscan mejorar su salud </w:t>
      </w:r>
      <w:r w:rsidRPr="00A826B9" w:rsidR="007843AC">
        <w:rPr>
          <w:lang w:val="es-EC"/>
        </w:rPr>
        <w:t xml:space="preserve">mediante la demanda de vegetables saludables, entre los cuales se encuentran los hidropónicos </w:t>
      </w:r>
      <w:r w:rsidRPr="00A826B9" w:rsidR="00AE526C">
        <w:rPr>
          <w:lang w:val="es-EC"/>
        </w:rPr>
        <w:t xml:space="preserve">debido a </w:t>
      </w:r>
      <w:r w:rsidRPr="00A826B9" w:rsidR="007D2E92">
        <w:rPr>
          <w:lang w:val="es-EC"/>
        </w:rPr>
        <w:t>los beneficio</w:t>
      </w:r>
      <w:r w:rsidRPr="00A826B9" w:rsidR="00D57637">
        <w:rPr>
          <w:lang w:val="es-EC"/>
        </w:rPr>
        <w:t xml:space="preserve">s </w:t>
      </w:r>
      <w:r w:rsidRPr="00A826B9" w:rsidR="00602260">
        <w:rPr>
          <w:lang w:val="es-EC"/>
        </w:rPr>
        <w:t>que se pueden obtener al</w:t>
      </w:r>
      <w:r w:rsidRPr="00A826B9" w:rsidR="007843AC">
        <w:rPr>
          <w:lang w:val="es-EC"/>
        </w:rPr>
        <w:t xml:space="preserve"> </w:t>
      </w:r>
      <w:r w:rsidRPr="00A826B9" w:rsidR="00602260">
        <w:rPr>
          <w:lang w:val="es-EC"/>
        </w:rPr>
        <w:t>consumirlos</w:t>
      </w:r>
      <w:r w:rsidRPr="00A826B9" w:rsidR="0015024F">
        <w:rPr>
          <w:lang w:val="es-EC"/>
        </w:rPr>
        <w:t xml:space="preserve"> y</w:t>
      </w:r>
      <w:r w:rsidRPr="00A826B9" w:rsidR="006E0FCC">
        <w:rPr>
          <w:lang w:val="es-EC"/>
        </w:rPr>
        <w:t xml:space="preserve"> a</w:t>
      </w:r>
      <w:r w:rsidRPr="00A826B9" w:rsidR="00602260">
        <w:rPr>
          <w:lang w:val="es-EC"/>
        </w:rPr>
        <w:t xml:space="preserve"> </w:t>
      </w:r>
      <w:r w:rsidRPr="00A826B9" w:rsidR="0015024F">
        <w:rPr>
          <w:lang w:val="es-EC"/>
        </w:rPr>
        <w:t>su</w:t>
      </w:r>
      <w:r w:rsidRPr="00A826B9" w:rsidR="00602260">
        <w:rPr>
          <w:lang w:val="es-EC"/>
        </w:rPr>
        <w:t xml:space="preserve"> conveniente forma de cultiv</w:t>
      </w:r>
      <w:r w:rsidRPr="00A826B9" w:rsidR="0015024F">
        <w:rPr>
          <w:lang w:val="es-EC"/>
        </w:rPr>
        <w:t>o</w:t>
      </w:r>
      <w:r w:rsidRPr="00A826B9" w:rsidR="00EB1B90">
        <w:rPr>
          <w:lang w:val="es-EC"/>
        </w:rPr>
        <w:t xml:space="preserve"> </w:t>
      </w:r>
      <w:r w:rsidRPr="00A826B9" w:rsidR="005361B4">
        <w:rPr>
          <w:rStyle w:val="FootnoteReference"/>
          <w:vertAlign w:val="baseline"/>
          <w:lang w:val="es-EC"/>
        </w:rPr>
        <w:fldChar w:fldCharType="begin" w:fldLock="1"/>
      </w:r>
      <w:r w:rsidRPr="00A826B9" w:rsidR="00721EBF">
        <w:rPr>
          <w:lang w:val="es-EC"/>
        </w:rPr>
        <w:instrText>ADDIN CSL_CITATION {"citationItems":[{"id":"ITEM-1","itemData":{"DOI":"10.1109/ISCAS.2019.8702572","author":[{"dropping-particle":"","family":"Chaiwongsai","given":"Jirabhorn","non-dropping-particle":"","parse-names":false,"suffix":""}],"container-title":"2019 IEEE International Symposium on Circuits and Systems (ISCAS)","id":"ITEM-1","issued":{"date-parts":[["2019"]]},"page":"1-4","title":"Automatic Control and Management System for Tropical Hydroponic Cultivation","type":"paper-conference"},"uris":["http://www.mendeley.com/documents/?uuid=853fe2f9-e9c0-4c8b-9c05-da69ce74d21f"]}],"mendeley":{"formattedCitation":"[2]","plainTextFormattedCitation":"[2]","previouslyFormattedCitation":"[2]"},"properties":{"noteIndex":0},"schema":"https://github.com/citation-style-language/schema/raw/master/csl-citation.json"}</w:instrText>
      </w:r>
      <w:r w:rsidRPr="00A826B9" w:rsidR="005361B4">
        <w:rPr>
          <w:rStyle w:val="FootnoteReference"/>
          <w:vertAlign w:val="baseline"/>
          <w:lang w:val="es-EC"/>
        </w:rPr>
        <w:fldChar w:fldCharType="separate"/>
      </w:r>
      <w:r w:rsidRPr="00A826B9" w:rsidR="005361B4">
        <w:rPr>
          <w:bCs/>
          <w:noProof/>
        </w:rPr>
        <w:t>[2]</w:t>
      </w:r>
      <w:r w:rsidRPr="00A826B9" w:rsidR="005361B4">
        <w:rPr>
          <w:rStyle w:val="FootnoteReference"/>
          <w:vertAlign w:val="baseline"/>
          <w:lang w:val="es-EC"/>
        </w:rPr>
        <w:fldChar w:fldCharType="end"/>
      </w:r>
      <w:r w:rsidRPr="00A826B9" w:rsidR="005B5C1A">
        <w:rPr>
          <w:lang w:val="es-EC"/>
        </w:rPr>
        <w:t>.</w:t>
      </w:r>
    </w:p>
    <w:p w:rsidRPr="00A826B9" w:rsidR="00703ACE" w:rsidP="0055652D" w:rsidRDefault="00F0407F" w14:paraId="6DFC9FBB" w14:textId="41F0F9CE">
      <w:pPr>
        <w:rPr>
          <w:lang w:val="es-EC"/>
        </w:rPr>
      </w:pPr>
      <w:r w:rsidRPr="00A826B9">
        <w:rPr>
          <w:lang w:val="es-EC"/>
        </w:rPr>
        <w:t>E</w:t>
      </w:r>
      <w:r w:rsidRPr="00A826B9" w:rsidR="00C85F86">
        <w:rPr>
          <w:lang w:val="es-EC"/>
        </w:rPr>
        <w:t>n las últimas décadas debido a sus múltiples ventajas</w:t>
      </w:r>
      <w:r w:rsidRPr="00A826B9" w:rsidR="004244AC">
        <w:rPr>
          <w:lang w:val="es-EC"/>
        </w:rPr>
        <w:t xml:space="preserve">, </w:t>
      </w:r>
      <w:r w:rsidRPr="00A826B9" w:rsidR="00DF55FE">
        <w:rPr>
          <w:lang w:val="es-EC"/>
        </w:rPr>
        <w:t xml:space="preserve">tales como </w:t>
      </w:r>
      <w:r w:rsidRPr="00A826B9" w:rsidR="00466053">
        <w:rPr>
          <w:lang w:val="es-EC"/>
        </w:rPr>
        <w:t>la</w:t>
      </w:r>
      <w:r w:rsidRPr="00A826B9" w:rsidR="00685B3F">
        <w:rPr>
          <w:lang w:val="es-EC"/>
        </w:rPr>
        <w:t xml:space="preserve"> reducción </w:t>
      </w:r>
      <w:r w:rsidRPr="00A826B9" w:rsidR="00173EEB">
        <w:rPr>
          <w:lang w:val="es-EC"/>
        </w:rPr>
        <w:t>de</w:t>
      </w:r>
      <w:r w:rsidRPr="00A826B9" w:rsidR="00C85F86">
        <w:rPr>
          <w:lang w:val="es-EC"/>
        </w:rPr>
        <w:t>l consumo de agua, la protección contra enfermedades del suelo y la posibilidad de optimizar el crecimiento de los cultivos en espacios limitados</w:t>
      </w:r>
      <w:r w:rsidRPr="00A826B9" w:rsidR="00A25661">
        <w:rPr>
          <w:lang w:val="es-EC"/>
        </w:rPr>
        <w:t xml:space="preserve"> </w:t>
      </w:r>
      <w:r w:rsidRPr="00A826B9" w:rsidR="005361B4">
        <w:rPr>
          <w:rStyle w:val="FootnoteReference"/>
          <w:vertAlign w:val="baseline"/>
          <w:lang w:val="es-EC"/>
        </w:rPr>
        <w:fldChar w:fldCharType="begin" w:fldLock="1"/>
      </w:r>
      <w:r w:rsidRPr="00A826B9" w:rsidR="00721EBF">
        <w:rPr>
          <w:lang w:val="es-EC"/>
        </w:rPr>
        <w:instrText>ADDIN CSL_CITATION {"citationItems":[{"id":"ITEM-1","itemData":{"DOI":"10.17660/eJHS.2018/83.5.2","ISSN":"16114434","abstract":"Soilless culture systems (SCS) are increasingly adopted as a major technological component in the modern greenhouse industry. The core advantage of soilless culture, frequently referenced to as “hydroponics”, is the independence of the crop from the soil which, as a natural medium, is heterogeneous, accommodates pathogens, tends to degrade in monoculture systems, and may be infertile, saline or sodic. The cultivation on horticultural growing media (GM) such as rockwool, perlite, and coconut is worldwide the most frequently used SCS for production of fruit vegetables and cut flowers. Water culture systems such as floating hydroponics, Nutrient Film Technique and aeroponics are mainly used for production of leafy vegetables. Modern, fully automated fertigation heads are used for the preparation and timely supply of nutrient solution (NS), which serves both the nutrition and irrigation of the plants. In soilless culture, the NS that drains out of the root zone can be easily collected and recycled, thereby considerably increasing the water use efficiency and minimizing environmental impacts arising from fertilizer residues. The spread of pathogens via the recycled effluents is a challenge that can be encountered by introducing a suitable system for their disinfection before reusing, based mainly on UV radiation, slow sand or membrane filtration, or a chemical treatment (mainly O 3 , H 2 O 2 or chlorination). In SCS, the NS composition has to be adapted to the composition of the water used for its preparation, the plant species and even the cultivar, the growth stage, the season of the year and the current climatic conditions, and this is a challenge that can be encountered by using modern information and computer technologies. Last but not least, the frequency of irrigation in GM-grown crops is high due to the limited volume of rooting medium per plant and has to be efficiently controlled. Suitable automation technologies are mostly based on real-time measurement of parameters related either to the greenhouse microclimate (e.g., solar radiation, vapor pressure deficit, air temperature) or to the GM water status (water tension or content).","author":[{"dropping-particle":"","family":"Savvas","given":"Dimitrios","non-dropping-particle":"","parse-names":false,"suffix":""},{"dropping-particle":"","family":"Gruda","given":"Nazim","non-dropping-particle":"","parse-names":false,"suffix":""}],"container-title":"European Journal of Horticultural Science","id":"ITEM-1","issue":"5","issued":{"date-parts":[["2018"]]},"page":"280-293","title":"Application of soilless culture technologies in the modern greenhouse industry - A review","type":"article-journal","volume":"83"},"uris":["http://www.mendeley.com/documents/?uuid=9addcb7b-94f5-4323-874d-23a7f7f2c28a"]}],"mendeley":{"formattedCitation":"[3]","plainTextFormattedCitation":"[3]","previouslyFormattedCitation":"[3]"},"properties":{"noteIndex":0},"schema":"https://github.com/citation-style-language/schema/raw/master/csl-citation.json"}</w:instrText>
      </w:r>
      <w:r w:rsidRPr="00A826B9" w:rsidR="005361B4">
        <w:rPr>
          <w:rStyle w:val="FootnoteReference"/>
          <w:vertAlign w:val="baseline"/>
          <w:lang w:val="es-EC"/>
        </w:rPr>
        <w:fldChar w:fldCharType="separate"/>
      </w:r>
      <w:r w:rsidRPr="00A826B9" w:rsidR="005361B4">
        <w:rPr>
          <w:bCs/>
          <w:noProof/>
        </w:rPr>
        <w:t>[3]</w:t>
      </w:r>
      <w:r w:rsidRPr="00A826B9" w:rsidR="005361B4">
        <w:rPr>
          <w:rStyle w:val="FootnoteReference"/>
          <w:vertAlign w:val="baseline"/>
          <w:lang w:val="es-EC"/>
        </w:rPr>
        <w:fldChar w:fldCharType="end"/>
      </w:r>
      <w:r w:rsidRPr="00A826B9" w:rsidR="00A25661">
        <w:rPr>
          <w:rStyle w:val="FootnoteReference"/>
          <w:vertAlign w:val="baseline"/>
          <w:lang w:val="es-EC"/>
        </w:rPr>
        <w:t xml:space="preserve"> </w:t>
      </w:r>
      <w:r w:rsidRPr="00A826B9" w:rsidR="00A25661">
        <w:rPr>
          <w:lang w:val="es-EC"/>
        </w:rPr>
        <w:t>.</w:t>
      </w:r>
      <w:r w:rsidRPr="00A826B9" w:rsidR="00C85F86">
        <w:rPr>
          <w:lang w:val="es-EC"/>
        </w:rPr>
        <w:t xml:space="preserve"> La historia de la hidroponía se remonta a la antigua Babilonia, donde se cree que se utilizó para crear jardines colgantes. La primera evidencia escrita del uso de la hidroponía se puede encontrar en los escritos de los antiguos romanos, quienes utilizaron la técnica para cultivar plantas en áreas con suelos pobres </w:t>
      </w:r>
      <w:r w:rsidRPr="00A826B9" w:rsidR="005361B4">
        <w:rPr>
          <w:rStyle w:val="FootnoteReference"/>
          <w:vertAlign w:val="baseline"/>
          <w:lang w:val="es-EC"/>
        </w:rPr>
        <w:fldChar w:fldCharType="begin" w:fldLock="1"/>
      </w:r>
      <w:r w:rsidRPr="00A826B9" w:rsidR="00721EBF">
        <w:rPr>
          <w:lang w:val="es-EC"/>
        </w:rPr>
        <w:instrText>ADDIN CSL_CITATION {"citationItems":[{"id":"ITEM-1","itemData":{"ISBN":"13: 978-1-4398-7869-9 (eBook - PDF) This","abstract":"A Definitive Guidebook for the Advanced Home Gardener and the Commercial Hydroponic Grower","author":[{"dropping-particle":"","family":"Resh","given":"Howard M","non-dropping-particle":"","parse-names":false,"suffix":""}],"container-title":"CRC Press","id":"ITEM-1","issued":{"date-parts":[["2013"]]},"number-of-pages":"513","title":"HYDROPONIC Food Production. A Definitive Guidebook for the Advanced Home Gardener.","type":"book"},"uris":["http://www.mendeley.com/documents/?uuid=1ad0241c-882f-464a-9a47-43ce65b85af7"]}],"mendeley":{"formattedCitation":"[4]","plainTextFormattedCitation":"[4]","previouslyFormattedCitation":"[4]"},"properties":{"noteIndex":0},"schema":"https://github.com/citation-style-language/schema/raw/master/csl-citation.json"}</w:instrText>
      </w:r>
      <w:r w:rsidRPr="00A826B9" w:rsidR="005361B4">
        <w:rPr>
          <w:rStyle w:val="FootnoteReference"/>
          <w:vertAlign w:val="baseline"/>
          <w:lang w:val="es-EC"/>
        </w:rPr>
        <w:fldChar w:fldCharType="separate"/>
      </w:r>
      <w:r w:rsidRPr="00A826B9" w:rsidR="005361B4">
        <w:rPr>
          <w:noProof/>
          <w:lang w:val="es-EC"/>
        </w:rPr>
        <w:t>[4]</w:t>
      </w:r>
      <w:r w:rsidRPr="00A826B9" w:rsidR="005361B4">
        <w:rPr>
          <w:rStyle w:val="FootnoteReference"/>
          <w:vertAlign w:val="baseline"/>
          <w:lang w:val="es-EC"/>
        </w:rPr>
        <w:fldChar w:fldCharType="end"/>
      </w:r>
      <w:r w:rsidRPr="00A826B9" w:rsidR="00C85F86">
        <w:rPr>
          <w:lang w:val="es-EC"/>
        </w:rPr>
        <w:t>.</w:t>
      </w:r>
    </w:p>
    <w:p w:rsidRPr="00A826B9" w:rsidR="00165CA2" w:rsidP="0055652D" w:rsidRDefault="00703ACE" w14:paraId="50A43FDB" w14:textId="02D9AAD1">
      <w:pPr>
        <w:rPr>
          <w:lang w:val="es-EC"/>
        </w:rPr>
      </w:pPr>
      <w:r w:rsidRPr="00A826B9">
        <w:rPr>
          <w:lang w:val="es-EC"/>
        </w:rPr>
        <w:t>Entre los sistemas modernos de cultivos hidropónicos se ha encontrado</w:t>
      </w:r>
      <w:r w:rsidRPr="00A826B9" w:rsidR="005D416B">
        <w:rPr>
          <w:lang w:val="es-EC"/>
        </w:rPr>
        <w:t xml:space="preserve"> literatura </w:t>
      </w:r>
      <w:r w:rsidRPr="00A826B9" w:rsidR="0026781F">
        <w:rPr>
          <w:lang w:val="es-EC"/>
        </w:rPr>
        <w:t>muy</w:t>
      </w:r>
      <w:r w:rsidRPr="00A826B9" w:rsidR="00403C47">
        <w:rPr>
          <w:lang w:val="es-EC"/>
        </w:rPr>
        <w:t xml:space="preserve"> </w:t>
      </w:r>
      <w:r w:rsidRPr="00A826B9" w:rsidR="0026781F">
        <w:rPr>
          <w:lang w:val="es-EC"/>
        </w:rPr>
        <w:t>interesa</w:t>
      </w:r>
      <w:r w:rsidRPr="00A826B9" w:rsidR="00403C47">
        <w:rPr>
          <w:lang w:val="es-EC"/>
        </w:rPr>
        <w:t xml:space="preserve">nte y </w:t>
      </w:r>
      <w:r w:rsidRPr="00A826B9" w:rsidR="005D416B">
        <w:rPr>
          <w:lang w:val="es-EC"/>
        </w:rPr>
        <w:t xml:space="preserve">altamente relacionada con el tema de estudio de este </w:t>
      </w:r>
      <w:r w:rsidRPr="00A826B9" w:rsidR="003B6346">
        <w:rPr>
          <w:lang w:val="es-EC"/>
        </w:rPr>
        <w:t>artíc</w:t>
      </w:r>
      <w:r w:rsidRPr="00A826B9" w:rsidR="00F86980">
        <w:rPr>
          <w:lang w:val="es-EC"/>
        </w:rPr>
        <w:t>u</w:t>
      </w:r>
      <w:r w:rsidRPr="00A826B9" w:rsidR="003B6346">
        <w:rPr>
          <w:lang w:val="es-EC"/>
        </w:rPr>
        <w:t>lo</w:t>
      </w:r>
      <w:r w:rsidRPr="00A826B9" w:rsidR="00165CA2">
        <w:rPr>
          <w:lang w:val="es-EC"/>
        </w:rPr>
        <w:t xml:space="preserve"> </w:t>
      </w:r>
      <w:r w:rsidRPr="00A826B9" w:rsidR="005361B4">
        <w:rPr>
          <w:rStyle w:val="FootnoteReference"/>
          <w:vertAlign w:val="baseline"/>
          <w:lang w:val="es-EC"/>
        </w:rPr>
        <w:fldChar w:fldCharType="begin" w:fldLock="1"/>
      </w:r>
      <w:r w:rsidRPr="00A826B9" w:rsidR="00721EBF">
        <w:rPr>
          <w:lang w:val="es-EC"/>
        </w:rPr>
        <w:instrText>ADDIN CSL_CITATION {"citationItems":[{"id":"ITEM-1","itemData":{"DOI":"10.3390/s16071141","ISSN":"1424-8220","abstract":"The application of Information Technologies into Precision Agriculture methods has clear benefits. Precision Agriculture optimises production efficiency, increases quality, minimises environmental impact and reduces the use of resources (energy, water); however, there are different barriers that have delayed its wide development. Some of these main barriers are expensive equipment, the difficulty to operate and maintain and the standard for sensor networks are still under development. Nowadays, new technological development in embedded devices (hardware and communication protocols), the evolution of Internet technologies (Internet of Things) and ubiquitous computing (Ubiquitous Sensor Networks) allow developing less expensive systems, easier to control, install and maintain, using standard protocols with low-power consumption. This work develops and test a low-cost sensor/actuator network platform, based in Internet of Things, integrating machine-to-machine and human-machine-interface protocols. Edge computing uses this multi-protocol approach to develop control processes on Precision Agriculture scenarios. A greenhouse with hydroponic crop production was developed and tested using Ubiquitous Sensor Network monitoring and edge control on Internet of Things paradigm. The experimental results showed that the Internet technologies and Smart Object Communication Patterns can be combined to encourage development of Precision Agriculture. They demonstrated added benefits (cost, energy, smart developing, acceptance by agricultural specialists) when a project is launched.","author":[{"dropping-particle":"","family":"Ferrández-Pastor","given":"Francisco Javier","non-dropping-particle":"","parse-names":false,"suffix":""},{"dropping-particle":"","family":"García-Chamizo","given":"Juan Manuel","non-dropping-particle":"","parse-names":false,"suffix":""},{"dropping-particle":"","family":"Nieto-Hidalgo","given":"Mario","non-dropping-particle":"","parse-names":false,"suffix":""},{"dropping-particle":"","family":"Mora-Pascual","given":"Jerónimo","non-dropping-particle":"","parse-names":false,"suffix":""},{"dropping-particle":"","family":"Mora-Martínez","given":"José","non-dropping-particle":"","parse-names":false,"suffix":""}],"container-title":"Sensors","id":"ITEM-1","issue":"7","issued":{"date-parts":[["2016"]]},"title":"Developing Ubiquitous Sensor Network Platform Using Internet of Things: Application in Precision Agriculture","type":"article-journal","volume":"16"},"uris":["http://www.mendeley.com/documents/?uuid=4d915dc0-d83e-47ce-a084-8f14571dbe39"]}],"mendeley":{"formattedCitation":"[5]","plainTextFormattedCitation":"[5]","previouslyFormattedCitation":"[5]"},"properties":{"noteIndex":0},"schema":"https://github.com/citation-style-language/schema/raw/master/csl-citation.json"}</w:instrText>
      </w:r>
      <w:r w:rsidRPr="00A826B9" w:rsidR="005361B4">
        <w:rPr>
          <w:rStyle w:val="FootnoteReference"/>
          <w:vertAlign w:val="baseline"/>
          <w:lang w:val="es-EC"/>
        </w:rPr>
        <w:fldChar w:fldCharType="separate"/>
      </w:r>
      <w:r w:rsidRPr="00A826B9" w:rsidR="005361B4">
        <w:rPr>
          <w:bCs/>
          <w:noProof/>
        </w:rPr>
        <w:t>[5]</w:t>
      </w:r>
      <w:r w:rsidRPr="00A826B9" w:rsidR="005361B4">
        <w:rPr>
          <w:rStyle w:val="FootnoteReference"/>
          <w:vertAlign w:val="baseline"/>
          <w:lang w:val="es-EC"/>
        </w:rPr>
        <w:fldChar w:fldCharType="end"/>
      </w:r>
      <w:r w:rsidRPr="00A826B9" w:rsidR="005361B4">
        <w:rPr>
          <w:rStyle w:val="FootnoteReference"/>
          <w:vertAlign w:val="baseline"/>
          <w:lang w:val="es-EC"/>
        </w:rPr>
        <w:fldChar w:fldCharType="begin" w:fldLock="1"/>
      </w:r>
      <w:r w:rsidRPr="00A826B9" w:rsidR="00721EBF">
        <w:rPr>
          <w:lang w:val="es-EC"/>
        </w:rPr>
        <w:instrText>ADDIN CSL_CITATION {"citationItems":[{"id":"ITEM-1","itemData":{"abstract":"En este artículo se detallan las etapas para el diseño e implementación de un control de pH y conductividad para el cuidado automatizado de cultivos hidropónicos de uso doméstico. Se describen las soluciones de hardware y software adoptadas en la consecución del control deseado, a fin de mantener condiciones óptimas para el crecimiento de los cultivos hidropónicos, con una intervención mínima del usuario. Lo anterior manteniendo criterios de bajo costo en la implementación a fin de obtenerse un producto que sea asequible al usuario final.","author":[{"dropping-particle":"","family":"Amaya","given":"A","non-dropping-particle":"","parse-names":false,"suffix":""},{"dropping-particle":"","family":"Cruz","given":"L","non-dropping-particle":"","parse-names":false,"suffix":""}],"id":"ITEM-1","issued":{"date-parts":[["2016"]]},"page":"14","title":"Diseño e implementación de un control de pH, conductividad y monitoreo del nivel de agua para el cuidado cultivos hidropónicos de uso doméstico","type":"article-journal"},"uris":["http://www.mendeley.com/documents/?uuid=906a2bc1-1287-4222-b6ee-d981c83ec6e4"]}],"mendeley":{"formattedCitation":"[6]","plainTextFormattedCitation":"[6]","previouslyFormattedCitation":"[6]"},"properties":{"noteIndex":0},"schema":"https://github.com/citation-style-language/schema/raw/master/csl-citation.json"}</w:instrText>
      </w:r>
      <w:r w:rsidRPr="00A826B9" w:rsidR="005361B4">
        <w:rPr>
          <w:rStyle w:val="FootnoteReference"/>
          <w:vertAlign w:val="baseline"/>
          <w:lang w:val="es-EC"/>
        </w:rPr>
        <w:fldChar w:fldCharType="separate"/>
      </w:r>
      <w:r w:rsidRPr="00A826B9" w:rsidR="005361B4">
        <w:rPr>
          <w:bCs/>
          <w:noProof/>
        </w:rPr>
        <w:t>[6]</w:t>
      </w:r>
      <w:r w:rsidRPr="00A826B9" w:rsidR="005361B4">
        <w:rPr>
          <w:rStyle w:val="FootnoteReference"/>
          <w:vertAlign w:val="baseline"/>
          <w:lang w:val="es-EC"/>
        </w:rPr>
        <w:fldChar w:fldCharType="end"/>
      </w:r>
      <w:r w:rsidRPr="00A826B9" w:rsidR="00165CA2">
        <w:rPr>
          <w:lang w:val="es-EC"/>
        </w:rPr>
        <w:t>.</w:t>
      </w:r>
      <w:r w:rsidRPr="00A826B9" w:rsidR="00007CB1">
        <w:rPr>
          <w:lang w:val="es-EC"/>
        </w:rPr>
        <w:t xml:space="preserve"> </w:t>
      </w:r>
      <w:r w:rsidRPr="00A826B9" w:rsidR="00165CA2">
        <w:rPr>
          <w:lang w:val="es-EC"/>
        </w:rPr>
        <w:t>Sin embargo</w:t>
      </w:r>
      <w:r w:rsidRPr="00A826B9" w:rsidR="00007CB1">
        <w:rPr>
          <w:lang w:val="es-EC"/>
        </w:rPr>
        <w:t>,</w:t>
      </w:r>
      <w:r w:rsidRPr="00A826B9" w:rsidR="00165CA2">
        <w:rPr>
          <w:lang w:val="es-EC"/>
        </w:rPr>
        <w:t xml:space="preserve"> se encontraron algunas falencia</w:t>
      </w:r>
      <w:r w:rsidRPr="00A826B9" w:rsidR="006E3DF3">
        <w:rPr>
          <w:lang w:val="es-EC"/>
        </w:rPr>
        <w:t xml:space="preserve">s que pueden ser </w:t>
      </w:r>
      <w:r w:rsidRPr="00A826B9" w:rsidR="000570F2">
        <w:rPr>
          <w:lang w:val="es-EC"/>
        </w:rPr>
        <w:t>resueltas en el sistema que se propone en este trabajo</w:t>
      </w:r>
      <w:r w:rsidRPr="00A826B9" w:rsidR="00B90CFA">
        <w:rPr>
          <w:lang w:val="es-EC"/>
        </w:rPr>
        <w:t xml:space="preserve">. Por ejemplo, el uso de la información obtenida mediante los </w:t>
      </w:r>
      <w:r w:rsidRPr="00A826B9" w:rsidR="004767EE">
        <w:rPr>
          <w:lang w:val="es-EC"/>
        </w:rPr>
        <w:t xml:space="preserve">diferentes </w:t>
      </w:r>
      <w:r w:rsidRPr="00A826B9" w:rsidR="00B90CFA">
        <w:rPr>
          <w:lang w:val="es-EC"/>
        </w:rPr>
        <w:t>se</w:t>
      </w:r>
      <w:r w:rsidRPr="00A826B9" w:rsidR="00972FAB">
        <w:rPr>
          <w:lang w:val="es-EC"/>
        </w:rPr>
        <w:t>n</w:t>
      </w:r>
      <w:r w:rsidRPr="00A826B9" w:rsidR="00B90CFA">
        <w:rPr>
          <w:lang w:val="es-EC"/>
        </w:rPr>
        <w:t xml:space="preserve">sores </w:t>
      </w:r>
      <w:r w:rsidRPr="00A826B9" w:rsidR="00796873">
        <w:rPr>
          <w:lang w:val="es-EC"/>
        </w:rPr>
        <w:t xml:space="preserve">para utilizarse para diseñar diferentes reglas que controlen algunos actuadores </w:t>
      </w:r>
      <w:r w:rsidRPr="00A826B9" w:rsidR="003A2B90">
        <w:rPr>
          <w:lang w:val="es-EC"/>
        </w:rPr>
        <w:t xml:space="preserve">como </w:t>
      </w:r>
      <w:r w:rsidRPr="00A826B9" w:rsidR="00796873">
        <w:rPr>
          <w:lang w:val="es-EC"/>
        </w:rPr>
        <w:t xml:space="preserve">electroválvulas, luces y </w:t>
      </w:r>
      <w:r w:rsidRPr="00A826B9" w:rsidR="00BD1E05">
        <w:rPr>
          <w:lang w:val="es-EC"/>
        </w:rPr>
        <w:t>electrobombas,</w:t>
      </w:r>
      <w:r w:rsidRPr="00A826B9" w:rsidR="00561158">
        <w:rPr>
          <w:lang w:val="es-EC"/>
        </w:rPr>
        <w:t xml:space="preserve"> así como la adición automática del agua</w:t>
      </w:r>
      <w:r w:rsidRPr="00A826B9" w:rsidR="00B9300D">
        <w:rPr>
          <w:lang w:val="es-EC"/>
        </w:rPr>
        <w:t xml:space="preserve"> al sistema</w:t>
      </w:r>
      <w:r w:rsidRPr="00A826B9" w:rsidR="00796873">
        <w:rPr>
          <w:lang w:val="es-EC"/>
        </w:rPr>
        <w:t>.</w:t>
      </w:r>
    </w:p>
    <w:p w:rsidRPr="00A826B9" w:rsidR="00B75F8D" w:rsidP="0055652D" w:rsidRDefault="00BE4DCF" w14:paraId="234F9583" w14:textId="1B00CD4D">
      <w:pPr>
        <w:widowControl w:val="0"/>
        <w:rPr>
          <w:lang w:val="es-EC"/>
        </w:rPr>
      </w:pPr>
      <w:r w:rsidRPr="00A826B9">
        <w:rPr>
          <w:lang w:val="es-EC"/>
        </w:rPr>
        <w:t xml:space="preserve">A diferencia de </w:t>
      </w:r>
      <w:r w:rsidRPr="00A826B9" w:rsidR="005559F8">
        <w:rPr>
          <w:lang w:val="es-EC"/>
        </w:rPr>
        <w:t xml:space="preserve">estos </w:t>
      </w:r>
      <w:r w:rsidRPr="00A826B9" w:rsidR="00E30A85">
        <w:rPr>
          <w:lang w:val="es-EC"/>
        </w:rPr>
        <w:t>artículos</w:t>
      </w:r>
      <w:r w:rsidRPr="00A826B9" w:rsidR="00C35108">
        <w:rPr>
          <w:lang w:val="es-EC"/>
        </w:rPr>
        <w:t>,</w:t>
      </w:r>
      <w:r w:rsidRPr="00A826B9" w:rsidR="005863D1">
        <w:rPr>
          <w:lang w:val="es-EC"/>
        </w:rPr>
        <w:t xml:space="preserve"> </w:t>
      </w:r>
      <w:r w:rsidRPr="00A826B9" w:rsidR="00CC307B">
        <w:rPr>
          <w:lang w:val="es-EC"/>
        </w:rPr>
        <w:t xml:space="preserve">que presentan </w:t>
      </w:r>
      <w:r w:rsidRPr="00A826B9" w:rsidR="008C00A0">
        <w:rPr>
          <w:lang w:val="es-EC"/>
        </w:rPr>
        <w:t>una s</w:t>
      </w:r>
      <w:r w:rsidRPr="00A826B9" w:rsidR="00D86223">
        <w:rPr>
          <w:lang w:val="es-EC"/>
        </w:rPr>
        <w:t>erie de carencias</w:t>
      </w:r>
      <w:r w:rsidRPr="00A826B9" w:rsidR="00574CB3">
        <w:rPr>
          <w:lang w:val="es-EC"/>
        </w:rPr>
        <w:t xml:space="preserve"> ya mencionadas</w:t>
      </w:r>
      <w:r w:rsidRPr="00A826B9" w:rsidR="00AF68EA">
        <w:rPr>
          <w:lang w:val="es-EC"/>
        </w:rPr>
        <w:t>, el presente trabajo</w:t>
      </w:r>
      <w:r w:rsidRPr="00A826B9" w:rsidR="00034E5D">
        <w:rPr>
          <w:lang w:val="es-EC"/>
        </w:rPr>
        <w:t xml:space="preserve"> </w:t>
      </w:r>
      <w:r w:rsidRPr="00A826B9" w:rsidR="00F13B4D">
        <w:rPr>
          <w:lang w:val="es-EC"/>
        </w:rPr>
        <w:t>pretende</w:t>
      </w:r>
      <w:r w:rsidRPr="00A826B9" w:rsidR="00791C44">
        <w:rPr>
          <w:lang w:val="es-EC"/>
        </w:rPr>
        <w:t xml:space="preserve"> </w:t>
      </w:r>
      <w:r w:rsidRPr="00A826B9" w:rsidR="004A783D">
        <w:rPr>
          <w:lang w:val="es-EC"/>
        </w:rPr>
        <w:t xml:space="preserve">mejorar las funcionalidades </w:t>
      </w:r>
      <w:r w:rsidRPr="00A826B9" w:rsidR="004010D7">
        <w:rPr>
          <w:lang w:val="es-EC"/>
        </w:rPr>
        <w:t xml:space="preserve">encontradas en los </w:t>
      </w:r>
      <w:r w:rsidRPr="00A826B9" w:rsidR="00D40F35">
        <w:rPr>
          <w:lang w:val="es-EC"/>
        </w:rPr>
        <w:t xml:space="preserve">sistemas revisados y </w:t>
      </w:r>
      <w:r w:rsidRPr="00A826B9" w:rsidR="00FB43BD">
        <w:rPr>
          <w:lang w:val="es-EC"/>
        </w:rPr>
        <w:t xml:space="preserve">hacer uso de la información de los sensores para controlar el sistema de </w:t>
      </w:r>
      <w:r w:rsidRPr="00A826B9" w:rsidR="006530C3">
        <w:rPr>
          <w:lang w:val="es-EC"/>
        </w:rPr>
        <w:t xml:space="preserve">cultivos </w:t>
      </w:r>
      <w:r w:rsidRPr="00A826B9" w:rsidR="00016786">
        <w:rPr>
          <w:lang w:val="es-EC"/>
        </w:rPr>
        <w:t xml:space="preserve">de </w:t>
      </w:r>
      <w:r w:rsidRPr="00A826B9" w:rsidR="00FB43BD">
        <w:rPr>
          <w:lang w:val="es-EC"/>
        </w:rPr>
        <w:t>forma automatizada</w:t>
      </w:r>
      <w:r w:rsidRPr="00A826B9" w:rsidR="006E11AC">
        <w:rPr>
          <w:lang w:val="es-EC"/>
        </w:rPr>
        <w:t xml:space="preserve">, así logrando </w:t>
      </w:r>
      <w:r w:rsidRPr="00A826B9" w:rsidR="00FB43BD">
        <w:rPr>
          <w:lang w:val="es-EC"/>
        </w:rPr>
        <w:t>una producción de cultivos hidropónicos más eficiente</w:t>
      </w:r>
      <w:r w:rsidRPr="00A826B9" w:rsidR="00B75F8D">
        <w:rPr>
          <w:lang w:val="es-EC"/>
        </w:rPr>
        <w:t xml:space="preserve"> a través de la implementación de un ambiente controlado</w:t>
      </w:r>
      <w:r w:rsidRPr="00A826B9" w:rsidR="00891A0E">
        <w:rPr>
          <w:lang w:val="es-EC"/>
        </w:rPr>
        <w:t xml:space="preserve"> </w:t>
      </w:r>
      <w:r w:rsidRPr="00A826B9" w:rsidR="00BA5290">
        <w:rPr>
          <w:lang w:val="es-EC"/>
        </w:rPr>
        <w:t>centrándose</w:t>
      </w:r>
      <w:r w:rsidRPr="00A826B9" w:rsidR="00891A0E">
        <w:rPr>
          <w:lang w:val="es-EC"/>
        </w:rPr>
        <w:t xml:space="preserve"> en l</w:t>
      </w:r>
      <w:r w:rsidRPr="00A826B9" w:rsidR="00BA5290">
        <w:rPr>
          <w:lang w:val="es-EC"/>
        </w:rPr>
        <w:t>os nutrientes del agua circulante</w:t>
      </w:r>
      <w:r w:rsidRPr="00A826B9" w:rsidR="00B75F8D">
        <w:rPr>
          <w:lang w:val="es-EC"/>
        </w:rPr>
        <w:t>. E</w:t>
      </w:r>
      <w:r w:rsidRPr="00A826B9" w:rsidR="00874E47">
        <w:rPr>
          <w:lang w:val="es-EC"/>
        </w:rPr>
        <w:t xml:space="preserve">sto a su vez </w:t>
      </w:r>
      <w:r w:rsidRPr="00A826B9" w:rsidR="00B75F8D">
        <w:rPr>
          <w:lang w:val="es-EC"/>
        </w:rPr>
        <w:t>permit</w:t>
      </w:r>
      <w:r w:rsidRPr="00A826B9" w:rsidR="00874E47">
        <w:rPr>
          <w:lang w:val="es-EC"/>
        </w:rPr>
        <w:t>irá</w:t>
      </w:r>
      <w:r w:rsidRPr="00A826B9" w:rsidR="00B75F8D">
        <w:rPr>
          <w:lang w:val="es-EC"/>
        </w:rPr>
        <w:t xml:space="preserve"> optimizar la calidad de los cultivos y reducir los costos e impactos ambientales asociados con los métodos de cultivo</w:t>
      </w:r>
      <w:r w:rsidRPr="00A826B9" w:rsidR="00573351">
        <w:rPr>
          <w:lang w:val="es-EC"/>
        </w:rPr>
        <w:t xml:space="preserve"> </w:t>
      </w:r>
      <w:r w:rsidRPr="00A826B9" w:rsidR="007532B6">
        <w:rPr>
          <w:lang w:val="es-EC"/>
        </w:rPr>
        <w:t xml:space="preserve">como </w:t>
      </w:r>
      <w:r w:rsidRPr="00A826B9" w:rsidR="00762D30">
        <w:rPr>
          <w:lang w:val="es-EC"/>
        </w:rPr>
        <w:t xml:space="preserve">el </w:t>
      </w:r>
      <w:r w:rsidRPr="00A826B9" w:rsidR="00607964">
        <w:rPr>
          <w:lang w:val="es-EC"/>
        </w:rPr>
        <w:t>riego por surcos</w:t>
      </w:r>
      <w:r w:rsidRPr="00A826B9" w:rsidR="00E804AD">
        <w:rPr>
          <w:lang w:val="es-EC"/>
        </w:rPr>
        <w:t>, método de cultivo en macetas</w:t>
      </w:r>
      <w:r w:rsidRPr="00A826B9" w:rsidR="00814E1B">
        <w:rPr>
          <w:lang w:val="es-EC"/>
        </w:rPr>
        <w:t xml:space="preserve"> y</w:t>
      </w:r>
      <w:r w:rsidRPr="00A826B9" w:rsidR="00CC4A96">
        <w:rPr>
          <w:lang w:val="es-EC"/>
        </w:rPr>
        <w:t xml:space="preserve"> método de cultivos bio</w:t>
      </w:r>
      <w:r w:rsidRPr="00A826B9" w:rsidR="00A057AC">
        <w:rPr>
          <w:lang w:val="es-EC"/>
        </w:rPr>
        <w:t>intensivo</w:t>
      </w:r>
      <w:r w:rsidRPr="00A826B9" w:rsidR="00B50815">
        <w:rPr>
          <w:lang w:val="es-EC"/>
        </w:rPr>
        <w:t xml:space="preserve"> </w:t>
      </w:r>
      <w:r w:rsidRPr="00C77BE1" w:rsidR="00CD2B48">
        <w:rPr>
          <w:lang w:val="es-EC"/>
        </w:rPr>
        <w:fldChar w:fldCharType="begin" w:fldLock="1"/>
      </w:r>
      <w:r w:rsidR="00940364">
        <w:rPr>
          <w:lang w:val="es-EC"/>
        </w:rPr>
        <w:instrText>ADDIN CSL_CITATION {"citationItems":[{"id":"ITEM-1","itemData":{"DOI":"10.36632/mejas/2020.10.4.51","ISSN":"2077-4613","abstract":"The effective way to resolve the shortage of agricultural irrigation water resources is the research and application of new water-saving technology of surface irrigation in Egypt. Surface irrigation is the most common executed irrigation due to its low cost, no special technical experience regarding operation, maintenance and specific equipment are required Furrow irrigation is most widely used among the surface irrigation methods. Applying by small channels or furrows, which follow a uniform longitudinal slope. Efficiency of furrow has low application due to its high water loss through surface runoff, evaporation from water in the furrow itself, evaporation from the soil surface and percolation below root zone. Alternate furrow irrigation is a system of irrigating only one side of the plant, i.e., half of the root system, is irrigated at first irrigation event, while the other side receiving water next time. Two advanced water-saving irrigation technologies for improving ground irrigation technology and the precision surface irrigation technology for improving water use efficiency. Application of the these technologies, may improve the irrigation management and the quality of surface irrigation, obtain the effect of save water and increase production, promote the development of modern agriculture in Egypt, Furrow bed is the most efficient traditional surface irrigation method. The main reasons being attributed to lack of knowledge of furrow bed design, installation and management. Egypt is a major irrigated agricultural country with more than 90% of crop production coming from irrigated areas. Either irrigation water available at farm gates from surface or groundwater resources are more precious, thus demands a more efficient use. However, unfortunately more than 50% of this water is lost due to poor irrigation management practices on farms. Flooding, flat basin and irregular and unleveled border irrigation methods are the norms on majority of farms, which is inherently inefficient. Irrigation technologies such as drip, sub drip are costly and require knowledge that is more technical, thus, negligibly adopted and are generally considered as late time solutions. Although furrow bed irrigation, a relatively more efficient irrigation method, has been adopted, especially for row crops but decision support guidelines for their appropriate installation and management is very limited, thus, potential benefits of furrow beds are yet to be achieved consequently…","author":[{"dropping-particle":"","family":"El-nour","given":"El-zanaty Abd El-motaleb Aly Abou","non-dropping-particle":"","parse-names":false,"suffix":""}],"container-title":"Middle East Journal of Applied Sciences","id":"ITEM-1","issue":"October","issued":{"date-parts":[["2020"]]},"title":"Management of Furrow Irrigation Technology and Its Risk Assessments: A review","type":"article-journal"},"uris":["http://www.mendeley.com/documents/?uuid=015b5d22-32a6-43a5-a6a5-79bb19b947cc"]}],"mendeley":{"formattedCitation":"[7]","plainTextFormattedCitation":"[7]","previouslyFormattedCitation":"[7]"},"properties":{"noteIndex":0},"schema":"https://github.com/citation-style-language/schema/raw/master/csl-citation.json"}</w:instrText>
      </w:r>
      <w:r w:rsidRPr="00C77BE1" w:rsidR="00CD2B48">
        <w:rPr>
          <w:lang w:val="es-EC"/>
        </w:rPr>
        <w:fldChar w:fldCharType="separate"/>
      </w:r>
      <w:r w:rsidRPr="00C77BE1" w:rsidR="00CD2B48">
        <w:rPr>
          <w:noProof/>
          <w:lang w:val="es-EC"/>
        </w:rPr>
        <w:t>[7]</w:t>
      </w:r>
      <w:r w:rsidRPr="00C77BE1" w:rsidR="00CD2B48">
        <w:rPr>
          <w:lang w:val="es-EC"/>
        </w:rPr>
        <w:fldChar w:fldCharType="end"/>
      </w:r>
      <w:r w:rsidRPr="00C77BE1" w:rsidR="00B75F8D">
        <w:rPr>
          <w:lang w:val="es-EC"/>
        </w:rPr>
        <w:t>.</w:t>
      </w:r>
    </w:p>
    <w:p w:rsidRPr="00A826B9" w:rsidR="00E70451" w:rsidP="0055652D" w:rsidRDefault="0059241B" w14:paraId="4F26D1E9" w14:textId="6835740A">
      <w:pPr>
        <w:widowControl w:val="0"/>
        <w:rPr>
          <w:lang w:val="es-EC"/>
        </w:rPr>
      </w:pPr>
      <w:r w:rsidRPr="00A826B9">
        <w:rPr>
          <w:lang w:val="es-EC"/>
        </w:rPr>
        <w:t>Además, se llevar</w:t>
      </w:r>
      <w:r w:rsidRPr="00A826B9" w:rsidR="00F26ADB">
        <w:rPr>
          <w:lang w:val="es-EC"/>
        </w:rPr>
        <w:t>o</w:t>
      </w:r>
      <w:r w:rsidRPr="00A826B9">
        <w:rPr>
          <w:lang w:val="es-EC"/>
        </w:rPr>
        <w:t xml:space="preserve">n a cabo pruebas para evaluar la eficiencia y sostenibilidad del sistema de cultivo hidropónico. Esto </w:t>
      </w:r>
      <w:r w:rsidRPr="00A826B9" w:rsidR="00F26ADB">
        <w:rPr>
          <w:lang w:val="es-EC"/>
        </w:rPr>
        <w:t>incluyó</w:t>
      </w:r>
      <w:r w:rsidRPr="00A826B9">
        <w:rPr>
          <w:lang w:val="es-EC"/>
        </w:rPr>
        <w:t xml:space="preserve"> el seguimiento de la calidad y cantidad de los cultivos producidos, así como la medición de los recursos utilizados, como el agua y los nutrientes</w:t>
      </w:r>
      <w:r w:rsidRPr="00A826B9" w:rsidR="00BD24AB">
        <w:rPr>
          <w:lang w:val="es-EC"/>
        </w:rPr>
        <w:t>, todo esto haciendo uso de las propias herramientas de software que se desarrollaran</w:t>
      </w:r>
      <w:r w:rsidRPr="00A826B9" w:rsidR="005B0EFB">
        <w:rPr>
          <w:lang w:val="es-EC"/>
        </w:rPr>
        <w:t>,</w:t>
      </w:r>
      <w:r w:rsidRPr="00A826B9" w:rsidR="00BD24AB">
        <w:rPr>
          <w:lang w:val="es-EC"/>
        </w:rPr>
        <w:t xml:space="preserve"> </w:t>
      </w:r>
      <w:r w:rsidRPr="00A826B9" w:rsidR="00FF4E24">
        <w:rPr>
          <w:lang w:val="es-EC"/>
        </w:rPr>
        <w:t xml:space="preserve">lo que permitirá evaluar también la </w:t>
      </w:r>
      <w:r w:rsidRPr="00A826B9" w:rsidR="00A00510">
        <w:rPr>
          <w:lang w:val="es-EC"/>
        </w:rPr>
        <w:t>eficiencia</w:t>
      </w:r>
      <w:r w:rsidRPr="00A826B9" w:rsidR="00FF4E24">
        <w:rPr>
          <w:lang w:val="es-EC"/>
        </w:rPr>
        <w:t xml:space="preserve"> de </w:t>
      </w:r>
      <w:r w:rsidRPr="00A826B9" w:rsidR="00876654">
        <w:rPr>
          <w:lang w:val="es-EC"/>
        </w:rPr>
        <w:t>estas</w:t>
      </w:r>
      <w:r w:rsidRPr="00A826B9">
        <w:rPr>
          <w:lang w:val="es-EC"/>
        </w:rPr>
        <w:t>. Finalmente, se analizarán los costos y beneficios del sistema de cultivo hidropónico en comparación con otros métodos de cultivo, con el objetivo de determinar su viabilidad económica y su impacto en el medio ambiente.</w:t>
      </w:r>
    </w:p>
    <w:p w:rsidRPr="00FE0C11" w:rsidR="00B45A5C" w:rsidP="004B30AC" w:rsidRDefault="00FB5A97" w14:paraId="1734E1CB" w14:textId="6019A7FD">
      <w:pPr>
        <w:pStyle w:val="heading10"/>
        <w:numPr>
          <w:ilvl w:val="1"/>
          <w:numId w:val="1"/>
        </w:numPr>
        <w:spacing w:before="240" w:after="120" w:line="240" w:lineRule="auto"/>
        <w:ind w:left="788" w:right="0" w:hanging="431"/>
        <w:jc w:val="both"/>
        <w:outlineLvl w:val="1"/>
        <w:rPr>
          <w:sz w:val="22"/>
          <w:szCs w:val="22"/>
          <w:lang w:val="es-EC"/>
        </w:rPr>
      </w:pPr>
      <w:r w:rsidRPr="00FE0C11">
        <w:rPr>
          <w:sz w:val="22"/>
          <w:szCs w:val="22"/>
          <w:lang w:val="es-EC"/>
        </w:rPr>
        <w:t>Antecedente</w:t>
      </w:r>
      <w:r w:rsidRPr="00FE0C11" w:rsidR="00B45A5C">
        <w:rPr>
          <w:sz w:val="22"/>
          <w:szCs w:val="22"/>
          <w:lang w:val="es-EC"/>
        </w:rPr>
        <w:t>s</w:t>
      </w:r>
    </w:p>
    <w:p w:rsidRPr="00A826B9" w:rsidR="00B45A5C" w:rsidP="00F7463E" w:rsidRDefault="00B45A5C" w14:paraId="05934A82" w14:textId="5167C5AF">
      <w:pPr>
        <w:pStyle w:val="p1a"/>
        <w:spacing w:line="240" w:lineRule="auto"/>
        <w:rPr>
          <w:lang w:val="es-EC"/>
        </w:rPr>
      </w:pPr>
      <w:r w:rsidRPr="00C77BE1">
        <w:rPr>
          <w:lang w:val="es-EC"/>
        </w:rPr>
        <w:t xml:space="preserve">La agricultura ha sido siempre una actividad esencial en la economía de numerosos países de todo el </w:t>
      </w:r>
      <w:r w:rsidRPr="00C77BE1" w:rsidR="00E12EFE">
        <w:rPr>
          <w:lang w:val="es-EC"/>
        </w:rPr>
        <w:t>mundo</w:t>
      </w:r>
      <w:r w:rsidRPr="00C77BE1" w:rsidR="009F5796">
        <w:rPr>
          <w:lang w:val="es-EC"/>
        </w:rPr>
        <w:t>, p</w:t>
      </w:r>
      <w:r w:rsidRPr="00C77BE1" w:rsidR="00F8259B">
        <w:rPr>
          <w:lang w:val="es-EC"/>
        </w:rPr>
        <w:t xml:space="preserve">or mencionar </w:t>
      </w:r>
      <w:r w:rsidRPr="00C77BE1" w:rsidR="00A716D9">
        <w:rPr>
          <w:lang w:val="es-EC"/>
        </w:rPr>
        <w:t>alguno</w:t>
      </w:r>
      <w:r w:rsidRPr="00C77BE1" w:rsidR="002D48FA">
        <w:rPr>
          <w:lang w:val="es-EC"/>
        </w:rPr>
        <w:t xml:space="preserve">s: </w:t>
      </w:r>
      <w:r w:rsidRPr="00C77BE1" w:rsidR="00B1655E">
        <w:rPr>
          <w:lang w:val="es-EC"/>
        </w:rPr>
        <w:t xml:space="preserve">Argentina, </w:t>
      </w:r>
      <w:r w:rsidRPr="00C77BE1" w:rsidR="00F50DBC">
        <w:rPr>
          <w:lang w:val="es-EC"/>
        </w:rPr>
        <w:t>Canadá</w:t>
      </w:r>
      <w:r w:rsidRPr="00C77BE1" w:rsidR="00B1655E">
        <w:rPr>
          <w:lang w:val="es-EC"/>
        </w:rPr>
        <w:t>, Brasil</w:t>
      </w:r>
      <w:r w:rsidRPr="00C77BE1" w:rsidR="00B72977">
        <w:rPr>
          <w:lang w:val="es-EC"/>
        </w:rPr>
        <w:t xml:space="preserve">, Estados unidos y </w:t>
      </w:r>
      <w:r w:rsidRPr="00C77BE1" w:rsidR="0055652D">
        <w:rPr>
          <w:lang w:val="es-EC"/>
        </w:rPr>
        <w:t>México</w:t>
      </w:r>
      <w:r w:rsidRPr="00C77BE1" w:rsidR="00E12EFE">
        <w:rPr>
          <w:lang w:val="es-EC"/>
        </w:rPr>
        <w:t xml:space="preserve"> </w:t>
      </w:r>
      <w:r w:rsidRPr="00C77BE1" w:rsidR="005361B4">
        <w:rPr>
          <w:rStyle w:val="FootnoteReference"/>
          <w:vertAlign w:val="baseline"/>
          <w:lang w:val="es-EC"/>
        </w:rPr>
        <w:fldChar w:fldCharType="begin" w:fldLock="1"/>
      </w:r>
      <w:r w:rsidR="00940364">
        <w:rPr>
          <w:lang w:val="es-EC"/>
        </w:rPr>
        <w:instrText>ADDIN CSL_CITATION {"citationItems":[{"id":"ITEM-1","itemData":{"DOI":"10.3390/su15054396","ISSN":"2071-1050","abstract":"Vertical farming methods are gaining importance in the current era of urbanization and industrialization 5.0. These methods of farming enhance sustainability by consuming less space and reducing carbon emissions and greenhouse gas emissions. The Green Internet of Things (G-IoT) offers greater environmental sustainability by switching to a dormant mode while not in use, thereby consuming less energy. Each farming method has a different effect on the shoot and root growth of the plants. Thus, dedicated farming methods must be identified for each crop according to the type of crop under consideration. This leads to a need to compare and analyze the root as well as shoot growth trends of crops in different cultivation mediums, using different cultivation methods, thereby identifying the most suitable method for the cultivation of the crop. A comparative analysis of barley shoot and root growth in green IoT-embedded hydroponics and substrate cultivation methods has shown that hydroponics exhibits two times more shoot growth than substrate cultivation. Furthermore, the results were verified against the results obtained from the simulator, which confirmed that the hydroponic method of cultivation produced a year-round qualitative product with 17.112 tons of biomass and 8.556 tons of dry yield.","author":[{"dropping-particle":"","family":"Dutta","given":"Monica","non-dropping-particle":"","parse-names":false,"suffix":""},{"dropping-particle":"","family":"Gupta","given":"Deepali","non-dropping-particle":"","parse-names":false,"suffix":""},{"dropping-particle":"","family":"Javed","given":"Yasir","non-dropping-particle":"","parse-names":false,"suffix":""},{"dropping-particle":"","family":"Mohiuddin","given":"Khalid","non-dropping-particle":"","parse-names":false,"suffix":""},{"dropping-particle":"","family":"Juneja","given":"Sapna","non-dropping-particle":"","parse-names":false,"suffix":""},{"dropping-particle":"","family":"Khan","given":"Zafar Iqbal","non-dropping-particle":"","parse-names":false,"suffix":""},{"dropping-particle":"","family":"Nauman","given":"Ali","non-dropping-particle":"","parse-names":false,"suffix":""}],"container-title":"Sustainability","id":"ITEM-1","issue":"5","issued":{"date-parts":[["2023"]]},"title":"Monitoring Root and Shoot Characteristics for the Sustainable Growth of Barley Using an IoT-Enabled Hydroponic System and AquaCrop Simulator","type":"article-journal","volume":"15"},"uris":["http://www.mendeley.com/documents/?uuid=4d749599-87a1-463b-8fe5-da334743f42a"]}],"mendeley":{"formattedCitation":"[8]","plainTextFormattedCitation":"[8]","previouslyFormattedCitation":"[8]"},"properties":{"noteIndex":0},"schema":"https://github.com/citation-style-language/schema/raw/master/csl-citation.json"}</w:instrText>
      </w:r>
      <w:r w:rsidRPr="00C77BE1" w:rsidR="005361B4">
        <w:rPr>
          <w:rStyle w:val="FootnoteReference"/>
          <w:vertAlign w:val="baseline"/>
          <w:lang w:val="es-EC"/>
        </w:rPr>
        <w:fldChar w:fldCharType="separate"/>
      </w:r>
      <w:r w:rsidRPr="00C77BE1" w:rsidR="00CD2B48">
        <w:rPr>
          <w:bCs/>
          <w:noProof/>
          <w:lang w:val="es-ES"/>
        </w:rPr>
        <w:t>[8]</w:t>
      </w:r>
      <w:r w:rsidRPr="00C77BE1" w:rsidR="005361B4">
        <w:rPr>
          <w:rStyle w:val="FootnoteReference"/>
          <w:vertAlign w:val="baseline"/>
          <w:lang w:val="es-EC"/>
        </w:rPr>
        <w:fldChar w:fldCharType="end"/>
      </w:r>
      <w:r w:rsidRPr="00C77BE1" w:rsidR="00A826B9">
        <w:rPr>
          <w:lang w:val="es-EC"/>
        </w:rPr>
        <w:t xml:space="preserve"> </w:t>
      </w:r>
      <w:r w:rsidRPr="00C77BE1">
        <w:rPr>
          <w:lang w:val="es-EC"/>
        </w:rPr>
        <w:t xml:space="preserve">. Sin embargo, en la actualidad, la tecnología del Internet de las Cosas (IoT) está siendo utilizada para mejorar la eficiencia de los procesos agrícolas. </w:t>
      </w:r>
      <w:r w:rsidRPr="00C77BE1" w:rsidR="008F35E8">
        <w:rPr>
          <w:lang w:val="es-EC"/>
        </w:rPr>
        <w:t xml:space="preserve">El cambio mencionado ha generado un efecto importante en el desarrollo urbano y en los comportamientos de los residentes, dado que ha ocasionado una migración de las áreas agrícolas hacia áreas periféricas a la ciudad. </w:t>
      </w:r>
      <w:r w:rsidRPr="00C77BE1" w:rsidR="00427324">
        <w:rPr>
          <w:lang w:val="es-EC"/>
        </w:rPr>
        <w:t>En consecuencia</w:t>
      </w:r>
      <w:r w:rsidRPr="00C77BE1">
        <w:rPr>
          <w:lang w:val="es-EC"/>
        </w:rPr>
        <w:t xml:space="preserve">, la demanda de alimentos sigue creciendo con el aumento de la población. Por esta razón, se propone en la siguiente investigación sobre el método de cultivo hidropónico como una alternativa innovadora y sostenible para producir alimentos de alta calidad de manera </w:t>
      </w:r>
      <w:r w:rsidRPr="00C77BE1" w:rsidR="00E12EFE">
        <w:rPr>
          <w:lang w:val="es-EC"/>
        </w:rPr>
        <w:t xml:space="preserve">eficiente </w:t>
      </w:r>
      <w:r w:rsidRPr="00C77BE1" w:rsidR="005361B4">
        <w:rPr>
          <w:rStyle w:val="FootnoteReference"/>
          <w:vertAlign w:val="baseline"/>
          <w:lang w:val="es-EC"/>
        </w:rPr>
        <w:fldChar w:fldCharType="begin" w:fldLock="1"/>
      </w:r>
      <w:r w:rsidR="00940364">
        <w:rPr>
          <w:lang w:val="es-EC"/>
        </w:rPr>
        <w:instrText>ADDIN CSL_CITATION {"citationItems":[{"id":"ITEM-1","itemData":{"author":[{"dropping-particle":"","family":"Rengifo","given":"Diego","non-dropping-particle":"","parse-names":false,"suffix":""}],"id":"ITEM-1","issued":{"date-parts":[["2022"]]},"page":"1-79","title":"Impacto de la expansión urbana sobre tierras productivas y sus repercusiones en la producción agrícola","type":"article-journal"},"uris":["http://www.mendeley.com/documents/?uuid=cfd87b1a-feeb-487b-b828-a348b77e518c"]}],"mendeley":{"formattedCitation":"[9]","plainTextFormattedCitation":"[9]","previouslyFormattedCitation":"[9]"},"properties":{"noteIndex":0},"schema":"https://github.com/citation-style-language/schema/raw/master/csl-citation.json"}</w:instrText>
      </w:r>
      <w:r w:rsidRPr="00C77BE1" w:rsidR="005361B4">
        <w:rPr>
          <w:rStyle w:val="FootnoteReference"/>
          <w:vertAlign w:val="baseline"/>
          <w:lang w:val="es-EC"/>
        </w:rPr>
        <w:fldChar w:fldCharType="separate"/>
      </w:r>
      <w:r w:rsidRPr="00C77BE1" w:rsidR="00CD2B48">
        <w:rPr>
          <w:bCs/>
          <w:noProof/>
          <w:lang w:val="es-ES"/>
        </w:rPr>
        <w:t>[9]</w:t>
      </w:r>
      <w:r w:rsidRPr="00C77BE1" w:rsidR="005361B4">
        <w:rPr>
          <w:rStyle w:val="FootnoteReference"/>
          <w:vertAlign w:val="baseline"/>
          <w:lang w:val="es-EC"/>
        </w:rPr>
        <w:fldChar w:fldCharType="end"/>
      </w:r>
      <w:r w:rsidRPr="00C77BE1">
        <w:rPr>
          <w:lang w:val="es-EC"/>
        </w:rPr>
        <w:t>.</w:t>
      </w:r>
    </w:p>
    <w:p w:rsidRPr="00A826B9" w:rsidR="00B45A5C" w:rsidP="00F7463E" w:rsidRDefault="00B45A5C" w14:paraId="7E9DFE6B" w14:textId="49EAB8EB">
      <w:pPr>
        <w:pStyle w:val="p1a"/>
        <w:spacing w:line="240" w:lineRule="auto"/>
        <w:ind w:firstLine="227"/>
        <w:rPr>
          <w:lang w:val="es-EC"/>
        </w:rPr>
      </w:pPr>
      <w:r w:rsidRPr="00C77BE1">
        <w:rPr>
          <w:lang w:val="es-EC"/>
        </w:rPr>
        <w:t xml:space="preserve">En las últimas décadas, la hidroponía ha ganado popularidad debido a su capacidad para producir cultivos de alta calidad en un ambiente controlado. La tecnología ofrece varias ventajas sobre los métodos agrícolas tradicionales, como el uso eficiente del agua y los nutrientes, los costos de producción reducidos y la capacidad de cultivar plantas en áreas donde el suelo es pobre o inutilizable </w:t>
      </w:r>
      <w:r w:rsidRPr="00C77BE1" w:rsidR="005361B4">
        <w:rPr>
          <w:rStyle w:val="FootnoteReference"/>
          <w:vertAlign w:val="baseline"/>
          <w:lang w:val="es-EC"/>
        </w:rPr>
        <w:fldChar w:fldCharType="begin" w:fldLock="1"/>
      </w:r>
      <w:r w:rsidR="00940364">
        <w:rPr>
          <w:lang w:val="es-EC"/>
        </w:rPr>
        <w:instrText>ADDIN CSL_CITATION {"citationItems":[{"id":"ITEM-1","itemData":{"DOI":"10.3844/ajabssp.2008.559.565","author":[{"dropping-particle":"","family":"Papadopoulos","given":"Ioannis","non-dropping-particle":"","parse-names":false,"suffix":""},{"dropping-particle":"","family":"Chatzitheodoridis","given":"Fotis","non-dropping-particle":"","parse-names":false,"suffix":""},{"dropping-particle":"","family":"Christos","given":"Papadopoulos","non-dropping-particle":"","parse-names":false,"suffix":""},{"dropping-particle":"","family":"Vasilios","given":"Tarelidis","non-dropping-particle":"","parse-names":false,"suffix":""},{"dropping-particle":"","family":"Gianneli","given":"Christina","non-dropping-particle":"","parse-names":false,"suffix":""}],"container-title":"American Journal of Agricultural and Biological Science","id":"ITEM-1","issued":{"date-parts":[["2008"]]},"page":"559-565","title":"Evaluation of Hydroponic Production of Vegetables and Ornamental Pot-Plants in a Heated Greenhouse in Western Macedonia, Greece","type":"article-journal","volume":"3"},"uris":["http://www.mendeley.com/documents/?uuid=286a8a9d-0e71-4c0d-8904-e7c3b8d953db"]}],"mendeley":{"formattedCitation":"[10]","plainTextFormattedCitation":"[10]","previouslyFormattedCitation":"[10]"},"properties":{"noteIndex":0},"schema":"https://github.com/citation-style-language/schema/raw/master/csl-citation.json"}</w:instrText>
      </w:r>
      <w:r w:rsidRPr="00C77BE1" w:rsidR="005361B4">
        <w:rPr>
          <w:rStyle w:val="FootnoteReference"/>
          <w:vertAlign w:val="baseline"/>
          <w:lang w:val="es-EC"/>
        </w:rPr>
        <w:fldChar w:fldCharType="separate"/>
      </w:r>
      <w:r w:rsidRPr="00C77BE1" w:rsidR="00CD2B48">
        <w:rPr>
          <w:noProof/>
          <w:lang w:val="es-EC"/>
        </w:rPr>
        <w:t>[10]</w:t>
      </w:r>
      <w:r w:rsidRPr="00C77BE1" w:rsidR="005361B4">
        <w:rPr>
          <w:rStyle w:val="FootnoteReference"/>
          <w:vertAlign w:val="baseline"/>
          <w:lang w:val="es-EC"/>
        </w:rPr>
        <w:fldChar w:fldCharType="end"/>
      </w:r>
      <w:r w:rsidRPr="00C77BE1" w:rsidR="00A826B9">
        <w:rPr>
          <w:lang w:val="es-EC"/>
        </w:rPr>
        <w:t xml:space="preserve"> </w:t>
      </w:r>
      <w:r w:rsidRPr="00C77BE1">
        <w:rPr>
          <w:lang w:val="es-EC"/>
        </w:rPr>
        <w:t>. Sin embargo, la hidroponía todavía enfrenta muchos desafíos, como la calidad del agua y los nutrientes, el control de las condiciones ambientales y la selección de cultivos adecuados</w:t>
      </w:r>
      <w:r w:rsidRPr="00C77BE1" w:rsidR="001C152A">
        <w:rPr>
          <w:lang w:val="es-EC"/>
        </w:rPr>
        <w:t xml:space="preserve"> además de la contaminación ambiental</w:t>
      </w:r>
      <w:r w:rsidRPr="00C77BE1">
        <w:rPr>
          <w:lang w:val="es-EC"/>
        </w:rPr>
        <w:t>. Con el fin de abordar estos problemas, se han llevado a cabo varios estudios para mejorar la eficiencia y la sostenibilidad de la hidroponía</w:t>
      </w:r>
      <w:r w:rsidRPr="00C77BE1" w:rsidR="00BE3FD4">
        <w:rPr>
          <w:lang w:val="es-EC"/>
        </w:rPr>
        <w:t xml:space="preserve"> </w:t>
      </w:r>
      <w:r w:rsidRPr="00C77BE1" w:rsidR="005361B4">
        <w:rPr>
          <w:rStyle w:val="FootnoteReference"/>
          <w:vertAlign w:val="baseline"/>
          <w:lang w:val="es-EC"/>
        </w:rPr>
        <w:fldChar w:fldCharType="begin" w:fldLock="1"/>
      </w:r>
      <w:r w:rsidR="00940364">
        <w:rPr>
          <w:lang w:val="es-EC"/>
        </w:rPr>
        <w:instrText>ADDIN CSL_CITATION {"citationItems":[{"id":"ITEM-1","itemData":{"DOI":"10.5958/2455-7145.2018.00056.5","author":[{"dropping-particle":"","family":"Sharma","given":"Nisha","non-dropping-particle":"","parse-names":false,"suffix":""},{"dropping-particle":"","family":"Acharya","given":"Somen","non-dropping-particle":"","parse-names":false,"suffix":""},{"dropping-particle":"","family":"Kumar","given":"Kaushal","non-dropping-particle":"","parse-names":false,"suffix":""},{"dropping-particle":"","family":"Singh","given":"Narendra","non-dropping-particle":"","parse-names":false,"suffix":""},{"dropping-particle":"","family":"Chaurasia","given":"Om","non-dropping-particle":"","parse-names":false,"suffix":""}],"container-title":"Journal of Soil and Water Conservation","id":"ITEM-1","issued":{"date-parts":[["2019"]]},"page":"364-371","title":"Hydroponics as an advanced technique for vegetable production: An overview","type":"article-journal","volume":"17"},"uris":["http://www.mendeley.com/documents/?uuid=460aab42-97e3-4455-9027-d3ef21817aa5"]}],"mendeley":{"formattedCitation":"[11]","plainTextFormattedCitation":"[11]","previouslyFormattedCitation":"[11]"},"properties":{"noteIndex":0},"schema":"https://github.com/citation-style-language/schema/raw/master/csl-citation.json"}</w:instrText>
      </w:r>
      <w:r w:rsidRPr="00C77BE1" w:rsidR="005361B4">
        <w:rPr>
          <w:rStyle w:val="FootnoteReference"/>
          <w:vertAlign w:val="baseline"/>
          <w:lang w:val="es-EC"/>
        </w:rPr>
        <w:fldChar w:fldCharType="separate"/>
      </w:r>
      <w:r w:rsidRPr="00C77BE1" w:rsidR="00CD2B48">
        <w:rPr>
          <w:noProof/>
          <w:lang w:val="es-EC"/>
        </w:rPr>
        <w:t>[11]</w:t>
      </w:r>
      <w:r w:rsidRPr="00C77BE1" w:rsidR="005361B4">
        <w:rPr>
          <w:rStyle w:val="FootnoteReference"/>
          <w:vertAlign w:val="baseline"/>
          <w:lang w:val="es-EC"/>
        </w:rPr>
        <w:fldChar w:fldCharType="end"/>
      </w:r>
      <w:r w:rsidRPr="00C77BE1">
        <w:rPr>
          <w:lang w:val="es-EC"/>
        </w:rPr>
        <w:t>.</w:t>
      </w:r>
    </w:p>
    <w:p w:rsidRPr="00A826B9" w:rsidR="00B45A5C" w:rsidP="00F7463E" w:rsidRDefault="00B45A5C" w14:paraId="4E775659" w14:textId="53495137">
      <w:pPr>
        <w:pStyle w:val="p1a"/>
        <w:spacing w:line="240" w:lineRule="auto"/>
        <w:ind w:firstLine="227"/>
        <w:rPr>
          <w:lang w:val="es-EC"/>
        </w:rPr>
      </w:pPr>
      <w:r w:rsidRPr="00C77BE1">
        <w:rPr>
          <w:lang w:val="es-EC"/>
        </w:rPr>
        <w:t xml:space="preserve">Se han desarrollado varios trabajos al respecto, algunos permiten analizar y </w:t>
      </w:r>
      <w:r w:rsidRPr="00C77BE1" w:rsidR="005A0EDC">
        <w:rPr>
          <w:lang w:val="es-EC"/>
        </w:rPr>
        <w:t>monitorizar</w:t>
      </w:r>
      <w:r w:rsidRPr="00C77BE1">
        <w:rPr>
          <w:lang w:val="es-EC"/>
        </w:rPr>
        <w:t xml:space="preserve"> los datos</w:t>
      </w:r>
      <w:r w:rsidRPr="00C77BE1" w:rsidR="005A0EDC">
        <w:rPr>
          <w:lang w:val="es-EC"/>
        </w:rPr>
        <w:t xml:space="preserve"> </w:t>
      </w:r>
      <w:r w:rsidRPr="00C77BE1" w:rsidR="002E45B0">
        <w:rPr>
          <w:lang w:val="es-EC"/>
        </w:rPr>
        <w:t xml:space="preserve">nivel de pH en el agua, temperatura del </w:t>
      </w:r>
      <w:r w:rsidRPr="00C77BE1" w:rsidR="00C01836">
        <w:rPr>
          <w:lang w:val="es-EC"/>
        </w:rPr>
        <w:t xml:space="preserve">agua, </w:t>
      </w:r>
      <w:r w:rsidRPr="00C77BE1" w:rsidR="00177CED">
        <w:rPr>
          <w:lang w:val="es-EC"/>
        </w:rPr>
        <w:t>nivel del agua</w:t>
      </w:r>
      <w:r w:rsidRPr="00C77BE1">
        <w:rPr>
          <w:lang w:val="es-EC"/>
        </w:rPr>
        <w:t xml:space="preserve"> </w:t>
      </w:r>
      <w:r w:rsidRPr="00C77BE1" w:rsidR="005361B4">
        <w:rPr>
          <w:rStyle w:val="FootnoteReference"/>
          <w:vertAlign w:val="baseline"/>
          <w:lang w:val="es-EC"/>
        </w:rPr>
        <w:fldChar w:fldCharType="begin" w:fldLock="1"/>
      </w:r>
      <w:r w:rsidR="00940364">
        <w:rPr>
          <w:lang w:val="es-EC"/>
        </w:rPr>
        <w:instrText>ADDIN CSL_CITATION {"citationItems":[{"id":"ITEM-1","itemData":{"DOI":"10.1109/ICCAE55086.2022.9762436","author":[{"dropping-particle":"","family":"Tambogon","given":"Diana Rose A","non-dropping-particle":"","parse-names":false,"suffix":""},{"dropping-particle":"","family":"Yumang","given":"Analyn N","non-dropping-particle":"","parse-names":false,"suffix":""}],"container-title":"2022 14th International Conference on Computer and Automation Engineering (ICCAE)","id":"ITEM-1","issued":{"date-parts":[["2022"]]},"page":"184-189","title":"Growth of Garlic in Hydroponic System with IoT-Based Monitoring","type":"paper-conference"},"uris":["http://www.mendeley.com/documents/?uuid=62d270ab-2c41-41af-aeff-b5ef65105242"]}],"mendeley":{"formattedCitation":"[12]","plainTextFormattedCitation":"[12]","previouslyFormattedCitation":"[12]"},"properties":{"noteIndex":0},"schema":"https://github.com/citation-style-language/schema/raw/master/csl-citation.json"}</w:instrText>
      </w:r>
      <w:r w:rsidRPr="00C77BE1" w:rsidR="005361B4">
        <w:rPr>
          <w:rStyle w:val="FootnoteReference"/>
          <w:vertAlign w:val="baseline"/>
          <w:lang w:val="es-EC"/>
        </w:rPr>
        <w:fldChar w:fldCharType="separate"/>
      </w:r>
      <w:r w:rsidRPr="00C77BE1" w:rsidR="00CD2B48">
        <w:rPr>
          <w:bCs/>
          <w:noProof/>
          <w:lang w:val="es-ES"/>
        </w:rPr>
        <w:t>[12]</w:t>
      </w:r>
      <w:r w:rsidRPr="00C77BE1" w:rsidR="005361B4">
        <w:rPr>
          <w:rStyle w:val="FootnoteReference"/>
          <w:vertAlign w:val="baseline"/>
          <w:lang w:val="es-EC"/>
        </w:rPr>
        <w:fldChar w:fldCharType="end"/>
      </w:r>
      <w:r w:rsidRPr="00C77BE1" w:rsidR="005361B4">
        <w:rPr>
          <w:rStyle w:val="FootnoteReference"/>
          <w:vertAlign w:val="baseline"/>
          <w:lang w:val="es-EC"/>
        </w:rPr>
        <w:fldChar w:fldCharType="begin" w:fldLock="1"/>
      </w:r>
      <w:r w:rsidR="00940364">
        <w:rPr>
          <w:lang w:val="es-EC"/>
        </w:rPr>
        <w:instrText>ADDIN CSL_CITATION {"citationItems":[{"id":"ITEM-1","itemData":{"DOI":"10.3390/su15054396","ISSN":"2071-1050","abstract":"Vertical farming methods are gaining importance in the current era of urbanization and industrialization 5.0. These methods of farming enhance sustainability by consuming less space and reducing carbon emissions and greenhouse gas emissions. The Green Internet of Things (G-IoT) offers greater environmental sustainability by switching to a dormant mode while not in use, thereby consuming less energy. Each farming method has a different effect on the shoot and root growth of the plants. Thus, dedicated farming methods must be identified for each crop according to the type of crop under consideration. This leads to a need to compare and analyze the root as well as shoot growth trends of crops in different cultivation mediums, using different cultivation methods, thereby identifying the most suitable method for the cultivation of the crop. A comparative analysis of barley shoot and root growth in green IoT-embedded hydroponics and substrate cultivation methods has shown that hydroponics exhibits two times more shoot growth than substrate cultivation. Furthermore, the results were verified against the results obtained from the simulator, which confirmed that the hydroponic method of cultivation produced a year-round qualitative product with 17.112 tons of biomass and 8.556 tons of dry yield.","author":[{"dropping-particle":"","family":"Dutta","given":"Monica","non-dropping-particle":"","parse-names":false,"suffix":""},{"dropping-particle":"","family":"Gupta","given":"Deepali","non-dropping-particle":"","parse-names":false,"suffix":""},{"dropping-particle":"","family":"Javed","given":"Yasir","non-dropping-particle":"","parse-names":false,"suffix":""},{"dropping-particle":"","family":"Mohiuddin","given":"Khalid","non-dropping-particle":"","parse-names":false,"suffix":""},{"dropping-particle":"","family":"Juneja","given":"Sapna","non-dropping-particle":"","parse-names":false,"suffix":""},{"dropping-particle":"","family":"Khan","given":"Zafar Iqbal","non-dropping-particle":"","parse-names":false,"suffix":""},{"dropping-particle":"","family":"Nauman","given":"Ali","non-dropping-particle":"","parse-names":false,"suffix":""}],"container-title":"Sustainability","id":"ITEM-1","issue":"5","issued":{"date-parts":[["2023"]]},"title":"Monitoring Root and Shoot Characteristics for the Sustainable Growth of Barley Using an IoT-Enabled Hydroponic System and AquaCrop Simulator","type":"article-journal","volume":"15"},"uris":["http://www.mendeley.com/documents/?uuid=4d749599-87a1-463b-8fe5-da334743f42a"]}],"mendeley":{"formattedCitation":"[8]","plainTextFormattedCitation":"[8]","previouslyFormattedCitation":"[8]"},"properties":{"noteIndex":0},"schema":"https://github.com/citation-style-language/schema/raw/master/csl-citation.json"}</w:instrText>
      </w:r>
      <w:r w:rsidRPr="00C77BE1" w:rsidR="005361B4">
        <w:rPr>
          <w:rStyle w:val="FootnoteReference"/>
          <w:vertAlign w:val="baseline"/>
          <w:lang w:val="es-EC"/>
        </w:rPr>
        <w:fldChar w:fldCharType="separate"/>
      </w:r>
      <w:r w:rsidRPr="00C77BE1" w:rsidR="00CD2B48">
        <w:rPr>
          <w:noProof/>
          <w:lang w:val="es-EC"/>
        </w:rPr>
        <w:t>[8]</w:t>
      </w:r>
      <w:r w:rsidRPr="00C77BE1" w:rsidR="005361B4">
        <w:rPr>
          <w:rStyle w:val="FootnoteReference"/>
          <w:vertAlign w:val="baseline"/>
          <w:lang w:val="es-EC"/>
        </w:rPr>
        <w:fldChar w:fldCharType="end"/>
      </w:r>
      <w:r w:rsidRPr="00C77BE1" w:rsidR="005361B4">
        <w:rPr>
          <w:rStyle w:val="FootnoteReference"/>
          <w:vertAlign w:val="baseline"/>
          <w:lang w:val="es-EC"/>
        </w:rPr>
        <w:fldChar w:fldCharType="begin" w:fldLock="1"/>
      </w:r>
      <w:r w:rsidR="00940364">
        <w:rPr>
          <w:lang w:val="es-EC"/>
        </w:rPr>
        <w:instrText>ADDIN CSL_CITATION {"citationItems":[{"id":"ITEM-1","itemData":{"ISBN":"978-3-030-22744-9","abstract":"Hydroponic cultivation is an agricultural method where nutrients are efficiently provided as mineral nutrient solutions. This modern agriculture sector provides numerous advantages such as efficient location and space requirements, adequate climate control, water-saving and controlled nutrients usage. The Internet of things (IoT) concept assumes that various “things,” which include not only communication devices but also every other physical object on the planet, are going to be connected and will be controlled across the Internet. Mobile computing technologies in general and mobile applications, in particular, can be assumed as significant methodologies to handle data analytics and data visualisation. Using IoT and mobile computing is possible to develop automatic systems for enhanced hydroponic agriculture environmental monitoring. Therefore, this paper presents an IoT monitoring system for hydroponics named iHydroIoT. The solution is composed of a prototype for data collection and an iOS mobile application for data consulting and real-time analytics. The collected data is stored using Plotly, a data analytics and visualisation library. The proposed system provides not only temporal changes monitoring of light, temperature, humidity, CO2, pH and electroconductivity but also water level for enhanced hydroponic supervision solutions. The iHydroIoT offers real-time notifications to alert the hydroponic farm manager when the conditions are not favourable. Therefore, the system is a valuable tool for hydroponics condition analytics and to support decision making on possible intervention to increase productivity. The results reveal that the system can generate a viable hydroponics appraisal, allowing to anticipate technical interventions that improve agricultural productivity.","author":[{"dropping-particle":"","family":"Marques","given":"Gonçalo","non-dropping-particle":"","parse-names":false,"suffix":""},{"dropping-particle":"","family":"Aleixo","given":"Diogo","non-dropping-particle":"","parse-names":false,"suffix":""},{"dropping-particle":"","family":"Pitarma","given":"Rui","non-dropping-particle":"","parse-names":false,"suffix":""}],"editor":[{"dropping-particle":"","family":"Rodrigues","given":"João M F","non-dropping-particle":"","parse-names":false,"suffix":""},{"dropping-particle":"","family":"Cardoso","given":"Pedro J S","non-dropping-particle":"","parse-names":false,"suffix":""},{"dropping-particle":"","family":"Monteiro","given":"Jânio","non-dropping-particle":"","parse-names":false,"suffix":""},{"dropping-particle":"","family":"Lam","given":"Roberto","non-dropping-particle":"","parse-names":false,"suffix":""},{"dropping-particle":"V","family":"Krzhizhanovskaya","given":"Valeria","non-dropping-particle":"","parse-names":false,"suffix":""},{"dropping-particle":"","family":"Lees","given":"Michael H","non-dropping-particle":"","parse-names":false,"suffix":""},{"dropping-particle":"","family":"Dongarra","given":"Jack J","non-dropping-particle":"","parse-names":false,"suffix":""},{"dropping-particle":"","family":"Sloot","given":"Peter M A","non-dropping-particle":"","parse-names":false,"suffix":""}],"id":"ITEM-1","issued":{"date-parts":[["2019"]]},"page":"658-669","publisher":"Springer International Publishing","publisher-place":"Cham","title":"Enhanced Hydroponic Agriculture Environmental Monitoring: An Internet of Things Approach BT - Computational Science – ICCS 2019","type":"paper-conference"},"uris":["http://www.mendeley.com/documents/?uuid=525ddcb0-d84c-4348-8299-9b6f88afdf6c"]}],"mendeley":{"formattedCitation":"[13]","plainTextFormattedCitation":"[13]","previouslyFormattedCitation":"[13]"},"properties":{"noteIndex":0},"schema":"https://github.com/citation-style-language/schema/raw/master/csl-citation.json"}</w:instrText>
      </w:r>
      <w:r w:rsidRPr="00C77BE1" w:rsidR="005361B4">
        <w:rPr>
          <w:rStyle w:val="FootnoteReference"/>
          <w:vertAlign w:val="baseline"/>
          <w:lang w:val="es-EC"/>
        </w:rPr>
        <w:fldChar w:fldCharType="separate"/>
      </w:r>
      <w:r w:rsidRPr="00C77BE1" w:rsidR="00CD2B48">
        <w:rPr>
          <w:noProof/>
          <w:lang w:val="es-EC"/>
        </w:rPr>
        <w:t>[13]</w:t>
      </w:r>
      <w:r w:rsidRPr="00C77BE1" w:rsidR="005361B4">
        <w:rPr>
          <w:rStyle w:val="FootnoteReference"/>
          <w:vertAlign w:val="baseline"/>
          <w:lang w:val="es-EC"/>
        </w:rPr>
        <w:fldChar w:fldCharType="end"/>
      </w:r>
      <w:r w:rsidRPr="00C77BE1" w:rsidR="005361B4">
        <w:rPr>
          <w:rStyle w:val="FootnoteReference"/>
          <w:vertAlign w:val="baseline"/>
          <w:lang w:val="es-EC"/>
        </w:rPr>
        <w:fldChar w:fldCharType="begin" w:fldLock="1"/>
      </w:r>
      <w:r w:rsidR="00940364">
        <w:rPr>
          <w:lang w:val="es-EC"/>
        </w:rPr>
        <w:instrText>ADDIN CSL_CITATION {"citationItems":[{"id":"ITEM-1","itemData":{"ISBN":"978-3-031-21333-5","abstract":"Urban agriculture allows taking advantage of the free spaces on the roofs, in such a way that you can have fresh vegetables for consumption. Particularly, hydroponic cultivation has become a very interesting alternative for vegetable production using water mixed with a nutrient solution instead of soil. This paper presents a system architecture, based on the IoT paradigm, for monitoring variables in hydroponic urban growing. This architecture involves five layers, and allows monitoring a set of variables that are relevant for this activity. Based on this architecture, a monitoring system was implemented and then evaluated through experiments performed on the roof of a house in Peru. The results show that the system prototype works properly, opening opportunities for urban agriculture in the region.","author":[{"dropping-particle":"","family":"Ibarra-Cabrera","given":"Manuel J","non-dropping-particle":"","parse-names":false,"suffix":""},{"dropping-particle":"","family":"Cruz","given":"Mario Aquino","non-dropping-particle":"","parse-names":false,"suffix":""},{"dropping-particle":"","family":"Quispe Onofre","given":"Carlos R","non-dropping-particle":"","parse-names":false,"suffix":""},{"dropping-particle":"","family":"Ochoa","given":"Sergio F","non-dropping-particle":"","parse-names":false,"suffix":""}],"container-title":"Proceedings of the International Conference on Ubiquitous Computing &amp; Ambient Intelligence (UCAmI 2022)","editor":[{"dropping-particle":"","family":"Bravo","given":"José","non-dropping-particle":"","parse-names":false,"suffix":""},{"dropping-particle":"","family":"Ochoa","given":"Sergio","non-dropping-particle":"","parse-names":false,"suffix":""},{"dropping-particle":"","family":"Favela","given":"Jesús","non-dropping-particle":"","parse-names":false,"suffix":""}],"id":"ITEM-1","issued":{"date-parts":[["2023"]]},"page":"622-633","publisher":"Springer International Publishing","publisher-place":"Cham","title":"An IoT-Based System Architecture for Monitoring Hydroponic Growing in Urban Agriculture","type":"paper-conference"},"uris":["http://www.mendeley.com/documents/?uuid=d2dae207-df5a-3f09-bafa-5d21e229bd18"]}],"mendeley":{"formattedCitation":"[14]","plainTextFormattedCitation":"[14]","previouslyFormattedCitation":"[14]"},"properties":{"noteIndex":0},"schema":"https://github.com/citation-style-language/schema/raw/master/csl-citation.json"}</w:instrText>
      </w:r>
      <w:r w:rsidRPr="00C77BE1" w:rsidR="005361B4">
        <w:rPr>
          <w:rStyle w:val="FootnoteReference"/>
          <w:vertAlign w:val="baseline"/>
          <w:lang w:val="es-EC"/>
        </w:rPr>
        <w:fldChar w:fldCharType="separate"/>
      </w:r>
      <w:r w:rsidRPr="00C77BE1" w:rsidR="00CD2B48">
        <w:rPr>
          <w:noProof/>
          <w:lang w:val="es-EC"/>
        </w:rPr>
        <w:t>[14]</w:t>
      </w:r>
      <w:r w:rsidRPr="00C77BE1" w:rsidR="005361B4">
        <w:rPr>
          <w:rStyle w:val="FootnoteReference"/>
          <w:vertAlign w:val="baseline"/>
          <w:lang w:val="es-EC"/>
        </w:rPr>
        <w:fldChar w:fldCharType="end"/>
      </w:r>
      <w:r w:rsidRPr="00C77BE1">
        <w:rPr>
          <w:lang w:val="es-EC"/>
        </w:rPr>
        <w:t xml:space="preserve">, otros que utilizan inteligencia artificial </w:t>
      </w:r>
      <w:r w:rsidRPr="00C77BE1" w:rsidR="00202747">
        <w:rPr>
          <w:lang w:val="es-EC"/>
        </w:rPr>
        <w:t xml:space="preserve">para </w:t>
      </w:r>
      <w:r w:rsidRPr="00C77BE1" w:rsidR="00177CED">
        <w:rPr>
          <w:lang w:val="es-EC"/>
        </w:rPr>
        <w:t xml:space="preserve">encender y apagar </w:t>
      </w:r>
      <w:r w:rsidRPr="00C77BE1" w:rsidR="00AB681A">
        <w:rPr>
          <w:lang w:val="es-EC"/>
        </w:rPr>
        <w:t xml:space="preserve">la bomba de agua y luces </w:t>
      </w:r>
      <w:r w:rsidRPr="00C77BE1" w:rsidR="005361B4">
        <w:rPr>
          <w:rStyle w:val="FootnoteReference"/>
          <w:vertAlign w:val="baseline"/>
          <w:lang w:val="es-EC"/>
        </w:rPr>
        <w:fldChar w:fldCharType="begin" w:fldLock="1"/>
      </w:r>
      <w:r w:rsidR="00940364">
        <w:rPr>
          <w:lang w:val="es-EC"/>
        </w:rPr>
        <w:instrText>ADDIN CSL_CITATION {"citationItems":[{"id":"ITEM-1","itemData":{"DOI":"https://doi.org/10.1016/j.biosystemseng.2021.09.015","ISSN":"1537-5110","abstract":"A new methodology is presented to predict several physiological parameters related to leaf lettuce (Lactuca sativa L.) plant growth (number of leaves, contour area of leaves, and dry mass), photosynthesis (net rate) and transpiration to decipher the harvest time and growth quality of lettuce grown in a hydroponic system. To that end, some artificial intelligence tools were integrated, fuzzy logic, neural networks and a hybrid of both; i.e. neural fuzzy. A small-scale hydroponic cultivation system using the Internet of Things (IoT) was utilised for environmental data collection and imaging systems during the commercial production of lettuce for measuring and predicting plant growth parameters in a greenhouse. The results show the modelling effectiveness and feasibility of the artificial intelligence approaches, which can be employed to provide decisive management information to farmers.","author":[{"dropping-particle":"","family":"Chang","given":"Chung-Liang","non-dropping-particle":"","parse-names":false,"suffix":""},{"dropping-particle":"","family":"Chung","given":"Sheng-Cheng","non-dropping-particle":"","parse-names":false,"suffix":""},{"dropping-particle":"","family":"Fu","given":"Wen-Lun","non-dropping-particle":"","parse-names":false,"suffix":""},{"dropping-particle":"","family":"Huang","given":"Cheng-Chieh","non-dropping-particle":"","parse-names":false,"suffix":""}],"container-title":"Biosystems Engineering","id":"ITEM-1","issued":{"date-parts":[["2021"]]},"page":"77-105","title":"Artificial intelligence approaches to predict growth, harvest day, and quality of lettuce (Lactuca sativa L.) in a IoT-enabled greenhouse system","type":"article-journal","volume":"212"},"uris":["http://www.mendeley.com/documents/?uuid=9c8802eb-69e7-4ebb-b3f4-40dd5c3af901"]}],"mendeley":{"formattedCitation":"[15]","plainTextFormattedCitation":"[15]","previouslyFormattedCitation":"[15]"},"properties":{"noteIndex":0},"schema":"https://github.com/citation-style-language/schema/raw/master/csl-citation.json"}</w:instrText>
      </w:r>
      <w:r w:rsidRPr="00C77BE1" w:rsidR="005361B4">
        <w:rPr>
          <w:rStyle w:val="FootnoteReference"/>
          <w:vertAlign w:val="baseline"/>
          <w:lang w:val="es-EC"/>
        </w:rPr>
        <w:fldChar w:fldCharType="separate"/>
      </w:r>
      <w:r w:rsidRPr="00C77BE1" w:rsidR="00CD2B48">
        <w:rPr>
          <w:bCs/>
          <w:noProof/>
          <w:lang w:val="es-ES"/>
        </w:rPr>
        <w:t>[15]</w:t>
      </w:r>
      <w:r w:rsidRPr="00C77BE1" w:rsidR="005361B4">
        <w:rPr>
          <w:rStyle w:val="FootnoteReference"/>
          <w:vertAlign w:val="baseline"/>
          <w:lang w:val="es-EC"/>
        </w:rPr>
        <w:fldChar w:fldCharType="end"/>
      </w:r>
      <w:r w:rsidRPr="00C77BE1" w:rsidR="005361B4">
        <w:rPr>
          <w:rStyle w:val="FootnoteReference"/>
          <w:vertAlign w:val="baseline"/>
          <w:lang w:val="es-EC"/>
        </w:rPr>
        <w:fldChar w:fldCharType="begin" w:fldLock="1"/>
      </w:r>
      <w:r w:rsidR="00940364">
        <w:rPr>
          <w:lang w:val="es-EC"/>
        </w:rPr>
        <w:instrText>ADDIN CSL_CITATION {"citationItems":[{"id":"ITEM-1","itemData":{"DOI":"10.1109/B-HTC50970.2020.9297842","author":[{"dropping-particle":"","family":"V","given":"Punya Prabha","non-dropping-particle":"","parse-names":false,"suffix":""},{"dropping-particle":"","family":"S M","given":"Sarala","non-dropping-particle":"","parse-names":false,"suffix":""},{"dropping-particle":"","family":"C","given":"Sharmila Suttur","non-dropping-particle":"","parse-names":false,"suffix":""}],"container-title":"2020 IEEE Bangalore Humanitarian Technology Conference (B-HTC)","id":"ITEM-1","issued":{"date-parts":[["2020"]]},"page":"1-4","title":"Robust Smart Irrigation System using Hydroponic Farming based on Data Science and IoT","type":"paper-conference"},"uris":["http://www.mendeley.com/documents/?uuid=34229343-fb70-46bd-8f26-ccecb3facec6"]}],"mendeley":{"formattedCitation":"[16]","plainTextFormattedCitation":"[16]","previouslyFormattedCitation":"[16]"},"properties":{"noteIndex":0},"schema":"https://github.com/citation-style-language/schema/raw/master/csl-citation.json"}</w:instrText>
      </w:r>
      <w:r w:rsidRPr="00C77BE1" w:rsidR="005361B4">
        <w:rPr>
          <w:rStyle w:val="FootnoteReference"/>
          <w:vertAlign w:val="baseline"/>
          <w:lang w:val="es-EC"/>
        </w:rPr>
        <w:fldChar w:fldCharType="separate"/>
      </w:r>
      <w:r w:rsidRPr="00C77BE1" w:rsidR="00CD2B48">
        <w:rPr>
          <w:bCs/>
          <w:noProof/>
          <w:lang w:val="es-ES"/>
        </w:rPr>
        <w:t>[16]</w:t>
      </w:r>
      <w:r w:rsidRPr="00C77BE1" w:rsidR="005361B4">
        <w:rPr>
          <w:rStyle w:val="FootnoteReference"/>
          <w:vertAlign w:val="baseline"/>
          <w:lang w:val="es-EC"/>
        </w:rPr>
        <w:fldChar w:fldCharType="end"/>
      </w:r>
      <w:r w:rsidRPr="00C77BE1" w:rsidR="005361B4">
        <w:rPr>
          <w:rStyle w:val="FootnoteReference"/>
          <w:vertAlign w:val="baseline"/>
          <w:lang w:val="es-EC"/>
        </w:rPr>
        <w:fldChar w:fldCharType="begin" w:fldLock="1"/>
      </w:r>
      <w:r w:rsidR="00940364">
        <w:rPr>
          <w:lang w:val="es-EC"/>
        </w:rPr>
        <w:instrText>ADDIN CSL_CITATION {"citationItems":[{"id":"ITEM-1","itemData":{"DOI":"https://doi.org/10.1016/j.compag.2018.10.015","ISSN":"0168-1699","abstract":"Agriculture has the significant impact on the economy of the country. With the practice of modern farming techniques where plants can be grown without the need of soil by means of nutrient solution, Hydroponics and Aeroponics are in the rise. Now towards controlling the hydroponic plant growth, some amount of research has been done in applying machine learning algorithms like Neural Networks and Bayesian network. Internet of Things allows for Machine to Machine interaction and controlling the hydroponic system autonomously and intelligently. This work proposes to develop an intelligent IoT based hydroponic system by employing Deep Neural Networks which is first of its kind. The system so developed is intelligent enough in providing the appropriate control action for the hydroponic environment based on the multiple input parameters gathered. A prototype for Tomato plant growth as a case study was developed using Arduino, Raspberry Pi3 and Tensor Flow.","author":[{"dropping-particle":"","family":"Mehra","given":"Manav","non-dropping-particle":"","parse-names":false,"suffix":""},{"dropping-particle":"","family":"Saxena","given":"Sameer","non-dropping-particle":"","parse-names":false,"suffix":""},{"dropping-particle":"","family":"Sankaranarayanan","given":"Suresh","non-dropping-particle":"","parse-names":false,"suffix":""},{"dropping-particle":"","family":"Tom","given":"Rijo Jackson","non-dropping-particle":"","parse-names":false,"suffix":""},{"dropping-particle":"","family":"Veeramanikandan","given":"M","non-dropping-particle":"","parse-names":false,"suffix":""}],"container-title":"Computers and Electronics in Agriculture","id":"ITEM-1","issued":{"date-parts":[["2018"]]},"page":"473-486","title":"IoT based hydroponics system using Deep Neural Networks","type":"article-journal","volume":"155"},"uris":["http://www.mendeley.com/documents/?uuid=5d369d46-4b8c-401d-89af-d7823a64e1fb"]}],"mendeley":{"formattedCitation":"[17]","plainTextFormattedCitation":"[17]","previouslyFormattedCitation":"[17]"},"properties":{"noteIndex":0},"schema":"https://github.com/citation-style-language/schema/raw/master/csl-citation.json"}</w:instrText>
      </w:r>
      <w:r w:rsidRPr="00C77BE1" w:rsidR="005361B4">
        <w:rPr>
          <w:rStyle w:val="FootnoteReference"/>
          <w:vertAlign w:val="baseline"/>
          <w:lang w:val="es-EC"/>
        </w:rPr>
        <w:fldChar w:fldCharType="separate"/>
      </w:r>
      <w:r w:rsidRPr="00C77BE1" w:rsidR="00CD2B48">
        <w:rPr>
          <w:noProof/>
          <w:lang w:val="es-EC"/>
        </w:rPr>
        <w:t>[17]</w:t>
      </w:r>
      <w:r w:rsidRPr="00C77BE1" w:rsidR="005361B4">
        <w:rPr>
          <w:rStyle w:val="FootnoteReference"/>
          <w:vertAlign w:val="baseline"/>
          <w:lang w:val="es-EC"/>
        </w:rPr>
        <w:fldChar w:fldCharType="end"/>
      </w:r>
      <w:r w:rsidRPr="00C77BE1" w:rsidR="005361B4">
        <w:rPr>
          <w:rStyle w:val="FootnoteReference"/>
          <w:vertAlign w:val="baseline"/>
          <w:lang w:val="es-EC"/>
        </w:rPr>
        <w:fldChar w:fldCharType="begin" w:fldLock="1"/>
      </w:r>
      <w:r w:rsidR="00940364">
        <w:rPr>
          <w:lang w:val="es-EC"/>
        </w:rPr>
        <w:instrText>ADDIN CSL_CITATION {"citationItems":[{"id":"ITEM-1","itemData":{"DOI":"10.3390/s22228905","ISSN":"1424-8220","abstract":"The world population is on the rise, which demands higher food production. The reduction in the amount of land under cultivation due to urbanization makes this more challenging. The solution to this problem lies in the artificial cultivation of crops. IoT and sensors play an important role in optimizing the artificial cultivation of crops. The selection of sensors is important in order to ensure a better quality and yield in an automated artificial environment. There are many challenges involved in selecting sensors due to the highly competitive market. This paper provides a novel approach to sensor selection for saffron cultivation in an IoT-based environment. The crop used in this study is saffron due to the reason that much less research has been conducted on its hydroponic cultivation using sensors and its huge economic impact. A detailed hardware-based framework, the growth cycle of the crop, along with all the sensors, and the block layout used for saffron cultivation in a hydroponic medium are provided. The important parameters for a hydroponic medium, such as the concentration of nutrients and flow rate required, are discussed in detail. This paper is the first of its kind to explain the sensor configurations, performance metrics, and sensor-based saffron cultivation model. The paper discusses different metrics related to the selection, use and role of sensors in different IoT-based saffron cultivation practices. A smart hydroponic setup for saffron cultivation is proposed. The results of the model are evaluated using the AquaCrop simulator. The simulator is used to evaluate the value of performance metrics such as the yield, harvest index, water productivity, and biomass. The values obtained provide better results as compared to natural cultivation.","author":[{"dropping-particle":"","family":"Kour","given":"Kanwalpreet","non-dropping-particle":"","parse-names":false,"suffix":""},{"dropping-particle":"","family":"Gupta","given":"Deepali","non-dropping-particle":"","parse-names":false,"suffix":""},{"dropping-particle":"","family":"Gupta","given":"Kamali","non-dropping-particle":"","parse-names":false,"suffix":""},{"dropping-particle":"","family":"Anand","given":"Divya","non-dropping-particle":"","parse-names":false,"suffix":""},{"dropping-particle":"","family":"Elkamchouchi","given":"Dalia H","non-dropping-particle":"","parse-names":false,"suffix":""},{"dropping-particle":"","family":"Pérez-Oleaga","given":"Cristina Mazas","non-dropping-particle":"","parse-names":false,"suffix":""},{"dropping-particle":"","family":"Ibrahim","given":"Muhammad","non-dropping-particle":"","parse-names":false,"suffix":""},{"dropping-particle":"","family":"Goyal","given":"Nitin","non-dropping-particle":"","parse-names":false,"suffix":""}],"container-title":"Sensors","id":"ITEM-1","issue":"22","issued":{"date-parts":[["2022"]]},"title":"Monitoring Ambient Parameters in the IoT Precision Agriculture Scenario: An Approach to Sensor Selection and Hydroponic Saffron Cultivation","type":"article-journal","volume":"22"},"uris":["http://www.mendeley.com/documents/?uuid=7ce2096f-0b6b-4040-8807-7028098d22d9"]}],"mendeley":{"formattedCitation":"[18]","plainTextFormattedCitation":"[18]","previouslyFormattedCitation":"[18]"},"properties":{"noteIndex":0},"schema":"https://github.com/citation-style-language/schema/raw/master/csl-citation.json"}</w:instrText>
      </w:r>
      <w:r w:rsidRPr="00C77BE1" w:rsidR="005361B4">
        <w:rPr>
          <w:rStyle w:val="FootnoteReference"/>
          <w:vertAlign w:val="baseline"/>
          <w:lang w:val="es-EC"/>
        </w:rPr>
        <w:fldChar w:fldCharType="separate"/>
      </w:r>
      <w:r w:rsidRPr="00C77BE1" w:rsidR="00CD2B48">
        <w:rPr>
          <w:bCs/>
          <w:noProof/>
          <w:lang w:val="es-ES"/>
        </w:rPr>
        <w:t>[18]</w:t>
      </w:r>
      <w:r w:rsidRPr="00C77BE1" w:rsidR="005361B4">
        <w:rPr>
          <w:rStyle w:val="FootnoteReference"/>
          <w:vertAlign w:val="baseline"/>
          <w:lang w:val="es-EC"/>
        </w:rPr>
        <w:fldChar w:fldCharType="end"/>
      </w:r>
      <w:r w:rsidRPr="00C77BE1" w:rsidR="005361B4">
        <w:rPr>
          <w:rStyle w:val="FootnoteReference"/>
          <w:vertAlign w:val="baseline"/>
          <w:lang w:val="es-EC"/>
        </w:rPr>
        <w:fldChar w:fldCharType="begin" w:fldLock="1"/>
      </w:r>
      <w:r w:rsidR="00940364">
        <w:rPr>
          <w:lang w:val="es-EC"/>
        </w:rPr>
        <w:instrText>ADDIN CSL_CITATION {"citationItems":[{"id":"ITEM-1","itemData":{"DOI":"10.3390/su14031120","ISSN":"2071-1050","abstract":"Saffron, one of the most expensive crops on earth, having a vast domain of applications, has the potential to boost the economy of India. The cultivation of saffron has been immensely affected in the past few years due to the changing climate. Despite the use of different artificial methods for cultivation, hydroponic approaches using the IoT prove to give the best results. The presented study consists of potential artificial approaches used for cultivation and the selection of hydroponics as the best approach out of these based on different parameters. This paper also provides a comparative analysis of six present hydroponic approaches. The research work on different factors of saffron, such as the parameters responsible for growth, reasons for the decline in growth, and different agronomical variables, has been shown graphically. A smart hydroponic system for saffron cultivation has been proposed using the NFT (nutrient film technique) and renewable sources of energy.","author":[{"dropping-particle":"","family":"Kour","given":"Kanwalpreet","non-dropping-particle":"","parse-names":false,"suffix":""},{"dropping-particle":"","family":"Gupta","given":"Deepali","non-dropping-particle":"","parse-names":false,"suffix":""},{"dropping-particle":"","family":"Gupta","given":"Kamali","non-dropping-particle":"","parse-names":false,"suffix":""},{"dropping-particle":"","family":"Dhiman","given":"Gaurav","non-dropping-particle":"","parse-names":false,"suffix":""},{"dropping-particle":"","family":"Juneja","given":"Sapna","non-dropping-particle":"","parse-names":false,"suffix":""},{"dropping-particle":"","family":"Viriyasitavat","given":"Wattana","non-dropping-particle":"","parse-names":false,"suffix":""},{"dropping-particle":"","family":"Mohafez","given":"Hamidreza","non-dropping-particle":"","parse-names":false,"suffix":""},{"dropping-particle":"","family":"Islam","given":"Mohammad Aminul","non-dropping-particle":"","parse-names":false,"suffix":""}],"container-title":"Sustainability","id":"ITEM-1","issue":"3","issued":{"date-parts":[["2022"]]},"title":"Smart-Hydroponic-Based Framework for Saffron Cultivation: A Precision Smart Agriculture Perspective","type":"article-journal","volume":"14"},"uris":["http://www.mendeley.com/documents/?uuid=a9cc446a-2f04-47d6-882f-2e493cb39242"]}],"mendeley":{"formattedCitation":"[19]","plainTextFormattedCitation":"[19]","previouslyFormattedCitation":"[19]"},"properties":{"noteIndex":0},"schema":"https://github.com/citation-style-language/schema/raw/master/csl-citation.json"}</w:instrText>
      </w:r>
      <w:r w:rsidRPr="00C77BE1" w:rsidR="005361B4">
        <w:rPr>
          <w:rStyle w:val="FootnoteReference"/>
          <w:vertAlign w:val="baseline"/>
          <w:lang w:val="es-EC"/>
        </w:rPr>
        <w:fldChar w:fldCharType="separate"/>
      </w:r>
      <w:r w:rsidRPr="00C77BE1" w:rsidR="00CD2B48">
        <w:rPr>
          <w:bCs/>
          <w:noProof/>
          <w:lang w:val="es-ES"/>
        </w:rPr>
        <w:t>[19]</w:t>
      </w:r>
      <w:r w:rsidRPr="00C77BE1" w:rsidR="005361B4">
        <w:rPr>
          <w:rStyle w:val="FootnoteReference"/>
          <w:vertAlign w:val="baseline"/>
          <w:lang w:val="es-EC"/>
        </w:rPr>
        <w:fldChar w:fldCharType="end"/>
      </w:r>
      <w:r w:rsidRPr="00C77BE1" w:rsidR="005361B4">
        <w:rPr>
          <w:rStyle w:val="FootnoteReference"/>
          <w:vertAlign w:val="baseline"/>
          <w:lang w:val="es-EC"/>
        </w:rPr>
        <w:fldChar w:fldCharType="begin" w:fldLock="1"/>
      </w:r>
      <w:r w:rsidR="00940364">
        <w:rPr>
          <w:lang w:val="es-EC"/>
        </w:rPr>
        <w:instrText>ADDIN CSL_CITATION {"citationItems":[{"id":"ITEM-1","itemData":{"DOI":"10.3390/electronics10121400","ISSN":"2079-9292","abstract":"The strawberry market in South Korea is actually the largest market among horticultural crops. Strawberry cultivation in South Korea changed from field cultivation to facility cultivation in order to increase production. However, the decrease in production manpower due to aging is increasing the demand for the automation of strawberry cultivation. Predicting the harvest of strawberries is an important research topic, as strawberry production requires the most manpower for harvest. In addition, the growing environment has a great influence on strawberry production as hydroponic cultivation of strawberries is increasing. In this paper, we design and implement an integrated system that monitors strawberry hydroponic environmental data and determines when to harvest with the concept of IoT-Edge-AI-Cloud. The proposed monitoring system collects, stores and visualizes strawberry growing environment data. The proposed harvest decision system classifies the strawberry maturity level in images using a deep learning algorithm. The monitoring and analysis results are visualized in an integrated interface, which provides a variety of basic data for strawberry cultivation. Even if the strawberry cultivation area increases, the proposed system can be easily expanded and flexibly based on a virtualized container with the concept of IoT-Edge-AI-Cloud. The monitoring system was verified by monitoring a hydroponic strawberry environment for 4 months. In addition, the harvest decision system was verified using strawberry pictures acquired from Smart Berry Farm.","author":[{"dropping-particle":"","family":"Park","given":"Sun","non-dropping-particle":"","parse-names":false,"suffix":""},{"dropping-particle":"","family":"Kim","given":"JongWon","non-dropping-particle":"","parse-names":false,"suffix":""}],"container-title":"Electronics","id":"ITEM-1","issue":"12","issued":{"date-parts":[["2021"]]},"title":"Design and Implementation of a Hydroponic Strawberry Monitoring and Harvesting Timing Information Supporting System Based on Nano AI-Cloud and IoT-Edge","type":"article-journal","volume":"10"},"uris":["http://www.mendeley.com/documents/?uuid=1d49271d-4535-3bff-8fa6-4deedbcac267"]}],"mendeley":{"formattedCitation":"[20]","plainTextFormattedCitation":"[20]","previouslyFormattedCitation":"[20]"},"properties":{"noteIndex":0},"schema":"https://github.com/citation-style-language/schema/raw/master/csl-citation.json"}</w:instrText>
      </w:r>
      <w:r w:rsidRPr="00C77BE1" w:rsidR="005361B4">
        <w:rPr>
          <w:rStyle w:val="FootnoteReference"/>
          <w:vertAlign w:val="baseline"/>
          <w:lang w:val="es-EC"/>
        </w:rPr>
        <w:fldChar w:fldCharType="separate"/>
      </w:r>
      <w:r w:rsidRPr="00C77BE1" w:rsidR="00CD2B48">
        <w:rPr>
          <w:bCs/>
          <w:noProof/>
          <w:lang w:val="es-ES"/>
        </w:rPr>
        <w:t>[20]</w:t>
      </w:r>
      <w:r w:rsidRPr="00C77BE1" w:rsidR="005361B4">
        <w:rPr>
          <w:rStyle w:val="FootnoteReference"/>
          <w:vertAlign w:val="baseline"/>
          <w:lang w:val="es-EC"/>
        </w:rPr>
        <w:fldChar w:fldCharType="end"/>
      </w:r>
      <w:r w:rsidRPr="00C77BE1" w:rsidR="005361B4">
        <w:rPr>
          <w:rStyle w:val="FootnoteReference"/>
          <w:vertAlign w:val="baseline"/>
          <w:lang w:val="es-EC"/>
        </w:rPr>
        <w:fldChar w:fldCharType="begin" w:fldLock="1"/>
      </w:r>
      <w:r w:rsidR="00940364">
        <w:rPr>
          <w:lang w:val="es-EC"/>
        </w:rPr>
        <w:instrText>ADDIN CSL_CITATION {"citationItems":[{"id":"ITEM-1","itemData":{"DOI":"10.1109/ICITSI50517.2020.9264917","author":[{"dropping-particle":"","family":"Andrianto","given":"Heri","non-dropping-particle":"","parse-names":false,"suffix":""},{"dropping-particle":"","family":"Suhardi","given":"","non-dropping-particle":"","parse-names":false,"suffix":""},{"dropping-particle":"","family":"Faizal","given":"Ahmad","non-dropping-particle":"","parse-names":false,"suffix":""}],"container-title":"2020 International Conference on Information Technology Systems and Innovation (ICITSI)","id":"ITEM-1","issued":{"date-parts":[["2020"]]},"page":"335-340","title":"Development of Smart Greenhouse System for Hydroponic Agriculture","type":"paper-conference"},"uris":["http://www.mendeley.com/documents/?uuid=39b1bc78-dd31-4945-afe5-299e78f00c76"]}],"mendeley":{"formattedCitation":"[21]","plainTextFormattedCitation":"[21]","previouslyFormattedCitation":"[21]"},"properties":{"noteIndex":0},"schema":"https://github.com/citation-style-language/schema/raw/master/csl-citation.json"}</w:instrText>
      </w:r>
      <w:r w:rsidRPr="00C77BE1" w:rsidR="005361B4">
        <w:rPr>
          <w:rStyle w:val="FootnoteReference"/>
          <w:vertAlign w:val="baseline"/>
          <w:lang w:val="es-EC"/>
        </w:rPr>
        <w:fldChar w:fldCharType="separate"/>
      </w:r>
      <w:r w:rsidRPr="00C77BE1" w:rsidR="00CD2B48">
        <w:rPr>
          <w:noProof/>
          <w:lang w:val="es-EC"/>
        </w:rPr>
        <w:t>[21]</w:t>
      </w:r>
      <w:r w:rsidRPr="00C77BE1" w:rsidR="005361B4">
        <w:rPr>
          <w:rStyle w:val="FootnoteReference"/>
          <w:vertAlign w:val="baseline"/>
          <w:lang w:val="es-EC"/>
        </w:rPr>
        <w:fldChar w:fldCharType="end"/>
      </w:r>
      <w:r w:rsidRPr="00C77BE1" w:rsidR="00CF3469">
        <w:rPr>
          <w:lang w:val="es-EC"/>
        </w:rPr>
        <w:t xml:space="preserve"> </w:t>
      </w:r>
      <w:r w:rsidRPr="00C77BE1">
        <w:rPr>
          <w:lang w:val="es-EC"/>
        </w:rPr>
        <w:t>, así mismo, otros ayudan a toma</w:t>
      </w:r>
      <w:r w:rsidRPr="00C77BE1" w:rsidR="006E6057">
        <w:rPr>
          <w:lang w:val="es-EC"/>
        </w:rPr>
        <w:t>r</w:t>
      </w:r>
      <w:r w:rsidRPr="00C77BE1">
        <w:rPr>
          <w:lang w:val="es-EC"/>
        </w:rPr>
        <w:t xml:space="preserve"> </w:t>
      </w:r>
      <w:r w:rsidRPr="00C77BE1" w:rsidR="00266E9D">
        <w:rPr>
          <w:lang w:val="es-EC"/>
        </w:rPr>
        <w:t>decisiones</w:t>
      </w:r>
      <w:r w:rsidRPr="00C77BE1" w:rsidR="0048438C">
        <w:rPr>
          <w:lang w:val="es-EC"/>
        </w:rPr>
        <w:t xml:space="preserve"> mandando alertas</w:t>
      </w:r>
      <w:r w:rsidRPr="00C77BE1" w:rsidR="00266E9D">
        <w:rPr>
          <w:lang w:val="es-EC"/>
        </w:rPr>
        <w:t xml:space="preserve"> </w:t>
      </w:r>
      <w:r w:rsidRPr="00C77BE1" w:rsidR="005361B4">
        <w:rPr>
          <w:rStyle w:val="FootnoteReference"/>
          <w:vertAlign w:val="baseline"/>
          <w:lang w:val="es-EC"/>
        </w:rPr>
        <w:fldChar w:fldCharType="begin" w:fldLock="1"/>
      </w:r>
      <w:r w:rsidR="00940364">
        <w:rPr>
          <w:lang w:val="es-EC"/>
        </w:rPr>
        <w:instrText>ADDIN CSL_CITATION {"citationItems":[{"id":"ITEM-1","itemData":{"DOI":"10.1088/1757-899X/1098/6/062007","abstract":"Currently, hydroponic vegetables have become a trend because of its efficient construction requires a minimum resource management. Determining the correct type of hydroponic vegetable before planting would affect the yield of the vegetables produced. However, the experiments conducted in this research resulted in deadlocks to determine the exact type of vegetable cultivated at the farm where the type of hydroponic vegetable depends on several factors that affect the quality and quantity, size weights, the number of leaves and the weight of plants. A decision support system is applied as a solution to the problem and IoT is performed to gain criteria data input. AHP method is conducted to measure criteria such as raw water PH, PPM of a nutritional solution, air temperature and sunlight illumination intensity and to find alternatives determined namely, lettuce, Pakcoy, Mustard greens, Spinach, Kale, Celery, and Chinese Kale. Results showed that Pakcoy in the first rank with a value of 0.25% and the second is spinach with a value of 0.16%, the Decision support system has proven to determine the type of vegetable on hydroponic vegetables.","author":[{"dropping-particle":"","family":"Putra","given":"E I","non-dropping-particle":"","parse-names":false,"suffix":""},{"dropping-particle":"","family":"Cendana","given":"M","non-dropping-particle":"","parse-names":false,"suffix":""},{"dropping-particle":"","family":"Yaddarabullah","given":"Y","non-dropping-particle":"","parse-names":false,"suffix":""}],"container-title":"IOP Conference Series: Materials Science and Engineering","id":"ITEM-1","issue":"6","issued":{"date-parts":[["2021","3"]]},"page":"62007","publisher":"IOP Publishing","title":"Decision support system to determine hydroponic vegetable cultivation based on Internet of Things (IoT)","type":"article-journal","volume":"1098"},"uris":["http://www.mendeley.com/documents/?uuid=2941708b-12da-4111-ba49-2cf36d221dcd"]}],"mendeley":{"formattedCitation":"[22]","plainTextFormattedCitation":"[22]","previouslyFormattedCitation":"[22]"},"properties":{"noteIndex":0},"schema":"https://github.com/citation-style-language/schema/raw/master/csl-citation.json"}</w:instrText>
      </w:r>
      <w:r w:rsidRPr="00C77BE1" w:rsidR="005361B4">
        <w:rPr>
          <w:rStyle w:val="FootnoteReference"/>
          <w:vertAlign w:val="baseline"/>
          <w:lang w:val="es-EC"/>
        </w:rPr>
        <w:fldChar w:fldCharType="separate"/>
      </w:r>
      <w:r w:rsidRPr="00C77BE1" w:rsidR="00CD2B48">
        <w:rPr>
          <w:noProof/>
          <w:lang w:val="es-EC"/>
        </w:rPr>
        <w:t>[22]</w:t>
      </w:r>
      <w:r w:rsidRPr="00C77BE1" w:rsidR="005361B4">
        <w:rPr>
          <w:rStyle w:val="FootnoteReference"/>
          <w:vertAlign w:val="baseline"/>
          <w:lang w:val="es-EC"/>
        </w:rPr>
        <w:fldChar w:fldCharType="end"/>
      </w:r>
      <w:r w:rsidRPr="00C77BE1" w:rsidR="0016490B">
        <w:rPr>
          <w:rStyle w:val="FootnoteReference"/>
          <w:vertAlign w:val="baseline"/>
          <w:lang w:val="es-EC"/>
        </w:rPr>
        <w:fldChar w:fldCharType="begin" w:fldLock="1"/>
      </w:r>
      <w:r w:rsidR="00940364">
        <w:rPr>
          <w:lang w:val="es-EC"/>
        </w:rPr>
        <w:instrText>ADDIN CSL_CITATION {"citationItems":[{"id":"ITEM-1","itemData":{"ISBN":"978-3-031-21333-5","abstract":"Urban agriculture allows taking advantage of the free spaces on the roofs, in such a way that you can have fresh vegetables for consumption. Particularly, hydroponic cultivation has become a very interesting alternative for vegetable production using water mixed with a nutrient solution instead of soil. This paper presents a system architecture, based on the IoT paradigm, for monitoring variables in hydroponic urban growing. This architecture involves five layers, and allows monitoring a set of variables that are relevant for this activity. Based on this architecture, a monitoring system was implemented and then evaluated through experiments performed on the roof of a house in Peru. The results show that the system prototype works properly, opening opportunities for urban agriculture in the region.","author":[{"dropping-particle":"","family":"Ibarra-Cabrera","given":"Manuel J","non-dropping-particle":"","parse-names":false,"suffix":""},{"dropping-particle":"","family":"Cruz","given":"Mario Aquino","non-dropping-particle":"","parse-names":false,"suffix":""},{"dropping-particle":"","family":"Quispe Onofre","given":"Carlos R","non-dropping-particle":"","parse-names":false,"suffix":""},{"dropping-particle":"","family":"Ochoa","given":"Sergio F","non-dropping-particle":"","parse-names":false,"suffix":""}],"container-title":"Proceedings of the International Conference on Ubiquitous Computing &amp; Ambient Intelligence (UCAmI 2022)","editor":[{"dropping-particle":"","family":"Bravo","given":"José","non-dropping-particle":"","parse-names":false,"suffix":""},{"dropping-particle":"","family":"Ochoa","given":"Sergio","non-dropping-particle":"","parse-names":false,"suffix":""},{"dropping-particle":"","family":"Favela","given":"Jesús","non-dropping-particle":"","parse-names":false,"suffix":""}],"id":"ITEM-1","issued":{"date-parts":[["2023"]]},"page":"622-633","publisher":"Springer International Publishing","publisher-place":"Cham","title":"An IoT-Based System Architecture for Monitoring Hydroponic Growing in Urban Agriculture","type":"paper-conference"},"uris":["http://www.mendeley.com/documents/?uuid=d2dae207-df5a-3f09-bafa-5d21e229bd18"]}],"mendeley":{"formattedCitation":"[14]","plainTextFormattedCitation":"[14]","previouslyFormattedCitation":"[14]"},"properties":{"noteIndex":0},"schema":"https://github.com/citation-style-language/schema/raw/master/csl-citation.json"}</w:instrText>
      </w:r>
      <w:r w:rsidRPr="00C77BE1" w:rsidR="0016490B">
        <w:rPr>
          <w:rStyle w:val="FootnoteReference"/>
          <w:vertAlign w:val="baseline"/>
          <w:lang w:val="es-EC"/>
        </w:rPr>
        <w:fldChar w:fldCharType="separate"/>
      </w:r>
      <w:r w:rsidRPr="00C77BE1" w:rsidR="00CD2B48">
        <w:rPr>
          <w:noProof/>
          <w:lang w:val="es-EC"/>
        </w:rPr>
        <w:t>[14]</w:t>
      </w:r>
      <w:r w:rsidRPr="00C77BE1" w:rsidR="0016490B">
        <w:rPr>
          <w:rStyle w:val="FootnoteReference"/>
          <w:vertAlign w:val="baseline"/>
          <w:lang w:val="es-EC"/>
        </w:rPr>
        <w:fldChar w:fldCharType="end"/>
      </w:r>
      <w:r w:rsidRPr="00C77BE1">
        <w:rPr>
          <w:lang w:val="es-EC"/>
        </w:rPr>
        <w:t>.</w:t>
      </w:r>
    </w:p>
    <w:p w:rsidRPr="00FE0C11" w:rsidR="00B45A5C" w:rsidP="008B7DB4" w:rsidRDefault="00B45A5C" w14:paraId="7FDFA85E" w14:textId="67DECF04">
      <w:pPr>
        <w:pStyle w:val="heading10"/>
        <w:numPr>
          <w:ilvl w:val="1"/>
          <w:numId w:val="1"/>
        </w:numPr>
        <w:spacing w:before="240" w:after="120" w:line="240" w:lineRule="auto"/>
        <w:ind w:left="788" w:right="0" w:hanging="431"/>
        <w:jc w:val="both"/>
        <w:outlineLvl w:val="1"/>
        <w:rPr>
          <w:sz w:val="22"/>
          <w:szCs w:val="18"/>
          <w:lang w:val="es-EC"/>
        </w:rPr>
      </w:pPr>
      <w:r w:rsidRPr="00FE0C11">
        <w:rPr>
          <w:sz w:val="22"/>
          <w:szCs w:val="22"/>
          <w:lang w:val="es-EC"/>
        </w:rPr>
        <w:t xml:space="preserve">Pregunta de investigación y </w:t>
      </w:r>
      <w:r w:rsidRPr="00FE0C11" w:rsidR="00266E9D">
        <w:rPr>
          <w:sz w:val="22"/>
          <w:szCs w:val="22"/>
          <w:lang w:val="es-EC"/>
        </w:rPr>
        <w:t>o</w:t>
      </w:r>
      <w:r w:rsidRPr="00FE0C11">
        <w:rPr>
          <w:sz w:val="22"/>
          <w:szCs w:val="22"/>
          <w:lang w:val="es-EC"/>
        </w:rPr>
        <w:t>bjetivos</w:t>
      </w:r>
    </w:p>
    <w:p w:rsidR="00751718" w:rsidP="00751718" w:rsidRDefault="00B322D5" w14:paraId="621BFF0D" w14:textId="77777777">
      <w:pPr>
        <w:ind w:firstLine="0"/>
        <w:rPr>
          <w:lang w:val="es-EC" w:eastAsia="pt-BR"/>
        </w:rPr>
      </w:pPr>
      <w:r w:rsidRPr="003621E4">
        <w:rPr>
          <w:lang w:val="es-EC" w:eastAsia="pt-BR"/>
        </w:rPr>
        <w:t>La pregunta de investigación que gu</w:t>
      </w:r>
      <w:r w:rsidR="00EF1EC4">
        <w:rPr>
          <w:lang w:val="es-EC" w:eastAsia="pt-BR"/>
        </w:rPr>
        <w:t>io</w:t>
      </w:r>
      <w:r w:rsidRPr="003621E4">
        <w:rPr>
          <w:lang w:val="es-EC" w:eastAsia="pt-BR"/>
        </w:rPr>
        <w:t xml:space="preserve"> este estudio es: </w:t>
      </w:r>
      <w:r w:rsidRPr="003621E4">
        <w:rPr>
          <w:lang w:val="es-EC"/>
        </w:rPr>
        <w:t>¿Cuáles son las características de los sistemas hidropónicos que se han desarrollado hasta el momento?</w:t>
      </w:r>
      <w:r w:rsidRPr="003621E4" w:rsidR="00AC26A6">
        <w:rPr>
          <w:lang w:val="es-EC"/>
        </w:rPr>
        <w:t xml:space="preserve"> Esta pregunta surge a partir de la necesidad de conocer el estado actual en cuanto a características de los sistemas </w:t>
      </w:r>
      <w:r w:rsidRPr="003621E4" w:rsidR="00B41E67">
        <w:rPr>
          <w:lang w:val="es-EC"/>
        </w:rPr>
        <w:t>hidropónicos existentes</w:t>
      </w:r>
      <w:r w:rsidR="00F92E7F">
        <w:rPr>
          <w:lang w:val="es-EC"/>
        </w:rPr>
        <w:t xml:space="preserve"> de tal manera que permita plantear una solución viable </w:t>
      </w:r>
      <w:r w:rsidR="008638FC">
        <w:rPr>
          <w:lang w:val="es-EC"/>
        </w:rPr>
        <w:t xml:space="preserve">que trate de reducir las </w:t>
      </w:r>
      <w:r w:rsidRPr="00751718" w:rsidR="008638FC">
        <w:rPr>
          <w:lang w:val="es-EC"/>
        </w:rPr>
        <w:t>desventajas de los sistemas existentes</w:t>
      </w:r>
      <w:r w:rsidRPr="00751718" w:rsidR="00201FB8">
        <w:rPr>
          <w:lang w:val="es-EC" w:eastAsia="pt-BR"/>
        </w:rPr>
        <w:t>.</w:t>
      </w:r>
      <w:r w:rsidRPr="00751718" w:rsidR="008638FC">
        <w:rPr>
          <w:lang w:val="es-EC" w:eastAsia="pt-BR"/>
        </w:rPr>
        <w:t xml:space="preserve"> De esta pregunta de investigación se derivan los siguientes objetivos.</w:t>
      </w:r>
    </w:p>
    <w:p w:rsidRPr="00751718" w:rsidR="008D0234" w:rsidP="008B7DB4" w:rsidRDefault="001D1499" w14:paraId="55F7E7E9" w14:textId="7E1A3826">
      <w:pPr>
        <w:rPr>
          <w:lang w:val="es-EC" w:eastAsia="pt-BR"/>
        </w:rPr>
      </w:pPr>
      <w:r w:rsidRPr="00751718">
        <w:rPr>
          <w:lang w:val="es-EC" w:eastAsia="pt-BR"/>
        </w:rPr>
        <w:t xml:space="preserve">Desarrollar </w:t>
      </w:r>
      <w:r w:rsidRPr="00751718" w:rsidR="002821CD">
        <w:rPr>
          <w:lang w:val="es-EC" w:eastAsia="pt-BR"/>
        </w:rPr>
        <w:t>un sistema</w:t>
      </w:r>
      <w:r w:rsidRPr="00751718">
        <w:rPr>
          <w:lang w:val="es-EC" w:eastAsia="pt-BR"/>
        </w:rPr>
        <w:t xml:space="preserve"> de cultivo hidropónico eficiente y sostenible para la producción de cultivos hortícolas en un ambiente controlado </w:t>
      </w:r>
      <w:r w:rsidR="003574E0">
        <w:rPr>
          <w:lang w:val="es-EC" w:eastAsia="pt-BR"/>
        </w:rPr>
        <w:t xml:space="preserve">buscando </w:t>
      </w:r>
      <w:r w:rsidR="0020464B">
        <w:rPr>
          <w:lang w:val="es-EC" w:eastAsia="pt-BR"/>
        </w:rPr>
        <w:t>mejorar</w:t>
      </w:r>
      <w:r w:rsidRPr="00751718">
        <w:rPr>
          <w:lang w:val="es-EC" w:eastAsia="pt-BR"/>
        </w:rPr>
        <w:t xml:space="preserve"> la calidad </w:t>
      </w:r>
      <w:r w:rsidR="0020464B">
        <w:rPr>
          <w:lang w:val="es-EC" w:eastAsia="pt-BR"/>
        </w:rPr>
        <w:t xml:space="preserve">y eficiencia </w:t>
      </w:r>
      <w:r w:rsidRPr="00751718">
        <w:rPr>
          <w:lang w:val="es-EC" w:eastAsia="pt-BR"/>
        </w:rPr>
        <w:t>de los cultivos e impactos ambientales</w:t>
      </w:r>
      <w:r w:rsidRPr="00751718" w:rsidR="002821CD">
        <w:rPr>
          <w:lang w:val="es-EC" w:eastAsia="pt-BR"/>
        </w:rPr>
        <w:t xml:space="preserve"> </w:t>
      </w:r>
      <w:r w:rsidRPr="00751718">
        <w:rPr>
          <w:lang w:val="es-EC" w:eastAsia="pt-BR"/>
        </w:rPr>
        <w:t>asociados con los métodos de cultivos tradicionales.</w:t>
      </w:r>
    </w:p>
    <w:p w:rsidRPr="009D73D1" w:rsidR="00910373" w:rsidP="00CA54AA" w:rsidRDefault="00910373" w14:paraId="29FD49A5" w14:textId="1F57D0A6">
      <w:pPr>
        <w:pStyle w:val="ListParagraph"/>
        <w:widowControl w:val="0"/>
        <w:numPr>
          <w:ilvl w:val="2"/>
          <w:numId w:val="1"/>
        </w:numPr>
        <w:spacing w:before="240" w:after="120"/>
        <w:ind w:left="788" w:hanging="431"/>
        <w:contextualSpacing w:val="0"/>
        <w:outlineLvl w:val="2"/>
        <w:rPr>
          <w:b/>
          <w:sz w:val="22"/>
          <w:szCs w:val="22"/>
          <w:lang w:val="es-EC" w:eastAsia="pt-BR"/>
        </w:rPr>
      </w:pPr>
      <w:r w:rsidRPr="009D73D1">
        <w:rPr>
          <w:b/>
          <w:sz w:val="22"/>
          <w:szCs w:val="22"/>
          <w:lang w:val="es-EC" w:eastAsia="pt-BR"/>
        </w:rPr>
        <w:t>Objetivo</w:t>
      </w:r>
      <w:r w:rsidRPr="009D73D1" w:rsidR="00627E85">
        <w:rPr>
          <w:b/>
          <w:sz w:val="22"/>
          <w:szCs w:val="22"/>
          <w:lang w:val="es-EC" w:eastAsia="pt-BR"/>
        </w:rPr>
        <w:t xml:space="preserve">s </w:t>
      </w:r>
      <w:r w:rsidRPr="009D73D1" w:rsidR="005903A2">
        <w:rPr>
          <w:b/>
          <w:sz w:val="22"/>
          <w:szCs w:val="22"/>
          <w:lang w:val="es-EC" w:eastAsia="pt-BR"/>
        </w:rPr>
        <w:t>Específicos</w:t>
      </w:r>
    </w:p>
    <w:p w:rsidRPr="009D73D1" w:rsidR="00765ADB" w:rsidP="008A4AAD" w:rsidRDefault="003929E8" w14:paraId="5F00A14A" w14:textId="4083E23B">
      <w:pPr>
        <w:pStyle w:val="ListParagraph"/>
        <w:widowControl w:val="0"/>
        <w:numPr>
          <w:ilvl w:val="0"/>
          <w:numId w:val="4"/>
        </w:numPr>
        <w:ind w:left="947" w:hanging="357"/>
        <w:contextualSpacing w:val="0"/>
        <w:rPr>
          <w:lang w:val="es-EC" w:eastAsia="pt-BR"/>
        </w:rPr>
      </w:pPr>
      <w:r w:rsidRPr="009D73D1">
        <w:rPr>
          <w:lang w:val="es-EC" w:eastAsia="pt-BR"/>
        </w:rPr>
        <w:t xml:space="preserve">Realizar una </w:t>
      </w:r>
      <w:r w:rsidRPr="009D73D1" w:rsidR="009761AA">
        <w:rPr>
          <w:lang w:val="es-EC" w:eastAsia="pt-BR"/>
        </w:rPr>
        <w:t xml:space="preserve">revisión del estado del arte sobre los sistemas </w:t>
      </w:r>
      <w:r w:rsidRPr="009D73D1" w:rsidR="00C70216">
        <w:rPr>
          <w:lang w:val="es-EC" w:eastAsia="pt-BR"/>
        </w:rPr>
        <w:t>hidropónicos.</w:t>
      </w:r>
    </w:p>
    <w:p w:rsidRPr="009D73D1" w:rsidR="00D21622" w:rsidP="00DA37BB" w:rsidRDefault="00D21622" w14:paraId="24D2A3A8" w14:textId="7917154F">
      <w:pPr>
        <w:pStyle w:val="ListParagraph"/>
        <w:widowControl w:val="0"/>
        <w:numPr>
          <w:ilvl w:val="0"/>
          <w:numId w:val="4"/>
        </w:numPr>
        <w:ind w:left="947" w:hanging="357"/>
        <w:contextualSpacing w:val="0"/>
        <w:rPr>
          <w:lang w:val="es-EC" w:eastAsia="pt-BR"/>
        </w:rPr>
      </w:pPr>
      <w:r w:rsidRPr="009D73D1">
        <w:rPr>
          <w:lang w:val="es-EC" w:eastAsia="pt-BR"/>
        </w:rPr>
        <w:t>Realizar una toma de datos para analizar y verifica</w:t>
      </w:r>
      <w:r w:rsidRPr="009D73D1" w:rsidR="009076E7">
        <w:rPr>
          <w:lang w:val="es-EC" w:eastAsia="pt-BR"/>
        </w:rPr>
        <w:t>r</w:t>
      </w:r>
      <w:r w:rsidRPr="009D73D1">
        <w:rPr>
          <w:lang w:val="es-EC" w:eastAsia="pt-BR"/>
        </w:rPr>
        <w:t xml:space="preserve"> la productividad que tienen los sistemas hidropónicos</w:t>
      </w:r>
    </w:p>
    <w:p w:rsidRPr="00EE6D18" w:rsidR="00842C5E" w:rsidP="00DA37BB" w:rsidRDefault="00A423FD" w14:paraId="0C7FA2D1" w14:textId="2D612768">
      <w:pPr>
        <w:pStyle w:val="ListParagraph"/>
        <w:widowControl w:val="0"/>
        <w:numPr>
          <w:ilvl w:val="0"/>
          <w:numId w:val="4"/>
        </w:numPr>
        <w:ind w:left="947" w:hanging="357"/>
        <w:contextualSpacing w:val="0"/>
        <w:rPr>
          <w:lang w:val="es-EC" w:eastAsia="pt-BR"/>
        </w:rPr>
      </w:pPr>
      <w:r w:rsidRPr="003621E4">
        <w:rPr>
          <w:lang w:val="es-EC" w:eastAsia="pt-BR"/>
        </w:rPr>
        <w:t xml:space="preserve">Analizar </w:t>
      </w:r>
      <w:r w:rsidRPr="003621E4" w:rsidR="002821CD">
        <w:rPr>
          <w:lang w:val="es-EC" w:eastAsia="pt-BR"/>
        </w:rPr>
        <w:t>los costos y beneficios del</w:t>
      </w:r>
      <w:r w:rsidRPr="003621E4" w:rsidR="001D1499">
        <w:rPr>
          <w:lang w:val="es-EC" w:eastAsia="pt-BR"/>
        </w:rPr>
        <w:t xml:space="preserve"> sistema de</w:t>
      </w:r>
      <w:r w:rsidRPr="003621E4" w:rsidR="002821CD">
        <w:rPr>
          <w:lang w:val="es-EC" w:eastAsia="pt-BR"/>
        </w:rPr>
        <w:t xml:space="preserve"> </w:t>
      </w:r>
      <w:r w:rsidRPr="003621E4" w:rsidR="001D1499">
        <w:rPr>
          <w:lang w:val="es-EC" w:eastAsia="pt-BR"/>
        </w:rPr>
        <w:t>cultivo hidropónico en comparación con otros métodos de cultivo.</w:t>
      </w:r>
    </w:p>
    <w:p w:rsidRPr="003621E4" w:rsidR="00715B39" w:rsidP="00512FC3" w:rsidRDefault="00775190" w14:paraId="7FE8DD01" w14:textId="7D4BB047">
      <w:pPr>
        <w:widowControl w:val="0"/>
        <w:rPr>
          <w:lang w:val="es-EC" w:eastAsia="pt-BR"/>
        </w:rPr>
      </w:pPr>
      <w:r w:rsidRPr="003621E4">
        <w:rPr>
          <w:lang w:val="es-EC" w:eastAsia="pt-BR"/>
        </w:rPr>
        <w:t>Después de establecer la pregunta de investigación y los objetivos de la investigación, es importante realizar una revisión exhaustiva del estado del arte en el tema de cultivos hidropónicos</w:t>
      </w:r>
      <w:r w:rsidRPr="003621E4" w:rsidR="00905362">
        <w:rPr>
          <w:lang w:val="es-EC" w:eastAsia="pt-BR"/>
        </w:rPr>
        <w:t>, se explicará la revisión que se llevó a cabo en la siguiente sección</w:t>
      </w:r>
      <w:r w:rsidRPr="003621E4">
        <w:rPr>
          <w:lang w:val="es-EC" w:eastAsia="pt-BR"/>
        </w:rPr>
        <w:t>.</w:t>
      </w:r>
      <w:r>
        <w:rPr>
          <w:lang w:val="es-EC" w:eastAsia="pt-BR"/>
        </w:rPr>
        <w:t xml:space="preserve"> </w:t>
      </w:r>
    </w:p>
    <w:p w:rsidR="00D8565A" w:rsidP="00D8565A" w:rsidRDefault="00D8565A" w14:paraId="4F3ED20C" w14:textId="48193012">
      <w:pPr>
        <w:widowControl w:val="0"/>
        <w:rPr>
          <w:lang w:val="es-EC"/>
        </w:rPr>
      </w:pPr>
      <w:r w:rsidRPr="00D8565A">
        <w:rPr>
          <w:lang w:val="es-EC"/>
        </w:rPr>
        <w:t xml:space="preserve">El documento sigue la siguiente estructura: en primer lugar, en la sección 2 se presenta el estado del arte sobre el </w:t>
      </w:r>
      <w:r>
        <w:rPr>
          <w:lang w:val="es-EC"/>
        </w:rPr>
        <w:t>cultivo hidropónico</w:t>
      </w:r>
      <w:r w:rsidRPr="00D8565A">
        <w:rPr>
          <w:lang w:val="es-EC"/>
        </w:rPr>
        <w:t>. En la sección 3, se describe el sistema propuesto, detallando sus características y funcionamiento. A continuación, en la sección 4 se explica la metodología TDDM4IoTS utilizada en la implementación del sistema. En la sección 5 se discuten los resultados obtenidos y, finalmente, en la sección 6 se presentan las conclusiones y recomendaciones</w:t>
      </w:r>
      <w:r w:rsidR="00675661">
        <w:rPr>
          <w:lang w:val="es-EC"/>
        </w:rPr>
        <w:t>.</w:t>
      </w:r>
    </w:p>
    <w:p w:rsidR="00D8565A" w:rsidP="00D8565A" w:rsidRDefault="00D8565A" w14:paraId="634AE77E" w14:textId="77777777">
      <w:pPr>
        <w:widowControl w:val="0"/>
        <w:ind w:firstLine="0"/>
        <w:rPr>
          <w:lang w:val="es-EC"/>
        </w:rPr>
      </w:pPr>
    </w:p>
    <w:p w:rsidRPr="00723C0E" w:rsidR="00723C0E" w:rsidP="00723C0E" w:rsidRDefault="00723C0E" w14:paraId="6DF081C9" w14:textId="380CEF73">
      <w:pPr>
        <w:widowControl w:val="0"/>
        <w:ind w:firstLine="0"/>
        <w:rPr>
          <w:color w:val="7F7F7F" w:themeColor="text1" w:themeTint="80"/>
          <w:lang w:val="es-EC"/>
        </w:rPr>
      </w:pPr>
      <w:r w:rsidRPr="00723C0E">
        <w:rPr>
          <w:color w:val="7F7F7F" w:themeColor="text1" w:themeTint="80"/>
          <w:lang w:val="es-EC"/>
        </w:rPr>
        <w:t>(Un último párrafo de la organización del documento será redactado más adelante)</w:t>
      </w:r>
    </w:p>
    <w:p w:rsidRPr="007A0985" w:rsidR="005C1B81" w:rsidP="00D2407A" w:rsidRDefault="001D6FEE" w14:paraId="622D4BA0" w14:textId="506CCE63">
      <w:pPr>
        <w:pStyle w:val="heading10"/>
        <w:numPr>
          <w:ilvl w:val="0"/>
          <w:numId w:val="1"/>
        </w:numPr>
        <w:tabs>
          <w:tab w:val="num" w:pos="567"/>
        </w:tabs>
        <w:spacing w:before="520" w:after="280" w:line="240" w:lineRule="auto"/>
        <w:ind w:left="357" w:right="0" w:hanging="357"/>
        <w:rPr>
          <w:lang w:val="es-EC"/>
        </w:rPr>
      </w:pPr>
      <w:r w:rsidRPr="69836AEC">
        <w:rPr>
          <w:lang w:val="es-EC"/>
        </w:rPr>
        <w:t>Estado del Arte</w:t>
      </w:r>
    </w:p>
    <w:p w:rsidRPr="00842F2F" w:rsidR="003C2670" w:rsidP="0030748E" w:rsidRDefault="000B4128" w14:paraId="24BF3D07" w14:textId="2E50B831">
      <w:pPr>
        <w:widowControl w:val="0"/>
        <w:ind w:firstLine="0"/>
        <w:rPr>
          <w:lang w:val="es-EC"/>
        </w:rPr>
      </w:pPr>
      <w:r w:rsidRPr="00842F2F">
        <w:rPr>
          <w:lang w:val="es-EC"/>
        </w:rPr>
        <w:t>Para obtener un punto de partida se realizó una</w:t>
      </w:r>
      <w:r w:rsidRPr="00842F2F" w:rsidR="0087524C">
        <w:rPr>
          <w:lang w:val="es-EC"/>
        </w:rPr>
        <w:t xml:space="preserve"> búsqueda en</w:t>
      </w:r>
      <w:r w:rsidRPr="00842F2F" w:rsidR="00A924C4">
        <w:rPr>
          <w:lang w:val="es-EC"/>
        </w:rPr>
        <w:t xml:space="preserve"> bases de datos</w:t>
      </w:r>
      <w:r w:rsidRPr="00842F2F" w:rsidR="00DD4954">
        <w:rPr>
          <w:lang w:val="es-EC"/>
        </w:rPr>
        <w:t xml:space="preserve"> </w:t>
      </w:r>
      <w:r w:rsidRPr="00842F2F" w:rsidR="00E33BA4">
        <w:rPr>
          <w:lang w:val="es-EC"/>
        </w:rPr>
        <w:t>bibliográficas</w:t>
      </w:r>
      <w:r w:rsidRPr="00842F2F" w:rsidR="00606659">
        <w:rPr>
          <w:lang w:val="es-EC"/>
        </w:rPr>
        <w:t xml:space="preserve"> </w:t>
      </w:r>
      <w:r w:rsidRPr="00842F2F" w:rsidR="00FC5E71">
        <w:rPr>
          <w:lang w:val="es-EC"/>
        </w:rPr>
        <w:t xml:space="preserve">y </w:t>
      </w:r>
      <w:r w:rsidRPr="00842F2F" w:rsidR="003E63EA">
        <w:rPr>
          <w:lang w:val="es-EC"/>
        </w:rPr>
        <w:t xml:space="preserve">editoriales </w:t>
      </w:r>
      <w:r w:rsidRPr="00842F2F" w:rsidR="00CC79C9">
        <w:rPr>
          <w:lang w:val="es-EC"/>
        </w:rPr>
        <w:t>académicas</w:t>
      </w:r>
      <w:r w:rsidRPr="00842F2F" w:rsidR="00E93E91">
        <w:rPr>
          <w:lang w:val="es-EC"/>
        </w:rPr>
        <w:t xml:space="preserve"> </w:t>
      </w:r>
      <w:r w:rsidRPr="00842F2F" w:rsidR="004D7243">
        <w:rPr>
          <w:lang w:val="es-EC"/>
        </w:rPr>
        <w:t>como</w:t>
      </w:r>
      <w:r w:rsidRPr="00842F2F" w:rsidR="008F551D">
        <w:rPr>
          <w:lang w:val="es-EC"/>
        </w:rPr>
        <w:t xml:space="preserve"> </w:t>
      </w:r>
      <w:r w:rsidRPr="00842F2F" w:rsidR="00675B3F">
        <w:rPr>
          <w:lang w:val="es-EC"/>
        </w:rPr>
        <w:t>IEEE</w:t>
      </w:r>
      <w:r w:rsidRPr="00842F2F" w:rsidR="0039044A">
        <w:rPr>
          <w:lang w:val="es-EC"/>
        </w:rPr>
        <w:t xml:space="preserve"> Xplore, </w:t>
      </w:r>
      <w:r w:rsidRPr="00842F2F" w:rsidR="00843590">
        <w:rPr>
          <w:lang w:val="es-EC"/>
        </w:rPr>
        <w:t>MDPI</w:t>
      </w:r>
      <w:r w:rsidRPr="00842F2F" w:rsidR="00F93F5F">
        <w:rPr>
          <w:lang w:val="es-EC"/>
        </w:rPr>
        <w:t>, Google Scholar</w:t>
      </w:r>
      <w:r w:rsidRPr="00842F2F" w:rsidR="00D34626">
        <w:rPr>
          <w:lang w:val="es-EC"/>
        </w:rPr>
        <w:t xml:space="preserve"> y Springer</w:t>
      </w:r>
      <w:r w:rsidRPr="00842F2F" w:rsidR="00276BD5">
        <w:rPr>
          <w:lang w:val="es-EC"/>
        </w:rPr>
        <w:t xml:space="preserve">. Se </w:t>
      </w:r>
      <w:r w:rsidRPr="00842F2F" w:rsidR="00DD4954">
        <w:rPr>
          <w:lang w:val="es-EC"/>
        </w:rPr>
        <w:t>util</w:t>
      </w:r>
      <w:r w:rsidRPr="00842F2F" w:rsidR="009644AF">
        <w:rPr>
          <w:lang w:val="es-EC"/>
        </w:rPr>
        <w:t>izó</w:t>
      </w:r>
      <w:r w:rsidRPr="00842F2F" w:rsidR="00DD4954">
        <w:rPr>
          <w:lang w:val="es-EC"/>
        </w:rPr>
        <w:t xml:space="preserve"> </w:t>
      </w:r>
      <w:r w:rsidRPr="00842F2F" w:rsidR="00A0149F">
        <w:rPr>
          <w:lang w:val="es-EC"/>
        </w:rPr>
        <w:t xml:space="preserve">dos </w:t>
      </w:r>
      <w:r w:rsidRPr="00842F2F" w:rsidR="00DD4954">
        <w:rPr>
          <w:lang w:val="es-EC"/>
        </w:rPr>
        <w:t>cadena</w:t>
      </w:r>
      <w:r w:rsidRPr="00842F2F" w:rsidR="00A0149F">
        <w:rPr>
          <w:lang w:val="es-EC"/>
        </w:rPr>
        <w:t>s</w:t>
      </w:r>
      <w:r w:rsidRPr="00842F2F" w:rsidR="00DD4954">
        <w:rPr>
          <w:lang w:val="es-EC"/>
        </w:rPr>
        <w:t xml:space="preserve"> de búsqueda</w:t>
      </w:r>
    </w:p>
    <w:p w:rsidRPr="00842F2F" w:rsidR="002C46F4" w:rsidP="00490839" w:rsidRDefault="00DD4954" w14:paraId="7E586B9C" w14:textId="04FDF946">
      <w:pPr>
        <w:pStyle w:val="ListParagraph"/>
        <w:numPr>
          <w:ilvl w:val="0"/>
          <w:numId w:val="3"/>
        </w:numPr>
        <w:ind w:left="947" w:hanging="357"/>
        <w:contextualSpacing w:val="0"/>
        <w:rPr>
          <w:i/>
          <w:lang w:val="en-US"/>
        </w:rPr>
      </w:pPr>
      <w:r w:rsidRPr="00A56756">
        <w:rPr>
          <w:i/>
          <w:lang w:val="en-US"/>
        </w:rPr>
        <w:t xml:space="preserve"> </w:t>
      </w:r>
      <w:r w:rsidRPr="00842F2F" w:rsidR="00504B13">
        <w:rPr>
          <w:i/>
          <w:lang w:val="en-US"/>
        </w:rPr>
        <w:t>“</w:t>
      </w:r>
      <w:r w:rsidRPr="00842F2F" w:rsidR="00140840">
        <w:rPr>
          <w:i/>
          <w:lang w:val="en-US"/>
        </w:rPr>
        <w:t>Hydroponic AND (agriculture OR crop OR cultivation OR grow) AND ("Internet of Things" OR IoT)</w:t>
      </w:r>
      <w:r w:rsidRPr="00842F2F" w:rsidR="00F6154B">
        <w:rPr>
          <w:i/>
          <w:lang w:val="en-US"/>
        </w:rPr>
        <w:t>”</w:t>
      </w:r>
    </w:p>
    <w:p w:rsidRPr="00842F2F" w:rsidR="005361B4" w:rsidP="00842F2F" w:rsidRDefault="00AD51CC" w14:paraId="308CEFD7" w14:textId="77777777">
      <w:pPr>
        <w:pStyle w:val="p1a"/>
        <w:spacing w:line="240" w:lineRule="auto"/>
        <w:ind w:firstLine="227"/>
        <w:rPr>
          <w:lang w:val="es-EC"/>
        </w:rPr>
      </w:pPr>
      <w:r w:rsidRPr="00842F2F">
        <w:rPr>
          <w:lang w:val="es-EC"/>
        </w:rPr>
        <w:t>Al utilizar estás cadenas de búsqueda s</w:t>
      </w:r>
      <w:r w:rsidRPr="00842F2F" w:rsidR="00D63AD9">
        <w:rPr>
          <w:lang w:val="es-EC"/>
        </w:rPr>
        <w:t>e consiguió</w:t>
      </w:r>
      <w:r w:rsidRPr="00842F2F" w:rsidR="00F6154B">
        <w:rPr>
          <w:lang w:val="es-EC"/>
        </w:rPr>
        <w:t xml:space="preserve"> información</w:t>
      </w:r>
      <w:r w:rsidRPr="00842F2F" w:rsidR="00504B13">
        <w:rPr>
          <w:lang w:val="es-EC"/>
        </w:rPr>
        <w:t xml:space="preserve"> </w:t>
      </w:r>
      <w:r w:rsidRPr="00842F2F" w:rsidR="009A6167">
        <w:rPr>
          <w:lang w:val="es-EC"/>
        </w:rPr>
        <w:t xml:space="preserve">sobre </w:t>
      </w:r>
      <w:r w:rsidRPr="00842F2F" w:rsidR="000379D3">
        <w:rPr>
          <w:lang w:val="es-EC"/>
        </w:rPr>
        <w:t>Sistemas hidropónicos</w:t>
      </w:r>
      <w:r w:rsidRPr="00842F2F" w:rsidR="003C4EC1">
        <w:rPr>
          <w:lang w:val="es-EC"/>
        </w:rPr>
        <w:t xml:space="preserve"> </w:t>
      </w:r>
      <w:r w:rsidRPr="00842F2F" w:rsidR="00D42D60">
        <w:rPr>
          <w:lang w:val="es-EC"/>
        </w:rPr>
        <w:t xml:space="preserve">aplicando </w:t>
      </w:r>
      <w:r w:rsidRPr="00842F2F" w:rsidR="00D618D1">
        <w:rPr>
          <w:lang w:val="es-EC"/>
        </w:rPr>
        <w:t>Internet de las cosas</w:t>
      </w:r>
      <w:r w:rsidRPr="00842F2F" w:rsidR="00872FAF">
        <w:rPr>
          <w:lang w:val="es-EC"/>
        </w:rPr>
        <w:t xml:space="preserve"> (</w:t>
      </w:r>
      <w:r w:rsidRPr="000C171C" w:rsidR="00043522">
        <w:rPr>
          <w:i/>
          <w:lang w:val="es-EC"/>
        </w:rPr>
        <w:t>“</w:t>
      </w:r>
      <w:r w:rsidRPr="000C171C" w:rsidR="00872FAF">
        <w:rPr>
          <w:i/>
          <w:lang w:val="es-EC"/>
        </w:rPr>
        <w:t>IoT</w:t>
      </w:r>
      <w:r w:rsidRPr="000C171C" w:rsidR="00043522">
        <w:rPr>
          <w:i/>
          <w:lang w:val="es-EC"/>
        </w:rPr>
        <w:t>”</w:t>
      </w:r>
      <w:r w:rsidRPr="00842F2F" w:rsidR="00872FAF">
        <w:rPr>
          <w:lang w:val="es-EC"/>
        </w:rPr>
        <w:t>)</w:t>
      </w:r>
      <w:r w:rsidRPr="00842F2F" w:rsidR="00DC5551">
        <w:rPr>
          <w:lang w:val="es-EC"/>
        </w:rPr>
        <w:t>. La elaboración de esta investigación tiene como objetivo responder a la pregunta</w:t>
      </w:r>
      <w:r w:rsidRPr="00842F2F" w:rsidR="003C10A7">
        <w:rPr>
          <w:lang w:val="es-EC"/>
        </w:rPr>
        <w:t xml:space="preserve"> de investigación</w:t>
      </w:r>
      <w:r w:rsidRPr="00842F2F" w:rsidR="006B1FA1">
        <w:rPr>
          <w:lang w:val="es-EC"/>
        </w:rPr>
        <w:t>,</w:t>
      </w:r>
      <w:r w:rsidRPr="00842F2F" w:rsidR="00DC5551">
        <w:rPr>
          <w:lang w:val="es-EC"/>
        </w:rPr>
        <w:t xml:space="preserve"> </w:t>
      </w:r>
      <w:r w:rsidRPr="00842F2F" w:rsidR="00BB1BFE">
        <w:rPr>
          <w:lang w:val="es-EC"/>
        </w:rPr>
        <w:t>¿</w:t>
      </w:r>
      <w:r w:rsidRPr="00842F2F" w:rsidR="00C063A9">
        <w:rPr>
          <w:lang w:val="es-EC"/>
        </w:rPr>
        <w:t>Cuáles son las características de los sistemas hidropónicos que se han desarrollado hasta el momento</w:t>
      </w:r>
      <w:r w:rsidRPr="00842F2F" w:rsidR="00BB1BFE">
        <w:rPr>
          <w:lang w:val="es-EC"/>
        </w:rPr>
        <w:t>?</w:t>
      </w:r>
      <w:r w:rsidRPr="00842F2F" w:rsidR="000B59E3">
        <w:rPr>
          <w:lang w:val="es-EC"/>
        </w:rPr>
        <w:t xml:space="preserve"> </w:t>
      </w:r>
      <w:r w:rsidRPr="00842F2F" w:rsidR="00976B0F">
        <w:rPr>
          <w:lang w:val="es-EC"/>
        </w:rPr>
        <w:t xml:space="preserve">Para ello se realizó la búsqueda antes mencionada. </w:t>
      </w:r>
      <w:r w:rsidRPr="00842F2F" w:rsidR="000B59E3">
        <w:rPr>
          <w:lang w:val="es-EC"/>
        </w:rPr>
        <w:t xml:space="preserve">A </w:t>
      </w:r>
      <w:r w:rsidRPr="00842F2F" w:rsidR="00C063A9">
        <w:rPr>
          <w:lang w:val="es-EC"/>
        </w:rPr>
        <w:t>continuación,</w:t>
      </w:r>
      <w:r w:rsidRPr="00842F2F" w:rsidR="000B59E3">
        <w:rPr>
          <w:lang w:val="es-EC"/>
        </w:rPr>
        <w:t xml:space="preserve"> se </w:t>
      </w:r>
      <w:r w:rsidRPr="00842F2F" w:rsidR="006B4A45">
        <w:rPr>
          <w:lang w:val="es-EC"/>
        </w:rPr>
        <w:t>presentan los hallazgos encontrados</w:t>
      </w:r>
      <w:r w:rsidRPr="00842F2F" w:rsidR="000B59E3">
        <w:rPr>
          <w:lang w:val="es-EC"/>
        </w:rPr>
        <w:t xml:space="preserve"> </w:t>
      </w:r>
      <w:r w:rsidRPr="00842F2F" w:rsidR="006B4A45">
        <w:rPr>
          <w:lang w:val="es-EC"/>
        </w:rPr>
        <w:t xml:space="preserve">en </w:t>
      </w:r>
      <w:r w:rsidRPr="00842F2F" w:rsidR="000B59E3">
        <w:rPr>
          <w:lang w:val="es-EC"/>
        </w:rPr>
        <w:t xml:space="preserve">cada </w:t>
      </w:r>
      <w:r w:rsidRPr="00842F2F" w:rsidR="007A62BE">
        <w:rPr>
          <w:lang w:val="es-EC"/>
        </w:rPr>
        <w:t>una</w:t>
      </w:r>
      <w:r w:rsidRPr="00842F2F" w:rsidR="000B59E3">
        <w:rPr>
          <w:lang w:val="es-EC"/>
        </w:rPr>
        <w:t xml:space="preserve"> de l</w:t>
      </w:r>
      <w:r w:rsidRPr="00842F2F" w:rsidR="004E5D02">
        <w:rPr>
          <w:lang w:val="es-EC"/>
        </w:rPr>
        <w:t>as investigaciones.</w:t>
      </w:r>
    </w:p>
    <w:p w:rsidRPr="00842F2F" w:rsidR="002F63B8" w:rsidP="00FC1234" w:rsidRDefault="00AD51CC" w14:paraId="591466F8" w14:textId="6CDF66F1">
      <w:pPr>
        <w:pStyle w:val="p1a"/>
        <w:spacing w:line="240" w:lineRule="auto"/>
        <w:ind w:firstLine="227"/>
        <w:rPr>
          <w:lang w:val="es-EC"/>
        </w:rPr>
      </w:pPr>
      <w:r w:rsidRPr="00C77BE1">
        <w:rPr>
          <w:lang w:val="es-EC"/>
        </w:rPr>
        <w:t>En el campo de los sistemas distribuidos para cultivos hidropónicos</w:t>
      </w:r>
      <w:r w:rsidRPr="00C77BE1" w:rsidR="006B1FA1">
        <w:rPr>
          <w:lang w:val="es-EC"/>
        </w:rPr>
        <w:t>,</w:t>
      </w:r>
      <w:r w:rsidRPr="00C77BE1">
        <w:rPr>
          <w:lang w:val="es-EC"/>
        </w:rPr>
        <w:t xml:space="preserve"> </w:t>
      </w:r>
      <w:r w:rsidRPr="00C77BE1" w:rsidR="00C61367">
        <w:rPr>
          <w:lang w:val="es-EC"/>
        </w:rPr>
        <w:t xml:space="preserve">existen varios proyectos que están enfocados a la automatización y </w:t>
      </w:r>
      <w:r w:rsidRPr="00C77BE1" w:rsidR="00C26CEC">
        <w:rPr>
          <w:lang w:val="es-EC"/>
        </w:rPr>
        <w:t>optimización de los procesos que se llevan a cabo</w:t>
      </w:r>
      <w:r w:rsidRPr="00C77BE1" w:rsidR="00C51654">
        <w:rPr>
          <w:lang w:val="es-EC"/>
        </w:rPr>
        <w:t>. P</w:t>
      </w:r>
      <w:r w:rsidRPr="00C77BE1" w:rsidR="00BF5995">
        <w:rPr>
          <w:lang w:val="es-EC"/>
        </w:rPr>
        <w:t xml:space="preserve">ara lograr tal objetivo </w:t>
      </w:r>
      <w:r w:rsidRPr="00C77BE1" w:rsidR="00DD7C3C">
        <w:rPr>
          <w:lang w:val="es-EC"/>
        </w:rPr>
        <w:t>se pu</w:t>
      </w:r>
      <w:r w:rsidRPr="00C77BE1" w:rsidR="00045EAC">
        <w:rPr>
          <w:lang w:val="es-EC"/>
        </w:rPr>
        <w:t xml:space="preserve">ede disponer </w:t>
      </w:r>
      <w:r w:rsidRPr="00C77BE1" w:rsidR="00C51654">
        <w:rPr>
          <w:lang w:val="es-EC"/>
        </w:rPr>
        <w:t xml:space="preserve">de </w:t>
      </w:r>
      <w:r w:rsidRPr="00C77BE1" w:rsidR="00045EAC">
        <w:rPr>
          <w:lang w:val="es-EC"/>
        </w:rPr>
        <w:t>una gama alta de tecnologías</w:t>
      </w:r>
      <w:r w:rsidRPr="00C77BE1" w:rsidR="00C51654">
        <w:rPr>
          <w:lang w:val="es-EC"/>
        </w:rPr>
        <w:t>, d</w:t>
      </w:r>
      <w:r w:rsidRPr="00C77BE1" w:rsidR="00590529">
        <w:rPr>
          <w:lang w:val="es-EC"/>
        </w:rPr>
        <w:t xml:space="preserve">entro de las cuales </w:t>
      </w:r>
      <w:r w:rsidRPr="00C77BE1">
        <w:rPr>
          <w:lang w:val="es-EC"/>
        </w:rPr>
        <w:t>se encontró como tecnología predominante el uso de placas Arduino</w:t>
      </w:r>
      <w:r w:rsidRPr="00C77BE1" w:rsidR="003E03E1">
        <w:rPr>
          <w:lang w:val="es-EC"/>
        </w:rPr>
        <w:t xml:space="preserve"> en</w:t>
      </w:r>
      <w:r w:rsidRPr="00C77BE1" w:rsidR="001D2F4A">
        <w:rPr>
          <w:lang w:val="es-EC"/>
        </w:rPr>
        <w:t xml:space="preserve"> </w:t>
      </w:r>
      <w:r w:rsidRPr="00C77BE1" w:rsidR="0009441B">
        <w:rPr>
          <w:lang w:val="es-EC"/>
        </w:rPr>
        <w:t xml:space="preserve">casi </w:t>
      </w:r>
      <w:r w:rsidRPr="00C77BE1" w:rsidR="001D2F4A">
        <w:rPr>
          <w:lang w:val="es-EC"/>
        </w:rPr>
        <w:t>todos los trabajos</w:t>
      </w:r>
      <w:r w:rsidRPr="00C77BE1" w:rsidR="00B95374">
        <w:rPr>
          <w:lang w:val="es-EC"/>
        </w:rPr>
        <w:t xml:space="preserve"> </w:t>
      </w:r>
      <w:r w:rsidRPr="00C77BE1" w:rsidR="00942951">
        <w:rPr>
          <w:lang w:val="es-EC"/>
        </w:rPr>
        <w:fldChar w:fldCharType="begin" w:fldLock="1"/>
      </w:r>
      <w:r w:rsidR="00940364">
        <w:rPr>
          <w:lang w:val="es-EC"/>
        </w:rPr>
        <w:instrText>ADDIN CSL_CITATION {"citationItems":[{"id":"ITEM-1","itemData":{"author":[{"dropping-particle":"","family":"Nuez","given":"Luis","non-dropping-particle":"","parse-names":false,"suffix":""}],"id":"ITEM-1","issued":{"date-parts":[["2018"]]},"page":"1-29","title":"Arduino Controlled Smart Hydroponic Modular System","type":"article-journal"},"uris":["http://www.mendeley.com/documents/?uuid=24dfffdc-491c-33d2-8759-fb86acd2dfa3"]}],"mendeley":{"formattedCitation":"[23]","plainTextFormattedCitation":"[23]","previouslyFormattedCitation":"[23]"},"properties":{"noteIndex":0},"schema":"https://github.com/citation-style-language/schema/raw/master/csl-citation.json"}</w:instrText>
      </w:r>
      <w:r w:rsidRPr="00C77BE1" w:rsidR="00942951">
        <w:rPr>
          <w:lang w:val="es-EC"/>
        </w:rPr>
        <w:fldChar w:fldCharType="separate"/>
      </w:r>
      <w:r w:rsidRPr="00C77BE1" w:rsidR="00CD2B48">
        <w:rPr>
          <w:noProof/>
          <w:lang w:val="es-EC"/>
        </w:rPr>
        <w:t>[23]</w:t>
      </w:r>
      <w:r w:rsidRPr="00C77BE1" w:rsidR="00942951">
        <w:rPr>
          <w:lang w:val="es-EC"/>
        </w:rPr>
        <w:fldChar w:fldCharType="end"/>
      </w:r>
      <w:r w:rsidRPr="00C77BE1" w:rsidR="006B1810">
        <w:rPr>
          <w:lang w:val="es-EC"/>
        </w:rPr>
        <w:fldChar w:fldCharType="begin" w:fldLock="1"/>
      </w:r>
      <w:r w:rsidR="00940364">
        <w:rPr>
          <w:lang w:val="es-EC"/>
        </w:rPr>
        <w:instrText>ADDIN CSL_CITATION {"citationItems":[{"id":"ITEM-1","itemData":{"DOI":"10.3390/en13020289","ISSN":"19961073","abstract":"As the world population is increasing rapidly, food and water demands are the most crucial problem for humanity. In some areas of the world, water or environment is unsuitable for plant growth; hydroponic systems can provide a suitable environment for crop production with effective management of natural resources. Internet of Things paradigm based automated systems has been creating an excellent opportunity for monitoring and controlling agriculture by minimizing the cost and maximizing the profit significantly over the past decade. The reduction of the cost can be achieved by sufficient usage of resources and setting up optimum operational parameters for agricultural devices. This paper presents an optimization scheme with novel objective function for hydroponics environment parameters management with efficient energy consumption. The proposed approach provides optimal energy and resource utilization in the hydroponics system with setting up a working level and operational duration to the actuators. We have developed an optimization scheme with objective function for optimal humidity and water level control based on fuzzy logic, which can support the optimal measurement for crop growth with energy efficiency. Fuzzy logic control is applied for the compromise between actuators working level and operational duration. A real hydroponics environment has been implemented and presented to evaluate the effectiveness of the proposed approach. It can be assessed through the simulation results that the optimization module achieves a signification reduction (18%) in energy consumption as compared to the other scheme.","author":[{"dropping-particle":"","family":"Khudoyberdiev","given":"Azimbek","non-dropping-particle":"","parse-names":false,"suffix":""},{"dropping-particle":"","family":"Ahmad","given":"Shabir","non-dropping-particle":"","parse-names":false,"suffix":""},{"dropping-particle":"","family":"Ullah","given":"Israr","non-dropping-particle":"","parse-names":false,"suffix":""},{"dropping-particle":"","family":"Kim","given":"Do Hyeun","non-dropping-particle":"","parse-names":false,"suffix":""}],"container-title":"Energies","id":"ITEM-1","issue":"2","issued":{"date-parts":[["2020"]]},"publisher":"MDPI AG","title":"An optimization scheme based on fuzzy logic control for efficient energy consumption in hydroponics environment","type":"article-journal","volume":"13"},"uris":["http://www.mendeley.com/documents/?uuid=25cc2c80-cd4a-3b97-8f0f-f35a27789ebc"]}],"mendeley":{"formattedCitation":"[24]","plainTextFormattedCitation":"[24]","previouslyFormattedCitation":"[24]"},"properties":{"noteIndex":0},"schema":"https://github.com/citation-style-language/schema/raw/master/csl-citation.json"}</w:instrText>
      </w:r>
      <w:r w:rsidRPr="00C77BE1" w:rsidR="006B1810">
        <w:rPr>
          <w:lang w:val="es-EC"/>
        </w:rPr>
        <w:fldChar w:fldCharType="separate"/>
      </w:r>
      <w:r w:rsidRPr="00C77BE1" w:rsidR="00CD2B48">
        <w:rPr>
          <w:noProof/>
          <w:lang w:val="es-EC"/>
        </w:rPr>
        <w:t>[24]</w:t>
      </w:r>
      <w:r w:rsidRPr="00C77BE1" w:rsidR="006B1810">
        <w:rPr>
          <w:lang w:val="es-EC"/>
        </w:rPr>
        <w:fldChar w:fldCharType="end"/>
      </w:r>
      <w:r w:rsidRPr="00C77BE1" w:rsidR="00050729">
        <w:rPr>
          <w:lang w:val="es-EC"/>
        </w:rPr>
        <w:fldChar w:fldCharType="begin" w:fldLock="1"/>
      </w:r>
      <w:r w:rsidR="00940364">
        <w:rPr>
          <w:lang w:val="es-EC"/>
        </w:rPr>
        <w:instrText>ADDIN CSL_CITATION {"citationItems":[{"id":"ITEM-1","itemData":{"DOI":"10.3390/s20195637","ISSN":"14248220","PMID":"33023097","abstract":"Growing plants in the gulf region can be challenging as it is mostly desert, and the climate is dry. A few species of plants have the capability to grow in such a climate. However, those plants are not suitable as a food source. The aim of this work is to design and construct an indoor automatic vertical hydroponic system that does not depend on the outside climate. The designed system is capable to grow common type of crops that can be used as a food source inside homes without the need of large space. The design of the system was made after studying different types of vertical hydroponic systems in terms of price, power consumption and suitability to be built as an indoor automated system. A microcontroller was working as a brain of the system, which communicates with different types of sensors to control all the system parameters and to minimize the human intervention. An open internet of things (IoT) platform was used to store and display the system parameters and graphical interface for remote access. The designed system is capable of maintaining healthy growing parameters for the plants with minimal input from the user. The functionality of the overall system was confirmed by evaluating the response from individual system components and monitoring them in the IoT platform. The system was consuming 120.59 and 230.59 kWh respectively without and with air conditioning control during peak summer, which is equivalent to the system running cost of 13.26 and 25.36 Qatari Riyal (QAR) respectively. This system was circulating around 104 k gallons of nutrient solution monthly however, only 8–10 L water was consumed by the system. This system offers real-time notifications to alert the hydroponic system user when the conditions are not favorable. So, the user can monitor several parameters without using laboratory instruments, which will allow to control the entire system remotely. Moreover, the system also provides a wide range of information, which could be essential for plant researchers and provides a greater understanding of how the key parameters of hydroponic system correlate with plant growth. The proposed platform can be used both for quantitatively optimizing the setup of the indoor farming and for automating some of the most labor-intensive maintenance activities. Moreover, such a monitoring system can also potentially be used for high-level decision making, once enough data will be collected. This work presents significant opportunities for the p…","author":[{"dropping-particle":"","family":"Chowdhury","given":"Muhammad E.H.","non-dropping-particle":"","parse-names":false,"suffix":""},{"dropping-particle":"","family":"Khandakar","given":"Amith","non-dropping-particle":"","parse-names":false,"suffix":""},{"dropping-particle":"","family":"Ahmed","given":"Saba","non-dropping-particle":"","parse-names":false,"suffix":""},{"dropping-particle":"","family":"Al-Khuzaei","given":"Fatima","non-dropping-particle":"","parse-names":false,"suffix":""},{"dropping-particle":"","family":"Hamdalla","given":"Jalaa","non-dropping-particle":"","parse-names":false,"suffix":""},{"dropping-particle":"","family":"Haque","given":"Fahmida","non-dropping-particle":"","parse-names":false,"suffix":""},{"dropping-particle":"","family":"Reaz","given":"Mamun Bin Ibne","non-dropping-particle":"","parse-names":false,"suffix":""},{"dropping-particle":"Al","family":"Shafei","given":"Ahmed","non-dropping-particle":"","parse-names":false,"suffix":""},{"dropping-particle":"","family":"Al-Emadi","given":"Nasser","non-dropping-particle":"","parse-names":false,"suffix":""}],"container-title":"Sensors (Switzerland)","id":"ITEM-1","issue":"19","issued":{"date-parts":[["2020","10","1"]]},"page":"1-24","publisher":"MDPI AG","title":"Design, construction and testing of iot based automated indoor vertical hydroponics farming test-bed in qatar","type":"article-journal","volume":"20"},"uris":["http://www.mendeley.com/documents/?uuid=005ffb32-c419-3dcd-9e4d-d10a019f6673"]}],"mendeley":{"formattedCitation":"[25]","plainTextFormattedCitation":"[25]","previouslyFormattedCitation":"[25]"},"properties":{"noteIndex":0},"schema":"https://github.com/citation-style-language/schema/raw/master/csl-citation.json"}</w:instrText>
      </w:r>
      <w:r w:rsidRPr="00C77BE1" w:rsidR="00050729">
        <w:rPr>
          <w:lang w:val="es-EC"/>
        </w:rPr>
        <w:fldChar w:fldCharType="separate"/>
      </w:r>
      <w:r w:rsidRPr="00C77BE1" w:rsidR="00CD2B48">
        <w:rPr>
          <w:noProof/>
          <w:lang w:val="es-EC"/>
        </w:rPr>
        <w:t>[25]</w:t>
      </w:r>
      <w:r w:rsidRPr="00C77BE1" w:rsidR="00050729">
        <w:rPr>
          <w:lang w:val="es-EC"/>
        </w:rPr>
        <w:fldChar w:fldCharType="end"/>
      </w:r>
      <w:r w:rsidRPr="00C77BE1" w:rsidR="00127423">
        <w:rPr>
          <w:lang w:val="es-EC"/>
        </w:rPr>
        <w:fldChar w:fldCharType="begin" w:fldLock="1"/>
      </w:r>
      <w:r w:rsidR="00940364">
        <w:rPr>
          <w:lang w:val="es-EC"/>
        </w:rPr>
        <w:instrText>ADDIN CSL_CITATION {"citationItems":[{"id":"ITEM-1","itemData":{"DOI":"10.1109/CITSM.2017.8089268","ISBN":"9781538627372","abstract":"The significant decrease in agricultural land and the rapid development of hydroponic system technology such as Nutrient Film Technique (NFT), have brought huge challenge to farmers. This hydroponic system requires special attention to several parameters such as the water temperature, water level, acidity (pH), and the concentration of the nutrient (EC/PPM). We first monitor and collect information from NFT Hydroponic farmer and then systematically evaluate and analyze them. Unfortunately, it is still controlled by using the conventional way (human), for example in controlling the concentrations of nutrient has to be done at least once a day, so much time is wasted. In addressing these issues, we need a system that can be applied and used easily. We built a hydroponic monitoring and automation system that can monitored using sensors connected to the Arduino Uno microcontrollerm, Wi-Fi module ESP8266 and Raspberry Pi 2 Model B microcomputers as the webserver with the concept Internet of Things, in which each block hydroponic farming can communicate with the webserver (broker). Web used as the interface of the system that allows user to monitor and control the NFT hydroponic farming. The NFT hydroponic web interface management systems using a responsive web framework, such as Bootstrap for the front-end, JQuery and JavaScript libraries. The result shows that this system helps farmers to increase the effectivity and efficiency on monitoring and controlling NFT Hydroponic Farm.","author":[{"dropping-particle":"","family":"Crisnapati","given":"Padma Nyoman","non-dropping-particle":"","parse-names":false,"suffix":""},{"dropping-particle":"","family":"Wardana","given":"I. Nyoman Kusuma","non-dropping-particle":"","parse-names":false,"suffix":""},{"dropping-particle":"","family":"Aryanto","given":"I. Komang Agus Ady","non-dropping-particle":"","parse-names":false,"suffix":""},{"dropping-particle":"","family":"Hermawan","given":"Agus","non-dropping-particle":"","parse-names":false,"suffix":""}],"container-title":"2017 5th International Conference on Cyber and IT Service Management, CITSM 2017","id":"ITEM-1","issued":{"date-parts":[["2017","10","27"]]},"publisher":"Institute of Electrical and Electronics Engineers Inc.","title":"Hommons: Hydroponic management and monitoring system for an IOT based NFT farm using web technology","type":"paper-conference"},"uris":["http://www.mendeley.com/documents/?uuid=2160d495-498d-31e1-914a-6ac72296184f"]}],"mendeley":{"formattedCitation":"[26]","plainTextFormattedCitation":"[26]","previouslyFormattedCitation":"[26]"},"properties":{"noteIndex":0},"schema":"https://github.com/citation-style-language/schema/raw/master/csl-citation.json"}</w:instrText>
      </w:r>
      <w:r w:rsidRPr="00C77BE1" w:rsidR="00127423">
        <w:rPr>
          <w:lang w:val="es-EC"/>
        </w:rPr>
        <w:fldChar w:fldCharType="separate"/>
      </w:r>
      <w:r w:rsidRPr="00C77BE1" w:rsidR="00CD2B48">
        <w:rPr>
          <w:noProof/>
          <w:lang w:val="es-EC"/>
        </w:rPr>
        <w:t>[26]</w:t>
      </w:r>
      <w:r w:rsidRPr="00C77BE1" w:rsidR="00127423">
        <w:rPr>
          <w:lang w:val="es-EC"/>
        </w:rPr>
        <w:fldChar w:fldCharType="end"/>
      </w:r>
      <w:r w:rsidRPr="00C77BE1" w:rsidR="00D533A7">
        <w:rPr>
          <w:lang w:val="es-EC"/>
        </w:rPr>
        <w:fldChar w:fldCharType="begin" w:fldLock="1"/>
      </w:r>
      <w:r w:rsidR="00940364">
        <w:rPr>
          <w:lang w:val="es-EC"/>
        </w:rPr>
        <w:instrText>ADDIN CSL_CITATION {"citationItems":[{"id":"ITEM-1","itemData":{"DOI":"10.1088/1742-6596/978/1/012014","author":[{"dropping-particle":"","family":"Sihombing","given":"Poltak","non-dropping-particle":"","parse-names":false,"suffix":""},{"dropping-particle":"","family":"Karina","given":"N","non-dropping-particle":"","parse-names":false,"suffix":""},{"dropping-particle":"","family":"Tarigan","given":"Jos","non-dropping-particle":"","parse-names":false,"suffix":""},{"dropping-particle":"","family":"Syarif","given":"M","non-dropping-particle":"","parse-names":false,"suffix":""}],"container-title":"Journal of Physics: Conference Series","id":"ITEM-1","issued":{"date-parts":[["2018"]]},"page":"12014","title":"Automated hydroponics nutrition plants systems using arduino uno microcontroller based on android","type":"article-journal","volume":"978"},"uris":["http://www.mendeley.com/documents/?uuid=077dfb01-21bb-3543-9d03-8a7fd5990d6e"]}],"mendeley":{"formattedCitation":"[27]","plainTextFormattedCitation":"[27]","previouslyFormattedCitation":"[27]"},"properties":{"noteIndex":0},"schema":"https://github.com/citation-style-language/schema/raw/master/csl-citation.json"}</w:instrText>
      </w:r>
      <w:r w:rsidRPr="00C77BE1" w:rsidR="00D533A7">
        <w:rPr>
          <w:lang w:val="es-EC"/>
        </w:rPr>
        <w:fldChar w:fldCharType="separate"/>
      </w:r>
      <w:r w:rsidRPr="00C77BE1" w:rsidR="00CD2B48">
        <w:rPr>
          <w:noProof/>
          <w:lang w:val="es-EC"/>
        </w:rPr>
        <w:t>[27]</w:t>
      </w:r>
      <w:r w:rsidRPr="00C77BE1" w:rsidR="00D533A7">
        <w:rPr>
          <w:lang w:val="es-EC"/>
        </w:rPr>
        <w:fldChar w:fldCharType="end"/>
      </w:r>
      <w:r w:rsidRPr="00C77BE1" w:rsidR="00BE0743">
        <w:rPr>
          <w:lang w:val="es-EC"/>
        </w:rPr>
        <w:fldChar w:fldCharType="begin" w:fldLock="1"/>
      </w:r>
      <w:r w:rsidR="00940364">
        <w:rPr>
          <w:lang w:val="es-EC"/>
        </w:rPr>
        <w:instrText>ADDIN CSL_CITATION {"citationItems":[{"id":"ITEM-1","itemData":{"DOI":"10.1109/HNICEM.2018.8666373","author":[{"dropping-particle":"","family":"Tagle","given":"Sean","non-dropping-particle":"","parse-names":false,"suffix":""},{"dropping-particle":"","family":"Pena","given":"Rica","non-dropping-particle":"","parse-names":false,"suffix":""},{"dropping-particle":"","family":"Oblea","given":"Frances","non-dropping-particle":"","parse-names":false,"suffix":""},{"dropping-particle":"","family":"Benoza","given":"Hans","non-dropping-particle":"","parse-names":false,"suffix":""},{"dropping-particle":"","family":"Ledesma","given":"Nadine","non-dropping-particle":"","parse-names":false,"suffix":""},{"dropping-particle":"","family":"Gonzaga","given":"Jeremias","non-dropping-particle":"","parse-names":false,"suffix":""},{"dropping-particle":"","family":"Lim","given":"Laurence A Gan","non-dropping-particle":"","parse-names":false,"suffix":""}],"container-title":"2018 IEEE 10th International Conference on Humanoid, Nanotechnology, Information Technology,Communication and Control, Environment and Management (HNICEM)","id":"ITEM-1","issued":{"date-parts":[["2018"]]},"page":"1-5","title":"Development of an Automated Data Acquisition System for Hydroponic Farming","type":"paper-conference"},"uris":["http://www.mendeley.com/documents/?uuid=ac9ba5d9-3501-331a-9f06-0edcac3e6c80"]}],"mendeley":{"formattedCitation":"[28]","plainTextFormattedCitation":"[28]","previouslyFormattedCitation":"[28]"},"properties":{"noteIndex":0},"schema":"https://github.com/citation-style-language/schema/raw/master/csl-citation.json"}</w:instrText>
      </w:r>
      <w:r w:rsidRPr="00C77BE1" w:rsidR="00BE0743">
        <w:rPr>
          <w:lang w:val="es-EC"/>
        </w:rPr>
        <w:fldChar w:fldCharType="separate"/>
      </w:r>
      <w:r w:rsidRPr="00C77BE1" w:rsidR="00CD2B48">
        <w:rPr>
          <w:noProof/>
          <w:lang w:val="es-EC"/>
        </w:rPr>
        <w:t>[28]</w:t>
      </w:r>
      <w:r w:rsidRPr="00C77BE1" w:rsidR="00BE0743">
        <w:rPr>
          <w:lang w:val="es-EC"/>
        </w:rPr>
        <w:fldChar w:fldCharType="end"/>
      </w:r>
      <w:r w:rsidRPr="00C77BE1" w:rsidR="00192A9E">
        <w:rPr>
          <w:lang w:val="es-EC"/>
        </w:rPr>
        <w:fldChar w:fldCharType="begin" w:fldLock="1"/>
      </w:r>
      <w:r w:rsidR="00940364">
        <w:rPr>
          <w:lang w:val="es-EC"/>
        </w:rPr>
        <w:instrText>ADDIN CSL_CITATION {"citationItems":[{"id":"ITEM-1","itemData":{"abstract":"In this era of technology, the use of technology is growing rapidly. This can also be applied to agricultural systems, one of which is the hydroponic system. In this study, researchers developed a tool using experimental methods and data testing in the form of making a design and …","author":[{"dropping-particle":"","family":"Ardhiansyah","given":"L","non-dropping-particle":"","parse-names":false,"suffix":""},{"dropping-particle":"","family":"Prasetya","given":"D A","non-dropping-particle":"","parse-names":false,"suffix":""}],"id":"ITEM-1","issued":{"date-parts":[["2021"]]},"title":"Design And Implementation Of An Automation System For A Nutrition Pump In Hydroponics Using Arduino Uno","type":"article-journal"},"uris":["http://www.mendeley.com/documents/?uuid=9914acab-44ff-31f5-9489-2281f75713aa"]}],"mendeley":{"formattedCitation":"[29]","plainTextFormattedCitation":"[29]","previouslyFormattedCitation":"[29]"},"properties":{"noteIndex":0},"schema":"https://github.com/citation-style-language/schema/raw/master/csl-citation.json"}</w:instrText>
      </w:r>
      <w:r w:rsidRPr="00C77BE1" w:rsidR="00192A9E">
        <w:rPr>
          <w:lang w:val="es-EC"/>
        </w:rPr>
        <w:fldChar w:fldCharType="separate"/>
      </w:r>
      <w:r w:rsidRPr="00C77BE1" w:rsidR="00CD2B48">
        <w:rPr>
          <w:noProof/>
          <w:lang w:val="es-EC"/>
        </w:rPr>
        <w:t>[29]</w:t>
      </w:r>
      <w:r w:rsidRPr="00C77BE1" w:rsidR="00192A9E">
        <w:rPr>
          <w:lang w:val="es-EC"/>
        </w:rPr>
        <w:fldChar w:fldCharType="end"/>
      </w:r>
      <w:r w:rsidRPr="00C77BE1" w:rsidR="002E7356">
        <w:rPr>
          <w:lang w:val="es-EC"/>
        </w:rPr>
        <w:fldChar w:fldCharType="begin" w:fldLock="1"/>
      </w:r>
      <w:r w:rsidR="00940364">
        <w:rPr>
          <w:lang w:val="es-EC"/>
        </w:rPr>
        <w:instrText>ADDIN CSL_CITATION {"citationItems":[{"id":"ITEM-1","itemData":{"DOI":"10.3390/electronics10121400","ISSN":"2079-9292","abstract":"The strawberry market in South Korea is actually the largest market among horticultural crops. Strawberry cultivation in South Korea changed from field cultivation to facility cultivation in order to increase production. However, the decrease in production manpower due to aging is increasing the demand for the automation of strawberry cultivation. Predicting the harvest of strawberries is an important research topic, as strawberry production requires the most manpower for harvest. In addition, the growing environment has a great influence on strawberry production as hydroponic cultivation of strawberries is increasing. In this paper, we design and implement an integrated system that monitors strawberry hydroponic environmental data and determines when to harvest with the concept of IoT-Edge-AI-Cloud. The proposed monitoring system collects, stores and visualizes strawberry growing environment data. The proposed harvest decision system classifies the strawberry maturity level in images using a deep learning algorithm. The monitoring and analysis results are visualized in an integrated interface, which provides a variety of basic data for strawberry cultivation. Even if the strawberry cultivation area increases, the proposed system can be easily expanded and flexibly based on a virtualized container with the concept of IoT-Edge-AI-Cloud. The monitoring system was verified by monitoring a hydroponic strawberry environment for 4 months. In addition, the harvest decision system was verified using strawberry pictures acquired from Smart Berry Farm.","author":[{"dropping-particle":"","family":"Park","given":"Sun","non-dropping-particle":"","parse-names":false,"suffix":""},{"dropping-particle":"","family":"Kim","given":"JongWon","non-dropping-particle":"","parse-names":false,"suffix":""}],"container-title":"Electronics","id":"ITEM-1","issue":"12","issued":{"date-parts":[["2021"]]},"title":"Design and Implementation of a Hydroponic Strawberry Monitoring and Harvesting Timing Information Supporting System Based on Nano AI-Cloud and IoT-Edge","type":"article-journal","volume":"10"},"uris":["http://www.mendeley.com/documents/?uuid=1d49271d-4535-3bff-8fa6-4deedbcac267"]}],"mendeley":{"formattedCitation":"[20]","plainTextFormattedCitation":"[20]","previouslyFormattedCitation":"[20]"},"properties":{"noteIndex":0},"schema":"https://github.com/citation-style-language/schema/raw/master/csl-citation.json"}</w:instrText>
      </w:r>
      <w:r w:rsidRPr="00C77BE1" w:rsidR="002E7356">
        <w:rPr>
          <w:lang w:val="es-EC"/>
        </w:rPr>
        <w:fldChar w:fldCharType="separate"/>
      </w:r>
      <w:r w:rsidRPr="00C77BE1" w:rsidR="00CD2B48">
        <w:rPr>
          <w:noProof/>
          <w:lang w:val="es-EC"/>
        </w:rPr>
        <w:t>[20]</w:t>
      </w:r>
      <w:r w:rsidRPr="00C77BE1" w:rsidR="002E7356">
        <w:rPr>
          <w:lang w:val="es-EC"/>
        </w:rPr>
        <w:fldChar w:fldCharType="end"/>
      </w:r>
      <w:r w:rsidRPr="00C77BE1" w:rsidR="003C6830">
        <w:rPr>
          <w:lang w:val="es-EC"/>
        </w:rPr>
        <w:fldChar w:fldCharType="begin" w:fldLock="1"/>
      </w:r>
      <w:r w:rsidR="00940364">
        <w:rPr>
          <w:lang w:val="es-EC"/>
        </w:rPr>
        <w:instrText>ADDIN CSL_CITATION {"citationItems":[{"id":"ITEM-1","itemData":{"DOI":"10.3390/technologies10010026","ISSN":"2227-7080","abstract":"This paper presents the design and implementation of iPONICS: an intelligent, low-cost IoT-based control and monitoring system for hydroponics greenhouses. The system is based on three types of sensor nodes. The main (master) node is responsible for controlling the pump, monitoring the quality of the water in the greenhouse and aggregating and transmitting the data from the slave nodes. Environment sensing slave nodes monitor the ambient conditions in the greenhouse and transmit the data to the main node. Security nodes monitor activity (movement in the area). The system monitors water quality and greenhouse temperature and humidity, ensuring that crops grow under optimal conditions according to hydroponics guidelines. Remote monitoring for the greenhouse keepers is facilitated by monitoring these parameters via connecting to a website. An innovative fuzzy inference engine determines the plant irrigation duration. The system is optimized for low power consumption in order to facilitate off-grid operation. Preliminary reliability analysis indicates that the system can tolerate various transient faults without requiring intervention.","author":[{"dropping-particle":"","family":"Tatas","given":"Konstantinos","non-dropping-particle":"","parse-names":false,"suffix":""},{"dropping-particle":"","family":"Al-Zoubi","given":"Ahmad","non-dropping-particle":"","parse-names":false,"suffix":""},{"dropping-particle":"","family":"Christofides","given":"Nicholas","non-dropping-particle":"","parse-names":false,"suffix":""},{"dropping-particle":"","family":"Zannettis","given":"Chrysostomos","non-dropping-particle":"","parse-names":false,"suffix":""},{"dropping-particle":"","family":"Chrysostomou","given":"Michael","non-dropping-particle":"","parse-names":false,"suffix":""},{"dropping-particle":"","family":"Panteli","given":"Stavros","non-dropping-particle":"","parse-names":false,"suffix":""},{"dropping-particle":"","family":"Antoniou","given":"Anthony","non-dropping-particle":"","parse-names":false,"suffix":""}],"container-title":"Technologies","id":"ITEM-1","issue":"1","issued":{"date-parts":[["2022"]]},"title":"Reliable IoT-Based Monitoring and Control of Hydroponic Systems","type":"article-journal","volume":"10"},"uris":["http://www.mendeley.com/documents/?uuid=1e110922-8392-3be5-8cdc-18cd84ebca04"]}],"mendeley":{"formattedCitation":"[30]","plainTextFormattedCitation":"[30]","previouslyFormattedCitation":"[30]"},"properties":{"noteIndex":0},"schema":"https://github.com/citation-style-language/schema/raw/master/csl-citation.json"}</w:instrText>
      </w:r>
      <w:r w:rsidRPr="00C77BE1" w:rsidR="003C6830">
        <w:rPr>
          <w:lang w:val="es-EC"/>
        </w:rPr>
        <w:fldChar w:fldCharType="separate"/>
      </w:r>
      <w:r w:rsidRPr="00C77BE1" w:rsidR="00CD2B48">
        <w:rPr>
          <w:noProof/>
          <w:lang w:val="es-EC"/>
        </w:rPr>
        <w:t>[30]</w:t>
      </w:r>
      <w:r w:rsidRPr="00C77BE1" w:rsidR="003C6830">
        <w:rPr>
          <w:lang w:val="es-EC"/>
        </w:rPr>
        <w:fldChar w:fldCharType="end"/>
      </w:r>
      <w:r w:rsidRPr="00C77BE1" w:rsidR="00D50081">
        <w:rPr>
          <w:lang w:val="es-EC"/>
        </w:rPr>
        <w:fldChar w:fldCharType="begin" w:fldLock="1"/>
      </w:r>
      <w:r w:rsidR="00940364">
        <w:rPr>
          <w:lang w:val="es-EC"/>
        </w:rPr>
        <w:instrText>ADDIN CSL_CITATION {"citationItems":[{"id":"ITEM-1","itemData":{"ISBN":"978-3-031-21333-5","abstract":"Urban agriculture allows taking advantage of the free spaces on the roofs, in such a way that you can have fresh vegetables for consumption. Particularly, hydroponic cultivation has become a very interesting alternative for vegetable production using water mixed with a nutrient solution instead of soil. This paper presents a system architecture, based on the IoT paradigm, for monitoring variables in hydroponic urban growing. This architecture involves five layers, and allows monitoring a set of variables that are relevant for this activity. Based on this architecture, a monitoring system was implemented and then evaluated through experiments performed on the roof of a house in Peru. The results show that the system prototype works properly, opening opportunities for urban agriculture in the region.","author":[{"dropping-particle":"","family":"Ibarra-Cabrera","given":"Manuel J","non-dropping-particle":"","parse-names":false,"suffix":""},{"dropping-particle":"","family":"Cruz","given":"Mario Aquino","non-dropping-particle":"","parse-names":false,"suffix":""},{"dropping-particle":"","family":"Quispe Onofre","given":"Carlos R","non-dropping-particle":"","parse-names":false,"suffix":""},{"dropping-particle":"","family":"Ochoa","given":"Sergio F","non-dropping-particle":"","parse-names":false,"suffix":""}],"editor":[{"dropping-particle":"","family":"Bravo","given":"José","non-dropping-particle":"","parse-names":false,"suffix":""},{"dropping-particle":"","family":"Ochoa","given":"Sergio","non-dropping-particle":"","parse-names":false,"suffix":""},{"dropping-particle":"","family":"Favela","given":"Jesús","non-dropping-particle":"","parse-names":false,"suffix":""}],"id":"ITEM-1","issued":{"date-parts":[["2023"]]},"page":"622-633","publisher":"Springer International Publishing","publisher-place":"Cham","title":"An IoT-Based System Architecture for Monitoring Hydroponic Growing in Urban Agriculture BT - Proceedings of the International Conference on Ubiquitous Computing &amp; Ambient Intelligence (UCAmI 2022)","type":"paper-conference"},"uris":["http://www.mendeley.com/documents/?uuid=3f59a8e4-7918-445b-9254-5b63b9874ad1"]}],"mendeley":{"formattedCitation":"[31]","plainTextFormattedCitation":"[31]","previouslyFormattedCitation":"[31]"},"properties":{"noteIndex":0},"schema":"https://github.com/citation-style-language/schema/raw/master/csl-citation.json"}</w:instrText>
      </w:r>
      <w:r w:rsidRPr="00C77BE1" w:rsidR="00D50081">
        <w:rPr>
          <w:lang w:val="es-EC"/>
        </w:rPr>
        <w:fldChar w:fldCharType="separate"/>
      </w:r>
      <w:r w:rsidRPr="00C77BE1" w:rsidR="00CD2B48">
        <w:rPr>
          <w:noProof/>
          <w:lang w:val="es-EC"/>
        </w:rPr>
        <w:t>[31]</w:t>
      </w:r>
      <w:r w:rsidRPr="00C77BE1" w:rsidR="00D50081">
        <w:rPr>
          <w:lang w:val="es-EC"/>
        </w:rPr>
        <w:fldChar w:fldCharType="end"/>
      </w:r>
      <w:r w:rsidRPr="00C77BE1" w:rsidR="00343C97">
        <w:rPr>
          <w:lang w:val="es-EC"/>
        </w:rPr>
        <w:fldChar w:fldCharType="begin" w:fldLock="1"/>
      </w:r>
      <w:r w:rsidR="00940364">
        <w:rPr>
          <w:lang w:val="es-EC"/>
        </w:rPr>
        <w:instrText>ADDIN CSL_CITATION {"citationItems":[{"id":"ITEM-1","itemData":{"DOI":"10.1109/ACCESS.2021.3050391","author":[{"dropping-particle":"","family":"Almadani","given":"Basem","non-dropping-particle":"","parse-names":false,"suffix":""},{"dropping-particle":"","family":"Mostafa","given":"Saud Mohammad","non-dropping-particle":"","parse-names":false,"suffix":""}],"container-title":"IEEE Access","id":"ITEM-1","issued":{"date-parts":[["2021"]]},"page":"10070-10088","title":"IIoT Based Multimodal Communication Model for Agriculture and Agro-Industries","type":"article-journal","volume":"9"},"uris":["http://www.mendeley.com/documents/?uuid=2a73bc9b-9455-325f-964e-4844a8297501"]}],"mendeley":{"formattedCitation":"[32]","plainTextFormattedCitation":"[32]","previouslyFormattedCitation":"[32]"},"properties":{"noteIndex":0},"schema":"https://github.com/citation-style-language/schema/raw/master/csl-citation.json"}</w:instrText>
      </w:r>
      <w:r w:rsidRPr="00C77BE1" w:rsidR="00343C97">
        <w:rPr>
          <w:lang w:val="es-EC"/>
        </w:rPr>
        <w:fldChar w:fldCharType="separate"/>
      </w:r>
      <w:r w:rsidRPr="00C77BE1" w:rsidR="00CD2B48">
        <w:rPr>
          <w:noProof/>
          <w:lang w:val="es-EC"/>
        </w:rPr>
        <w:t>[32]</w:t>
      </w:r>
      <w:r w:rsidRPr="00C77BE1" w:rsidR="00343C97">
        <w:rPr>
          <w:lang w:val="es-EC"/>
        </w:rPr>
        <w:fldChar w:fldCharType="end"/>
      </w:r>
      <w:r w:rsidRPr="00C77BE1" w:rsidR="00343C97">
        <w:rPr>
          <w:lang w:val="es-EC"/>
        </w:rPr>
        <w:t xml:space="preserve"> </w:t>
      </w:r>
      <w:r w:rsidRPr="00C77BE1" w:rsidR="0009441B">
        <w:rPr>
          <w:lang w:val="es-EC"/>
        </w:rPr>
        <w:t xml:space="preserve">, haciendo la diferencia Ibarra et al. </w:t>
      </w:r>
      <w:r w:rsidRPr="00C77BE1" w:rsidR="0009441B">
        <w:rPr>
          <w:lang w:val="es-EC"/>
        </w:rPr>
        <w:fldChar w:fldCharType="begin" w:fldLock="1"/>
      </w:r>
      <w:r w:rsidR="00940364">
        <w:rPr>
          <w:lang w:val="es-EC"/>
        </w:rPr>
        <w:instrText>ADDIN CSL_CITATION {"citationItems":[{"id":"ITEM-1","itemData":{"ISBN":"978-3-031-21333-5","abstract":"Urban agriculture allows taking advantage of the free spaces on the roofs, in such a way that you can have fresh vegetables for consumption. Particularly, hydroponic cultivation has become a very interesting alternative for vegetable production using water mixed with a nutrient solution instead of soil. This paper presents a system architecture, based on the IoT paradigm, for monitoring variables in hydroponic urban growing. This architecture involves five layers, and allows monitoring a set of variables that are relevant for this activity. Based on this architecture, a monitoring system was implemented and then evaluated through experiments performed on the roof of a house in Peru. The results show that the system prototype works properly, opening opportunities for urban agriculture in the region.","author":[{"dropping-particle":"","family":"Ibarra-Cabrera","given":"Manuel J","non-dropping-particle":"","parse-names":false,"suffix":""},{"dropping-particle":"","family":"Cruz","given":"Mario Aquino","non-dropping-particle":"","parse-names":false,"suffix":""},{"dropping-particle":"","family":"Quispe Onofre","given":"Carlos R","non-dropping-particle":"","parse-names":false,"suffix":""},{"dropping-particle":"","family":"Ochoa","given":"Sergio F","non-dropping-particle":"","parse-names":false,"suffix":""}],"editor":[{"dropping-particle":"","family":"Bravo","given":"José","non-dropping-particle":"","parse-names":false,"suffix":""},{"dropping-particle":"","family":"Ochoa","given":"Sergio","non-dropping-particle":"","parse-names":false,"suffix":""},{"dropping-particle":"","family":"Favela","given":"Jesús","non-dropping-particle":"","parse-names":false,"suffix":""}],"id":"ITEM-1","issued":{"date-parts":[["2023"]]},"page":"622-633","publisher":"Springer International Publishing","publisher-place":"Cham","title":"An IoT-Based System Architecture for Monitoring Hydroponic Growing in Urban Agriculture BT - Proceedings of the International Conference on Ubiquitous Computing &amp; Ambient Intelligence (UCAmI 2022)","type":"paper-conference"},"uris":["http://www.mendeley.com/documents/?uuid=3f59a8e4-7918-445b-9254-5b63b9874ad1"]}],"mendeley":{"formattedCitation":"[31]","plainTextFormattedCitation":"[31]","previouslyFormattedCitation":"[31]"},"properties":{"noteIndex":0},"schema":"https://github.com/citation-style-language/schema/raw/master/csl-citation.json"}</w:instrText>
      </w:r>
      <w:r w:rsidRPr="00C77BE1" w:rsidR="0009441B">
        <w:rPr>
          <w:lang w:val="es-EC"/>
        </w:rPr>
        <w:fldChar w:fldCharType="separate"/>
      </w:r>
      <w:r w:rsidRPr="00C77BE1" w:rsidR="00CD2B48">
        <w:rPr>
          <w:noProof/>
          <w:lang w:val="es-EC"/>
        </w:rPr>
        <w:t>[31]</w:t>
      </w:r>
      <w:r w:rsidRPr="00C77BE1" w:rsidR="0009441B">
        <w:rPr>
          <w:lang w:val="es-EC"/>
        </w:rPr>
        <w:fldChar w:fldCharType="end"/>
      </w:r>
      <w:r w:rsidRPr="00C77BE1" w:rsidR="0009441B">
        <w:rPr>
          <w:lang w:val="es-EC"/>
        </w:rPr>
        <w:t xml:space="preserve"> </w:t>
      </w:r>
      <w:r w:rsidRPr="00C77BE1" w:rsidR="00562243">
        <w:rPr>
          <w:lang w:val="es-EC"/>
        </w:rPr>
        <w:t xml:space="preserve">y </w:t>
      </w:r>
      <w:r w:rsidRPr="00C77BE1" w:rsidR="007F18E6">
        <w:rPr>
          <w:lang w:val="es-EC"/>
        </w:rPr>
        <w:t>Almadani</w:t>
      </w:r>
      <w:r w:rsidRPr="00C77BE1" w:rsidR="00EE47BA">
        <w:rPr>
          <w:lang w:val="es-EC"/>
        </w:rPr>
        <w:t xml:space="preserve"> </w:t>
      </w:r>
      <w:r w:rsidRPr="00C77BE1" w:rsidR="00A9306D">
        <w:rPr>
          <w:lang w:val="es-EC"/>
        </w:rPr>
        <w:fldChar w:fldCharType="begin" w:fldLock="1"/>
      </w:r>
      <w:r w:rsidR="00940364">
        <w:rPr>
          <w:lang w:val="es-EC"/>
        </w:rPr>
        <w:instrText>ADDIN CSL_CITATION {"citationItems":[{"id":"ITEM-1","itemData":{"DOI":"10.1109/ACCESS.2021.3050391","author":[{"dropping-particle":"","family":"Almadani","given":"Basem","non-dropping-particle":"","parse-names":false,"suffix":""},{"dropping-particle":"","family":"Mostafa","given":"Saud Mohammad","non-dropping-particle":"","parse-names":false,"suffix":""}],"container-title":"IEEE Access","id":"ITEM-1","issued":{"date-parts":[["2021"]]},"page":"10070-10088","title":"IIoT Based Multimodal Communication Model for Agriculture and Agro-Industries","type":"article-journal","volume":"9"},"uris":["http://www.mendeley.com/documents/?uuid=2a73bc9b-9455-325f-964e-4844a8297501"]}],"mendeley":{"formattedCitation":"[32]","plainTextFormattedCitation":"[32]","previouslyFormattedCitation":"[32]"},"properties":{"noteIndex":0},"schema":"https://github.com/citation-style-language/schema/raw/master/csl-citation.json"}</w:instrText>
      </w:r>
      <w:r w:rsidRPr="00C77BE1" w:rsidR="00A9306D">
        <w:rPr>
          <w:lang w:val="es-EC"/>
        </w:rPr>
        <w:fldChar w:fldCharType="separate"/>
      </w:r>
      <w:r w:rsidRPr="00C77BE1" w:rsidR="00CD2B48">
        <w:rPr>
          <w:noProof/>
          <w:lang w:val="es-EC"/>
        </w:rPr>
        <w:t>[32]</w:t>
      </w:r>
      <w:r w:rsidRPr="00C77BE1" w:rsidR="00A9306D">
        <w:rPr>
          <w:lang w:val="es-EC"/>
        </w:rPr>
        <w:fldChar w:fldCharType="end"/>
      </w:r>
      <w:r w:rsidRPr="00C77BE1" w:rsidR="00EE47BA">
        <w:rPr>
          <w:lang w:val="es-EC"/>
        </w:rPr>
        <w:t xml:space="preserve"> </w:t>
      </w:r>
      <w:r w:rsidRPr="00C77BE1" w:rsidR="0009441B">
        <w:rPr>
          <w:lang w:val="es-EC"/>
        </w:rPr>
        <w:t>al utilizar un Raspberry Pi 3 B+</w:t>
      </w:r>
      <w:r w:rsidRPr="00C77BE1" w:rsidR="00DF1B59">
        <w:rPr>
          <w:lang w:val="es-EC"/>
        </w:rPr>
        <w:t>.</w:t>
      </w:r>
      <w:r w:rsidRPr="00C77BE1" w:rsidR="009F04CE">
        <w:rPr>
          <w:lang w:val="es-EC"/>
        </w:rPr>
        <w:t xml:space="preserve"> Se des</w:t>
      </w:r>
      <w:r w:rsidRPr="00C77BE1" w:rsidR="00077FF8">
        <w:rPr>
          <w:lang w:val="es-EC"/>
        </w:rPr>
        <w:t>cubri</w:t>
      </w:r>
      <w:r w:rsidRPr="00C77BE1" w:rsidR="00D12FCA">
        <w:rPr>
          <w:lang w:val="es-EC"/>
        </w:rPr>
        <w:t xml:space="preserve">ó </w:t>
      </w:r>
      <w:r w:rsidRPr="00C77BE1" w:rsidR="007E1E1E">
        <w:rPr>
          <w:lang w:val="es-EC"/>
        </w:rPr>
        <w:t xml:space="preserve">el uso de </w:t>
      </w:r>
      <w:r w:rsidRPr="00C77BE1" w:rsidR="00D12FCA">
        <w:rPr>
          <w:lang w:val="es-EC"/>
        </w:rPr>
        <w:t>algunas</w:t>
      </w:r>
      <w:r w:rsidRPr="00C77BE1" w:rsidR="00DD00C4">
        <w:rPr>
          <w:lang w:val="es-EC"/>
        </w:rPr>
        <w:t xml:space="preserve"> </w:t>
      </w:r>
      <w:r w:rsidRPr="00C77BE1" w:rsidR="00DE3B55">
        <w:rPr>
          <w:lang w:val="es-EC"/>
        </w:rPr>
        <w:t xml:space="preserve">variaciones de esta placa </w:t>
      </w:r>
      <w:r w:rsidRPr="00C77BE1" w:rsidR="007E1E1E">
        <w:rPr>
          <w:lang w:val="es-EC"/>
        </w:rPr>
        <w:t>como las siguientes</w:t>
      </w:r>
      <w:r w:rsidRPr="00C77BE1" w:rsidR="00DE3B55">
        <w:rPr>
          <w:lang w:val="es-EC"/>
        </w:rPr>
        <w:t>:</w:t>
      </w:r>
      <w:r w:rsidRPr="00C77BE1" w:rsidR="00023911">
        <w:rPr>
          <w:lang w:val="es-EC"/>
        </w:rPr>
        <w:t xml:space="preserve"> </w:t>
      </w:r>
      <w:r w:rsidRPr="00C77BE1" w:rsidR="00A26692">
        <w:rPr>
          <w:lang w:val="es-EC"/>
        </w:rPr>
        <w:t xml:space="preserve">Arduino </w:t>
      </w:r>
      <w:r w:rsidRPr="00C77BE1" w:rsidR="005B7708">
        <w:rPr>
          <w:lang w:val="es-EC"/>
        </w:rPr>
        <w:t>Mega</w:t>
      </w:r>
      <w:r w:rsidRPr="00C77BE1" w:rsidR="00095A7D">
        <w:rPr>
          <w:lang w:val="es-EC"/>
        </w:rPr>
        <w:t xml:space="preserve"> </w:t>
      </w:r>
      <w:r w:rsidRPr="00C77BE1" w:rsidR="00255081">
        <w:rPr>
          <w:lang w:val="es-EC"/>
        </w:rPr>
        <w:fldChar w:fldCharType="begin" w:fldLock="1"/>
      </w:r>
      <w:r w:rsidR="00940364">
        <w:rPr>
          <w:lang w:val="es-EC"/>
        </w:rPr>
        <w:instrText>ADDIN CSL_CITATION {"citationItems":[{"id":"ITEM-1","itemData":{"author":[{"dropping-particle":"","family":"Nuez","given":"Luis","non-dropping-particle":"","parse-names":false,"suffix":""}],"id":"ITEM-1","issued":{"date-parts":[["2018"]]},"page":"1-29","title":"Arduino Controlled Smart Hydroponic Modular System","type":"article-journal"},"uris":["http://www.mendeley.com/documents/?uuid=24dfffdc-491c-33d2-8759-fb86acd2dfa3"]}],"mendeley":{"formattedCitation":"[23]","plainTextFormattedCitation":"[23]","previouslyFormattedCitation":"[23]"},"properties":{"noteIndex":0},"schema":"https://github.com/citation-style-language/schema/raw/master/csl-citation.json"}</w:instrText>
      </w:r>
      <w:r w:rsidRPr="00C77BE1" w:rsidR="00255081">
        <w:rPr>
          <w:lang w:val="es-EC"/>
        </w:rPr>
        <w:fldChar w:fldCharType="separate"/>
      </w:r>
      <w:r w:rsidRPr="00C77BE1" w:rsidR="00CD2B48">
        <w:rPr>
          <w:noProof/>
          <w:lang w:val="es-EC"/>
        </w:rPr>
        <w:t>[23]</w:t>
      </w:r>
      <w:r w:rsidRPr="00C77BE1" w:rsidR="00255081">
        <w:rPr>
          <w:lang w:val="es-EC"/>
        </w:rPr>
        <w:fldChar w:fldCharType="end"/>
      </w:r>
      <w:r w:rsidRPr="00C77BE1" w:rsidR="00A74025">
        <w:rPr>
          <w:lang w:val="es-EC"/>
        </w:rPr>
        <w:fldChar w:fldCharType="begin" w:fldLock="1"/>
      </w:r>
      <w:r w:rsidR="00940364">
        <w:rPr>
          <w:lang w:val="es-EC"/>
        </w:rPr>
        <w:instrText>ADDIN CSL_CITATION {"citationItems":[{"id":"ITEM-1","itemData":{"DOI":"10.3390/s20195637","ISSN":"14248220","PMID":"33023097","abstract":"Growing plants in the gulf region can be challenging as it is mostly desert, and the climate is dry. A few species of plants have the capability to grow in such a climate. However, those plants are not suitable as a food source. The aim of this work is to design and construct an indoor automatic vertical hydroponic system that does not depend on the outside climate. The designed system is capable to grow common type of crops that can be used as a food source inside homes without the need of large space. The design of the system was made after studying different types of vertical hydroponic systems in terms of price, power consumption and suitability to be built as an indoor automated system. A microcontroller was working as a brain of the system, which communicates with different types of sensors to control all the system parameters and to minimize the human intervention. An open internet of things (IoT) platform was used to store and display the system parameters and graphical interface for remote access. The designed system is capable of maintaining healthy growing parameters for the plants with minimal input from the user. The functionality of the overall system was confirmed by evaluating the response from individual system components and monitoring them in the IoT platform. The system was consuming 120.59 and 230.59 kWh respectively without and with air conditioning control during peak summer, which is equivalent to the system running cost of 13.26 and 25.36 Qatari Riyal (QAR) respectively. This system was circulating around 104 k gallons of nutrient solution monthly however, only 8–10 L water was consumed by the system. This system offers real-time notifications to alert the hydroponic system user when the conditions are not favorable. So, the user can monitor several parameters without using laboratory instruments, which will allow to control the entire system remotely. Moreover, the system also provides a wide range of information, which could be essential for plant researchers and provides a greater understanding of how the key parameters of hydroponic system correlate with plant growth. The proposed platform can be used both for quantitatively optimizing the setup of the indoor farming and for automating some of the most labor-intensive maintenance activities. Moreover, such a monitoring system can also potentially be used for high-level decision making, once enough data will be collected. This work presents significant opportunities for the p…","author":[{"dropping-particle":"","family":"Chowdhury","given":"Muhammad E.H.","non-dropping-particle":"","parse-names":false,"suffix":""},{"dropping-particle":"","family":"Khandakar","given":"Amith","non-dropping-particle":"","parse-names":false,"suffix":""},{"dropping-particle":"","family":"Ahmed","given":"Saba","non-dropping-particle":"","parse-names":false,"suffix":""},{"dropping-particle":"","family":"Al-Khuzaei","given":"Fatima","non-dropping-particle":"","parse-names":false,"suffix":""},{"dropping-particle":"","family":"Hamdalla","given":"Jalaa","non-dropping-particle":"","parse-names":false,"suffix":""},{"dropping-particle":"","family":"Haque","given":"Fahmida","non-dropping-particle":"","parse-names":false,"suffix":""},{"dropping-particle":"","family":"Reaz","given":"Mamun Bin Ibne","non-dropping-particle":"","parse-names":false,"suffix":""},{"dropping-particle":"Al","family":"Shafei","given":"Ahmed","non-dropping-particle":"","parse-names":false,"suffix":""},{"dropping-particle":"","family":"Al-Emadi","given":"Nasser","non-dropping-particle":"","parse-names":false,"suffix":""}],"container-title":"Sensors (Switzerland)","id":"ITEM-1","issue":"19","issued":{"date-parts":[["2020","10","1"]]},"page":"1-24","publisher":"MDPI AG","title":"Design, construction and testing of iot based automated indoor vertical hydroponics farming test-bed in qatar","type":"article-journal","volume":"20"},"uris":["http://www.mendeley.com/documents/?uuid=005ffb32-c419-3dcd-9e4d-d10a019f6673"]}],"mendeley":{"formattedCitation":"[25]","plainTextFormattedCitation":"[25]","previouslyFormattedCitation":"[25]"},"properties":{"noteIndex":0},"schema":"https://github.com/citation-style-language/schema/raw/master/csl-citation.json"}</w:instrText>
      </w:r>
      <w:r w:rsidRPr="00C77BE1" w:rsidR="00A74025">
        <w:rPr>
          <w:lang w:val="es-EC"/>
        </w:rPr>
        <w:fldChar w:fldCharType="separate"/>
      </w:r>
      <w:r w:rsidRPr="00C77BE1" w:rsidR="00CD2B48">
        <w:rPr>
          <w:noProof/>
          <w:lang w:val="es-EC"/>
        </w:rPr>
        <w:t>[25]</w:t>
      </w:r>
      <w:r w:rsidRPr="00C77BE1" w:rsidR="00A74025">
        <w:rPr>
          <w:lang w:val="es-EC"/>
        </w:rPr>
        <w:fldChar w:fldCharType="end"/>
      </w:r>
      <w:r w:rsidRPr="00C77BE1" w:rsidR="00002510">
        <w:rPr>
          <w:lang w:val="es-EC"/>
        </w:rPr>
        <w:fldChar w:fldCharType="begin" w:fldLock="1"/>
      </w:r>
      <w:r w:rsidR="00940364">
        <w:rPr>
          <w:lang w:val="es-EC"/>
        </w:rPr>
        <w:instrText>ADDIN CSL_CITATION {"citationItems":[{"id":"ITEM-1","itemData":{"DOI":"10.1109/HNICEM.2018.8666373","author":[{"dropping-particle":"","family":"Tagle","given":"Sean","non-dropping-particle":"","parse-names":false,"suffix":""},{"dropping-particle":"","family":"Pena","given":"Rica","non-dropping-particle":"","parse-names":false,"suffix":""},{"dropping-particle":"","family":"Oblea","given":"Frances","non-dropping-particle":"","parse-names":false,"suffix":""},{"dropping-particle":"","family":"Benoza","given":"Hans","non-dropping-particle":"","parse-names":false,"suffix":""},{"dropping-particle":"","family":"Ledesma","given":"Nadine","non-dropping-particle":"","parse-names":false,"suffix":""},{"dropping-particle":"","family":"Gonzaga","given":"Jeremias","non-dropping-particle":"","parse-names":false,"suffix":""},{"dropping-particle":"","family":"Lim","given":"Laurence A Gan","non-dropping-particle":"","parse-names":false,"suffix":""}],"container-title":"2018 IEEE 10th International Conference on Humanoid, Nanotechnology, Information Technology,Communication and Control, Environment and Management (HNICEM)","id":"ITEM-1","issued":{"date-parts":[["2018"]]},"page":"1-5","title":"Development of an Automated Data Acquisition System for Hydroponic Farming","type":"paper-conference"},"uris":["http://www.mendeley.com/documents/?uuid=ac9ba5d9-3501-331a-9f06-0edcac3e6c80"]}],"mendeley":{"formattedCitation":"[28]","plainTextFormattedCitation":"[28]","previouslyFormattedCitation":"[28]"},"properties":{"noteIndex":0},"schema":"https://github.com/citation-style-language/schema/raw/master/csl-citation.json"}</w:instrText>
      </w:r>
      <w:r w:rsidRPr="00C77BE1" w:rsidR="00002510">
        <w:rPr>
          <w:lang w:val="es-EC"/>
        </w:rPr>
        <w:fldChar w:fldCharType="separate"/>
      </w:r>
      <w:r w:rsidRPr="00C77BE1" w:rsidR="00CD2B48">
        <w:rPr>
          <w:noProof/>
          <w:lang w:val="es-EC"/>
        </w:rPr>
        <w:t>[28]</w:t>
      </w:r>
      <w:r w:rsidRPr="00C77BE1" w:rsidR="00002510">
        <w:rPr>
          <w:lang w:val="es-EC"/>
        </w:rPr>
        <w:fldChar w:fldCharType="end"/>
      </w:r>
      <w:r w:rsidRPr="00C77BE1" w:rsidR="00AE0904">
        <w:rPr>
          <w:lang w:val="es-EC"/>
        </w:rPr>
        <w:fldChar w:fldCharType="begin" w:fldLock="1"/>
      </w:r>
      <w:r w:rsidR="00940364">
        <w:rPr>
          <w:lang w:val="es-EC"/>
        </w:rPr>
        <w:instrText>ADDIN CSL_CITATION {"citationItems":[{"id":"ITEM-1","itemData":{"DOI":"10.3390/technologies10010026","ISSN":"2227-7080","abstract":"This paper presents the design and implementation of iPONICS: an intelligent, low-cost IoT-based control and monitoring system for hydroponics greenhouses. The system is based on three types of sensor nodes. The main (master) node is responsible for controlling the pump, monitoring the quality of the water in the greenhouse and aggregating and transmitting the data from the slave nodes. Environment sensing slave nodes monitor the ambient conditions in the greenhouse and transmit the data to the main node. Security nodes monitor activity (movement in the area). The system monitors water quality and greenhouse temperature and humidity, ensuring that crops grow under optimal conditions according to hydroponics guidelines. Remote monitoring for the greenhouse keepers is facilitated by monitoring these parameters via connecting to a website. An innovative fuzzy inference engine determines the plant irrigation duration. The system is optimized for low power consumption in order to facilitate off-grid operation. Preliminary reliability analysis indicates that the system can tolerate various transient faults without requiring intervention.","author":[{"dropping-particle":"","family":"Tatas","given":"Konstantinos","non-dropping-particle":"","parse-names":false,"suffix":""},{"dropping-particle":"","family":"Al-Zoubi","given":"Ahmad","non-dropping-particle":"","parse-names":false,"suffix":""},{"dropping-particle":"","family":"Christofides","given":"Nicholas","non-dropping-particle":"","parse-names":false,"suffix":""},{"dropping-particle":"","family":"Zannettis","given":"Chrysostomos","non-dropping-particle":"","parse-names":false,"suffix":""},{"dropping-particle":"","family":"Chrysostomou","given":"Michael","non-dropping-particle":"","parse-names":false,"suffix":""},{"dropping-particle":"","family":"Panteli","given":"Stavros","non-dropping-particle":"","parse-names":false,"suffix":""},{"dropping-particle":"","family":"Antoniou","given":"Anthony","non-dropping-particle":"","parse-names":false,"suffix":""}],"container-title":"Technologies","id":"ITEM-1","issue":"1","issued":{"date-parts":[["2022"]]},"title":"Reliable IoT-Based Monitoring and Control of Hydroponic Systems","type":"article-journal","volume":"10"},"uris":["http://www.mendeley.com/documents/?uuid=1e110922-8392-3be5-8cdc-18cd84ebca04"]}],"mendeley":{"formattedCitation":"[30]","plainTextFormattedCitation":"[30]","previouslyFormattedCitation":"[30]"},"properties":{"noteIndex":0},"schema":"https://github.com/citation-style-language/schema/raw/master/csl-citation.json"}</w:instrText>
      </w:r>
      <w:r w:rsidRPr="00C77BE1" w:rsidR="00AE0904">
        <w:rPr>
          <w:lang w:val="es-EC"/>
        </w:rPr>
        <w:fldChar w:fldCharType="separate"/>
      </w:r>
      <w:r w:rsidRPr="00C77BE1" w:rsidR="00CD2B48">
        <w:rPr>
          <w:noProof/>
          <w:lang w:val="es-EC"/>
        </w:rPr>
        <w:t>[30]</w:t>
      </w:r>
      <w:r w:rsidRPr="00C77BE1" w:rsidR="00AE0904">
        <w:rPr>
          <w:lang w:val="es-EC"/>
        </w:rPr>
        <w:fldChar w:fldCharType="end"/>
      </w:r>
      <w:r w:rsidRPr="00C77BE1" w:rsidR="00D84158">
        <w:rPr>
          <w:lang w:val="es-EC"/>
        </w:rPr>
        <w:t>,</w:t>
      </w:r>
      <w:r w:rsidRPr="00C77BE1" w:rsidR="005B7708">
        <w:rPr>
          <w:lang w:val="es-EC"/>
        </w:rPr>
        <w:t xml:space="preserve"> </w:t>
      </w:r>
      <w:r w:rsidRPr="00C77BE1" w:rsidR="003B1A27">
        <w:rPr>
          <w:lang w:val="es-EC"/>
        </w:rPr>
        <w:t>Arduino Uno</w:t>
      </w:r>
      <w:r w:rsidRPr="00C77BE1" w:rsidR="009439A8">
        <w:rPr>
          <w:lang w:val="es-EC"/>
        </w:rPr>
        <w:t xml:space="preserve"> </w:t>
      </w:r>
      <w:r w:rsidRPr="00C77BE1" w:rsidR="009439A8">
        <w:rPr>
          <w:lang w:val="es-EC"/>
        </w:rPr>
        <w:fldChar w:fldCharType="begin" w:fldLock="1"/>
      </w:r>
      <w:r w:rsidR="00940364">
        <w:rPr>
          <w:lang w:val="es-EC"/>
        </w:rPr>
        <w:instrText>ADDIN CSL_CITATION {"citationItems":[{"id":"ITEM-1","itemData":{"DOI":"10.3390/en13020289","ISSN":"19961073","abstract":"As the world population is increasing rapidly, food and water demands are the most crucial problem for humanity. In some areas of the world, water or environment is unsuitable for plant growth; hydroponic systems can provide a suitable environment for crop production with effective management of natural resources. Internet of Things paradigm based automated systems has been creating an excellent opportunity for monitoring and controlling agriculture by minimizing the cost and maximizing the profit significantly over the past decade. The reduction of the cost can be achieved by sufficient usage of resources and setting up optimum operational parameters for agricultural devices. This paper presents an optimization scheme with novel objective function for hydroponics environment parameters management with efficient energy consumption. The proposed approach provides optimal energy and resource utilization in the hydroponics system with setting up a working level and operational duration to the actuators. We have developed an optimization scheme with objective function for optimal humidity and water level control based on fuzzy logic, which can support the optimal measurement for crop growth with energy efficiency. Fuzzy logic control is applied for the compromise between actuators working level and operational duration. A real hydroponics environment has been implemented and presented to evaluate the effectiveness of the proposed approach. It can be assessed through the simulation results that the optimization module achieves a signification reduction (18%) in energy consumption as compared to the other scheme.","author":[{"dropping-particle":"","family":"Khudoyberdiev","given":"Azimbek","non-dropping-particle":"","parse-names":false,"suffix":""},{"dropping-particle":"","family":"Ahmad","given":"Shabir","non-dropping-particle":"","parse-names":false,"suffix":""},{"dropping-particle":"","family":"Ullah","given":"Israr","non-dropping-particle":"","parse-names":false,"suffix":""},{"dropping-particle":"","family":"Kim","given":"Do Hyeun","non-dropping-particle":"","parse-names":false,"suffix":""}],"container-title":"Energies","id":"ITEM-1","issue":"2","issued":{"date-parts":[["2020"]]},"publisher":"MDPI AG","title":"An optimization scheme based on fuzzy logic control for efficient energy consumption in hydroponics environment","type":"article-journal","volume":"13"},"uris":["http://www.mendeley.com/documents/?uuid=25cc2c80-cd4a-3b97-8f0f-f35a27789ebc"]}],"mendeley":{"formattedCitation":"[24]","plainTextFormattedCitation":"[24]","previouslyFormattedCitation":"[24]"},"properties":{"noteIndex":0},"schema":"https://github.com/citation-style-language/schema/raw/master/csl-citation.json"}</w:instrText>
      </w:r>
      <w:r w:rsidRPr="00C77BE1" w:rsidR="009439A8">
        <w:rPr>
          <w:lang w:val="es-EC"/>
        </w:rPr>
        <w:fldChar w:fldCharType="separate"/>
      </w:r>
      <w:r w:rsidRPr="00C77BE1" w:rsidR="00CD2B48">
        <w:rPr>
          <w:noProof/>
          <w:lang w:val="es-EC"/>
        </w:rPr>
        <w:t>[24]</w:t>
      </w:r>
      <w:r w:rsidRPr="00C77BE1" w:rsidR="009439A8">
        <w:rPr>
          <w:lang w:val="es-EC"/>
        </w:rPr>
        <w:fldChar w:fldCharType="end"/>
      </w:r>
      <w:r w:rsidRPr="00C77BE1" w:rsidR="003D3C31">
        <w:rPr>
          <w:lang w:val="es-EC"/>
        </w:rPr>
        <w:fldChar w:fldCharType="begin" w:fldLock="1"/>
      </w:r>
      <w:r w:rsidR="00940364">
        <w:rPr>
          <w:lang w:val="es-EC"/>
        </w:rPr>
        <w:instrText>ADDIN CSL_CITATION {"citationItems":[{"id":"ITEM-1","itemData":{"DOI":"10.1109/CITSM.2017.8089268","ISBN":"9781538627372","abstract":"The significant decrease in agricultural land and the rapid development of hydroponic system technology such as Nutrient Film Technique (NFT), have brought huge challenge to farmers. This hydroponic system requires special attention to several parameters such as the water temperature, water level, acidity (pH), and the concentration of the nutrient (EC/PPM). We first monitor and collect information from NFT Hydroponic farmer and then systematically evaluate and analyze them. Unfortunately, it is still controlled by using the conventional way (human), for example in controlling the concentrations of nutrient has to be done at least once a day, so much time is wasted. In addressing these issues, we need a system that can be applied and used easily. We built a hydroponic monitoring and automation system that can monitored using sensors connected to the Arduino Uno microcontrollerm, Wi-Fi module ESP8266 and Raspberry Pi 2 Model B microcomputers as the webserver with the concept Internet of Things, in which each block hydroponic farming can communicate with the webserver (broker). Web used as the interface of the system that allows user to monitor and control the NFT hydroponic farming. The NFT hydroponic web interface management systems using a responsive web framework, such as Bootstrap for the front-end, JQuery and JavaScript libraries. The result shows that this system helps farmers to increase the effectivity and efficiency on monitoring and controlling NFT Hydroponic Farm.","author":[{"dropping-particle":"","family":"Crisnapati","given":"Padma Nyoman","non-dropping-particle":"","parse-names":false,"suffix":""},{"dropping-particle":"","family":"Wardana","given":"I. Nyoman Kusuma","non-dropping-particle":"","parse-names":false,"suffix":""},{"dropping-particle":"","family":"Aryanto","given":"I. Komang Agus Ady","non-dropping-particle":"","parse-names":false,"suffix":""},{"dropping-particle":"","family":"Hermawan","given":"Agus","non-dropping-particle":"","parse-names":false,"suffix":""}],"container-title":"2017 5th International Conference on Cyber and IT Service Management, CITSM 2017","id":"ITEM-1","issued":{"date-parts":[["2017","10","27"]]},"publisher":"Institute of Electrical and Electronics Engineers Inc.","title":"Hommons: Hydroponic management and monitoring system for an IOT based NFT farm using web technology","type":"paper-conference"},"uris":["http://www.mendeley.com/documents/?uuid=2160d495-498d-31e1-914a-6ac72296184f"]}],"mendeley":{"formattedCitation":"[26]","plainTextFormattedCitation":"[26]","previouslyFormattedCitation":"[26]"},"properties":{"noteIndex":0},"schema":"https://github.com/citation-style-language/schema/raw/master/csl-citation.json"}</w:instrText>
      </w:r>
      <w:r w:rsidRPr="00C77BE1" w:rsidR="003D3C31">
        <w:rPr>
          <w:lang w:val="es-EC"/>
        </w:rPr>
        <w:fldChar w:fldCharType="separate"/>
      </w:r>
      <w:r w:rsidRPr="00C77BE1" w:rsidR="00CD2B48">
        <w:rPr>
          <w:noProof/>
          <w:lang w:val="es-EC"/>
        </w:rPr>
        <w:t>[26]</w:t>
      </w:r>
      <w:r w:rsidRPr="00C77BE1" w:rsidR="003D3C31">
        <w:rPr>
          <w:lang w:val="es-EC"/>
        </w:rPr>
        <w:fldChar w:fldCharType="end"/>
      </w:r>
      <w:r w:rsidRPr="00C77BE1" w:rsidR="0093484C">
        <w:rPr>
          <w:lang w:val="es-EC"/>
        </w:rPr>
        <w:fldChar w:fldCharType="begin" w:fldLock="1"/>
      </w:r>
      <w:r w:rsidR="00940364">
        <w:rPr>
          <w:lang w:val="es-EC"/>
        </w:rPr>
        <w:instrText>ADDIN CSL_CITATION {"citationItems":[{"id":"ITEM-1","itemData":{"DOI":"10.1088/1742-6596/978/1/012014","author":[{"dropping-particle":"","family":"Sihombing","given":"Poltak","non-dropping-particle":"","parse-names":false,"suffix":""},{"dropping-particle":"","family":"Karina","given":"N","non-dropping-particle":"","parse-names":false,"suffix":""},{"dropping-particle":"","family":"Tarigan","given":"Jos","non-dropping-particle":"","parse-names":false,"suffix":""},{"dropping-particle":"","family":"Syarif","given":"M","non-dropping-particle":"","parse-names":false,"suffix":""}],"container-title":"Journal of Physics: Conference Series","id":"ITEM-1","issued":{"date-parts":[["2018"]]},"page":"12014","title":"Automated hydroponics nutrition plants systems using arduino uno microcontroller based on android","type":"article-journal","volume":"978"},"uris":["http://www.mendeley.com/documents/?uuid=077dfb01-21bb-3543-9d03-8a7fd5990d6e"]}],"mendeley":{"formattedCitation":"[27]","plainTextFormattedCitation":"[27]","previouslyFormattedCitation":"[27]"},"properties":{"noteIndex":0},"schema":"https://github.com/citation-style-language/schema/raw/master/csl-citation.json"}</w:instrText>
      </w:r>
      <w:r w:rsidRPr="00C77BE1" w:rsidR="0093484C">
        <w:rPr>
          <w:lang w:val="es-EC"/>
        </w:rPr>
        <w:fldChar w:fldCharType="separate"/>
      </w:r>
      <w:r w:rsidRPr="00C77BE1" w:rsidR="00CD2B48">
        <w:rPr>
          <w:noProof/>
          <w:lang w:val="es-EC"/>
        </w:rPr>
        <w:t>[27]</w:t>
      </w:r>
      <w:r w:rsidRPr="00C77BE1" w:rsidR="0093484C">
        <w:rPr>
          <w:lang w:val="es-EC"/>
        </w:rPr>
        <w:fldChar w:fldCharType="end"/>
      </w:r>
      <w:r w:rsidRPr="00C77BE1" w:rsidR="005E3BC6">
        <w:rPr>
          <w:lang w:val="es-EC"/>
        </w:rPr>
        <w:fldChar w:fldCharType="begin" w:fldLock="1"/>
      </w:r>
      <w:r w:rsidR="00940364">
        <w:rPr>
          <w:lang w:val="es-EC"/>
        </w:rPr>
        <w:instrText>ADDIN CSL_CITATION {"citationItems":[{"id":"ITEM-1","itemData":{"abstract":"In this era of technology, the use of technology is growing rapidly. This can also be applied to agricultural systems, one of which is the hydroponic system. In this study, researchers developed a tool using experimental methods and data testing in the form of making a design and …","author":[{"dropping-particle":"","family":"Ardhiansyah","given":"L","non-dropping-particle":"","parse-names":false,"suffix":""},{"dropping-particle":"","family":"Prasetya","given":"D A","non-dropping-particle":"","parse-names":false,"suffix":""}],"id":"ITEM-1","issued":{"date-parts":[["2021"]]},"title":"Design And Implementation Of An Automation System For A Nutrition Pump In Hydroponics Using Arduino Uno","type":"article-journal"},"uris":["http://www.mendeley.com/documents/?uuid=9914acab-44ff-31f5-9489-2281f75713aa"]}],"mendeley":{"formattedCitation":"[29]","plainTextFormattedCitation":"[29]","previouslyFormattedCitation":"[29]"},"properties":{"noteIndex":0},"schema":"https://github.com/citation-style-language/schema/raw/master/csl-citation.json"}</w:instrText>
      </w:r>
      <w:r w:rsidRPr="00C77BE1" w:rsidR="005E3BC6">
        <w:rPr>
          <w:lang w:val="es-EC"/>
        </w:rPr>
        <w:fldChar w:fldCharType="separate"/>
      </w:r>
      <w:r w:rsidRPr="00C77BE1" w:rsidR="00CD2B48">
        <w:rPr>
          <w:noProof/>
          <w:lang w:val="es-EC"/>
        </w:rPr>
        <w:t>[29]</w:t>
      </w:r>
      <w:r w:rsidRPr="00C77BE1" w:rsidR="005E3BC6">
        <w:rPr>
          <w:lang w:val="es-EC"/>
        </w:rPr>
        <w:fldChar w:fldCharType="end"/>
      </w:r>
      <w:r w:rsidRPr="00C77BE1" w:rsidR="00832836">
        <w:rPr>
          <w:lang w:val="es-EC"/>
        </w:rPr>
        <w:t xml:space="preserve">, Arduino NANO </w:t>
      </w:r>
      <w:r w:rsidRPr="00C77BE1" w:rsidR="00E2489B">
        <w:rPr>
          <w:lang w:val="es-EC"/>
        </w:rPr>
        <w:fldChar w:fldCharType="begin" w:fldLock="1"/>
      </w:r>
      <w:r w:rsidR="00940364">
        <w:rPr>
          <w:lang w:val="es-EC"/>
        </w:rPr>
        <w:instrText>ADDIN CSL_CITATION {"citationItems":[{"id":"ITEM-1","itemData":{"DOI":"10.3390/electronics10121400","ISSN":"2079-9292","abstract":"The strawberry market in South Korea is actually the largest market among horticultural crops. Strawberry cultivation in South Korea changed from field cultivation to facility cultivation in order to increase production. However, the decrease in production manpower due to aging is increasing the demand for the automation of strawberry cultivation. Predicting the harvest of strawberries is an important research topic, as strawberry production requires the most manpower for harvest. In addition, the growing environment has a great influence on strawberry production as hydroponic cultivation of strawberries is increasing. In this paper, we design and implement an integrated system that monitors strawberry hydroponic environmental data and determines when to harvest with the concept of IoT-Edge-AI-Cloud. The proposed monitoring system collects, stores and visualizes strawberry growing environment data. The proposed harvest decision system classifies the strawberry maturity level in images using a deep learning algorithm. The monitoring and analysis results are visualized in an integrated interface, which provides a variety of basic data for strawberry cultivation. Even if the strawberry cultivation area increases, the proposed system can be easily expanded and flexibly based on a virtualized container with the concept of IoT-Edge-AI-Cloud. The monitoring system was verified by monitoring a hydroponic strawberry environment for 4 months. In addition, the harvest decision system was verified using strawberry pictures acquired from Smart Berry Farm.","author":[{"dropping-particle":"","family":"Park","given":"Sun","non-dropping-particle":"","parse-names":false,"suffix":""},{"dropping-particle":"","family":"Kim","given":"JongWon","non-dropping-particle":"","parse-names":false,"suffix":""}],"container-title":"Electronics","id":"ITEM-1","issue":"12","issued":{"date-parts":[["2021"]]},"title":"Design and Implementation of a Hydroponic Strawberry Monitoring and Harvesting Timing Information Supporting System Based on Nano AI-Cloud and IoT-Edge","type":"article-journal","volume":"10"},"uris":["http://www.mendeley.com/documents/?uuid=1d49271d-4535-3bff-8fa6-4deedbcac267"]}],"mendeley":{"formattedCitation":"[20]","plainTextFormattedCitation":"[20]","previouslyFormattedCitation":"[20]"},"properties":{"noteIndex":0},"schema":"https://github.com/citation-style-language/schema/raw/master/csl-citation.json"}</w:instrText>
      </w:r>
      <w:r w:rsidRPr="00C77BE1" w:rsidR="00E2489B">
        <w:rPr>
          <w:lang w:val="es-EC"/>
        </w:rPr>
        <w:fldChar w:fldCharType="separate"/>
      </w:r>
      <w:r w:rsidRPr="00C77BE1" w:rsidR="00CD2B48">
        <w:rPr>
          <w:noProof/>
          <w:lang w:val="es-EC"/>
        </w:rPr>
        <w:t>[20]</w:t>
      </w:r>
      <w:r w:rsidRPr="00C77BE1" w:rsidR="00E2489B">
        <w:rPr>
          <w:lang w:val="es-EC"/>
        </w:rPr>
        <w:fldChar w:fldCharType="end"/>
      </w:r>
      <w:r w:rsidRPr="00C77BE1" w:rsidR="00832836">
        <w:rPr>
          <w:lang w:val="es-EC"/>
        </w:rPr>
        <w:t xml:space="preserve"> y Ardu</w:t>
      </w:r>
      <w:r w:rsidRPr="00C77BE1" w:rsidR="004B1A1E">
        <w:rPr>
          <w:lang w:val="es-EC"/>
        </w:rPr>
        <w:t>in</w:t>
      </w:r>
      <w:r w:rsidRPr="00C77BE1" w:rsidR="00832836">
        <w:rPr>
          <w:lang w:val="es-EC"/>
        </w:rPr>
        <w:t>o</w:t>
      </w:r>
      <w:r w:rsidRPr="00C77BE1" w:rsidR="004B1A1E">
        <w:rPr>
          <w:lang w:val="es-EC"/>
        </w:rPr>
        <w:t xml:space="preserve"> Mega MDK</w:t>
      </w:r>
      <w:r w:rsidRPr="00C77BE1" w:rsidR="000C074B">
        <w:rPr>
          <w:lang w:val="es-EC"/>
        </w:rPr>
        <w:t xml:space="preserve"> </w:t>
      </w:r>
      <w:r w:rsidRPr="00C77BE1" w:rsidR="008D2C04">
        <w:rPr>
          <w:lang w:val="es-EC"/>
        </w:rPr>
        <w:fldChar w:fldCharType="begin" w:fldLock="1"/>
      </w:r>
      <w:r w:rsidR="00940364">
        <w:rPr>
          <w:lang w:val="es-EC"/>
        </w:rPr>
        <w:instrText>ADDIN CSL_CITATION {"citationItems":[{"id":"ITEM-1","itemData":{"DOI":"10.1109/ACCESS.2021.3050391","author":[{"dropping-particle":"","family":"Almadani","given":"Basem","non-dropping-particle":"","parse-names":false,"suffix":""},{"dropping-particle":"","family":"Mostafa","given":"Saud Mohammad","non-dropping-particle":"","parse-names":false,"suffix":""}],"container-title":"IEEE Access","id":"ITEM-1","issued":{"date-parts":[["2021"]]},"page":"10070-10088","title":"IIoT Based Multimodal Communication Model for Agriculture and Agro-Industries","type":"article-journal","volume":"9"},"uris":["http://www.mendeley.com/documents/?uuid=2a73bc9b-9455-325f-964e-4844a8297501"]}],"mendeley":{"formattedCitation":"[32]","plainTextFormattedCitation":"[32]","previouslyFormattedCitation":"[32]"},"properties":{"noteIndex":0},"schema":"https://github.com/citation-style-language/schema/raw/master/csl-citation.json"}</w:instrText>
      </w:r>
      <w:r w:rsidRPr="00C77BE1" w:rsidR="008D2C04">
        <w:rPr>
          <w:lang w:val="es-EC"/>
        </w:rPr>
        <w:fldChar w:fldCharType="separate"/>
      </w:r>
      <w:r w:rsidRPr="00C77BE1" w:rsidR="00CD2B48">
        <w:rPr>
          <w:noProof/>
          <w:lang w:val="es-EC"/>
        </w:rPr>
        <w:t>[32]</w:t>
      </w:r>
      <w:r w:rsidRPr="00C77BE1" w:rsidR="008D2C04">
        <w:rPr>
          <w:lang w:val="es-EC"/>
        </w:rPr>
        <w:fldChar w:fldCharType="end"/>
      </w:r>
      <w:r w:rsidRPr="00C77BE1" w:rsidR="00F12FC0">
        <w:rPr>
          <w:lang w:val="es-EC"/>
        </w:rPr>
        <w:t xml:space="preserve">, </w:t>
      </w:r>
      <w:r w:rsidRPr="00C77BE1" w:rsidR="00D902CB">
        <w:rPr>
          <w:lang w:val="es-EC"/>
        </w:rPr>
        <w:t xml:space="preserve">estos </w:t>
      </w:r>
      <w:r w:rsidRPr="00C77BE1" w:rsidR="00AB4955">
        <w:rPr>
          <w:lang w:val="es-EC"/>
        </w:rPr>
        <w:t>funcionan como un controlador para los procesos generales de</w:t>
      </w:r>
      <w:r w:rsidRPr="00C77BE1" w:rsidR="00356FD2">
        <w:rPr>
          <w:lang w:val="es-EC"/>
        </w:rPr>
        <w:t xml:space="preserve"> los proyectos</w:t>
      </w:r>
      <w:r w:rsidRPr="00C77BE1" w:rsidR="00767817">
        <w:rPr>
          <w:lang w:val="es-EC"/>
        </w:rPr>
        <w:t>. A</w:t>
      </w:r>
      <w:r w:rsidRPr="00C77BE1" w:rsidR="001C04E5">
        <w:rPr>
          <w:lang w:val="es-EC"/>
        </w:rPr>
        <w:t>demás</w:t>
      </w:r>
      <w:r w:rsidRPr="00C77BE1" w:rsidR="00790BC4">
        <w:rPr>
          <w:lang w:val="es-EC"/>
        </w:rPr>
        <w:t>, se identifica</w:t>
      </w:r>
      <w:r w:rsidRPr="00C77BE1" w:rsidR="00767817">
        <w:rPr>
          <w:lang w:val="es-EC"/>
        </w:rPr>
        <w:t>r</w:t>
      </w:r>
      <w:r w:rsidRPr="00C77BE1" w:rsidR="00C04D7E">
        <w:rPr>
          <w:lang w:val="es-EC"/>
        </w:rPr>
        <w:t xml:space="preserve">on </w:t>
      </w:r>
      <w:r w:rsidRPr="00C77BE1" w:rsidR="00AD26C9">
        <w:rPr>
          <w:lang w:val="es-EC"/>
        </w:rPr>
        <w:t>dos</w:t>
      </w:r>
      <w:r w:rsidRPr="00C77BE1" w:rsidR="002930AD">
        <w:rPr>
          <w:lang w:val="es-EC"/>
        </w:rPr>
        <w:t xml:space="preserve"> proyectos </w:t>
      </w:r>
      <w:r w:rsidRPr="00C77BE1" w:rsidR="00011083">
        <w:rPr>
          <w:lang w:val="es-EC"/>
        </w:rPr>
        <w:t xml:space="preserve">que </w:t>
      </w:r>
      <w:r w:rsidRPr="00C77BE1" w:rsidR="005A6F34">
        <w:rPr>
          <w:lang w:val="es-EC"/>
        </w:rPr>
        <w:t>junto a las placas Arduino</w:t>
      </w:r>
      <w:r w:rsidRPr="00C77BE1" w:rsidR="00436BA0">
        <w:rPr>
          <w:lang w:val="es-EC"/>
        </w:rPr>
        <w:t xml:space="preserve"> utiliz</w:t>
      </w:r>
      <w:r w:rsidRPr="00C77BE1" w:rsidR="00E23543">
        <w:rPr>
          <w:lang w:val="es-EC"/>
        </w:rPr>
        <w:t>a</w:t>
      </w:r>
      <w:r w:rsidRPr="00C77BE1" w:rsidR="00D70AFD">
        <w:rPr>
          <w:lang w:val="es-EC"/>
        </w:rPr>
        <w:t>n</w:t>
      </w:r>
      <w:r w:rsidRPr="00C77BE1" w:rsidR="009D71A4">
        <w:rPr>
          <w:lang w:val="es-EC"/>
        </w:rPr>
        <w:t xml:space="preserve"> </w:t>
      </w:r>
      <w:r w:rsidRPr="00C77BE1" w:rsidR="00C47BDD">
        <w:rPr>
          <w:lang w:val="es-EC"/>
        </w:rPr>
        <w:t xml:space="preserve">el módulo </w:t>
      </w:r>
      <w:r w:rsidRPr="00C77BE1" w:rsidR="004D2D52">
        <w:rPr>
          <w:lang w:val="es-EC"/>
        </w:rPr>
        <w:t xml:space="preserve">Wifi </w:t>
      </w:r>
      <w:r w:rsidRPr="00C77BE1" w:rsidR="008E0C50">
        <w:rPr>
          <w:lang w:val="es-EC"/>
        </w:rPr>
        <w:t xml:space="preserve">ESP8266 </w:t>
      </w:r>
      <w:r w:rsidRPr="00C77BE1" w:rsidR="008E0C50">
        <w:rPr>
          <w:lang w:val="es-EC"/>
        </w:rPr>
        <w:fldChar w:fldCharType="begin" w:fldLock="1"/>
      </w:r>
      <w:r w:rsidR="00940364">
        <w:rPr>
          <w:lang w:val="es-EC"/>
        </w:rPr>
        <w:instrText>ADDIN CSL_CITATION {"citationItems":[{"id":"ITEM-1","itemData":{"abstract":"In this era of technology, the use of technology is growing rapidly. This can also be applied to agricultural systems, one of which is the hydroponic system. In this study, researchers developed a tool using experimental methods and data testing in the form of making a design and …","author":[{"dropping-particle":"","family":"Ardhiansyah","given":"L","non-dropping-particle":"","parse-names":false,"suffix":""},{"dropping-particle":"","family":"Prasetya","given":"D A","non-dropping-particle":"","parse-names":false,"suffix":""}],"id":"ITEM-1","issued":{"date-parts":[["2021"]]},"title":"Design And Implementation Of An Automation System For A Nutrition Pump In Hydroponics Using Arduino Uno","type":"article-journal"},"uris":["http://www.mendeley.com/documents/?uuid=9914acab-44ff-31f5-9489-2281f75713aa"]}],"mendeley":{"formattedCitation":"[29]","plainTextFormattedCitation":"[29]","previouslyFormattedCitation":"[29]"},"properties":{"noteIndex":0},"schema":"https://github.com/citation-style-language/schema/raw/master/csl-citation.json"}</w:instrText>
      </w:r>
      <w:r w:rsidRPr="00C77BE1" w:rsidR="008E0C50">
        <w:rPr>
          <w:lang w:val="es-EC"/>
        </w:rPr>
        <w:fldChar w:fldCharType="separate"/>
      </w:r>
      <w:r w:rsidRPr="00C77BE1" w:rsidR="00CD2B48">
        <w:rPr>
          <w:noProof/>
          <w:lang w:val="es-EC"/>
        </w:rPr>
        <w:t>[29]</w:t>
      </w:r>
      <w:r w:rsidRPr="00C77BE1" w:rsidR="008E0C50">
        <w:rPr>
          <w:lang w:val="es-EC"/>
        </w:rPr>
        <w:fldChar w:fldCharType="end"/>
      </w:r>
      <w:r w:rsidRPr="00C77BE1" w:rsidR="008E0C50">
        <w:rPr>
          <w:lang w:val="es-EC"/>
        </w:rPr>
        <w:fldChar w:fldCharType="begin" w:fldLock="1"/>
      </w:r>
      <w:r w:rsidR="00940364">
        <w:rPr>
          <w:lang w:val="es-EC"/>
        </w:rPr>
        <w:instrText>ADDIN CSL_CITATION {"citationItems":[{"id":"ITEM-1","itemData":{"DOI":"10.3390/en13020289","ISSN":"19961073","abstract":"As the world population is increasing rapidly, food and water demands are the most crucial problem for humanity. In some areas of the world, water or environment is unsuitable for plant growth; hydroponic systems can provide a suitable environment for crop production with effective management of natural resources. Internet of Things paradigm based automated systems has been creating an excellent opportunity for monitoring and controlling agriculture by minimizing the cost and maximizing the profit significantly over the past decade. The reduction of the cost can be achieved by sufficient usage of resources and setting up optimum operational parameters for agricultural devices. This paper presents an optimization scheme with novel objective function for hydroponics environment parameters management with efficient energy consumption. The proposed approach provides optimal energy and resource utilization in the hydroponics system with setting up a working level and operational duration to the actuators. We have developed an optimization scheme with objective function for optimal humidity and water level control based on fuzzy logic, which can support the optimal measurement for crop growth with energy efficiency. Fuzzy logic control is applied for the compromise between actuators working level and operational duration. A real hydroponics environment has been implemented and presented to evaluate the effectiveness of the proposed approach. It can be assessed through the simulation results that the optimization module achieves a signification reduction (18%) in energy consumption as compared to the other scheme.","author":[{"dropping-particle":"","family":"Khudoyberdiev","given":"Azimbek","non-dropping-particle":"","parse-names":false,"suffix":""},{"dropping-particle":"","family":"Ahmad","given":"Shabir","non-dropping-particle":"","parse-names":false,"suffix":""},{"dropping-particle":"","family":"Ullah","given":"Israr","non-dropping-particle":"","parse-names":false,"suffix":""},{"dropping-particle":"","family":"Kim","given":"Do Hyeun","non-dropping-particle":"","parse-names":false,"suffix":""}],"container-title":"Energies","id":"ITEM-1","issue":"2","issued":{"date-parts":[["2020"]]},"publisher":"MDPI AG","title":"An optimization scheme based on fuzzy logic control for efficient energy consumption in hydroponics environment","type":"article-journal","volume":"13"},"uris":["http://www.mendeley.com/documents/?uuid=25cc2c80-cd4a-3b97-8f0f-f35a27789ebc"]}],"mendeley":{"formattedCitation":"[24]","plainTextFormattedCitation":"[24]","previouslyFormattedCitation":"[24]"},"properties":{"noteIndex":0},"schema":"https://github.com/citation-style-language/schema/raw/master/csl-citation.json"}</w:instrText>
      </w:r>
      <w:r w:rsidRPr="00C77BE1" w:rsidR="008E0C50">
        <w:rPr>
          <w:lang w:val="es-EC"/>
        </w:rPr>
        <w:fldChar w:fldCharType="separate"/>
      </w:r>
      <w:r w:rsidRPr="00C77BE1" w:rsidR="00CD2B48">
        <w:rPr>
          <w:noProof/>
          <w:lang w:val="es-EC"/>
        </w:rPr>
        <w:t>[24]</w:t>
      </w:r>
      <w:r w:rsidRPr="00C77BE1" w:rsidR="008E0C50">
        <w:rPr>
          <w:lang w:val="es-EC"/>
        </w:rPr>
        <w:fldChar w:fldCharType="end"/>
      </w:r>
      <w:r w:rsidRPr="00C77BE1" w:rsidR="00FC76B3">
        <w:rPr>
          <w:lang w:val="es-EC"/>
        </w:rPr>
        <w:t xml:space="preserve">, </w:t>
      </w:r>
      <w:r w:rsidRPr="00C77BE1" w:rsidR="0009441B">
        <w:rPr>
          <w:lang w:val="es-EC"/>
        </w:rPr>
        <w:t>el</w:t>
      </w:r>
      <w:r w:rsidRPr="00C77BE1" w:rsidR="0019256A">
        <w:rPr>
          <w:lang w:val="es-EC"/>
        </w:rPr>
        <w:t xml:space="preserve"> uso de este módulo en los proyectos tiene como objetivo</w:t>
      </w:r>
      <w:r w:rsidRPr="00C77BE1" w:rsidR="001173DA">
        <w:rPr>
          <w:lang w:val="es-EC"/>
        </w:rPr>
        <w:t xml:space="preserve"> interpretar los datos leídos por los sensores y enviarlos</w:t>
      </w:r>
      <w:r w:rsidRPr="00C77BE1" w:rsidR="00456C4E">
        <w:rPr>
          <w:lang w:val="es-EC"/>
        </w:rPr>
        <w:t xml:space="preserve"> mediante Wifi</w:t>
      </w:r>
      <w:r w:rsidRPr="00C77BE1" w:rsidR="001173DA">
        <w:rPr>
          <w:lang w:val="es-EC"/>
        </w:rPr>
        <w:t xml:space="preserve"> a otros dispositivos conectados</w:t>
      </w:r>
      <w:r w:rsidRPr="00C77BE1" w:rsidR="00916A35">
        <w:rPr>
          <w:lang w:val="es-EC"/>
        </w:rPr>
        <w:t>.</w:t>
      </w:r>
    </w:p>
    <w:p w:rsidRPr="00842F2F" w:rsidR="00040A19" w:rsidP="00842F2F" w:rsidRDefault="003E51DC" w14:paraId="1EAA2F75" w14:textId="2B45D37F">
      <w:pPr>
        <w:pStyle w:val="p1a"/>
        <w:spacing w:line="240" w:lineRule="auto"/>
        <w:ind w:firstLine="227"/>
        <w:rPr>
          <w:lang w:val="es-EC"/>
        </w:rPr>
      </w:pPr>
      <w:r w:rsidRPr="00842F2F">
        <w:rPr>
          <w:lang w:val="es-EC"/>
        </w:rPr>
        <w:t>Además, se analizó</w:t>
      </w:r>
      <w:r w:rsidRPr="00842F2F" w:rsidR="005709EE">
        <w:rPr>
          <w:lang w:val="es-EC"/>
        </w:rPr>
        <w:t xml:space="preserve"> la </w:t>
      </w:r>
      <w:r w:rsidRPr="00842F2F" w:rsidR="00C67349">
        <w:rPr>
          <w:lang w:val="es-EC"/>
        </w:rPr>
        <w:t xml:space="preserve">frecuencia </w:t>
      </w:r>
      <w:r w:rsidRPr="00842F2F" w:rsidR="000A76BC">
        <w:rPr>
          <w:lang w:val="es-EC"/>
        </w:rPr>
        <w:t>de uso</w:t>
      </w:r>
      <w:r w:rsidRPr="00842F2F" w:rsidR="00D76D74">
        <w:rPr>
          <w:lang w:val="es-EC"/>
        </w:rPr>
        <w:t xml:space="preserve"> de diferentes tipos de sensores</w:t>
      </w:r>
      <w:r w:rsidRPr="00842F2F" w:rsidR="00825414">
        <w:rPr>
          <w:lang w:val="es-EC"/>
        </w:rPr>
        <w:t xml:space="preserve"> en estos sistemas</w:t>
      </w:r>
      <w:r w:rsidRPr="00842F2F" w:rsidR="00BB68DA">
        <w:rPr>
          <w:lang w:val="es-EC"/>
        </w:rPr>
        <w:t>,</w:t>
      </w:r>
      <w:r w:rsidRPr="00842F2F" w:rsidR="006A2782">
        <w:rPr>
          <w:lang w:val="es-EC"/>
        </w:rPr>
        <w:t xml:space="preserve"> </w:t>
      </w:r>
      <w:r w:rsidRPr="00842F2F" w:rsidR="000C6E34">
        <w:rPr>
          <w:lang w:val="es-EC"/>
        </w:rPr>
        <w:t xml:space="preserve">encontrando así </w:t>
      </w:r>
      <w:r w:rsidRPr="00842F2F" w:rsidR="008171AC">
        <w:rPr>
          <w:lang w:val="es-EC"/>
        </w:rPr>
        <w:t xml:space="preserve">que los sensores con mayor a menor frecuencia son los siguientes: </w:t>
      </w:r>
      <w:r w:rsidRPr="00842F2F" w:rsidR="00917108">
        <w:rPr>
          <w:lang w:val="es-EC"/>
        </w:rPr>
        <w:t>p</w:t>
      </w:r>
      <w:r w:rsidRPr="00842F2F" w:rsidR="00015C82">
        <w:rPr>
          <w:lang w:val="es-EC"/>
        </w:rPr>
        <w:t>H</w:t>
      </w:r>
      <w:r w:rsidRPr="00842F2F" w:rsidR="00917108">
        <w:rPr>
          <w:lang w:val="es-EC"/>
        </w:rPr>
        <w:t xml:space="preserve">, </w:t>
      </w:r>
      <w:r w:rsidRPr="00842F2F" w:rsidR="00C21102">
        <w:rPr>
          <w:lang w:val="es-EC"/>
        </w:rPr>
        <w:t>temperatura</w:t>
      </w:r>
      <w:r w:rsidRPr="00842F2F" w:rsidR="000F2E4A">
        <w:rPr>
          <w:lang w:val="es-EC"/>
        </w:rPr>
        <w:t>,</w:t>
      </w:r>
      <w:r w:rsidRPr="00842F2F" w:rsidR="00AE37D9">
        <w:rPr>
          <w:lang w:val="es-EC"/>
        </w:rPr>
        <w:t xml:space="preserve"> </w:t>
      </w:r>
      <w:r w:rsidRPr="00842F2F" w:rsidR="00753C68">
        <w:rPr>
          <w:lang w:val="es-EC"/>
        </w:rPr>
        <w:t>conductividad eléctrica, nivel de agua,</w:t>
      </w:r>
      <w:r w:rsidRPr="00842F2F" w:rsidR="002E211E">
        <w:rPr>
          <w:lang w:val="es-EC"/>
        </w:rPr>
        <w:t xml:space="preserve"> ultrasonido, </w:t>
      </w:r>
      <w:r w:rsidRPr="00842F2F" w:rsidR="00076C58">
        <w:rPr>
          <w:lang w:val="es-EC"/>
        </w:rPr>
        <w:t>humedad</w:t>
      </w:r>
      <w:r w:rsidRPr="00842F2F" w:rsidR="00483307">
        <w:rPr>
          <w:lang w:val="es-EC"/>
        </w:rPr>
        <w:t xml:space="preserve">, </w:t>
      </w:r>
      <w:r w:rsidRPr="00842F2F" w:rsidR="00B7218A">
        <w:rPr>
          <w:lang w:val="es-EC"/>
        </w:rPr>
        <w:t>pr</w:t>
      </w:r>
      <w:r w:rsidRPr="00842F2F" w:rsidR="00E0410E">
        <w:rPr>
          <w:lang w:val="es-EC"/>
        </w:rPr>
        <w:t>o</w:t>
      </w:r>
      <w:r w:rsidRPr="00842F2F" w:rsidR="00B7218A">
        <w:rPr>
          <w:lang w:val="es-EC"/>
        </w:rPr>
        <w:t>ximidad</w:t>
      </w:r>
      <w:r w:rsidRPr="00842F2F" w:rsidR="00483307">
        <w:rPr>
          <w:lang w:val="es-EC"/>
        </w:rPr>
        <w:t xml:space="preserve"> y ultrasónico</w:t>
      </w:r>
      <w:r w:rsidRPr="00842F2F" w:rsidR="00E0410E">
        <w:rPr>
          <w:lang w:val="es-EC"/>
        </w:rPr>
        <w:t xml:space="preserve">. Cabe recalcar que </w:t>
      </w:r>
      <w:r w:rsidRPr="00842F2F" w:rsidR="002E6C0B">
        <w:rPr>
          <w:lang w:val="es-EC"/>
        </w:rPr>
        <w:t xml:space="preserve">los sensores de </w:t>
      </w:r>
      <w:r w:rsidRPr="00842F2F" w:rsidR="00D22656">
        <w:rPr>
          <w:lang w:val="es-EC"/>
        </w:rPr>
        <w:t xml:space="preserve">conductividad eléctrica, nivel de agua y </w:t>
      </w:r>
      <w:r w:rsidRPr="00842F2F" w:rsidR="00413F40">
        <w:rPr>
          <w:lang w:val="es-EC"/>
        </w:rPr>
        <w:t xml:space="preserve">ultrasonido tienen la misma frecuencia de </w:t>
      </w:r>
      <w:r w:rsidRPr="00842F2F" w:rsidR="00BD4F15">
        <w:rPr>
          <w:lang w:val="es-EC"/>
        </w:rPr>
        <w:t>us</w:t>
      </w:r>
      <w:r w:rsidRPr="00842F2F" w:rsidR="00FD2EFC">
        <w:rPr>
          <w:lang w:val="es-EC"/>
        </w:rPr>
        <w:t xml:space="preserve">o. La función principal de los sensores </w:t>
      </w:r>
      <w:r w:rsidRPr="00842F2F" w:rsidR="008F314E">
        <w:rPr>
          <w:lang w:val="es-EC"/>
        </w:rPr>
        <w:t>en estos proyectos es la de monitorear</w:t>
      </w:r>
      <w:r w:rsidRPr="00842F2F" w:rsidR="00572E98">
        <w:rPr>
          <w:lang w:val="es-EC"/>
        </w:rPr>
        <w:t xml:space="preserve"> y controlar</w:t>
      </w:r>
      <w:r w:rsidRPr="00842F2F" w:rsidR="00600E91">
        <w:rPr>
          <w:lang w:val="es-EC"/>
        </w:rPr>
        <w:t xml:space="preserve"> las condiciones ambientales </w:t>
      </w:r>
      <w:r w:rsidRPr="00842F2F" w:rsidR="00C64ABB">
        <w:rPr>
          <w:lang w:val="es-EC"/>
        </w:rPr>
        <w:t>y el agua</w:t>
      </w:r>
      <w:r w:rsidRPr="00842F2F" w:rsidR="00CD37D6">
        <w:rPr>
          <w:lang w:val="es-EC"/>
        </w:rPr>
        <w:t xml:space="preserve"> del cultivo</w:t>
      </w:r>
      <w:r w:rsidRPr="00842F2F" w:rsidR="004A3872">
        <w:rPr>
          <w:lang w:val="es-EC"/>
        </w:rPr>
        <w:t>, debido qu</w:t>
      </w:r>
      <w:r w:rsidRPr="00842F2F" w:rsidR="004D58E9">
        <w:rPr>
          <w:lang w:val="es-EC"/>
        </w:rPr>
        <w:t xml:space="preserve">e existen factores más determinantes que otros durante el crecimiento de una planta ya que no todas </w:t>
      </w:r>
      <w:r w:rsidRPr="00842F2F" w:rsidR="00B11C8F">
        <w:rPr>
          <w:lang w:val="es-EC"/>
        </w:rPr>
        <w:t>necesitan las mismas condiciones</w:t>
      </w:r>
      <w:r w:rsidRPr="00842F2F" w:rsidR="00946B92">
        <w:rPr>
          <w:lang w:val="es-EC"/>
        </w:rPr>
        <w:t xml:space="preserve"> </w:t>
      </w:r>
      <w:r w:rsidRPr="00842F2F" w:rsidR="001F6B1B">
        <w:rPr>
          <w:lang w:val="es-EC"/>
        </w:rPr>
        <w:t>ambientale</w:t>
      </w:r>
      <w:r w:rsidRPr="00842F2F" w:rsidR="00C74BE4">
        <w:rPr>
          <w:lang w:val="es-EC"/>
        </w:rPr>
        <w:t>s o cantidad de nutrientes</w:t>
      </w:r>
      <w:r w:rsidRPr="00842F2F" w:rsidR="00986D34">
        <w:rPr>
          <w:lang w:val="es-EC"/>
        </w:rPr>
        <w:t xml:space="preserve"> </w:t>
      </w:r>
      <w:r w:rsidRPr="00C77BE1" w:rsidR="00986D34">
        <w:fldChar w:fldCharType="begin" w:fldLock="1"/>
      </w:r>
      <w:r w:rsidR="00940364">
        <w:rPr>
          <w:lang w:val="es-EC"/>
        </w:rPr>
        <w:instrText>ADDIN CSL_CITATION {"citationItems":[{"id":"ITEM-1","itemData":{"DOI":"10.3390/technologies10010026","ISSN":"2227-7080","abstract":"This paper presents the design and implementation of iPONICS: an intelligent, low-cost IoT-based control and monitoring system for hydroponics greenhouses. The system is based on three types of sensor nodes. The main (master) node is responsible for controlling the pump, monitoring the quality of the water in the greenhouse and aggregating and transmitting the data from the slave nodes. Environment sensing slave nodes monitor the ambient conditions in the greenhouse and transmit the data to the main node. Security nodes monitor activity (movement in the area). The system monitors water quality and greenhouse temperature and humidity, ensuring that crops grow under optimal conditions according to hydroponics guidelines. Remote monitoring for the greenhouse keepers is facilitated by monitoring these parameters via connecting to a website. An innovative fuzzy inference engine determines the plant irrigation duration. The system is optimized for low power consumption in order to facilitate off-grid operation. Preliminary reliability analysis indicates that the system can tolerate various transient faults without requiring intervention.","author":[{"dropping-particle":"","family":"Tatas","given":"Konstantinos","non-dropping-particle":"","parse-names":false,"suffix":""},{"dropping-particle":"","family":"Al-Zoubi","given":"Ahmad","non-dropping-particle":"","parse-names":false,"suffix":""},{"dropping-particle":"","family":"Christofides","given":"Nicholas","non-dropping-particle":"","parse-names":false,"suffix":""},{"dropping-particle":"","family":"Zannettis","given":"Chrysostomos","non-dropping-particle":"","parse-names":false,"suffix":""},{"dropping-particle":"","family":"Chrysostomou","given":"Michael","non-dropping-particle":"","parse-names":false,"suffix":""},{"dropping-particle":"","family":"Panteli","given":"Stavros","non-dropping-particle":"","parse-names":false,"suffix":""},{"dropping-particle":"","family":"Antoniou","given":"Anthony","non-dropping-particle":"","parse-names":false,"suffix":""}],"container-title":"Technologies","id":"ITEM-1","issue":"1","issued":{"date-parts":[["2022"]]},"title":"Reliable IoT-Based Monitoring and Control of Hydroponic Systems","type":"article-journal","volume":"10"},"uris":["http://www.mendeley.com/documents/?uuid=1e110922-8392-3be5-8cdc-18cd84ebca04"]}],"mendeley":{"formattedCitation":"[30]","plainTextFormattedCitation":"[30]","previouslyFormattedCitation":"[30]"},"properties":{"noteIndex":0},"schema":"https://github.com/citation-style-language/schema/raw/master/csl-citation.json"}</w:instrText>
      </w:r>
      <w:r w:rsidRPr="00C77BE1" w:rsidR="00986D34">
        <w:fldChar w:fldCharType="separate"/>
      </w:r>
      <w:r w:rsidRPr="00C77BE1" w:rsidR="00CD2B48">
        <w:rPr>
          <w:noProof/>
          <w:lang w:val="es-EC"/>
        </w:rPr>
        <w:t>[30]</w:t>
      </w:r>
      <w:r w:rsidRPr="00C77BE1" w:rsidR="00986D34">
        <w:fldChar w:fldCharType="end"/>
      </w:r>
      <w:r w:rsidRPr="00C77BE1" w:rsidR="00C74BE4">
        <w:rPr>
          <w:lang w:val="es-EC"/>
        </w:rPr>
        <w:t>.</w:t>
      </w:r>
    </w:p>
    <w:p w:rsidRPr="00842F2F" w:rsidR="002A7D75" w:rsidP="00842F2F" w:rsidRDefault="00255886" w14:paraId="37CF447F" w14:textId="74C9531A">
      <w:pPr>
        <w:pStyle w:val="p1a"/>
        <w:spacing w:line="240" w:lineRule="auto"/>
        <w:ind w:firstLine="227"/>
        <w:rPr>
          <w:lang w:val="es-EC"/>
        </w:rPr>
      </w:pPr>
      <w:r w:rsidRPr="00C77BE1">
        <w:rPr>
          <w:lang w:val="es-EC"/>
        </w:rPr>
        <w:t>Es importante destacar que todos los proyectos crearon y utilizaron un dispositivo de cultivo hidropónico para la obtención de resultados, entre ellos las aplicaciones móviles fueron las preferidas para visualizar y monitorear datos, seguido de</w:t>
      </w:r>
      <w:r w:rsidRPr="00C77BE1" w:rsidR="00CE5D0C">
        <w:rPr>
          <w:lang w:val="es-EC"/>
        </w:rPr>
        <w:t xml:space="preserve"> páginas web</w:t>
      </w:r>
      <w:r w:rsidRPr="00C77BE1" w:rsidR="0056729E">
        <w:rPr>
          <w:lang w:val="es-EC"/>
        </w:rPr>
        <w:t>. La</w:t>
      </w:r>
      <w:r w:rsidRPr="00C77BE1" w:rsidR="00CE5D0C">
        <w:rPr>
          <w:lang w:val="es-EC"/>
        </w:rPr>
        <w:t xml:space="preserve"> recolección de datos</w:t>
      </w:r>
      <w:r w:rsidRPr="00C77BE1" w:rsidR="0056729E">
        <w:rPr>
          <w:lang w:val="es-EC"/>
        </w:rPr>
        <w:t xml:space="preserve"> también fueron </w:t>
      </w:r>
      <w:r w:rsidRPr="00C77BE1" w:rsidR="00151304">
        <w:rPr>
          <w:lang w:val="es-EC"/>
        </w:rPr>
        <w:t xml:space="preserve">unos de </w:t>
      </w:r>
      <w:r w:rsidRPr="00C77BE1" w:rsidR="00161128">
        <w:rPr>
          <w:lang w:val="es-EC"/>
        </w:rPr>
        <w:t>los objetivos en estos trabajos</w:t>
      </w:r>
      <w:r w:rsidRPr="00C77BE1" w:rsidR="00CE5D0C">
        <w:rPr>
          <w:lang w:val="es-EC"/>
        </w:rPr>
        <w:t xml:space="preserve">, por </w:t>
      </w:r>
      <w:r w:rsidRPr="00C77BE1" w:rsidR="00C365BC">
        <w:rPr>
          <w:lang w:val="es-EC"/>
        </w:rPr>
        <w:t>último,</w:t>
      </w:r>
      <w:r w:rsidRPr="00C77BE1" w:rsidR="00CE5D0C">
        <w:rPr>
          <w:lang w:val="es-EC"/>
        </w:rPr>
        <w:t xml:space="preserve"> se encuentran en el mismo nivel </w:t>
      </w:r>
      <w:r w:rsidRPr="00C77BE1" w:rsidR="00751C58">
        <w:rPr>
          <w:lang w:val="es-EC"/>
        </w:rPr>
        <w:t xml:space="preserve">de uso para presentar resultados </w:t>
      </w:r>
      <w:r w:rsidRPr="00C77BE1" w:rsidR="00CE5D0C">
        <w:rPr>
          <w:lang w:val="es-EC"/>
        </w:rPr>
        <w:t>las aplicaciones web y programas de escritorio</w:t>
      </w:r>
      <w:r w:rsidRPr="00C77BE1">
        <w:rPr>
          <w:lang w:val="es-EC"/>
        </w:rPr>
        <w:t xml:space="preserve">. Los trabajos de Nuez </w:t>
      </w:r>
      <w:r w:rsidRPr="00C77BE1">
        <w:fldChar w:fldCharType="begin" w:fldLock="1"/>
      </w:r>
      <w:r w:rsidR="00940364">
        <w:rPr>
          <w:lang w:val="es-EC"/>
        </w:rPr>
        <w:instrText>ADDIN CSL_CITATION {"citationItems":[{"id":"ITEM-1","itemData":{"author":[{"dropping-particle":"","family":"Nuez","given":"Luis","non-dropping-particle":"","parse-names":false,"suffix":""}],"id":"ITEM-1","issued":{"date-parts":[["2018"]]},"page":"1-29","title":"Arduino Controlled Smart Hydroponic Modular System","type":"article-journal"},"uris":["http://www.mendeley.com/documents/?uuid=b43eb244-ae92-384e-94d8-36f0fb48603d"]}],"mendeley":{"formattedCitation":"[33]","plainTextFormattedCitation":"[33]","previouslyFormattedCitation":"[33]"},"properties":{"noteIndex":0},"schema":"https://github.com/citation-style-language/schema/raw/master/csl-citation.json"}</w:instrText>
      </w:r>
      <w:r w:rsidRPr="00C77BE1">
        <w:fldChar w:fldCharType="separate"/>
      </w:r>
      <w:r w:rsidRPr="00C77BE1" w:rsidR="00CD2B48">
        <w:rPr>
          <w:noProof/>
          <w:lang w:val="es-EC"/>
        </w:rPr>
        <w:t>[33]</w:t>
      </w:r>
      <w:r w:rsidRPr="00C77BE1">
        <w:fldChar w:fldCharType="end"/>
      </w:r>
      <w:r w:rsidRPr="00C77BE1">
        <w:rPr>
          <w:lang w:val="es-EC"/>
        </w:rPr>
        <w:t xml:space="preserve">, Chowdhury </w:t>
      </w:r>
      <w:r w:rsidRPr="00C77BE1">
        <w:fldChar w:fldCharType="begin" w:fldLock="1"/>
      </w:r>
      <w:r w:rsidR="00940364">
        <w:rPr>
          <w:lang w:val="es-EC"/>
        </w:rPr>
        <w:instrText>ADDIN CSL_CITATION {"citationItems":[{"id":"ITEM-1","itemData":{"DOI":"10.3390/s20195637","ISSN":"14248220","PMID":"33023097","abstract":"Growing plants in the gulf region can be challenging as it is mostly desert, and the climate is dry. A few species of plants have the capability to grow in such a climate. However, those plants are not suitable as a food source. The aim of this work is to design and construct an indoor automatic vertical hydroponic system that does not depend on the outside climate. The designed system is capable to grow common type of crops that can be used as a food source inside homes without the need of large space. The design of the system was made after studying different types of vertical hydroponic systems in terms of price, power consumption and suitability to be built as an indoor automated system. A microcontroller was working as a brain of the system, which communicates with different types of sensors to control all the system parameters and to minimize the human intervention. An open internet of things (IoT) platform was used to store and display the system parameters and graphical interface for remote access. The designed system is capable of maintaining healthy growing parameters for the plants with minimal input from the user. The functionality of the overall system was confirmed by evaluating the response from individual system components and monitoring them in the IoT platform. The system was consuming 120.59 and 230.59 kWh respectively without and with air conditioning control during peak summer, which is equivalent to the system running cost of 13.26 and 25.36 Qatari Riyal (QAR) respectively. This system was circulating around 104 k gallons of nutrient solution monthly however, only 8–10 L water was consumed by the system. This system offers real-time notifications to alert the hydroponic system user when the conditions are not favorable. So, the user can monitor several parameters without using laboratory instruments, which will allow to control the entire system remotely. Moreover, the system also provides a wide range of information, which could be essential for plant researchers and provides a greater understanding of how the key parameters of hydroponic system correlate with plant growth. The proposed platform can be used both for quantitatively optimizing the setup of the indoor farming and for automating some of the most labor-intensive maintenance activities. Moreover, such a monitoring system can also potentially be used for high-level decision making, once enough data will be collected. This work presents significant opportunities for the p…","author":[{"dropping-particle":"","family":"Chowdhury","given":"Muhammad E.H.","non-dropping-particle":"","parse-names":false,"suffix":""},{"dropping-particle":"","family":"Khandakar","given":"Amith","non-dropping-particle":"","parse-names":false,"suffix":""},{"dropping-particle":"","family":"Ahmed","given":"Saba","non-dropping-particle":"","parse-names":false,"suffix":""},{"dropping-particle":"","family":"Al-Khuzaei","given":"Fatima","non-dropping-particle":"","parse-names":false,"suffix":""},{"dropping-particle":"","family":"Hamdalla","given":"Jalaa","non-dropping-particle":"","parse-names":false,"suffix":""},{"dropping-particle":"","family":"Haque","given":"Fahmida","non-dropping-particle":"","parse-names":false,"suffix":""},{"dropping-particle":"","family":"Reaz","given":"Mamun Bin Ibne","non-dropping-particle":"","parse-names":false,"suffix":""},{"dropping-particle":"Al","family":"Shafei","given":"Ahmed","non-dropping-particle":"","parse-names":false,"suffix":""},{"dropping-particle":"","family":"Al-Emadi","given":"Nasser","non-dropping-particle":"","parse-names":false,"suffix":""}],"container-title":"Sensors (Switzerland)","id":"ITEM-1","issue":"19","issued":{"date-parts":[["2020","10","1"]]},"page":"1-24","publisher":"MDPI AG","title":"Design, construction and testing of iot based automated indoor vertical hydroponics farming test-bed in qatar","type":"article-journal","volume":"20"},"uris":["http://www.mendeley.com/documents/?uuid=005ffb32-c419-3dcd-9e4d-d10a019f6673"]}],"mendeley":{"formattedCitation":"[25]","plainTextFormattedCitation":"[25]","previouslyFormattedCitation":"[25]"},"properties":{"noteIndex":0},"schema":"https://github.com/citation-style-language/schema/raw/master/csl-citation.json"}</w:instrText>
      </w:r>
      <w:r w:rsidRPr="00C77BE1">
        <w:fldChar w:fldCharType="separate"/>
      </w:r>
      <w:r w:rsidRPr="00C77BE1" w:rsidR="00CD2B48">
        <w:rPr>
          <w:noProof/>
          <w:lang w:val="es-EC"/>
        </w:rPr>
        <w:t>[25]</w:t>
      </w:r>
      <w:r w:rsidRPr="00C77BE1">
        <w:fldChar w:fldCharType="end"/>
      </w:r>
      <w:r w:rsidRPr="00C77BE1">
        <w:rPr>
          <w:lang w:val="es-EC"/>
        </w:rPr>
        <w:t xml:space="preserve">, Sihombing </w:t>
      </w:r>
      <w:r w:rsidRPr="00C77BE1">
        <w:fldChar w:fldCharType="begin" w:fldLock="1"/>
      </w:r>
      <w:r w:rsidR="00940364">
        <w:rPr>
          <w:lang w:val="es-EC"/>
        </w:rPr>
        <w:instrText>ADDIN CSL_CITATION {"citationItems":[{"id":"ITEM-1","itemData":{"DOI":"10.1088/1742-6596/978/1/012014","author":[{"dropping-particle":"","family":"Sihombing","given":"Poltak","non-dropping-particle":"","parse-names":false,"suffix":""},{"dropping-particle":"","family":"Karina","given":"N","non-dropping-particle":"","parse-names":false,"suffix":""},{"dropping-particle":"","family":"Tarigan","given":"Jos","non-dropping-particle":"","parse-names":false,"suffix":""},{"dropping-particle":"","family":"Syarif","given":"M","non-dropping-particle":"","parse-names":false,"suffix":""}],"container-title":"Journal of Physics: Conference Series","id":"ITEM-1","issued":{"date-parts":[["2018"]]},"page":"12014","title":"Automated hydroponics nutrition plants systems using arduino uno microcontroller based on android","type":"article-journal","volume":"978"},"uris":["http://www.mendeley.com/documents/?uuid=f83f7651-f935-308d-9a33-2e1bf647944c"]}],"mendeley":{"formattedCitation":"[27]","plainTextFormattedCitation":"[27]","previouslyFormattedCitation":"[27]"},"properties":{"noteIndex":0},"schema":"https://github.com/citation-style-language/schema/raw/master/csl-citation.json"}</w:instrText>
      </w:r>
      <w:r w:rsidRPr="00C77BE1">
        <w:fldChar w:fldCharType="separate"/>
      </w:r>
      <w:r w:rsidRPr="00C77BE1" w:rsidR="00CD2B48">
        <w:rPr>
          <w:noProof/>
          <w:lang w:val="es-EC"/>
        </w:rPr>
        <w:t>[27]</w:t>
      </w:r>
      <w:r w:rsidRPr="00C77BE1">
        <w:fldChar w:fldCharType="end"/>
      </w:r>
      <w:r w:rsidRPr="00C77BE1">
        <w:rPr>
          <w:lang w:val="es-EC"/>
        </w:rPr>
        <w:t xml:space="preserve">, Ardhiansyah </w:t>
      </w:r>
      <w:r w:rsidRPr="00C77BE1" w:rsidR="00363E40">
        <w:rPr>
          <w:lang w:val="es-EC"/>
        </w:rPr>
        <w:t xml:space="preserve"> et al. </w:t>
      </w:r>
      <w:r w:rsidRPr="00C77BE1">
        <w:fldChar w:fldCharType="begin" w:fldLock="1"/>
      </w:r>
      <w:r w:rsidR="00940364">
        <w:rPr>
          <w:lang w:val="es-EC"/>
        </w:rPr>
        <w:instrText>ADDIN CSL_CITATION {"citationItems":[{"id":"ITEM-1","itemData":{"abstract":"In this era of technology, the use of technology is growing rapidly. This can also be applied to agricultural systems, one of which is the hydroponic system. In this study, researchers developed a tool using experimental methods and data testing in the form of making a design and …","author":[{"dropping-particle":"","family":"Ardhiansyah","given":"L","non-dropping-particle":"","parse-names":false,"suffix":""},{"dropping-particle":"","family":"Prasetya","given":"D A","non-dropping-particle":"","parse-names":false,"suffix":""}],"id":"ITEM-1","issued":{"date-parts":[["2021"]]},"title":"Design And Implementation Of An Automation System For A Nutrition Pump In Hydroponics Using Arduino Uno","type":"article-journal"},"uris":["http://www.mendeley.com/documents/?uuid=9914acab-44ff-31f5-9489-2281f75713aa"]}],"mendeley":{"formattedCitation":"[29]","plainTextFormattedCitation":"[29]","previouslyFormattedCitation":"[29]"},"properties":{"noteIndex":0},"schema":"https://github.com/citation-style-language/schema/raw/master/csl-citation.json"}</w:instrText>
      </w:r>
      <w:r w:rsidRPr="00C77BE1">
        <w:fldChar w:fldCharType="separate"/>
      </w:r>
      <w:r w:rsidRPr="00C77BE1" w:rsidR="00CD2B48">
        <w:rPr>
          <w:noProof/>
          <w:lang w:val="es-EC"/>
        </w:rPr>
        <w:t>[29]</w:t>
      </w:r>
      <w:r w:rsidRPr="00C77BE1">
        <w:fldChar w:fldCharType="end"/>
      </w:r>
      <w:r w:rsidRPr="00C77BE1">
        <w:rPr>
          <w:lang w:val="es-EC"/>
        </w:rPr>
        <w:t xml:space="preserve"> y Cabrera</w:t>
      </w:r>
      <w:r w:rsidRPr="00C77BE1" w:rsidR="00341508">
        <w:rPr>
          <w:lang w:val="es-EC"/>
        </w:rPr>
        <w:t xml:space="preserve"> e</w:t>
      </w:r>
      <w:r w:rsidRPr="00C77BE1" w:rsidR="002820A9">
        <w:rPr>
          <w:lang w:val="es-EC"/>
        </w:rPr>
        <w:t xml:space="preserve">t </w:t>
      </w:r>
      <w:r w:rsidRPr="00C77BE1" w:rsidR="00341508">
        <w:rPr>
          <w:lang w:val="es-EC"/>
        </w:rPr>
        <w:t>al</w:t>
      </w:r>
      <w:r w:rsidRPr="00C77BE1" w:rsidR="002820A9">
        <w:rPr>
          <w:lang w:val="es-EC"/>
        </w:rPr>
        <w:t>.</w:t>
      </w:r>
      <w:r w:rsidRPr="00C77BE1">
        <w:rPr>
          <w:lang w:val="es-EC"/>
        </w:rPr>
        <w:t xml:space="preserve"> </w:t>
      </w:r>
      <w:r w:rsidRPr="00C77BE1">
        <w:fldChar w:fldCharType="begin" w:fldLock="1"/>
      </w:r>
      <w:r w:rsidR="00940364">
        <w:rPr>
          <w:lang w:val="es-EC"/>
        </w:rPr>
        <w:instrText>ADDIN CSL_CITATION {"citationItems":[{"id":"ITEM-1","itemData":{"ISBN":"978-3-031-21333-5","abstract":"Urban agriculture allows taking advantage of the free spaces on the roofs, in such a way that you can have fresh vegetables for consumption. Particularly, hydroponic cultivation has become a very interesting alternative for vegetable production using water mixed with a nutrient solution instead of soil. This paper presents a system architecture, based on the IoT paradigm, for monitoring variables in hydroponic urban growing. This architecture involves five layers, and allows monitoring a set of variables that are relevant for this activity. Based on this architecture, a monitoring system was implemented and then evaluated through experiments performed on the roof of a house in Peru. The results show that the system prototype works properly, opening opportunities for urban agriculture in the region.","author":[{"dropping-particle":"","family":"Ibarra-Cabrera","given":"Manuel J","non-dropping-particle":"","parse-names":false,"suffix":""},{"dropping-particle":"","family":"Cruz","given":"Mario Aquino","non-dropping-particle":"","parse-names":false,"suffix":""},{"dropping-particle":"","family":"Quispe Onofre","given":"Carlos R","non-dropping-particle":"","parse-names":false,"suffix":""},{"dropping-particle":"","family":"Ochoa","given":"Sergio F","non-dropping-particle":"","parse-names":false,"suffix":""}],"editor":[{"dropping-particle":"","family":"Bravo","given":"José","non-dropping-particle":"","parse-names":false,"suffix":""},{"dropping-particle":"","family":"Ochoa","given":"Sergio","non-dropping-particle":"","parse-names":false,"suffix":""},{"dropping-particle":"","family":"Favela","given":"Jesús","non-dropping-particle":"","parse-names":false,"suffix":""}],"id":"ITEM-1","issued":{"date-parts":[["2023"]]},"page":"622-633","publisher":"Springer International Publishing","publisher-place":"Cham","title":"An IoT-Based System Architecture for Monitoring Hydroponic Growing in Urban Agriculture BT - Proceedings of the International Conference on Ubiquitous Computing &amp; Ambient Intelligence (UCAmI 2022)","type":"paper-conference"},"uris":["http://www.mendeley.com/documents/?uuid=3f59a8e4-7918-445b-9254-5b63b9874ad1"]}],"mendeley":{"formattedCitation":"[31]","plainTextFormattedCitation":"[31]","previouslyFormattedCitation":"[31]"},"properties":{"noteIndex":0},"schema":"https://github.com/citation-style-language/schema/raw/master/csl-citation.json"}</w:instrText>
      </w:r>
      <w:r w:rsidRPr="00C77BE1">
        <w:fldChar w:fldCharType="separate"/>
      </w:r>
      <w:r w:rsidRPr="00C77BE1" w:rsidR="00CD2B48">
        <w:rPr>
          <w:noProof/>
          <w:lang w:val="es-EC"/>
        </w:rPr>
        <w:t>[31]</w:t>
      </w:r>
      <w:r w:rsidRPr="00C77BE1">
        <w:fldChar w:fldCharType="end"/>
      </w:r>
      <w:r w:rsidRPr="00C77BE1" w:rsidR="00CE5D0C">
        <w:rPr>
          <w:lang w:val="es-EC"/>
        </w:rPr>
        <w:t xml:space="preserve"> desarrollaron una aplicación móvil, teniendo funcionalidades en común como</w:t>
      </w:r>
      <w:r w:rsidRPr="00C77BE1" w:rsidR="00F83C7C">
        <w:rPr>
          <w:lang w:val="es-EC"/>
        </w:rPr>
        <w:t xml:space="preserve"> </w:t>
      </w:r>
      <w:r w:rsidRPr="00C77BE1" w:rsidR="00DC61F6">
        <w:rPr>
          <w:lang w:val="es-EC"/>
        </w:rPr>
        <w:t>control de la bomba</w:t>
      </w:r>
      <w:r w:rsidRPr="00C77BE1" w:rsidR="003A2F28">
        <w:rPr>
          <w:lang w:val="es-EC"/>
        </w:rPr>
        <w:t xml:space="preserve"> de agua</w:t>
      </w:r>
      <w:r w:rsidRPr="00C77BE1" w:rsidR="00F5687D">
        <w:rPr>
          <w:lang w:val="es-EC"/>
        </w:rPr>
        <w:t xml:space="preserve">, </w:t>
      </w:r>
      <w:r w:rsidRPr="00C77BE1" w:rsidR="00670B8A">
        <w:rPr>
          <w:lang w:val="es-EC"/>
        </w:rPr>
        <w:t>temperatur</w:t>
      </w:r>
      <w:r w:rsidRPr="00C77BE1" w:rsidR="00751C58">
        <w:rPr>
          <w:lang w:val="es-EC"/>
        </w:rPr>
        <w:t>a</w:t>
      </w:r>
      <w:r w:rsidRPr="00C77BE1" w:rsidR="00670B8A">
        <w:rPr>
          <w:lang w:val="es-EC"/>
        </w:rPr>
        <w:t>, nivel del agua</w:t>
      </w:r>
      <w:r w:rsidRPr="00C77BE1" w:rsidR="006A006A">
        <w:rPr>
          <w:lang w:val="es-EC"/>
        </w:rPr>
        <w:t xml:space="preserve"> y</w:t>
      </w:r>
      <w:r w:rsidRPr="00C77BE1" w:rsidR="00074C6B">
        <w:rPr>
          <w:lang w:val="es-EC"/>
        </w:rPr>
        <w:t xml:space="preserve"> </w:t>
      </w:r>
      <w:r w:rsidRPr="00C77BE1" w:rsidR="002731C1">
        <w:rPr>
          <w:lang w:val="es-EC"/>
        </w:rPr>
        <w:t xml:space="preserve">control de </w:t>
      </w:r>
      <w:r w:rsidRPr="00C77BE1" w:rsidR="00C12579">
        <w:rPr>
          <w:lang w:val="es-EC"/>
        </w:rPr>
        <w:t>pH</w:t>
      </w:r>
      <w:r w:rsidRPr="00C77BE1">
        <w:rPr>
          <w:lang w:val="es-EC"/>
        </w:rPr>
        <w:t>.</w:t>
      </w:r>
      <w:r w:rsidRPr="00C77BE1" w:rsidR="00074C6B">
        <w:rPr>
          <w:lang w:val="es-EC"/>
        </w:rPr>
        <w:t xml:space="preserve"> </w:t>
      </w:r>
    </w:p>
    <w:p w:rsidRPr="00842F2F" w:rsidR="00A31862" w:rsidP="00842F2F" w:rsidRDefault="00074C6B" w14:paraId="7D211A59" w14:textId="228B383B">
      <w:pPr>
        <w:pStyle w:val="p1a"/>
        <w:spacing w:line="240" w:lineRule="auto"/>
        <w:ind w:firstLine="227"/>
        <w:rPr>
          <w:lang w:val="es-EC"/>
        </w:rPr>
      </w:pPr>
      <w:r w:rsidRPr="00842F2F">
        <w:rPr>
          <w:lang w:val="es-EC"/>
        </w:rPr>
        <w:t>En cuanto visualización de datos se presentaron datos como</w:t>
      </w:r>
      <w:r w:rsidRPr="00842F2F" w:rsidR="00592E25">
        <w:rPr>
          <w:lang w:val="es-EC"/>
        </w:rPr>
        <w:t xml:space="preserve"> </w:t>
      </w:r>
      <w:r w:rsidRPr="00842F2F" w:rsidR="004235D6">
        <w:rPr>
          <w:lang w:val="es-EC"/>
        </w:rPr>
        <w:t>la conductividad eléctrica</w:t>
      </w:r>
      <w:r w:rsidRPr="00842F2F" w:rsidR="00B35CC3">
        <w:rPr>
          <w:lang w:val="es-EC"/>
        </w:rPr>
        <w:t>,</w:t>
      </w:r>
      <w:r w:rsidRPr="00842F2F" w:rsidR="00737C1E">
        <w:rPr>
          <w:lang w:val="es-EC"/>
        </w:rPr>
        <w:t xml:space="preserve"> temperatura y</w:t>
      </w:r>
      <w:r w:rsidRPr="00842F2F" w:rsidR="00B35CC3">
        <w:rPr>
          <w:lang w:val="es-EC"/>
        </w:rPr>
        <w:t xml:space="preserve"> </w:t>
      </w:r>
      <w:r w:rsidRPr="00842F2F" w:rsidR="000836E8">
        <w:rPr>
          <w:lang w:val="es-EC"/>
        </w:rPr>
        <w:t>humedad</w:t>
      </w:r>
      <w:r w:rsidRPr="00842F2F" w:rsidR="00F04828">
        <w:rPr>
          <w:lang w:val="es-EC"/>
        </w:rPr>
        <w:t xml:space="preserve"> del ambiente</w:t>
      </w:r>
      <w:r w:rsidRPr="00842F2F" w:rsidR="007457BF">
        <w:rPr>
          <w:lang w:val="es-EC"/>
        </w:rPr>
        <w:t>, flujo del agua</w:t>
      </w:r>
      <w:r w:rsidRPr="00842F2F" w:rsidR="006713F5">
        <w:rPr>
          <w:lang w:val="es-EC"/>
        </w:rPr>
        <w:t xml:space="preserve"> y nivel de ph</w:t>
      </w:r>
      <w:r w:rsidRPr="00842F2F" w:rsidR="00487B0D">
        <w:rPr>
          <w:lang w:val="es-EC"/>
        </w:rPr>
        <w:t>.</w:t>
      </w:r>
      <w:r w:rsidRPr="00842F2F" w:rsidR="00F52E59">
        <w:rPr>
          <w:lang w:val="es-EC"/>
        </w:rPr>
        <w:t xml:space="preserve"> </w:t>
      </w:r>
      <w:r w:rsidRPr="00842F2F" w:rsidR="00422336">
        <w:rPr>
          <w:lang w:val="es-EC"/>
        </w:rPr>
        <w:t>En es</w:t>
      </w:r>
      <w:r w:rsidRPr="00842F2F" w:rsidR="005A3A80">
        <w:rPr>
          <w:lang w:val="es-EC"/>
        </w:rPr>
        <w:t xml:space="preserve">tos artículos se </w:t>
      </w:r>
      <w:r w:rsidRPr="00842F2F" w:rsidR="00A51637">
        <w:rPr>
          <w:lang w:val="es-EC"/>
        </w:rPr>
        <w:t>destacó</w:t>
      </w:r>
      <w:r w:rsidRPr="00842F2F" w:rsidR="005A3A80">
        <w:rPr>
          <w:lang w:val="es-EC"/>
        </w:rPr>
        <w:t xml:space="preserve"> </w:t>
      </w:r>
      <w:r w:rsidRPr="00842F2F" w:rsidR="00415EDE">
        <w:rPr>
          <w:lang w:val="es-EC"/>
        </w:rPr>
        <w:t xml:space="preserve">que es importante </w:t>
      </w:r>
      <w:r w:rsidRPr="00842F2F" w:rsidR="00E10567">
        <w:rPr>
          <w:lang w:val="es-EC"/>
        </w:rPr>
        <w:t xml:space="preserve">el control y visualización de todos estos datos para </w:t>
      </w:r>
      <w:r w:rsidRPr="00842F2F" w:rsidR="00FC5865">
        <w:rPr>
          <w:lang w:val="es-EC"/>
        </w:rPr>
        <w:t>que el crecimiento de</w:t>
      </w:r>
      <w:r w:rsidRPr="00842F2F" w:rsidR="00C74A9D">
        <w:rPr>
          <w:lang w:val="es-EC"/>
        </w:rPr>
        <w:t xml:space="preserve"> cultivo</w:t>
      </w:r>
      <w:r w:rsidRPr="00842F2F" w:rsidR="00FC5865">
        <w:rPr>
          <w:lang w:val="es-EC"/>
        </w:rPr>
        <w:t xml:space="preserve">s sea rápido y </w:t>
      </w:r>
      <w:r w:rsidRPr="00842F2F" w:rsidR="002A7D75">
        <w:rPr>
          <w:lang w:val="es-EC"/>
        </w:rPr>
        <w:t>saludable.</w:t>
      </w:r>
    </w:p>
    <w:p w:rsidRPr="00842F2F" w:rsidR="00495ACA" w:rsidP="00842F2F" w:rsidRDefault="00C47D22" w14:paraId="18898379" w14:textId="69D34EC6">
      <w:pPr>
        <w:pStyle w:val="p1a"/>
        <w:spacing w:line="240" w:lineRule="auto"/>
        <w:ind w:firstLine="227"/>
        <w:rPr>
          <w:lang w:val="es-EC"/>
        </w:rPr>
      </w:pPr>
      <w:r w:rsidRPr="00C77BE1">
        <w:rPr>
          <w:lang w:val="es-EC"/>
        </w:rPr>
        <w:t xml:space="preserve">Se pudo observar que en los artículos de los autores Nuez </w:t>
      </w:r>
      <w:r w:rsidRPr="00C77BE1">
        <w:fldChar w:fldCharType="begin" w:fldLock="1"/>
      </w:r>
      <w:r w:rsidR="00940364">
        <w:rPr>
          <w:lang w:val="es-EC"/>
        </w:rPr>
        <w:instrText>ADDIN CSL_CITATION {"citationItems":[{"id":"ITEM-1","itemData":{"author":[{"dropping-particle":"","family":"Nuez","given":"Luis","non-dropping-particle":"","parse-names":false,"suffix":""}],"id":"ITEM-1","issued":{"date-parts":[["2018"]]},"page":"1-29","title":"Arduino Controlled Smart Hydroponic Modular System","type":"article-journal"},"uris":["http://www.mendeley.com/documents/?uuid=b43eb244-ae92-384e-94d8-36f0fb48603d"]}],"mendeley":{"formattedCitation":"[33]","plainTextFormattedCitation":"[33]","previouslyFormattedCitation":"[33]"},"properties":{"noteIndex":0},"schema":"https://github.com/citation-style-language/schema/raw/master/csl-citation.json"}</w:instrText>
      </w:r>
      <w:r w:rsidRPr="00C77BE1">
        <w:fldChar w:fldCharType="separate"/>
      </w:r>
      <w:r w:rsidRPr="00C77BE1" w:rsidR="00CD2B48">
        <w:rPr>
          <w:noProof/>
          <w:lang w:val="es-EC"/>
        </w:rPr>
        <w:t>[33]</w:t>
      </w:r>
      <w:r w:rsidRPr="00C77BE1">
        <w:fldChar w:fldCharType="end"/>
      </w:r>
      <w:r w:rsidRPr="00C77BE1">
        <w:rPr>
          <w:lang w:val="es-EC"/>
        </w:rPr>
        <w:t xml:space="preserve"> y Chowdhury </w:t>
      </w:r>
      <w:r w:rsidRPr="00C77BE1">
        <w:fldChar w:fldCharType="begin" w:fldLock="1"/>
      </w:r>
      <w:r w:rsidR="00940364">
        <w:rPr>
          <w:lang w:val="es-EC"/>
        </w:rPr>
        <w:instrText>ADDIN CSL_CITATION {"citationItems":[{"id":"ITEM-1","itemData":{"DOI":"10.3390/s20195637","ISSN":"14248220","PMID":"33023097","abstract":"Growing plants in the gulf region can be challenging as it is mostly desert, and the climate is dry. A few species of plants have the capability to grow in such a climate. However, those plants are not suitable as a food source. The aim of this work is to design and construct an indoor automatic vertical hydroponic system that does not depend on the outside climate. The designed system is capable to grow common type of crops that can be used as a food source inside homes without the need of large space. The design of the system was made after studying different types of vertical hydroponic systems in terms of price, power consumption and suitability to be built as an indoor automated system. A microcontroller was working as a brain of the system, which communicates with different types of sensors to control all the system parameters and to minimize the human intervention. An open internet of things (IoT) platform was used to store and display the system parameters and graphical interface for remote access. The designed system is capable of maintaining healthy growing parameters for the plants with minimal input from the user. The functionality of the overall system was confirmed by evaluating the response from individual system components and monitoring them in the IoT platform. The system was consuming 120.59 and 230.59 kWh respectively without and with air conditioning control during peak summer, which is equivalent to the system running cost of 13.26 and 25.36 Qatari Riyal (QAR) respectively. This system was circulating around 104 k gallons of nutrient solution monthly however, only 8–10 L water was consumed by the system. This system offers real-time notifications to alert the hydroponic system user when the conditions are not favorable. So, the user can monitor several parameters without using laboratory instruments, which will allow to control the entire system remotely. Moreover, the system also provides a wide range of information, which could be essential for plant researchers and provides a greater understanding of how the key parameters of hydroponic system correlate with plant growth. The proposed platform can be used both for quantitatively optimizing the setup of the indoor farming and for automating some of the most labor-intensive maintenance activities. Moreover, such a monitoring system can also potentially be used for high-level decision making, once enough data will be collected. This work presents significant opportunities for the p…","author":[{"dropping-particle":"","family":"Chowdhury","given":"Muhammad E.H.","non-dropping-particle":"","parse-names":false,"suffix":""},{"dropping-particle":"","family":"Khandakar","given":"Amith","non-dropping-particle":"","parse-names":false,"suffix":""},{"dropping-particle":"","family":"Ahmed","given":"Saba","non-dropping-particle":"","parse-names":false,"suffix":""},{"dropping-particle":"","family":"Al-Khuzaei","given":"Fatima","non-dropping-particle":"","parse-names":false,"suffix":""},{"dropping-particle":"","family":"Hamdalla","given":"Jalaa","non-dropping-particle":"","parse-names":false,"suffix":""},{"dropping-particle":"","family":"Haque","given":"Fahmida","non-dropping-particle":"","parse-names":false,"suffix":""},{"dropping-particle":"","family":"Reaz","given":"Mamun Bin Ibne","non-dropping-particle":"","parse-names":false,"suffix":""},{"dropping-particle":"Al","family":"Shafei","given":"Ahmed","non-dropping-particle":"","parse-names":false,"suffix":""},{"dropping-particle":"","family":"Al-Emadi","given":"Nasser","non-dropping-particle":"","parse-names":false,"suffix":""}],"container-title":"Sensors (Switzerland)","id":"ITEM-1","issue":"19","issued":{"date-parts":[["2020","10","1"]]},"page":"1-24","publisher":"MDPI AG","title":"Design, construction and testing of iot based automated indoor vertical hydroponics farming test-bed in qatar","type":"article-journal","volume":"20"},"uris":["http://www.mendeley.com/documents/?uuid=005ffb32-c419-3dcd-9e4d-d10a019f6673"]}],"mendeley":{"formattedCitation":"[25]","plainTextFormattedCitation":"[25]","previouslyFormattedCitation":"[25]"},"properties":{"noteIndex":0},"schema":"https://github.com/citation-style-language/schema/raw/master/csl-citation.json"}</w:instrText>
      </w:r>
      <w:r w:rsidRPr="00C77BE1">
        <w:fldChar w:fldCharType="separate"/>
      </w:r>
      <w:r w:rsidRPr="00C77BE1" w:rsidR="00CD2B48">
        <w:rPr>
          <w:noProof/>
          <w:lang w:val="es-EC"/>
        </w:rPr>
        <w:t>[25]</w:t>
      </w:r>
      <w:r w:rsidRPr="00C77BE1">
        <w:fldChar w:fldCharType="end"/>
      </w:r>
      <w:r w:rsidRPr="00C77BE1">
        <w:rPr>
          <w:lang w:val="es-EC"/>
        </w:rPr>
        <w:t xml:space="preserve"> conectan su sistema a Thingspeak (un servicio web que proporciona almacenamiento y análisis de datos). En el caso de Nuez </w:t>
      </w:r>
      <w:r w:rsidRPr="00C77BE1">
        <w:fldChar w:fldCharType="begin" w:fldLock="1"/>
      </w:r>
      <w:r w:rsidR="00940364">
        <w:rPr>
          <w:lang w:val="es-EC"/>
        </w:rPr>
        <w:instrText>ADDIN CSL_CITATION {"citationItems":[{"id":"ITEM-1","itemData":{"author":[{"dropping-particle":"","family":"Nuez","given":"Luis","non-dropping-particle":"","parse-names":false,"suffix":""}],"id":"ITEM-1","issued":{"date-parts":[["2018"]]},"page":"1-29","title":"Arduino Controlled Smart Hydroponic Modular System","type":"article-journal"},"uris":["http://www.mendeley.com/documents/?uuid=b43eb244-ae92-384e-94d8-36f0fb48603d"]}],"mendeley":{"formattedCitation":"[33]","plainTextFormattedCitation":"[33]","previouslyFormattedCitation":"[33]"},"properties":{"noteIndex":0},"schema":"https://github.com/citation-style-language/schema/raw/master/csl-citation.json"}</w:instrText>
      </w:r>
      <w:r w:rsidRPr="00C77BE1">
        <w:fldChar w:fldCharType="separate"/>
      </w:r>
      <w:r w:rsidRPr="00C77BE1" w:rsidR="00CD2B48">
        <w:rPr>
          <w:noProof/>
          <w:lang w:val="es-EC"/>
        </w:rPr>
        <w:t>[33]</w:t>
      </w:r>
      <w:r w:rsidRPr="00C77BE1">
        <w:fldChar w:fldCharType="end"/>
      </w:r>
      <w:r w:rsidRPr="00C77BE1">
        <w:rPr>
          <w:lang w:val="es-EC"/>
        </w:rPr>
        <w:t xml:space="preserve"> utiliza un módulo ESP8266 para conectarse al servicio. Además, se preocupó en conectar y desconectar con el sistema hidropónico y </w:t>
      </w:r>
      <w:r w:rsidRPr="00C77BE1" w:rsidR="00C365BC">
        <w:rPr>
          <w:lang w:val="es-EC"/>
        </w:rPr>
        <w:t xml:space="preserve">realizar </w:t>
      </w:r>
      <w:r w:rsidRPr="00C77BE1">
        <w:rPr>
          <w:lang w:val="es-EC"/>
        </w:rPr>
        <w:t>el control de la luz.</w:t>
      </w:r>
      <w:r w:rsidRPr="00C77BE1" w:rsidR="00156640">
        <w:rPr>
          <w:lang w:val="es-EC"/>
        </w:rPr>
        <w:t xml:space="preserve"> La </w:t>
      </w:r>
      <w:r w:rsidRPr="00C77BE1" w:rsidR="009A6E16">
        <w:rPr>
          <w:lang w:val="es-EC"/>
        </w:rPr>
        <w:t>placa Arduino</w:t>
      </w:r>
      <w:r w:rsidRPr="00C77BE1" w:rsidR="00181821">
        <w:rPr>
          <w:lang w:val="es-EC"/>
        </w:rPr>
        <w:t xml:space="preserve"> es utilizada como el cerebro central </w:t>
      </w:r>
      <w:r w:rsidRPr="00C77BE1" w:rsidR="00D3086F">
        <w:rPr>
          <w:lang w:val="es-EC"/>
        </w:rPr>
        <w:t>para procesar la información y controlar los componentes del sistema.</w:t>
      </w:r>
      <w:r w:rsidRPr="00C77BE1" w:rsidR="00060F90">
        <w:rPr>
          <w:lang w:val="es-EC"/>
        </w:rPr>
        <w:t xml:space="preserve"> </w:t>
      </w:r>
      <w:r w:rsidRPr="00C77BE1" w:rsidR="0038640E">
        <w:rPr>
          <w:lang w:val="es-EC"/>
        </w:rPr>
        <w:t xml:space="preserve">Mientras que de Chowdhury </w:t>
      </w:r>
      <w:r w:rsidRPr="00C77BE1" w:rsidR="0038640E">
        <w:fldChar w:fldCharType="begin" w:fldLock="1"/>
      </w:r>
      <w:r w:rsidR="00940364">
        <w:rPr>
          <w:lang w:val="es-EC"/>
        </w:rPr>
        <w:instrText>ADDIN CSL_CITATION {"citationItems":[{"id":"ITEM-1","itemData":{"DOI":"10.3390/s20195637","ISSN":"14248220","PMID":"33023097","abstract":"Growing plants in the gulf region can be challenging as it is mostly desert, and the climate is dry. A few species of plants have the capability to grow in such a climate. However, those plants are not suitable as a food source. The aim of this work is to design and construct an indoor automatic vertical hydroponic system that does not depend on the outside climate. The designed system is capable to grow common type of crops that can be used as a food source inside homes without the need of large space. The design of the system was made after studying different types of vertical hydroponic systems in terms of price, power consumption and suitability to be built as an indoor automated system. A microcontroller was working as a brain of the system, which communicates with different types of sensors to control all the system parameters and to minimize the human intervention. An open internet of things (IoT) platform was used to store and display the system parameters and graphical interface for remote access. The designed system is capable of maintaining healthy growing parameters for the plants with minimal input from the user. The functionality of the overall system was confirmed by evaluating the response from individual system components and monitoring them in the IoT platform. The system was consuming 120.59 and 230.59 kWh respectively without and with air conditioning control during peak summer, which is equivalent to the system running cost of 13.26 and 25.36 Qatari Riyal (QAR) respectively. This system was circulating around 104 k gallons of nutrient solution monthly however, only 8–10 L water was consumed by the system. This system offers real-time notifications to alert the hydroponic system user when the conditions are not favorable. So, the user can monitor several parameters without using laboratory instruments, which will allow to control the entire system remotely. Moreover, the system also provides a wide range of information, which could be essential for plant researchers and provides a greater understanding of how the key parameters of hydroponic system correlate with plant growth. The proposed platform can be used both for quantitatively optimizing the setup of the indoor farming and for automating some of the most labor-intensive maintenance activities. Moreover, such a monitoring system can also potentially be used for high-level decision making, once enough data will be collected. This work presents significant opportunities for the p…","author":[{"dropping-particle":"","family":"Chowdhury","given":"Muhammad E.H.","non-dropping-particle":"","parse-names":false,"suffix":""},{"dropping-particle":"","family":"Khandakar","given":"Amith","non-dropping-particle":"","parse-names":false,"suffix":""},{"dropping-particle":"","family":"Ahmed","given":"Saba","non-dropping-particle":"","parse-names":false,"suffix":""},{"dropping-particle":"","family":"Al-Khuzaei","given":"Fatima","non-dropping-particle":"","parse-names":false,"suffix":""},{"dropping-particle":"","family":"Hamdalla","given":"Jalaa","non-dropping-particle":"","parse-names":false,"suffix":""},{"dropping-particle":"","family":"Haque","given":"Fahmida","non-dropping-particle":"","parse-names":false,"suffix":""},{"dropping-particle":"","family":"Reaz","given":"Mamun Bin Ibne","non-dropping-particle":"","parse-names":false,"suffix":""},{"dropping-particle":"Al","family":"Shafei","given":"Ahmed","non-dropping-particle":"","parse-names":false,"suffix":""},{"dropping-particle":"","family":"Al-Emadi","given":"Nasser","non-dropping-particle":"","parse-names":false,"suffix":""}],"container-title":"Sensors (Switzerland)","id":"ITEM-1","issue":"19","issued":{"date-parts":[["2020","10","1"]]},"page":"1-24","publisher":"MDPI AG","title":"Design, construction and testing of iot based automated indoor vertical hydroponics farming test-bed in qatar","type":"article-journal","volume":"20"},"uris":["http://www.mendeley.com/documents/?uuid=005ffb32-c419-3dcd-9e4d-d10a019f6673"]}],"mendeley":{"formattedCitation":"[25]","plainTextFormattedCitation":"[25]","previouslyFormattedCitation":"[25]"},"properties":{"noteIndex":0},"schema":"https://github.com/citation-style-language/schema/raw/master/csl-citation.json"}</w:instrText>
      </w:r>
      <w:r w:rsidRPr="00C77BE1" w:rsidR="0038640E">
        <w:fldChar w:fldCharType="separate"/>
      </w:r>
      <w:r w:rsidRPr="00C77BE1" w:rsidR="00CD2B48">
        <w:rPr>
          <w:noProof/>
          <w:lang w:val="es-EC"/>
        </w:rPr>
        <w:t>[25]</w:t>
      </w:r>
      <w:r w:rsidRPr="00C77BE1" w:rsidR="0038640E">
        <w:fldChar w:fldCharType="end"/>
      </w:r>
      <w:r w:rsidRPr="00C77BE1" w:rsidR="0038640E">
        <w:rPr>
          <w:lang w:val="es-EC"/>
        </w:rPr>
        <w:t xml:space="preserve"> no menciona cómo realiza la conexión</w:t>
      </w:r>
      <w:r w:rsidRPr="00C77BE1" w:rsidR="00284A7C">
        <w:rPr>
          <w:lang w:val="es-EC"/>
        </w:rPr>
        <w:t xml:space="preserve"> a</w:t>
      </w:r>
      <w:r w:rsidRPr="00C77BE1" w:rsidR="00C365BC">
        <w:rPr>
          <w:lang w:val="es-EC"/>
        </w:rPr>
        <w:t xml:space="preserve"> Thingspeak, sin embargo, </w:t>
      </w:r>
      <w:r w:rsidRPr="00C77BE1" w:rsidR="002C2000">
        <w:rPr>
          <w:lang w:val="es-EC"/>
        </w:rPr>
        <w:t>detecta el flujo de agua</w:t>
      </w:r>
      <w:r w:rsidRPr="00C77BE1" w:rsidR="00A42F37">
        <w:rPr>
          <w:lang w:val="es-EC"/>
        </w:rPr>
        <w:t xml:space="preserve"> y </w:t>
      </w:r>
      <w:r w:rsidRPr="00C77BE1" w:rsidR="002C2000">
        <w:rPr>
          <w:lang w:val="es-EC"/>
        </w:rPr>
        <w:t>registra alertas por mensajes de texto</w:t>
      </w:r>
      <w:r w:rsidRPr="00C77BE1" w:rsidR="00727290">
        <w:rPr>
          <w:lang w:val="es-EC"/>
        </w:rPr>
        <w:t xml:space="preserve">. </w:t>
      </w:r>
    </w:p>
    <w:p w:rsidRPr="00842F2F" w:rsidR="00936733" w:rsidP="00842F2F" w:rsidRDefault="002C2000" w14:paraId="02E342B9" w14:textId="66E41E3A">
      <w:pPr>
        <w:pStyle w:val="p1a"/>
        <w:spacing w:line="240" w:lineRule="auto"/>
        <w:ind w:firstLine="227"/>
        <w:rPr>
          <w:lang w:val="es-EC"/>
        </w:rPr>
      </w:pPr>
      <w:r w:rsidRPr="00C77BE1">
        <w:rPr>
          <w:lang w:val="es-EC"/>
        </w:rPr>
        <w:t xml:space="preserve">Sihombing </w:t>
      </w:r>
      <w:r w:rsidRPr="00C77BE1">
        <w:fldChar w:fldCharType="begin" w:fldLock="1"/>
      </w:r>
      <w:r w:rsidR="00940364">
        <w:rPr>
          <w:lang w:val="es-EC"/>
        </w:rPr>
        <w:instrText>ADDIN CSL_CITATION {"citationItems":[{"id":"ITEM-1","itemData":{"DOI":"10.1088/1742-6596/978/1/012014","author":[{"dropping-particle":"","family":"Sihombing","given":"Poltak","non-dropping-particle":"","parse-names":false,"suffix":""},{"dropping-particle":"","family":"Karina","given":"N","non-dropping-particle":"","parse-names":false,"suffix":""},{"dropping-particle":"","family":"Tarigan","given":"Jos","non-dropping-particle":"","parse-names":false,"suffix":""},{"dropping-particle":"","family":"Syarif","given":"M","non-dropping-particle":"","parse-names":false,"suffix":""}],"container-title":"Journal of Physics: Conference Series","id":"ITEM-1","issued":{"date-parts":[["2018"]]},"page":"12014","title":"Automated hydroponics nutrition plants systems using arduino uno microcontroller based on android","type":"article-journal","volume":"978"},"uris":["http://www.mendeley.com/documents/?uuid=f83f7651-f935-308d-9a33-2e1bf647944c"]}],"mendeley":{"formattedCitation":"[27]","plainTextFormattedCitation":"[27]","previouslyFormattedCitation":"[27]"},"properties":{"noteIndex":0},"schema":"https://github.com/citation-style-language/schema/raw/master/csl-citation.json"}</w:instrText>
      </w:r>
      <w:r w:rsidRPr="00C77BE1">
        <w:fldChar w:fldCharType="separate"/>
      </w:r>
      <w:r w:rsidRPr="00C77BE1" w:rsidR="00CD2B48">
        <w:rPr>
          <w:noProof/>
          <w:lang w:val="es-EC"/>
        </w:rPr>
        <w:t>[27]</w:t>
      </w:r>
      <w:r w:rsidRPr="00C77BE1">
        <w:fldChar w:fldCharType="end"/>
      </w:r>
      <w:r w:rsidRPr="00C77BE1" w:rsidR="00111DE0">
        <w:rPr>
          <w:lang w:val="es-EC"/>
        </w:rPr>
        <w:t xml:space="preserve"> realiza su </w:t>
      </w:r>
      <w:r w:rsidRPr="00C77BE1" w:rsidR="00B72B6F">
        <w:rPr>
          <w:lang w:val="es-EC"/>
        </w:rPr>
        <w:t>investigación en un invernadero</w:t>
      </w:r>
      <w:r w:rsidRPr="00C77BE1" w:rsidR="00226130">
        <w:rPr>
          <w:lang w:val="es-EC"/>
        </w:rPr>
        <w:t xml:space="preserve">, </w:t>
      </w:r>
      <w:r w:rsidRPr="00C77BE1" w:rsidR="001F45C3">
        <w:rPr>
          <w:lang w:val="es-EC"/>
        </w:rPr>
        <w:t xml:space="preserve">además </w:t>
      </w:r>
      <w:r w:rsidRPr="00C77BE1" w:rsidR="00226130">
        <w:rPr>
          <w:lang w:val="es-EC"/>
        </w:rPr>
        <w:t xml:space="preserve">de las características </w:t>
      </w:r>
      <w:r w:rsidRPr="00C77BE1" w:rsidR="001F45C3">
        <w:rPr>
          <w:lang w:val="es-EC"/>
        </w:rPr>
        <w:t>compartidas</w:t>
      </w:r>
      <w:r w:rsidRPr="00C77BE1" w:rsidR="00226130">
        <w:rPr>
          <w:lang w:val="es-EC"/>
        </w:rPr>
        <w:t xml:space="preserve"> con </w:t>
      </w:r>
      <w:r w:rsidRPr="00C77BE1" w:rsidR="007B5B9F">
        <w:rPr>
          <w:lang w:val="es-EC"/>
        </w:rPr>
        <w:t xml:space="preserve">los </w:t>
      </w:r>
      <w:r w:rsidRPr="00C77BE1" w:rsidR="00F73B53">
        <w:rPr>
          <w:lang w:val="es-EC"/>
        </w:rPr>
        <w:t>demás trabajos</w:t>
      </w:r>
      <w:r w:rsidRPr="00C77BE1" w:rsidR="00250E24">
        <w:rPr>
          <w:lang w:val="es-EC"/>
        </w:rPr>
        <w:t xml:space="preserve"> </w:t>
      </w:r>
      <w:r w:rsidRPr="00C77BE1">
        <w:rPr>
          <w:lang w:val="es-EC"/>
        </w:rPr>
        <w:t>incluye la visualización de</w:t>
      </w:r>
      <w:r w:rsidRPr="00C77BE1" w:rsidR="00F8017D">
        <w:rPr>
          <w:lang w:val="es-EC"/>
        </w:rPr>
        <w:t>l</w:t>
      </w:r>
      <w:r w:rsidRPr="00C77BE1">
        <w:rPr>
          <w:lang w:val="es-EC"/>
        </w:rPr>
        <w:t xml:space="preserve"> nivel de proximidad y </w:t>
      </w:r>
      <w:r w:rsidRPr="00C77BE1" w:rsidR="00790037">
        <w:rPr>
          <w:lang w:val="es-EC"/>
        </w:rPr>
        <w:t>realiza el</w:t>
      </w:r>
      <w:r w:rsidRPr="00C77BE1" w:rsidR="005E5D26">
        <w:rPr>
          <w:lang w:val="es-EC"/>
        </w:rPr>
        <w:t xml:space="preserve"> c</w:t>
      </w:r>
      <w:r w:rsidRPr="00C77BE1" w:rsidR="00790037">
        <w:rPr>
          <w:lang w:val="es-EC"/>
        </w:rPr>
        <w:t xml:space="preserve">ontrol de la luz </w:t>
      </w:r>
      <w:r w:rsidRPr="00C77BE1" w:rsidR="005E5D26">
        <w:rPr>
          <w:lang w:val="es-EC"/>
        </w:rPr>
        <w:t>mediante un módulo de relé controlado por el microcontrolador Arduino Uno, que a su vez recibe señales del dispositivo Android a través de una conexión Bluetooth.</w:t>
      </w:r>
    </w:p>
    <w:p w:rsidRPr="00842F2F" w:rsidR="002F08ED" w:rsidP="00842F2F" w:rsidRDefault="002F08ED" w14:paraId="0913BA8A" w14:textId="117C6A7A">
      <w:pPr>
        <w:pStyle w:val="p1a"/>
        <w:spacing w:line="240" w:lineRule="auto"/>
        <w:ind w:firstLine="227"/>
        <w:rPr>
          <w:lang w:val="es-EC"/>
        </w:rPr>
      </w:pPr>
      <w:r w:rsidRPr="00C77BE1">
        <w:rPr>
          <w:lang w:val="es-EC"/>
        </w:rPr>
        <w:t>Ardhiansyah</w:t>
      </w:r>
      <w:r w:rsidRPr="00C77BE1" w:rsidR="00363E40">
        <w:rPr>
          <w:lang w:val="es-EC"/>
        </w:rPr>
        <w:t xml:space="preserve"> et</w:t>
      </w:r>
      <w:r w:rsidRPr="00C77BE1" w:rsidR="00480DC0">
        <w:rPr>
          <w:lang w:val="es-EC"/>
        </w:rPr>
        <w:t xml:space="preserve"> al.</w:t>
      </w:r>
      <w:r w:rsidRPr="00C77BE1">
        <w:rPr>
          <w:lang w:val="es-EC"/>
        </w:rPr>
        <w:t xml:space="preserve"> </w:t>
      </w:r>
      <w:r w:rsidRPr="00C77BE1">
        <w:fldChar w:fldCharType="begin" w:fldLock="1"/>
      </w:r>
      <w:r w:rsidR="00940364">
        <w:rPr>
          <w:lang w:val="es-EC"/>
        </w:rPr>
        <w:instrText>ADDIN CSL_CITATION {"citationItems":[{"id":"ITEM-1","itemData":{"abstract":"In this era of technology, the use of technology is growing rapidly. This can also be applied to agricultural systems, one of which is the hydroponic system. In this study, researchers developed a tool using experimental methods and data testing in the form of making a design and …","author":[{"dropping-particle":"","family":"Ardhiansyah","given":"L","non-dropping-particle":"","parse-names":false,"suffix":""},{"dropping-particle":"","family":"Prasetya","given":"D A","non-dropping-particle":"","parse-names":false,"suffix":""}],"id":"ITEM-1","issued":{"date-parts":[["2021"]]},"title":"Design And Implementation Of An Automation System For A Nutrition Pump In Hydroponics Using Arduino Uno","type":"article-journal"},"uris":["http://www.mendeley.com/documents/?uuid=9914acab-44ff-31f5-9489-2281f75713aa"]}],"mendeley":{"formattedCitation":"[29]","plainTextFormattedCitation":"[29]","previouslyFormattedCitation":"[29]"},"properties":{"noteIndex":0},"schema":"https://github.com/citation-style-language/schema/raw/master/csl-citation.json"}</w:instrText>
      </w:r>
      <w:r w:rsidRPr="00C77BE1">
        <w:fldChar w:fldCharType="separate"/>
      </w:r>
      <w:r w:rsidRPr="00C77BE1" w:rsidR="00CD2B48">
        <w:rPr>
          <w:noProof/>
          <w:lang w:val="es-EC"/>
        </w:rPr>
        <w:t>[29]</w:t>
      </w:r>
      <w:r w:rsidRPr="00C77BE1">
        <w:fldChar w:fldCharType="end"/>
      </w:r>
      <w:r w:rsidRPr="00C77BE1">
        <w:rPr>
          <w:lang w:val="es-EC"/>
        </w:rPr>
        <w:t xml:space="preserve"> no indica características diferentes a las compartidas </w:t>
      </w:r>
      <w:r w:rsidRPr="00C77BE1" w:rsidR="007B6300">
        <w:rPr>
          <w:lang w:val="es-EC"/>
        </w:rPr>
        <w:t>entre los trabajos mencionados</w:t>
      </w:r>
      <w:r w:rsidRPr="00C77BE1" w:rsidR="00B53428">
        <w:rPr>
          <w:lang w:val="es-EC"/>
        </w:rPr>
        <w:t xml:space="preserve">. Por otro lado, </w:t>
      </w:r>
      <w:r w:rsidRPr="00C77BE1" w:rsidR="006A4ECF">
        <w:rPr>
          <w:lang w:val="es-EC"/>
        </w:rPr>
        <w:t>Cabrera</w:t>
      </w:r>
      <w:r w:rsidRPr="00C77BE1" w:rsidR="002820A9">
        <w:rPr>
          <w:lang w:val="es-EC"/>
        </w:rPr>
        <w:t xml:space="preserve"> et al. </w:t>
      </w:r>
      <w:r w:rsidRPr="00C77BE1" w:rsidR="006A4ECF">
        <w:fldChar w:fldCharType="begin" w:fldLock="1"/>
      </w:r>
      <w:r w:rsidR="00940364">
        <w:rPr>
          <w:lang w:val="es-EC"/>
        </w:rPr>
        <w:instrText>ADDIN CSL_CITATION {"citationItems":[{"id":"ITEM-1","itemData":{"ISBN":"978-3-031-21333-5","abstract":"Urban agriculture allows taking advantage of the free spaces on the roofs, in such a way that you can have fresh vegetables for consumption. Particularly, hydroponic cultivation has become a very interesting alternative for vegetable production using water mixed with a nutrient solution instead of soil. This paper presents a system architecture, based on the IoT paradigm, for monitoring variables in hydroponic urban growing. This architecture involves five layers, and allows monitoring a set of variables that are relevant for this activity. Based on this architecture, a monitoring system was implemented and then evaluated through experiments performed on the roof of a house in Peru. The results show that the system prototype works properly, opening opportunities for urban agriculture in the region.","author":[{"dropping-particle":"","family":"Ibarra-Cabrera","given":"Manuel J","non-dropping-particle":"","parse-names":false,"suffix":""},{"dropping-particle":"","family":"Cruz","given":"Mario Aquino","non-dropping-particle":"","parse-names":false,"suffix":""},{"dropping-particle":"","family":"Quispe Onofre","given":"Carlos R","non-dropping-particle":"","parse-names":false,"suffix":""},{"dropping-particle":"","family":"Ochoa","given":"Sergio F","non-dropping-particle":"","parse-names":false,"suffix":""}],"editor":[{"dropping-particle":"","family":"Bravo","given":"José","non-dropping-particle":"","parse-names":false,"suffix":""},{"dropping-particle":"","family":"Ochoa","given":"Sergio","non-dropping-particle":"","parse-names":false,"suffix":""},{"dropping-particle":"","family":"Favela","given":"Jesús","non-dropping-particle":"","parse-names":false,"suffix":""}],"id":"ITEM-1","issued":{"date-parts":[["2023"]]},"page":"622-633","publisher":"Springer International Publishing","publisher-place":"Cham","title":"An IoT-Based System Architecture for Monitoring Hydroponic Growing in Urban Agriculture BT - Proceedings of the International Conference on Ubiquitous Computing &amp; Ambient Intelligence (UCAmI 2022)","type":"paper-conference"},"uris":["http://www.mendeley.com/documents/?uuid=3f59a8e4-7918-445b-9254-5b63b9874ad1"]}],"mendeley":{"formattedCitation":"[31]","plainTextFormattedCitation":"[31]","previouslyFormattedCitation":"[31]"},"properties":{"noteIndex":0},"schema":"https://github.com/citation-style-language/schema/raw/master/csl-citation.json"}</w:instrText>
      </w:r>
      <w:r w:rsidRPr="00C77BE1" w:rsidR="006A4ECF">
        <w:fldChar w:fldCharType="separate"/>
      </w:r>
      <w:r w:rsidRPr="00C77BE1" w:rsidR="00CD2B48">
        <w:rPr>
          <w:noProof/>
          <w:lang w:val="es-EC"/>
        </w:rPr>
        <w:t>[31]</w:t>
      </w:r>
      <w:r w:rsidRPr="00C77BE1" w:rsidR="006A4ECF">
        <w:fldChar w:fldCharType="end"/>
      </w:r>
      <w:r w:rsidRPr="00C77BE1" w:rsidR="006A4ECF">
        <w:rPr>
          <w:lang w:val="es-EC"/>
        </w:rPr>
        <w:t xml:space="preserve"> </w:t>
      </w:r>
      <w:r w:rsidRPr="00C77BE1" w:rsidR="00B96C30">
        <w:rPr>
          <w:lang w:val="es-EC"/>
        </w:rPr>
        <w:t xml:space="preserve">envía </w:t>
      </w:r>
      <w:r w:rsidRPr="00C77BE1" w:rsidR="00024622">
        <w:rPr>
          <w:lang w:val="es-EC"/>
        </w:rPr>
        <w:t xml:space="preserve">mensajes a </w:t>
      </w:r>
      <w:r w:rsidRPr="00C77BE1" w:rsidR="001D3289">
        <w:rPr>
          <w:lang w:val="es-EC"/>
        </w:rPr>
        <w:t xml:space="preserve">el usuario </w:t>
      </w:r>
      <w:r w:rsidRPr="00C77BE1" w:rsidR="002B689A">
        <w:rPr>
          <w:lang w:val="es-EC"/>
        </w:rPr>
        <w:t>informándolo acerca de la temperatura ambiental y el valor d</w:t>
      </w:r>
      <w:r w:rsidRPr="00C77BE1" w:rsidR="005F112C">
        <w:rPr>
          <w:lang w:val="es-EC"/>
        </w:rPr>
        <w:t xml:space="preserve">e </w:t>
      </w:r>
      <w:r w:rsidRPr="00C77BE1" w:rsidR="00D52D91">
        <w:rPr>
          <w:lang w:val="es-EC"/>
        </w:rPr>
        <w:t>pH</w:t>
      </w:r>
      <w:r w:rsidRPr="00C77BE1" w:rsidR="00993BA4">
        <w:rPr>
          <w:lang w:val="es-EC"/>
        </w:rPr>
        <w:t xml:space="preserve"> del cultivo, también </w:t>
      </w:r>
      <w:r w:rsidRPr="00C77BE1" w:rsidR="003D38A2">
        <w:rPr>
          <w:lang w:val="es-EC"/>
        </w:rPr>
        <w:t xml:space="preserve">permite que </w:t>
      </w:r>
      <w:r w:rsidRPr="00C77BE1" w:rsidR="003C43C1">
        <w:rPr>
          <w:lang w:val="es-EC"/>
        </w:rPr>
        <w:t xml:space="preserve">los usuarios desde </w:t>
      </w:r>
      <w:r w:rsidRPr="00C77BE1" w:rsidR="009342EF">
        <w:rPr>
          <w:lang w:val="es-EC"/>
        </w:rPr>
        <w:t>un</w:t>
      </w:r>
      <w:r w:rsidRPr="00C77BE1" w:rsidR="003C43C1">
        <w:rPr>
          <w:lang w:val="es-EC"/>
        </w:rPr>
        <w:t xml:space="preserve"> Bot de Telegram tomen una foto </w:t>
      </w:r>
      <w:r w:rsidRPr="00C77BE1" w:rsidR="0051655E">
        <w:rPr>
          <w:lang w:val="es-EC"/>
        </w:rPr>
        <w:t>para conocer el crecimientos de sus cultivos</w:t>
      </w:r>
      <w:r w:rsidRPr="00C77BE1" w:rsidR="00A44F13">
        <w:rPr>
          <w:lang w:val="es-EC"/>
        </w:rPr>
        <w:t>.</w:t>
      </w:r>
    </w:p>
    <w:p w:rsidRPr="00842F2F" w:rsidR="00FD18C1" w:rsidP="00842F2F" w:rsidRDefault="00C442C2" w14:paraId="53FAA489" w14:textId="35F0505B">
      <w:pPr>
        <w:pStyle w:val="p1a"/>
        <w:spacing w:line="240" w:lineRule="auto"/>
        <w:ind w:firstLine="227"/>
        <w:rPr>
          <w:lang w:val="es-EC"/>
        </w:rPr>
      </w:pPr>
      <w:r w:rsidRPr="00C77BE1">
        <w:rPr>
          <w:lang w:val="es-EC"/>
        </w:rPr>
        <w:t xml:space="preserve">Además de la aplicación </w:t>
      </w:r>
      <w:r w:rsidRPr="00C77BE1" w:rsidR="007F00DD">
        <w:rPr>
          <w:lang w:val="es-EC"/>
        </w:rPr>
        <w:t>móvil</w:t>
      </w:r>
      <w:r w:rsidRPr="00C77BE1" w:rsidR="00F03001">
        <w:rPr>
          <w:lang w:val="es-EC"/>
        </w:rPr>
        <w:t xml:space="preserve">, </w:t>
      </w:r>
      <w:r w:rsidRPr="00C77BE1" w:rsidR="009E6FAF">
        <w:rPr>
          <w:lang w:val="es-EC"/>
        </w:rPr>
        <w:t>Cabrera</w:t>
      </w:r>
      <w:r w:rsidRPr="00C77BE1" w:rsidR="002820A9">
        <w:rPr>
          <w:lang w:val="es-EC"/>
        </w:rPr>
        <w:t xml:space="preserve"> et al. </w:t>
      </w:r>
      <w:r w:rsidRPr="00C77BE1" w:rsidR="009E6FAF">
        <w:fldChar w:fldCharType="begin" w:fldLock="1"/>
      </w:r>
      <w:r w:rsidR="00940364">
        <w:rPr>
          <w:lang w:val="es-EC"/>
        </w:rPr>
        <w:instrText>ADDIN CSL_CITATION {"citationItems":[{"id":"ITEM-1","itemData":{"ISBN":"978-3-031-21333-5","abstract":"Urban agriculture allows taking advantage of the free spaces on the roofs, in such a way that you can have fresh vegetables for consumption. Particularly, hydroponic cultivation has become a very interesting alternative for vegetable production using water mixed with a nutrient solution instead of soil. This paper presents a system architecture, based on the IoT paradigm, for monitoring variables in hydroponic urban growing. This architecture involves five layers, and allows monitoring a set of variables that are relevant for this activity. Based on this architecture, a monitoring system was implemented and then evaluated through experiments performed on the roof of a house in Peru. The results show that the system prototype works properly, opening opportunities for urban agriculture in the region.","author":[{"dropping-particle":"","family":"Ibarra-Cabrera","given":"Manuel J","non-dropping-particle":"","parse-names":false,"suffix":""},{"dropping-particle":"","family":"Cruz","given":"Mario Aquino","non-dropping-particle":"","parse-names":false,"suffix":""},{"dropping-particle":"","family":"Quispe Onofre","given":"Carlos R","non-dropping-particle":"","parse-names":false,"suffix":""},{"dropping-particle":"","family":"Ochoa","given":"Sergio F","non-dropping-particle":"","parse-names":false,"suffix":""}],"editor":[{"dropping-particle":"","family":"Bravo","given":"José","non-dropping-particle":"","parse-names":false,"suffix":""},{"dropping-particle":"","family":"Ochoa","given":"Sergio","non-dropping-particle":"","parse-names":false,"suffix":""},{"dropping-particle":"","family":"Favela","given":"Jesús","non-dropping-particle":"","parse-names":false,"suffix":""}],"id":"ITEM-1","issued":{"date-parts":[["2023"]]},"page":"622-633","publisher":"Springer International Publishing","publisher-place":"Cham","title":"An IoT-Based System Architecture for Monitoring Hydroponic Growing in Urban Agriculture BT - Proceedings of the International Conference on Ubiquitous Computing &amp; Ambient Intelligence (UCAmI 2022)","type":"paper-conference"},"uris":["http://www.mendeley.com/documents/?uuid=3f59a8e4-7918-445b-9254-5b63b9874ad1"]}],"mendeley":{"formattedCitation":"[31]","plainTextFormattedCitation":"[31]","previouslyFormattedCitation":"[31]"},"properties":{"noteIndex":0},"schema":"https://github.com/citation-style-language/schema/raw/master/csl-citation.json"}</w:instrText>
      </w:r>
      <w:r w:rsidRPr="00C77BE1" w:rsidR="009E6FAF">
        <w:fldChar w:fldCharType="separate"/>
      </w:r>
      <w:r w:rsidRPr="00C77BE1" w:rsidR="00CD2B48">
        <w:rPr>
          <w:noProof/>
          <w:lang w:val="es-EC"/>
        </w:rPr>
        <w:t>[31]</w:t>
      </w:r>
      <w:r w:rsidRPr="00C77BE1" w:rsidR="009E6FAF">
        <w:fldChar w:fldCharType="end"/>
      </w:r>
      <w:r w:rsidRPr="00C77BE1" w:rsidR="009E6FAF">
        <w:rPr>
          <w:lang w:val="es-EC"/>
        </w:rPr>
        <w:t xml:space="preserve"> desarrolló una</w:t>
      </w:r>
      <w:r w:rsidRPr="00C77BE1" w:rsidR="009F3E00">
        <w:rPr>
          <w:lang w:val="es-EC"/>
        </w:rPr>
        <w:t xml:space="preserve"> página web </w:t>
      </w:r>
      <w:r w:rsidRPr="00C77BE1" w:rsidR="004F64F9">
        <w:rPr>
          <w:lang w:val="es-EC"/>
        </w:rPr>
        <w:t>al igual que los autores</w:t>
      </w:r>
      <w:r w:rsidRPr="00C77BE1" w:rsidR="00F03001">
        <w:rPr>
          <w:lang w:val="es-EC"/>
        </w:rPr>
        <w:t xml:space="preserve"> Park</w:t>
      </w:r>
      <w:r w:rsidRPr="00C77BE1" w:rsidR="00AA60BE">
        <w:rPr>
          <w:lang w:val="es-EC"/>
        </w:rPr>
        <w:t xml:space="preserve"> </w:t>
      </w:r>
      <w:r w:rsidRPr="00C77BE1" w:rsidR="00AA60BE">
        <w:fldChar w:fldCharType="begin" w:fldLock="1"/>
      </w:r>
      <w:r w:rsidR="00940364">
        <w:rPr>
          <w:lang w:val="es-EC"/>
        </w:rPr>
        <w:instrText>ADDIN CSL_CITATION {"citationItems":[{"id":"ITEM-1","itemData":{"DOI":"10.3390/electronics10121400","ISSN":"2079-9292","abstract":"The strawberry market in South Korea is actually the largest market among horticultural crops. Strawberry cultivation in South Korea changed from field cultivation to facility cultivation in order to increase production. However, the decrease in production manpower due to aging is increasing the demand for the automation of strawberry cultivation. Predicting the harvest of strawberries is an important research topic, as strawberry production requires the most manpower for harvest. In addition, the growing environment has a great influence on strawberry production as hydroponic cultivation of strawberries is increasing. In this paper, we design and implement an integrated system that monitors strawberry hydroponic environmental data and determines when to harvest with the concept of IoT-Edge-AI-Cloud. The proposed monitoring system collects, stores and visualizes strawberry growing environment data. The proposed harvest decision system classifies the strawberry maturity level in images using a deep learning algorithm. The monitoring and analysis results are visualized in an integrated interface, which provides a variety of basic data for strawberry cultivation. Even if the strawberry cultivation area increases, the proposed system can be easily expanded and flexibly based on a virtualized container with the concept of IoT-Edge-AI-Cloud. The monitoring system was verified by monitoring a hydroponic strawberry environment for 4 months. In addition, the harvest decision system was verified using strawberry pictures acquired from Smart Berry Farm.","author":[{"dropping-particle":"","family":"Park","given":"Sun","non-dropping-particle":"","parse-names":false,"suffix":""},{"dropping-particle":"","family":"Kim","given":"JongWon","non-dropping-particle":"","parse-names":false,"suffix":""}],"container-title":"Electronics","id":"ITEM-1","issue":"12","issued":{"date-parts":[["2021"]]},"title":"Design and Implementation of a Hydroponic Strawberry Monitoring and Harvesting Timing Information Supporting System Based on Nano AI-Cloud and IoT-Edge","type":"article-journal","volume":"10"},"uris":["http://www.mendeley.com/documents/?uuid=12b80125-01e2-4c19-8867-6bf80a6921d6"]}],"mendeley":{"formattedCitation":"[20]","plainTextFormattedCitation":"[20]","previouslyFormattedCitation":"[20]"},"properties":{"noteIndex":0},"schema":"https://github.com/citation-style-language/schema/raw/master/csl-citation.json"}</w:instrText>
      </w:r>
      <w:r w:rsidRPr="00C77BE1" w:rsidR="00AA60BE">
        <w:fldChar w:fldCharType="separate"/>
      </w:r>
      <w:r w:rsidRPr="00C77BE1" w:rsidR="00AA60BE">
        <w:rPr>
          <w:noProof/>
          <w:lang w:val="es-EC"/>
        </w:rPr>
        <w:t>[20]</w:t>
      </w:r>
      <w:r w:rsidRPr="00C77BE1" w:rsidR="00AA60BE">
        <w:fldChar w:fldCharType="end"/>
      </w:r>
      <w:r w:rsidRPr="00C77BE1" w:rsidR="00F03001">
        <w:rPr>
          <w:lang w:val="es-EC"/>
        </w:rPr>
        <w:t xml:space="preserve"> y Tatas</w:t>
      </w:r>
      <w:r w:rsidRPr="00C77BE1" w:rsidR="005C4346">
        <w:rPr>
          <w:lang w:val="es-EC"/>
        </w:rPr>
        <w:t xml:space="preserve"> </w:t>
      </w:r>
      <w:r w:rsidRPr="00C77BE1" w:rsidR="005C4346">
        <w:rPr>
          <w:lang w:val="es-EC"/>
        </w:rPr>
        <w:fldChar w:fldCharType="begin" w:fldLock="1"/>
      </w:r>
      <w:r w:rsidR="00940364">
        <w:rPr>
          <w:lang w:val="es-EC"/>
        </w:rPr>
        <w:instrText>ADDIN CSL_CITATION {"citationItems":[{"id":"ITEM-1","itemData":{"DOI":"10.3390/technologies10010026","ISSN":"2227-7080","abstract":"This paper presents the design and implementation of iPONICS: an intelligent, low-cost IoT-based control and monitoring system for hydroponics greenhouses. The system is based on three types of sensor nodes. The main (master) node is responsible for controlling the pump, monitoring the quality of the water in the greenhouse and aggregating and transmitting the data from the slave nodes. Environment sensing slave nodes monitor the ambient conditions in the greenhouse and transmit the data to the main node. Security nodes monitor activity (movement in the area). The system monitors water quality and greenhouse temperature and humidity, ensuring that crops grow under optimal conditions according to hydroponics guidelines. Remote monitoring for the greenhouse keepers is facilitated by monitoring these parameters via connecting to a website. An innovative fuzzy inference engine determines the plant irrigation duration. The system is optimized for low power consumption in order to facilitate off-grid operation. Preliminary reliability analysis indicates that the system can tolerate various transient faults without requiring intervention.","author":[{"dropping-particle":"","family":"Tatas","given":"Konstantinos","non-dropping-particle":"","parse-names":false,"suffix":""},{"dropping-particle":"","family":"Al-Zoubi","given":"Ahmad","non-dropping-particle":"","parse-names":false,"suffix":""},{"dropping-particle":"","family":"Christofides","given":"Nicholas","non-dropping-particle":"","parse-names":false,"suffix":""},{"dropping-particle":"","family":"Zannettis","given":"Chrysostomos","non-dropping-particle":"","parse-names":false,"suffix":""},{"dropping-particle":"","family":"Chrysostomou","given":"Michael","non-dropping-particle":"","parse-names":false,"suffix":""},{"dropping-particle":"","family":"Panteli","given":"Stavros","non-dropping-particle":"","parse-names":false,"suffix":""},{"dropping-particle":"","family":"Antoniou","given":"Anthony","non-dropping-particle":"","parse-names":false,"suffix":""}],"container-title":"Technologies","id":"ITEM-1","issue":"1","issued":{"date-parts":[["2022"]]},"title":"Reliable IoT-Based Monitoring and Control of Hydroponic Systems","type":"article-journal","volume":"10"},"uris":["http://www.mendeley.com/documents/?uuid=1e110922-8392-3be5-8cdc-18cd84ebca04"]}],"mendeley":{"formattedCitation":"[30]","plainTextFormattedCitation":"[30]","previouslyFormattedCitation":"[30]"},"properties":{"noteIndex":0},"schema":"https://github.com/citation-style-language/schema/raw/master/csl-citation.json"}</w:instrText>
      </w:r>
      <w:r w:rsidRPr="00C77BE1" w:rsidR="005C4346">
        <w:rPr>
          <w:lang w:val="es-EC"/>
        </w:rPr>
        <w:fldChar w:fldCharType="separate"/>
      </w:r>
      <w:r w:rsidRPr="00C77BE1" w:rsidR="005C4346">
        <w:rPr>
          <w:noProof/>
          <w:lang w:val="es-EC"/>
        </w:rPr>
        <w:t>[30]</w:t>
      </w:r>
      <w:r w:rsidRPr="00C77BE1" w:rsidR="005C4346">
        <w:rPr>
          <w:lang w:val="es-EC"/>
        </w:rPr>
        <w:fldChar w:fldCharType="end"/>
      </w:r>
      <w:r w:rsidRPr="00C77BE1" w:rsidR="00D74A41">
        <w:rPr>
          <w:lang w:val="es-EC"/>
        </w:rPr>
        <w:t xml:space="preserve">, teniendo como característica en común la visualización de datos de </w:t>
      </w:r>
      <w:r w:rsidRPr="00C77BE1" w:rsidR="00E47999">
        <w:rPr>
          <w:lang w:val="es-EC"/>
        </w:rPr>
        <w:t>temperatura de agua</w:t>
      </w:r>
      <w:r w:rsidRPr="00C77BE1" w:rsidR="003B2FA2">
        <w:rPr>
          <w:lang w:val="es-EC"/>
        </w:rPr>
        <w:t xml:space="preserve"> y humedad del ambiente.</w:t>
      </w:r>
      <w:r w:rsidRPr="00C77BE1" w:rsidR="001D1C97">
        <w:rPr>
          <w:lang w:val="es-EC"/>
        </w:rPr>
        <w:t xml:space="preserve"> Cabrera</w:t>
      </w:r>
      <w:r w:rsidRPr="00C77BE1" w:rsidR="002820A9">
        <w:rPr>
          <w:lang w:val="es-EC"/>
        </w:rPr>
        <w:t xml:space="preserve"> et al. </w:t>
      </w:r>
      <w:r w:rsidRPr="00C77BE1" w:rsidR="001D1C97">
        <w:fldChar w:fldCharType="begin" w:fldLock="1"/>
      </w:r>
      <w:r w:rsidR="00940364">
        <w:rPr>
          <w:lang w:val="es-EC"/>
        </w:rPr>
        <w:instrText>ADDIN CSL_CITATION {"citationItems":[{"id":"ITEM-1","itemData":{"ISBN":"978-3-031-21333-5","abstract":"Urban agriculture allows taking advantage of the free spaces on the roofs, in such a way that you can have fresh vegetables for consumption. Particularly, hydroponic cultivation has become a very interesting alternative for vegetable production using water mixed with a nutrient solution instead of soil. This paper presents a system architecture, based on the IoT paradigm, for monitoring variables in hydroponic urban growing. This architecture involves five layers, and allows monitoring a set of variables that are relevant for this activity. Based on this architecture, a monitoring system was implemented and then evaluated through experiments performed on the roof of a house in Peru. The results show that the system prototype works properly, opening opportunities for urban agriculture in the region.","author":[{"dropping-particle":"","family":"Ibarra-Cabrera","given":"Manuel J","non-dropping-particle":"","parse-names":false,"suffix":""},{"dropping-particle":"","family":"Cruz","given":"Mario Aquino","non-dropping-particle":"","parse-names":false,"suffix":""},{"dropping-particle":"","family":"Quispe Onofre","given":"Carlos R","non-dropping-particle":"","parse-names":false,"suffix":""},{"dropping-particle":"","family":"Ochoa","given":"Sergio F","non-dropping-particle":"","parse-names":false,"suffix":""}],"editor":[{"dropping-particle":"","family":"Bravo","given":"José","non-dropping-particle":"","parse-names":false,"suffix":""},{"dropping-particle":"","family":"Ochoa","given":"Sergio","non-dropping-particle":"","parse-names":false,"suffix":""},{"dropping-particle":"","family":"Favela","given":"Jesús","non-dropping-particle":"","parse-names":false,"suffix":""}],"id":"ITEM-1","issued":{"date-parts":[["2023"]]},"page":"622-633","publisher":"Springer International Publishing","publisher-place":"Cham","title":"An IoT-Based System Architecture for Monitoring Hydroponic Growing in Urban Agriculture BT - Proceedings of the International Conference on Ubiquitous Computing &amp; Ambient Intelligence (UCAmI 2022)","type":"paper-conference"},"uris":["http://www.mendeley.com/documents/?uuid=3f59a8e4-7918-445b-9254-5b63b9874ad1"]}],"mendeley":{"formattedCitation":"[31]","plainTextFormattedCitation":"[31]","previouslyFormattedCitation":"[31]"},"properties":{"noteIndex":0},"schema":"https://github.com/citation-style-language/schema/raw/master/csl-citation.json"}</w:instrText>
      </w:r>
      <w:r w:rsidRPr="00C77BE1" w:rsidR="001D1C97">
        <w:fldChar w:fldCharType="separate"/>
      </w:r>
      <w:r w:rsidRPr="00C77BE1" w:rsidR="00CD2B48">
        <w:rPr>
          <w:noProof/>
          <w:lang w:val="es-EC"/>
        </w:rPr>
        <w:t>[31]</w:t>
      </w:r>
      <w:r w:rsidRPr="00C77BE1" w:rsidR="001D1C97">
        <w:fldChar w:fldCharType="end"/>
      </w:r>
      <w:r w:rsidRPr="00C77BE1" w:rsidR="00A8340E">
        <w:rPr>
          <w:lang w:val="es-EC"/>
        </w:rPr>
        <w:t xml:space="preserve"> </w:t>
      </w:r>
      <w:r w:rsidRPr="00C77BE1" w:rsidR="00E61E97">
        <w:rPr>
          <w:lang w:val="es-EC"/>
        </w:rPr>
        <w:t>desarroll</w:t>
      </w:r>
      <w:r w:rsidRPr="00C77BE1" w:rsidR="009D4BA1">
        <w:rPr>
          <w:lang w:val="es-EC"/>
        </w:rPr>
        <w:t>ó</w:t>
      </w:r>
      <w:r w:rsidRPr="00C77BE1" w:rsidR="00E61E97">
        <w:rPr>
          <w:lang w:val="es-EC"/>
        </w:rPr>
        <w:t xml:space="preserve"> una página we</w:t>
      </w:r>
      <w:r w:rsidRPr="00C77BE1" w:rsidR="00AF579D">
        <w:rPr>
          <w:lang w:val="es-EC"/>
        </w:rPr>
        <w:t xml:space="preserve">b en </w:t>
      </w:r>
      <w:r w:rsidRPr="00C77BE1" w:rsidR="00D52D91">
        <w:rPr>
          <w:lang w:val="es-EC"/>
        </w:rPr>
        <w:t>PHP</w:t>
      </w:r>
      <w:r w:rsidRPr="00C77BE1" w:rsidR="006A0D74">
        <w:rPr>
          <w:lang w:val="es-EC"/>
        </w:rPr>
        <w:t xml:space="preserve"> </w:t>
      </w:r>
      <w:r w:rsidRPr="00C77BE1" w:rsidR="005910F6">
        <w:rPr>
          <w:lang w:val="es-EC"/>
        </w:rPr>
        <w:t xml:space="preserve">junto a </w:t>
      </w:r>
      <w:r w:rsidRPr="00C77BE1" w:rsidR="001157AF">
        <w:rPr>
          <w:lang w:val="es-EC"/>
        </w:rPr>
        <w:t xml:space="preserve">un servicio autónomo que comunica </w:t>
      </w:r>
      <w:r w:rsidRPr="00C77BE1" w:rsidR="00EE294A">
        <w:rPr>
          <w:lang w:val="es-EC"/>
        </w:rPr>
        <w:t>a un</w:t>
      </w:r>
      <w:r w:rsidRPr="00C77BE1" w:rsidR="001157AF">
        <w:rPr>
          <w:lang w:val="es-EC"/>
        </w:rPr>
        <w:t xml:space="preserve"> </w:t>
      </w:r>
      <w:r w:rsidRPr="00C77BE1" w:rsidR="00F32B05">
        <w:rPr>
          <w:lang w:val="es-EC"/>
        </w:rPr>
        <w:t>B</w:t>
      </w:r>
      <w:r w:rsidRPr="00C77BE1" w:rsidR="001157AF">
        <w:rPr>
          <w:lang w:val="es-EC"/>
        </w:rPr>
        <w:t>ot de Telegram con la cámara</w:t>
      </w:r>
      <w:r w:rsidRPr="00C77BE1" w:rsidR="009339D4">
        <w:rPr>
          <w:lang w:val="es-EC"/>
        </w:rPr>
        <w:t xml:space="preserve"> controlada por un </w:t>
      </w:r>
      <w:r w:rsidRPr="00C77BE1" w:rsidR="00A137F7">
        <w:rPr>
          <w:lang w:val="es-EC"/>
        </w:rPr>
        <w:t>Raspberry</w:t>
      </w:r>
      <w:r w:rsidRPr="00C77BE1" w:rsidR="002621EC">
        <w:rPr>
          <w:lang w:val="es-EC"/>
        </w:rPr>
        <w:t xml:space="preserve">. </w:t>
      </w:r>
      <w:r w:rsidRPr="00C77BE1" w:rsidR="00F30BF7">
        <w:rPr>
          <w:lang w:val="es-EC"/>
        </w:rPr>
        <w:t>Además</w:t>
      </w:r>
      <w:r w:rsidRPr="00C77BE1" w:rsidR="000F52D2">
        <w:rPr>
          <w:lang w:val="es-EC"/>
        </w:rPr>
        <w:t xml:space="preserve"> de los datos </w:t>
      </w:r>
      <w:r w:rsidRPr="00C77BE1" w:rsidR="00D82ED3">
        <w:rPr>
          <w:lang w:val="es-EC"/>
        </w:rPr>
        <w:t>para visualización</w:t>
      </w:r>
      <w:r w:rsidRPr="00C77BE1" w:rsidR="00160ACB">
        <w:rPr>
          <w:lang w:val="es-EC"/>
        </w:rPr>
        <w:t xml:space="preserve"> </w:t>
      </w:r>
      <w:r w:rsidRPr="00C77BE1" w:rsidR="00930C06">
        <w:rPr>
          <w:lang w:val="es-EC"/>
        </w:rPr>
        <w:t xml:space="preserve">en común ya mencionados </w:t>
      </w:r>
      <w:r w:rsidRPr="00C77BE1" w:rsidR="009803E8">
        <w:rPr>
          <w:lang w:val="es-EC"/>
        </w:rPr>
        <w:t>muestra</w:t>
      </w:r>
      <w:r w:rsidRPr="00C77BE1" w:rsidR="009E4BB9">
        <w:rPr>
          <w:lang w:val="es-EC"/>
        </w:rPr>
        <w:t>n</w:t>
      </w:r>
      <w:r w:rsidRPr="00C77BE1" w:rsidR="009803E8">
        <w:rPr>
          <w:lang w:val="es-EC"/>
        </w:rPr>
        <w:t xml:space="preserve"> gráfico</w:t>
      </w:r>
      <w:r w:rsidRPr="00C77BE1" w:rsidR="00317739">
        <w:rPr>
          <w:lang w:val="es-EC"/>
        </w:rPr>
        <w:t>s</w:t>
      </w:r>
      <w:r w:rsidRPr="00C77BE1" w:rsidR="0037520B">
        <w:rPr>
          <w:lang w:val="es-EC"/>
        </w:rPr>
        <w:t xml:space="preserve"> estadístico</w:t>
      </w:r>
      <w:r w:rsidRPr="00C77BE1" w:rsidR="00317739">
        <w:rPr>
          <w:lang w:val="es-EC"/>
        </w:rPr>
        <w:t>s</w:t>
      </w:r>
      <w:r w:rsidRPr="00C77BE1" w:rsidR="0037520B">
        <w:rPr>
          <w:lang w:val="es-EC"/>
        </w:rPr>
        <w:t xml:space="preserve"> en d</w:t>
      </w:r>
      <w:r w:rsidRPr="00C77BE1" w:rsidR="002965CE">
        <w:rPr>
          <w:lang w:val="es-EC"/>
        </w:rPr>
        <w:t xml:space="preserve">onde se </w:t>
      </w:r>
      <w:r w:rsidRPr="00C77BE1" w:rsidR="00A533B9">
        <w:rPr>
          <w:lang w:val="es-EC"/>
        </w:rPr>
        <w:t>indica</w:t>
      </w:r>
      <w:r w:rsidRPr="00C77BE1" w:rsidR="002965CE">
        <w:rPr>
          <w:lang w:val="es-EC"/>
        </w:rPr>
        <w:t xml:space="preserve"> la evolución </w:t>
      </w:r>
      <w:r w:rsidRPr="00C77BE1" w:rsidR="009803E8">
        <w:rPr>
          <w:lang w:val="es-EC"/>
        </w:rPr>
        <w:t>de</w:t>
      </w:r>
      <w:r w:rsidRPr="00C77BE1" w:rsidR="00E23F9A">
        <w:rPr>
          <w:lang w:val="es-EC"/>
        </w:rPr>
        <w:t xml:space="preserve"> la </w:t>
      </w:r>
      <w:r w:rsidRPr="00C77BE1" w:rsidR="00E7620A">
        <w:rPr>
          <w:lang w:val="es-EC"/>
        </w:rPr>
        <w:t>temperatura</w:t>
      </w:r>
      <w:r w:rsidRPr="00C77BE1" w:rsidR="002965CE">
        <w:rPr>
          <w:lang w:val="es-EC"/>
        </w:rPr>
        <w:t>.</w:t>
      </w:r>
    </w:p>
    <w:p w:rsidRPr="00842F2F" w:rsidR="008E241E" w:rsidP="00842F2F" w:rsidRDefault="008E241E" w14:paraId="6FEAD78B" w14:textId="2D99F0ED">
      <w:pPr>
        <w:pStyle w:val="p1a"/>
        <w:spacing w:line="240" w:lineRule="auto"/>
        <w:ind w:firstLine="227"/>
        <w:rPr>
          <w:lang w:val="es-EC"/>
        </w:rPr>
      </w:pPr>
      <w:r w:rsidRPr="00C77BE1">
        <w:rPr>
          <w:lang w:val="es-EC"/>
        </w:rPr>
        <w:t xml:space="preserve">Tatas </w:t>
      </w:r>
      <w:r w:rsidRPr="00C77BE1" w:rsidR="00EE38DB">
        <w:rPr>
          <w:lang w:val="es-EC"/>
        </w:rPr>
        <w:fldChar w:fldCharType="begin" w:fldLock="1"/>
      </w:r>
      <w:r w:rsidR="00940364">
        <w:rPr>
          <w:lang w:val="es-EC"/>
        </w:rPr>
        <w:instrText>ADDIN CSL_CITATION {"citationItems":[{"id":"ITEM-1","itemData":{"DOI":"10.3390/technologies10010026","ISSN":"2227-7080","abstract":"This paper presents the design and implementation of iPONICS: an intelligent, low-cost IoT-based control and monitoring system for hydroponics greenhouses. The system is based on three types of sensor nodes. The main (master) node is responsible for controlling the pump, monitoring the quality of the water in the greenhouse and aggregating and transmitting the data from the slave nodes. Environment sensing slave nodes monitor the ambient conditions in the greenhouse and transmit the data to the main node. Security nodes monitor activity (movement in the area). The system monitors water quality and greenhouse temperature and humidity, ensuring that crops grow under optimal conditions according to hydroponics guidelines. Remote monitoring for the greenhouse keepers is facilitated by monitoring these parameters via connecting to a website. An innovative fuzzy inference engine determines the plant irrigation duration. The system is optimized for low power consumption in order to facilitate off-grid operation. Preliminary reliability analysis indicates that the system can tolerate various transient faults without requiring intervention.","author":[{"dropping-particle":"","family":"Tatas","given":"Konstantinos","non-dropping-particle":"","parse-names":false,"suffix":""},{"dropping-particle":"","family":"Al-Zoubi","given":"Ahmad","non-dropping-particle":"","parse-names":false,"suffix":""},{"dropping-particle":"","family":"Christofides","given":"Nicholas","non-dropping-particle":"","parse-names":false,"suffix":""},{"dropping-particle":"","family":"Zannettis","given":"Chrysostomos","non-dropping-particle":"","parse-names":false,"suffix":""},{"dropping-particle":"","family":"Chrysostomou","given":"Michael","non-dropping-particle":"","parse-names":false,"suffix":""},{"dropping-particle":"","family":"Panteli","given":"Stavros","non-dropping-particle":"","parse-names":false,"suffix":""},{"dropping-particle":"","family":"Antoniou","given":"Anthony","non-dropping-particle":"","parse-names":false,"suffix":""}],"container-title":"Technologies","id":"ITEM-1","issue":"1","issued":{"date-parts":[["2022"]]},"title":"Reliable IoT-Based Monitoring and Control of Hydroponic Systems","type":"article-journal","volume":"10"},"uris":["http://www.mendeley.com/documents/?uuid=1e110922-8392-3be5-8cdc-18cd84ebca04"]}],"mendeley":{"formattedCitation":"[30]","plainTextFormattedCitation":"[30]","previouslyFormattedCitation":"[30]"},"properties":{"noteIndex":0},"schema":"https://github.com/citation-style-language/schema/raw/master/csl-citation.json"}</w:instrText>
      </w:r>
      <w:r w:rsidRPr="00C77BE1" w:rsidR="00EE38DB">
        <w:rPr>
          <w:lang w:val="es-EC"/>
        </w:rPr>
        <w:fldChar w:fldCharType="separate"/>
      </w:r>
      <w:r w:rsidRPr="00C77BE1" w:rsidR="00EE38DB">
        <w:rPr>
          <w:noProof/>
          <w:lang w:val="es-EC"/>
        </w:rPr>
        <w:t>[30]</w:t>
      </w:r>
      <w:r w:rsidRPr="00C77BE1" w:rsidR="00EE38DB">
        <w:rPr>
          <w:lang w:val="es-EC"/>
        </w:rPr>
        <w:fldChar w:fldCharType="end"/>
      </w:r>
      <w:r w:rsidRPr="00C77BE1">
        <w:rPr>
          <w:lang w:val="es-EC"/>
        </w:rPr>
        <w:t xml:space="preserve">, se enfoca en </w:t>
      </w:r>
      <w:r w:rsidRPr="00C77BE1" w:rsidR="00432691">
        <w:rPr>
          <w:lang w:val="es-EC"/>
        </w:rPr>
        <w:t xml:space="preserve">presentar </w:t>
      </w:r>
      <w:r w:rsidRPr="00C77BE1">
        <w:rPr>
          <w:lang w:val="es-EC"/>
        </w:rPr>
        <w:t>la temperatura del aire y nivel del agua además de los datos mencionados</w:t>
      </w:r>
      <w:r w:rsidRPr="00C77BE1" w:rsidR="00997754">
        <w:rPr>
          <w:lang w:val="es-EC"/>
        </w:rPr>
        <w:t xml:space="preserve"> </w:t>
      </w:r>
      <w:r w:rsidRPr="00C77BE1" w:rsidR="00997754">
        <w:fldChar w:fldCharType="begin" w:fldLock="1"/>
      </w:r>
      <w:r w:rsidR="00940364">
        <w:rPr>
          <w:lang w:val="es-EC"/>
        </w:rPr>
        <w:instrText>ADDIN CSL_CITATION {"citationItems":[{"id":"ITEM-1","itemData":{"ISBN":"978-3-031-21333-5","abstract":"Urban agriculture allows taking advantage of the free spaces on the roofs, in such a way that you can have fresh vegetables for consumption. Particularly, hydroponic cultivation has become a very interesting alternative for vegetable production using water mixed with a nutrient solution instead of soil. This paper presents a system architecture, based on the IoT paradigm, for monitoring variables in hydroponic urban growing. This architecture involves five layers, and allows monitoring a set of variables that are relevant for this activity. Based on this architecture, a monitoring system was implemented and then evaluated through experiments performed on the roof of a house in Peru. The results show that the system prototype works properly, opening opportunities for urban agriculture in the region.","author":[{"dropping-particle":"","family":"Ibarra-Cabrera","given":"Manuel J","non-dropping-particle":"","parse-names":false,"suffix":""},{"dropping-particle":"","family":"Cruz","given":"Mario Aquino","non-dropping-particle":"","parse-names":false,"suffix":""},{"dropping-particle":"","family":"Quispe Onofre","given":"Carlos R","non-dropping-particle":"","parse-names":false,"suffix":""},{"dropping-particle":"","family":"Ochoa","given":"Sergio F","non-dropping-particle":"","parse-names":false,"suffix":""}],"editor":[{"dropping-particle":"","family":"Bravo","given":"José","non-dropping-particle":"","parse-names":false,"suffix":""},{"dropping-particle":"","family":"Ochoa","given":"Sergio","non-dropping-particle":"","parse-names":false,"suffix":""},{"dropping-particle":"","family":"Favela","given":"Jesús","non-dropping-particle":"","parse-names":false,"suffix":""}],"id":"ITEM-1","issued":{"date-parts":[["2023"]]},"page":"622-633","publisher":"Springer International Publishing","publisher-place":"Cham","title":"An IoT-Based System Architecture for Monitoring Hydroponic Growing in Urban Agriculture BT - Proceedings of the International Conference on Ubiquitous Computing &amp; Ambient Intelligence (UCAmI 2022)","type":"paper-conference"},"uris":["http://www.mendeley.com/documents/?uuid=3f59a8e4-7918-445b-9254-5b63b9874ad1"]}],"mendeley":{"formattedCitation":"[31]","plainTextFormattedCitation":"[31]","previouslyFormattedCitation":"[31]"},"properties":{"noteIndex":0},"schema":"https://github.com/citation-style-language/schema/raw/master/csl-citation.json"}</w:instrText>
      </w:r>
      <w:r w:rsidRPr="00C77BE1" w:rsidR="00997754">
        <w:fldChar w:fldCharType="separate"/>
      </w:r>
      <w:r w:rsidRPr="00C77BE1" w:rsidR="00CD2B48">
        <w:rPr>
          <w:noProof/>
          <w:lang w:val="es-EC"/>
        </w:rPr>
        <w:t>[31]</w:t>
      </w:r>
      <w:r w:rsidRPr="00C77BE1" w:rsidR="00997754">
        <w:fldChar w:fldCharType="end"/>
      </w:r>
      <w:r w:rsidRPr="00C77BE1" w:rsidR="00AA60BE">
        <w:fldChar w:fldCharType="begin" w:fldLock="1"/>
      </w:r>
      <w:r w:rsidR="00940364">
        <w:rPr>
          <w:lang w:val="es-EC"/>
        </w:rPr>
        <w:instrText>ADDIN CSL_CITATION {"citationItems":[{"id":"ITEM-1","itemData":{"DOI":"10.3390/electronics10121400","ISSN":"2079-9292","abstract":"The strawberry market in South Korea is actually the largest market among horticultural crops. Strawberry cultivation in South Korea changed from field cultivation to facility cultivation in order to increase production. However, the decrease in production manpower due to aging is increasing the demand for the automation of strawberry cultivation. Predicting the harvest of strawberries is an important research topic, as strawberry production requires the most manpower for harvest. In addition, the growing environment has a great influence on strawberry production as hydroponic cultivation of strawberries is increasing. In this paper, we design and implement an integrated system that monitors strawberry hydroponic environmental data and determines when to harvest with the concept of IoT-Edge-AI-Cloud. The proposed monitoring system collects, stores and visualizes strawberry growing environment data. The proposed harvest decision system classifies the strawberry maturity level in images using a deep learning algorithm. The monitoring and analysis results are visualized in an integrated interface, which provides a variety of basic data for strawberry cultivation. Even if the strawberry cultivation area increases, the proposed system can be easily expanded and flexibly based on a virtualized container with the concept of IoT-Edge-AI-Cloud. The monitoring system was verified by monitoring a hydroponic strawberry environment for 4 months. In addition, the harvest decision system was verified using strawberry pictures acquired from Smart Berry Farm.","author":[{"dropping-particle":"","family":"Park","given":"Sun","non-dropping-particle":"","parse-names":false,"suffix":""},{"dropping-particle":"","family":"Kim","given":"JongWon","non-dropping-particle":"","parse-names":false,"suffix":""}],"container-title":"Electronics","id":"ITEM-1","issue":"12","issued":{"date-parts":[["2021"]]},"title":"Design and Implementation of a Hydroponic Strawberry Monitoring and Harvesting Timing Information Supporting System Based on Nano AI-Cloud and IoT-Edge","type":"article-journal","volume":"10"},"uris":["http://www.mendeley.com/documents/?uuid=12b80125-01e2-4c19-8867-6bf80a6921d6"]}],"mendeley":{"formattedCitation":"[20]","plainTextFormattedCitation":"[20]","previouslyFormattedCitation":"[20]"},"properties":{"noteIndex":0},"schema":"https://github.com/citation-style-language/schema/raw/master/csl-citation.json"}</w:instrText>
      </w:r>
      <w:r w:rsidRPr="00C77BE1" w:rsidR="00AA60BE">
        <w:fldChar w:fldCharType="separate"/>
      </w:r>
      <w:r w:rsidRPr="00C77BE1" w:rsidR="00AA60BE">
        <w:rPr>
          <w:noProof/>
          <w:lang w:val="es-EC"/>
        </w:rPr>
        <w:t>[20]</w:t>
      </w:r>
      <w:r w:rsidRPr="00C77BE1" w:rsidR="00AA60BE">
        <w:fldChar w:fldCharType="end"/>
      </w:r>
      <w:r w:rsidRPr="00C77BE1" w:rsidR="00997754">
        <w:rPr>
          <w:lang w:val="es-EC"/>
        </w:rPr>
        <w:t xml:space="preserve">. </w:t>
      </w:r>
      <w:r w:rsidRPr="00C77BE1" w:rsidR="002230DA">
        <w:rPr>
          <w:lang w:val="es-EC"/>
        </w:rPr>
        <w:t xml:space="preserve">La información recopilada se envía a una base de datos en línea </w:t>
      </w:r>
      <w:r w:rsidRPr="00C77BE1" w:rsidR="004D0DFF">
        <w:rPr>
          <w:lang w:val="es-EC"/>
        </w:rPr>
        <w:t>por medio de</w:t>
      </w:r>
      <w:r w:rsidRPr="00C77BE1" w:rsidR="00C57299">
        <w:rPr>
          <w:lang w:val="es-EC"/>
        </w:rPr>
        <w:t xml:space="preserve"> un módulo </w:t>
      </w:r>
      <w:r w:rsidRPr="00C77BE1" w:rsidR="00EA2B3B">
        <w:rPr>
          <w:lang w:val="es-EC"/>
        </w:rPr>
        <w:t>Wifi.</w:t>
      </w:r>
      <w:r w:rsidRPr="00C77BE1" w:rsidR="00D41320">
        <w:rPr>
          <w:lang w:val="es-EC"/>
        </w:rPr>
        <w:t xml:space="preserve"> </w:t>
      </w:r>
      <w:r w:rsidRPr="00C77BE1" w:rsidR="00F4220C">
        <w:rPr>
          <w:lang w:val="es-EC"/>
        </w:rPr>
        <w:t>También presenta datos acerca</w:t>
      </w:r>
      <w:r w:rsidRPr="00C77BE1" w:rsidR="00432691">
        <w:rPr>
          <w:lang w:val="es-EC"/>
        </w:rPr>
        <w:t xml:space="preserve"> de la </w:t>
      </w:r>
      <w:r w:rsidRPr="00C77BE1" w:rsidR="000A7B04">
        <w:rPr>
          <w:lang w:val="es-EC"/>
        </w:rPr>
        <w:t>iluminación, característica present</w:t>
      </w:r>
      <w:r w:rsidRPr="00C77BE1" w:rsidR="00732AA7">
        <w:rPr>
          <w:lang w:val="es-EC"/>
        </w:rPr>
        <w:t>e</w:t>
      </w:r>
      <w:r w:rsidRPr="00C77BE1" w:rsidR="000A7B04">
        <w:rPr>
          <w:lang w:val="es-EC"/>
        </w:rPr>
        <w:t xml:space="preserve"> en el trabajo de Park </w:t>
      </w:r>
      <w:r w:rsidRPr="00C77BE1" w:rsidR="000A7B04">
        <w:fldChar w:fldCharType="begin" w:fldLock="1"/>
      </w:r>
      <w:r w:rsidR="00940364">
        <w:rPr>
          <w:lang w:val="es-EC"/>
        </w:rPr>
        <w:instrText>ADDIN CSL_CITATION {"citationItems":[{"id":"ITEM-1","itemData":{"DOI":"10.3390/electronics10121400","ISSN":"2079-9292","abstract":"The strawberry market in South Korea is actually the largest market among horticultural crops. Strawberry cultivation in South Korea changed from field cultivation to facility cultivation in order to increase production. However, the decrease in production manpower due to aging is increasing the demand for the automation of strawberry cultivation. Predicting the harvest of strawberries is an important research topic, as strawberry production requires the most manpower for harvest. In addition, the growing environment has a great influence on strawberry production as hydroponic cultivation of strawberries is increasing. In this paper, we design and implement an integrated system that monitors strawberry hydroponic environmental data and determines when to harvest with the concept of IoT-Edge-AI-Cloud. The proposed monitoring system collects, stores and visualizes strawberry growing environment data. The proposed harvest decision system classifies the strawberry maturity level in images using a deep learning algorithm. The monitoring and analysis results are visualized in an integrated interface, which provides a variety of basic data for strawberry cultivation. Even if the strawberry cultivation area increases, the proposed system can be easily expanded and flexibly based on a virtualized container with the concept of IoT-Edge-AI-Cloud. The monitoring system was verified by monitoring a hydroponic strawberry environment for 4 months. In addition, the harvest decision system was verified using strawberry pictures acquired from Smart Berry Farm.","author":[{"dropping-particle":"","family":"Park","given":"Sun","non-dropping-particle":"","parse-names":false,"suffix":""},{"dropping-particle":"","family":"Kim","given":"JongWon","non-dropping-particle":"","parse-names":false,"suffix":""}],"container-title":"Electronics","id":"ITEM-1","issue":"12","issued":{"date-parts":[["2021"]]},"title":"Design and Implementation of a Hydroponic Strawberry Monitoring and Harvesting Timing Information Supporting System Based on Nano AI-Cloud and IoT-Edge","type":"article-journal","volume":"10"},"uris":["http://www.mendeley.com/documents/?uuid=12b80125-01e2-4c19-8867-6bf80a6921d6"]}],"mendeley":{"formattedCitation":"[20]","plainTextFormattedCitation":"[20]","previouslyFormattedCitation":"[20]"},"properties":{"noteIndex":0},"schema":"https://github.com/citation-style-language/schema/raw/master/csl-citation.json"}</w:instrText>
      </w:r>
      <w:r w:rsidRPr="00C77BE1" w:rsidR="000A7B04">
        <w:fldChar w:fldCharType="separate"/>
      </w:r>
      <w:r w:rsidRPr="00C77BE1" w:rsidR="00CD2B48">
        <w:rPr>
          <w:noProof/>
          <w:lang w:val="es-EC"/>
        </w:rPr>
        <w:t>[20]</w:t>
      </w:r>
      <w:r w:rsidRPr="00C77BE1" w:rsidR="000A7B04">
        <w:fldChar w:fldCharType="end"/>
      </w:r>
    </w:p>
    <w:p w:rsidRPr="00842F2F" w:rsidR="000D392C" w:rsidP="00842F2F" w:rsidRDefault="00997754" w14:paraId="74210AE1" w14:textId="343C1D4E">
      <w:pPr>
        <w:pStyle w:val="p1a"/>
        <w:spacing w:line="240" w:lineRule="auto"/>
        <w:ind w:firstLine="227"/>
        <w:rPr>
          <w:lang w:val="es-EC"/>
        </w:rPr>
      </w:pPr>
      <w:r w:rsidRPr="00C77BE1">
        <w:rPr>
          <w:lang w:val="es-EC"/>
        </w:rPr>
        <w:t xml:space="preserve">Sin embargo, </w:t>
      </w:r>
      <w:r w:rsidRPr="00C77BE1" w:rsidR="00FD18C1">
        <w:rPr>
          <w:lang w:val="es-EC"/>
        </w:rPr>
        <w:t xml:space="preserve">Park </w:t>
      </w:r>
      <w:r w:rsidRPr="00C77BE1" w:rsidR="00FD18C1">
        <w:fldChar w:fldCharType="begin" w:fldLock="1"/>
      </w:r>
      <w:r w:rsidR="00940364">
        <w:rPr>
          <w:lang w:val="es-EC"/>
        </w:rPr>
        <w:instrText>ADDIN CSL_CITATION {"citationItems":[{"id":"ITEM-1","itemData":{"DOI":"10.3390/electronics10121400","ISSN":"2079-9292","abstract":"The strawberry market in South Korea is actually the largest market among horticultural crops. Strawberry cultivation in South Korea changed from field cultivation to facility cultivation in order to increase production. However, the decrease in production manpower due to aging is increasing the demand for the automation of strawberry cultivation. Predicting the harvest of strawberries is an important research topic, as strawberry production requires the most manpower for harvest. In addition, the growing environment has a great influence on strawberry production as hydroponic cultivation of strawberries is increasing. In this paper, we design and implement an integrated system that monitors strawberry hydroponic environmental data and determines when to harvest with the concept of IoT-Edge-AI-Cloud. The proposed monitoring system collects, stores and visualizes strawberry growing environment data. The proposed harvest decision system classifies the strawberry maturity level in images using a deep learning algorithm. The monitoring and analysis results are visualized in an integrated interface, which provides a variety of basic data for strawberry cultivation. Even if the strawberry cultivation area increases, the proposed system can be easily expanded and flexibly based on a virtualized container with the concept of IoT-Edge-AI-Cloud. The monitoring system was verified by monitoring a hydroponic strawberry environment for 4 months. In addition, the harvest decision system was verified using strawberry pictures acquired from Smart Berry Farm.","author":[{"dropping-particle":"","family":"Park","given":"Sun","non-dropping-particle":"","parse-names":false,"suffix":""},{"dropping-particle":"","family":"Kim","given":"JongWon","non-dropping-particle":"","parse-names":false,"suffix":""}],"container-title":"Electronics","id":"ITEM-1","issue":"12","issued":{"date-parts":[["2021"]]},"title":"Design and Implementation of a Hydroponic Strawberry Monitoring and Harvesting Timing Information Supporting System Based on Nano AI-Cloud and IoT-Edge","type":"article-journal","volume":"10"},"uris":["http://www.mendeley.com/documents/?uuid=12b80125-01e2-4c19-8867-6bf80a6921d6"]}],"mendeley":{"formattedCitation":"[20]","plainTextFormattedCitation":"[20]","previouslyFormattedCitation":"[20]"},"properties":{"noteIndex":0},"schema":"https://github.com/citation-style-language/schema/raw/master/csl-citation.json"}</w:instrText>
      </w:r>
      <w:r w:rsidRPr="00C77BE1" w:rsidR="00FD18C1">
        <w:fldChar w:fldCharType="separate"/>
      </w:r>
      <w:r w:rsidRPr="00C77BE1" w:rsidR="00CD2B48">
        <w:rPr>
          <w:noProof/>
          <w:lang w:val="es-EC"/>
        </w:rPr>
        <w:t>[20]</w:t>
      </w:r>
      <w:r w:rsidRPr="00C77BE1" w:rsidR="00FD18C1">
        <w:fldChar w:fldCharType="end"/>
      </w:r>
      <w:r w:rsidRPr="00C77BE1" w:rsidR="00FD18C1">
        <w:rPr>
          <w:lang w:val="es-EC"/>
        </w:rPr>
        <w:t xml:space="preserve"> </w:t>
      </w:r>
      <w:r w:rsidRPr="00C77BE1">
        <w:rPr>
          <w:lang w:val="es-EC"/>
        </w:rPr>
        <w:t xml:space="preserve">se preocupa por </w:t>
      </w:r>
      <w:r w:rsidRPr="00C77BE1" w:rsidR="00A82ABB">
        <w:rPr>
          <w:lang w:val="es-EC"/>
        </w:rPr>
        <w:t xml:space="preserve">presentar datos adicionales </w:t>
      </w:r>
      <w:r w:rsidRPr="00C77BE1" w:rsidR="004B29B1">
        <w:rPr>
          <w:lang w:val="es-EC"/>
        </w:rPr>
        <w:t xml:space="preserve">como </w:t>
      </w:r>
      <w:r w:rsidRPr="00C77BE1" w:rsidR="00FD18C1">
        <w:rPr>
          <w:lang w:val="es-EC"/>
        </w:rPr>
        <w:t>luz ultravioleta, pH</w:t>
      </w:r>
      <w:r w:rsidRPr="00C77BE1" w:rsidR="00C51671">
        <w:rPr>
          <w:lang w:val="es-EC"/>
        </w:rPr>
        <w:t xml:space="preserve"> </w:t>
      </w:r>
      <w:r w:rsidRPr="00C77BE1" w:rsidR="00FD18C1">
        <w:rPr>
          <w:lang w:val="es-EC"/>
        </w:rPr>
        <w:t>y visualización de cultivos a tiempo real haciendo uso de inteligencia artificial para monitorear el crecimiento de las fresas</w:t>
      </w:r>
      <w:r w:rsidRPr="00C77BE1" w:rsidR="00AD6F8F">
        <w:rPr>
          <w:lang w:val="es-EC"/>
        </w:rPr>
        <w:t xml:space="preserve"> utilizando </w:t>
      </w:r>
      <w:r w:rsidRPr="00C77BE1" w:rsidR="001B0B7C">
        <w:rPr>
          <w:lang w:val="es-EC"/>
        </w:rPr>
        <w:t>técnicas de inteligencia artificial y aprendizaje automático para predecir el tiempo óptimo para la cosecha de fresas, lo que permite una mayor eficiencia en la producción de cultivos y una reducción en los costos asociados con la cosecha.</w:t>
      </w:r>
      <w:r w:rsidRPr="00C77BE1" w:rsidR="00E91042">
        <w:rPr>
          <w:lang w:val="es-EC"/>
        </w:rPr>
        <w:t xml:space="preserve"> El sistema utiliza un microcontrolador Arduino y un módulo de comunicación inalámbrica para enviar los datos de los sensores a una plataforma en la nube. Los datos se procesan en la nube mediante técnicas de inteligencia artificial para identificar patrones y tendencias en el crecimiento de las plantas.</w:t>
      </w:r>
    </w:p>
    <w:p w:rsidRPr="00842F2F" w:rsidR="00F768F9" w:rsidP="00842F2F" w:rsidRDefault="00F768F9" w14:paraId="44B9F90A" w14:textId="10BE15D0">
      <w:pPr>
        <w:pStyle w:val="p1a"/>
        <w:spacing w:line="240" w:lineRule="auto"/>
        <w:ind w:firstLine="227"/>
        <w:rPr>
          <w:lang w:val="es-EC"/>
        </w:rPr>
      </w:pPr>
      <w:r w:rsidRPr="00C77BE1">
        <w:rPr>
          <w:lang w:val="es-EC"/>
        </w:rPr>
        <w:t xml:space="preserve">Crisnapati et al. </w:t>
      </w:r>
      <w:r w:rsidRPr="00C77BE1" w:rsidR="00EE2F21">
        <w:rPr>
          <w:lang w:val="es-EC"/>
        </w:rPr>
        <w:fldChar w:fldCharType="begin" w:fldLock="1"/>
      </w:r>
      <w:r w:rsidR="00940364">
        <w:rPr>
          <w:lang w:val="es-EC"/>
        </w:rPr>
        <w:instrText>ADDIN CSL_CITATION {"citationItems":[{"id":"ITEM-1","itemData":{"DOI":"10.1109/CITSM.2017.8089268","ISBN":"9781538627372","abstract":"The significant decrease in agricultural land and the rapid development of hydroponic system technology such as Nutrient Film Technique (NFT), have brought huge challenge to farmers. This hydroponic system requires special attention to several parameters such as the water temperature, water level, acidity (pH), and the concentration of the nutrient (EC/PPM). We first monitor and collect information from NFT Hydroponic farmer and then systematically evaluate and analyze them. Unfortunately, it is still controlled by using the conventional way (human), for example in controlling the concentrations of nutrient has to be done at least once a day, so much time is wasted. In addressing these issues, we need a system that can be applied and used easily. We built a hydroponic monitoring and automation system that can monitored using sensors connected to the Arduino Uno microcontrollerm, Wi-Fi module ESP8266 and Raspberry Pi 2 Model B microcomputers as the webserver with the concept Internet of Things, in which each block hydroponic farming can communicate with the webserver (broker). Web used as the interface of the system that allows user to monitor and control the NFT hydroponic farming. The NFT hydroponic web interface management systems using a responsive web framework, such as Bootstrap for the front-end, JQuery and JavaScript libraries. The result shows that this system helps farmers to increase the effectivity and efficiency on monitoring and controlling NFT Hydroponic Farm.","author":[{"dropping-particle":"","family":"Crisnapati","given":"Padma Nyoman","non-dropping-particle":"","parse-names":false,"suffix":""},{"dropping-particle":"","family":"Wardana","given":"I. Nyoman Kusuma","non-dropping-particle":"","parse-names":false,"suffix":""},{"dropping-particle":"","family":"Aryanto","given":"I. Komang Agus Ady","non-dropping-particle":"","parse-names":false,"suffix":""},{"dropping-particle":"","family":"Hermawan","given":"Agus","non-dropping-particle":"","parse-names":false,"suffix":""}],"container-title":"2017 5th International Conference on Cyber and IT Service Management, CITSM 2017","id":"ITEM-1","issued":{"date-parts":[["2017","10","27"]]},"publisher":"Institute of Electrical and Electronics Engineers Inc.","title":"Hommons: Hydroponic management and monitoring system for an IOT based NFT farm using web technology","type":"paper-conference"},"uris":["http://www.mendeley.com/documents/?uuid=2160d495-498d-31e1-914a-6ac72296184f"]}],"mendeley":{"formattedCitation":"[26]","plainTextFormattedCitation":"[26]","previouslyFormattedCitation":"[26]"},"properties":{"noteIndex":0},"schema":"https://github.com/citation-style-language/schema/raw/master/csl-citation.json"}</w:instrText>
      </w:r>
      <w:r w:rsidRPr="00C77BE1" w:rsidR="00EE2F21">
        <w:rPr>
          <w:lang w:val="es-EC"/>
        </w:rPr>
        <w:fldChar w:fldCharType="separate"/>
      </w:r>
      <w:r w:rsidRPr="00C77BE1" w:rsidR="00CD2B48">
        <w:rPr>
          <w:noProof/>
          <w:lang w:val="es-EC"/>
        </w:rPr>
        <w:t>[26]</w:t>
      </w:r>
      <w:r w:rsidRPr="00C77BE1" w:rsidR="00EE2F21">
        <w:rPr>
          <w:lang w:val="es-EC"/>
        </w:rPr>
        <w:fldChar w:fldCharType="end"/>
      </w:r>
      <w:r w:rsidRPr="00C77BE1">
        <w:rPr>
          <w:lang w:val="es-EC"/>
        </w:rPr>
        <w:t xml:space="preserve"> desarrolló una aplicación web para la interacción con el usuario que permite visualizar los datos mencionados en los trabajos de Park </w:t>
      </w:r>
      <w:r w:rsidRPr="00C77BE1" w:rsidR="0065219D">
        <w:rPr>
          <w:lang w:val="es-EC"/>
        </w:rPr>
        <w:fldChar w:fldCharType="begin" w:fldLock="1"/>
      </w:r>
      <w:r w:rsidR="00940364">
        <w:rPr>
          <w:lang w:val="es-EC"/>
        </w:rPr>
        <w:instrText>ADDIN CSL_CITATION {"citationItems":[{"id":"ITEM-1","itemData":{"DOI":"10.3390/electronics10121400","ISSN":"2079-9292","abstract":"The strawberry market in South Korea is actually the largest market among horticultural crops. Strawberry cultivation in South Korea changed from field cultivation to facility cultivation in order to increase production. However, the decrease in production manpower due to aging is increasing the demand for the automation of strawberry cultivation. Predicting the harvest of strawberries is an important research topic, as strawberry production requires the most manpower for harvest. In addition, the growing environment has a great influence on strawberry production as hydroponic cultivation of strawberries is increasing. In this paper, we design and implement an integrated system that monitors strawberry hydroponic environmental data and determines when to harvest with the concept of IoT-Edge-AI-Cloud. The proposed monitoring system collects, stores and visualizes strawberry growing environment data. The proposed harvest decision system classifies the strawberry maturity level in images using a deep learning algorithm. The monitoring and analysis results are visualized in an integrated interface, which provides a variety of basic data for strawberry cultivation. Even if the strawberry cultivation area increases, the proposed system can be easily expanded and flexibly based on a virtualized container with the concept of IoT-Edge-AI-Cloud. The monitoring system was verified by monitoring a hydroponic strawberry environment for 4 months. In addition, the harvest decision system was verified using strawberry pictures acquired from Smart Berry Farm.","author":[{"dropping-particle":"","family":"Park","given":"Sun","non-dropping-particle":"","parse-names":false,"suffix":""},{"dropping-particle":"","family":"Kim","given":"JongWon","non-dropping-particle":"","parse-names":false,"suffix":""}],"container-title":"Electronics","id":"ITEM-1","issue":"12","issued":{"date-parts":[["2021"]]},"title":"Design and Implementation of a Hydroponic Strawberry Monitoring and Harvesting Timing Information Supporting System Based on Nano AI-Cloud and IoT-Edge","type":"article-journal","volume":"10"},"uris":["http://www.mendeley.com/documents/?uuid=1d49271d-4535-3bff-8fa6-4deedbcac267"]}],"mendeley":{"formattedCitation":"[20]","plainTextFormattedCitation":"[20]","previouslyFormattedCitation":"[20]"},"properties":{"noteIndex":0},"schema":"https://github.com/citation-style-language/schema/raw/master/csl-citation.json"}</w:instrText>
      </w:r>
      <w:r w:rsidRPr="00C77BE1" w:rsidR="0065219D">
        <w:rPr>
          <w:lang w:val="es-EC"/>
        </w:rPr>
        <w:fldChar w:fldCharType="separate"/>
      </w:r>
      <w:r w:rsidRPr="00C77BE1" w:rsidR="00CD2B48">
        <w:rPr>
          <w:noProof/>
          <w:lang w:val="es-EC"/>
        </w:rPr>
        <w:t>[20]</w:t>
      </w:r>
      <w:r w:rsidRPr="00C77BE1" w:rsidR="0065219D">
        <w:rPr>
          <w:lang w:val="es-EC"/>
        </w:rPr>
        <w:fldChar w:fldCharType="end"/>
      </w:r>
      <w:r w:rsidRPr="00C77BE1">
        <w:rPr>
          <w:lang w:val="es-EC"/>
        </w:rPr>
        <w:t xml:space="preserve">, Tatas </w:t>
      </w:r>
      <w:r w:rsidRPr="00C77BE1" w:rsidR="00A349C3">
        <w:rPr>
          <w:lang w:val="es-EC"/>
        </w:rPr>
        <w:fldChar w:fldCharType="begin" w:fldLock="1"/>
      </w:r>
      <w:r w:rsidR="00940364">
        <w:rPr>
          <w:lang w:val="es-EC"/>
        </w:rPr>
        <w:instrText>ADDIN CSL_CITATION {"citationItems":[{"id":"ITEM-1","itemData":{"DOI":"10.3390/technologies10010026","ISSN":"2227-7080","abstract":"This paper presents the design and implementation of iPONICS: an intelligent, low-cost IoT-based control and monitoring system for hydroponics greenhouses. The system is based on three types of sensor nodes. The main (master) node is responsible for controlling the pump, monitoring the quality of the water in the greenhouse and aggregating and transmitting the data from the slave nodes. Environment sensing slave nodes monitor the ambient conditions in the greenhouse and transmit the data to the main node. Security nodes monitor activity (movement in the area). The system monitors water quality and greenhouse temperature and humidity, ensuring that crops grow under optimal conditions according to hydroponics guidelines. Remote monitoring for the greenhouse keepers is facilitated by monitoring these parameters via connecting to a website. An innovative fuzzy inference engine determines the plant irrigation duration. The system is optimized for low power consumption in order to facilitate off-grid operation. Preliminary reliability analysis indicates that the system can tolerate various transient faults without requiring intervention.","author":[{"dropping-particle":"","family":"Tatas","given":"Konstantinos","non-dropping-particle":"","parse-names":false,"suffix":""},{"dropping-particle":"","family":"Al-Zoubi","given":"Ahmad","non-dropping-particle":"","parse-names":false,"suffix":""},{"dropping-particle":"","family":"Christofides","given":"Nicholas","non-dropping-particle":"","parse-names":false,"suffix":""},{"dropping-particle":"","family":"Zannettis","given":"Chrysostomos","non-dropping-particle":"","parse-names":false,"suffix":""},{"dropping-particle":"","family":"Chrysostomou","given":"Michael","non-dropping-particle":"","parse-names":false,"suffix":""},{"dropping-particle":"","family":"Panteli","given":"Stavros","non-dropping-particle":"","parse-names":false,"suffix":""},{"dropping-particle":"","family":"Antoniou","given":"Anthony","non-dropping-particle":"","parse-names":false,"suffix":""}],"container-title":"Technologies","id":"ITEM-1","issue":"1","issued":{"date-parts":[["2022"]]},"title":"Reliable IoT-Based Monitoring and Control of Hydroponic Systems","type":"article-journal","volume":"10"},"uris":["http://www.mendeley.com/documents/?uuid=1e110922-8392-3be5-8cdc-18cd84ebca04"]}],"mendeley":{"formattedCitation":"[30]","plainTextFormattedCitation":"[30]","previouslyFormattedCitation":"[30]"},"properties":{"noteIndex":0},"schema":"https://github.com/citation-style-language/schema/raw/master/csl-citation.json"}</w:instrText>
      </w:r>
      <w:r w:rsidRPr="00C77BE1" w:rsidR="00A349C3">
        <w:rPr>
          <w:lang w:val="es-EC"/>
        </w:rPr>
        <w:fldChar w:fldCharType="separate"/>
      </w:r>
      <w:r w:rsidRPr="00C77BE1" w:rsidR="00CD2B48">
        <w:rPr>
          <w:noProof/>
          <w:lang w:val="es-EC"/>
        </w:rPr>
        <w:t>[30]</w:t>
      </w:r>
      <w:r w:rsidRPr="00C77BE1" w:rsidR="00A349C3">
        <w:rPr>
          <w:lang w:val="es-EC"/>
        </w:rPr>
        <w:fldChar w:fldCharType="end"/>
      </w:r>
      <w:r w:rsidRPr="00C77BE1">
        <w:rPr>
          <w:lang w:val="es-EC"/>
        </w:rPr>
        <w:t xml:space="preserve"> y Cabrera et al. </w:t>
      </w:r>
      <w:r w:rsidRPr="00C77BE1" w:rsidR="00F75EB9">
        <w:rPr>
          <w:lang w:val="es-EC"/>
        </w:rPr>
        <w:fldChar w:fldCharType="begin" w:fldLock="1"/>
      </w:r>
      <w:r w:rsidR="00940364">
        <w:rPr>
          <w:lang w:val="es-EC"/>
        </w:rPr>
        <w:instrText>ADDIN CSL_CITATION {"citationItems":[{"id":"ITEM-1","itemData":{"ISBN":"978-3-031-21333-5","abstract":"Urban agriculture allows taking advantage of the free spaces on the roofs, in such a way that you can have fresh vegetables for consumption. Particularly, hydroponic cultivation has become a very interesting alternative for vegetable production using water mixed with a nutrient solution instead of soil. This paper presents a system architecture, based on the IoT paradigm, for monitoring variables in hydroponic urban growing. This architecture involves five layers, and allows monitoring a set of variables that are relevant for this activity. Based on this architecture, a monitoring system was implemented and then evaluated through experiments performed on the roof of a house in Peru. The results show that the system prototype works properly, opening opportunities for urban agriculture in the region.","author":[{"dropping-particle":"","family":"Ibarra-Cabrera","given":"Manuel J","non-dropping-particle":"","parse-names":false,"suffix":""},{"dropping-particle":"","family":"Cruz","given":"Mario Aquino","non-dropping-particle":"","parse-names":false,"suffix":""},{"dropping-particle":"","family":"Quispe Onofre","given":"Carlos R","non-dropping-particle":"","parse-names":false,"suffix":""},{"dropping-particle":"","family":"Ochoa","given":"Sergio F","non-dropping-particle":"","parse-names":false,"suffix":""}],"editor":[{"dropping-particle":"","family":"Bravo","given":"José","non-dropping-particle":"","parse-names":false,"suffix":""},{"dropping-particle":"","family":"Ochoa","given":"Sergio","non-dropping-particle":"","parse-names":false,"suffix":""},{"dropping-particle":"","family":"Favela","given":"Jesús","non-dropping-particle":"","parse-names":false,"suffix":""}],"id":"ITEM-1","issued":{"date-parts":[["2023"]]},"page":"622-633","publisher":"Springer International Publishing","publisher-place":"Cham","title":"An IoT-Based System Architecture for Monitoring Hydroponic Growing in Urban Agriculture BT - Proceedings of the International Conference on Ubiquitous Computing &amp; Ambient Intelligence (UCAmI 2022)","type":"paper-conference"},"uris":["http://www.mendeley.com/documents/?uuid=3f59a8e4-7918-445b-9254-5b63b9874ad1"]}],"mendeley":{"formattedCitation":"[31]","plainTextFormattedCitation":"[31]","previouslyFormattedCitation":"[31]"},"properties":{"noteIndex":0},"schema":"https://github.com/citation-style-language/schema/raw/master/csl-citation.json"}</w:instrText>
      </w:r>
      <w:r w:rsidRPr="00C77BE1" w:rsidR="00F75EB9">
        <w:rPr>
          <w:lang w:val="es-EC"/>
        </w:rPr>
        <w:fldChar w:fldCharType="separate"/>
      </w:r>
      <w:r w:rsidRPr="00C77BE1" w:rsidR="00CD2B48">
        <w:rPr>
          <w:noProof/>
          <w:lang w:val="es-EC"/>
        </w:rPr>
        <w:t>[31]</w:t>
      </w:r>
      <w:r w:rsidRPr="00C77BE1" w:rsidR="00F75EB9">
        <w:rPr>
          <w:lang w:val="es-EC"/>
        </w:rPr>
        <w:fldChar w:fldCharType="end"/>
      </w:r>
      <w:r w:rsidRPr="00C77BE1">
        <w:rPr>
          <w:lang w:val="es-EC"/>
        </w:rPr>
        <w:t>.</w:t>
      </w:r>
      <w:r w:rsidRPr="00C77BE1" w:rsidR="00F0322A">
        <w:rPr>
          <w:lang w:val="es-EC"/>
        </w:rPr>
        <w:t xml:space="preserve"> Esta aplicación presenta una gráfica estadística del nivel de nutrientes en el agua, conductividad eléctrica y temperatura del ambiente. Además, cuenta con funcionalidades como la asignación del nivel de pH en el agua y el encendido y apagado de los dispositivos, como la bomba y la luz artificial.</w:t>
      </w:r>
      <w:r w:rsidRPr="00C77BE1" w:rsidR="00582B4F">
        <w:rPr>
          <w:lang w:val="es-EC"/>
        </w:rPr>
        <w:t xml:space="preserve"> El sistema se basa en un nodo central que se comunica con una serie de nodos distribuidos en la instalación de cultivo hidropónico. La información recolectada por los sensores se transmite a través de una red inalámbrica hacia el nodo central, que procesa la información y la envía a una base de datos en línea.</w:t>
      </w:r>
    </w:p>
    <w:p w:rsidRPr="00842F2F" w:rsidR="000E0F8D" w:rsidP="00842F2F" w:rsidRDefault="000E0F8D" w14:paraId="227B837B" w14:textId="67406785">
      <w:pPr>
        <w:pStyle w:val="p1a"/>
        <w:spacing w:line="240" w:lineRule="auto"/>
        <w:ind w:firstLine="227"/>
        <w:rPr>
          <w:lang w:val="es-EC"/>
        </w:rPr>
      </w:pPr>
      <w:r w:rsidRPr="00C77BE1">
        <w:rPr>
          <w:lang w:val="es-EC"/>
        </w:rPr>
        <w:t xml:space="preserve">Khudoyberdiev </w:t>
      </w:r>
      <w:r w:rsidRPr="00C77BE1">
        <w:fldChar w:fldCharType="begin" w:fldLock="1"/>
      </w:r>
      <w:r w:rsidR="00940364">
        <w:rPr>
          <w:lang w:val="es-EC"/>
        </w:rPr>
        <w:instrText>ADDIN CSL_CITATION {"citationItems":[{"id":"ITEM-1","itemData":{"DOI":"10.3390/en13020289","ISSN":"19961073","abstract":"As the world population is increasing rapidly, food and water demands are the most crucial problem for humanity. In some areas of the world, water or environment is unsuitable for plant growth; hydroponic systems can provide a suitable environment for crop production with effective management of natural resources. Internet of Things paradigm based automated systems has been creating an excellent opportunity for monitoring and controlling agriculture by minimizing the cost and maximizing the profit significantly over the past decade. The reduction of the cost can be achieved by sufficient usage of resources and setting up optimum operational parameters for agricultural devices. This paper presents an optimization scheme with novel objective function for hydroponics environment parameters management with efficient energy consumption. The proposed approach provides optimal energy and resource utilization in the hydroponics system with setting up a working level and operational duration to the actuators. We have developed an optimization scheme with objective function for optimal humidity and water level control based on fuzzy logic, which can support the optimal measurement for crop growth with energy efficiency. Fuzzy logic control is applied for the compromise between actuators working level and operational duration. A real hydroponics environment has been implemented and presented to evaluate the effectiveness of the proposed approach. It can be assessed through the simulation results that the optimization module achieves a signification reduction (18%) in energy consumption as compared to the other scheme.","author":[{"dropping-particle":"","family":"Khudoyberdiev","given":"Azimbek","non-dropping-particle":"","parse-names":false,"suffix":""},{"dropping-particle":"","family":"Ahmad","given":"Shabir","non-dropping-particle":"","parse-names":false,"suffix":""},{"dropping-particle":"","family":"Ullah","given":"Israr","non-dropping-particle":"","parse-names":false,"suffix":""},{"dropping-particle":"","family":"Kim","given":"Do Hyeun","non-dropping-particle":"","parse-names":false,"suffix":""}],"container-title":"Energies","id":"ITEM-1","issue":"2","issued":{"date-parts":[["2020"]]},"publisher":"MDPI AG","title":"An optimization scheme based on fuzzy logic control for efficient energy consumption in hydroponics environment","type":"article-journal","volume":"13"},"uris":["http://www.mendeley.com/documents/?uuid=25cc2c80-cd4a-3b97-8f0f-f35a27789ebc"]}],"mendeley":{"formattedCitation":"[24]","plainTextFormattedCitation":"[24]","previouslyFormattedCitation":"[24]"},"properties":{"noteIndex":0},"schema":"https://github.com/citation-style-language/schema/raw/master/csl-citation.json"}</w:instrText>
      </w:r>
      <w:r w:rsidRPr="00C77BE1">
        <w:fldChar w:fldCharType="separate"/>
      </w:r>
      <w:r w:rsidRPr="00C77BE1" w:rsidR="00CD2B48">
        <w:rPr>
          <w:noProof/>
          <w:lang w:val="es-EC"/>
        </w:rPr>
        <w:t>[24]</w:t>
      </w:r>
      <w:r w:rsidRPr="00C77BE1">
        <w:fldChar w:fldCharType="end"/>
      </w:r>
      <w:r w:rsidRPr="00C77BE1">
        <w:rPr>
          <w:lang w:val="es-EC"/>
        </w:rPr>
        <w:t xml:space="preserve"> </w:t>
      </w:r>
      <w:r w:rsidRPr="00C77BE1" w:rsidR="00ED11CE">
        <w:rPr>
          <w:lang w:val="es-EC"/>
        </w:rPr>
        <w:t xml:space="preserve">fue el único </w:t>
      </w:r>
      <w:r w:rsidRPr="00C77BE1" w:rsidR="00DC4258">
        <w:rPr>
          <w:lang w:val="es-EC"/>
        </w:rPr>
        <w:t xml:space="preserve">en esta </w:t>
      </w:r>
      <w:r w:rsidRPr="00C77BE1" w:rsidR="00873DD7">
        <w:rPr>
          <w:lang w:val="es-EC"/>
        </w:rPr>
        <w:t>investigación</w:t>
      </w:r>
      <w:r w:rsidRPr="00C77BE1" w:rsidR="00091494">
        <w:rPr>
          <w:lang w:val="es-EC"/>
        </w:rPr>
        <w:t xml:space="preserve"> que</w:t>
      </w:r>
      <w:r w:rsidRPr="00C77BE1" w:rsidR="00ED11CE">
        <w:rPr>
          <w:lang w:val="es-EC"/>
        </w:rPr>
        <w:t xml:space="preserve"> desarroll</w:t>
      </w:r>
      <w:r w:rsidRPr="00C77BE1" w:rsidR="00602C22">
        <w:rPr>
          <w:lang w:val="es-EC"/>
        </w:rPr>
        <w:t xml:space="preserve">ó </w:t>
      </w:r>
      <w:r w:rsidRPr="00C77BE1" w:rsidR="00A90880">
        <w:rPr>
          <w:lang w:val="es-EC"/>
        </w:rPr>
        <w:t>una aplicación de escritori</w:t>
      </w:r>
      <w:r w:rsidRPr="00C77BE1" w:rsidR="0099400F">
        <w:rPr>
          <w:lang w:val="es-EC"/>
        </w:rPr>
        <w:t>o</w:t>
      </w:r>
      <w:r w:rsidRPr="00C77BE1" w:rsidR="00091494">
        <w:rPr>
          <w:lang w:val="es-EC"/>
        </w:rPr>
        <w:t>,</w:t>
      </w:r>
      <w:r w:rsidRPr="00C77BE1" w:rsidR="0099400F">
        <w:rPr>
          <w:lang w:val="es-EC"/>
        </w:rPr>
        <w:t xml:space="preserve"> en la cual</w:t>
      </w:r>
      <w:r w:rsidRPr="00C77BE1" w:rsidR="000934B3">
        <w:rPr>
          <w:lang w:val="es-EC"/>
        </w:rPr>
        <w:t xml:space="preserve"> </w:t>
      </w:r>
      <w:r w:rsidRPr="00C77BE1" w:rsidR="00091494">
        <w:rPr>
          <w:lang w:val="es-EC"/>
        </w:rPr>
        <w:t>controla varios aspectos del entorno de cultivo, como la iluminación, la ventilación, la temperatura y la humedad</w:t>
      </w:r>
      <w:r w:rsidRPr="00C77BE1" w:rsidR="007E407F">
        <w:rPr>
          <w:lang w:val="es-EC"/>
        </w:rPr>
        <w:t xml:space="preserve"> del ambiente de cultivo</w:t>
      </w:r>
      <w:r w:rsidRPr="00C77BE1">
        <w:rPr>
          <w:lang w:val="es-EC"/>
        </w:rPr>
        <w:t xml:space="preserve">, aunque no menciona cómo realiza el control </w:t>
      </w:r>
    </w:p>
    <w:p w:rsidRPr="00842F2F" w:rsidR="00681DC2" w:rsidP="00842F2F" w:rsidRDefault="00191780" w14:paraId="34751F22" w14:textId="02C1C46A">
      <w:pPr>
        <w:pStyle w:val="p1a"/>
        <w:spacing w:line="240" w:lineRule="auto"/>
        <w:ind w:firstLine="227"/>
        <w:rPr>
          <w:lang w:val="es-EC"/>
        </w:rPr>
      </w:pPr>
      <w:r w:rsidRPr="00C77BE1">
        <w:rPr>
          <w:lang w:val="es-EC"/>
        </w:rPr>
        <w:t xml:space="preserve">Por último en el trabajo de </w:t>
      </w:r>
      <w:r w:rsidRPr="00C77BE1" w:rsidR="00DD5730">
        <w:rPr>
          <w:lang w:val="es-EC"/>
        </w:rPr>
        <w:t>los auto</w:t>
      </w:r>
      <w:r w:rsidRPr="00C77BE1" w:rsidR="006B6FFE">
        <w:rPr>
          <w:lang w:val="es-EC"/>
        </w:rPr>
        <w:t xml:space="preserve">res </w:t>
      </w:r>
      <w:r w:rsidRPr="00C77BE1" w:rsidR="00681DC2">
        <w:rPr>
          <w:lang w:val="es-EC"/>
        </w:rPr>
        <w:t xml:space="preserve">Tagle </w:t>
      </w:r>
      <w:r w:rsidRPr="00C77BE1" w:rsidR="00681DC2">
        <w:fldChar w:fldCharType="begin" w:fldLock="1"/>
      </w:r>
      <w:r w:rsidR="00940364">
        <w:rPr>
          <w:lang w:val="es-EC"/>
        </w:rPr>
        <w:instrText>ADDIN CSL_CITATION {"citationItems":[{"id":"ITEM-1","itemData":{"DOI":"10.1109/HNICEM.2018.8666373","author":[{"dropping-particle":"","family":"Tagle","given":"Sean","non-dropping-particle":"","parse-names":false,"suffix":""},{"dropping-particle":"","family":"Pena","given":"Rica","non-dropping-particle":"","parse-names":false,"suffix":""},{"dropping-particle":"","family":"Oblea","given":"Frances","non-dropping-particle":"","parse-names":false,"suffix":""},{"dropping-particle":"","family":"Benoza","given":"Hans","non-dropping-particle":"","parse-names":false,"suffix":""},{"dropping-particle":"","family":"Ledesma","given":"Nadine","non-dropping-particle":"","parse-names":false,"suffix":""},{"dropping-particle":"","family":"Gonzaga","given":"Jeremias","non-dropping-particle":"","parse-names":false,"suffix":""},{"dropping-particle":"","family":"Lim","given":"Laurence A Gan","non-dropping-particle":"","parse-names":false,"suffix":""}],"container-title":"2018 IEEE 10th International Conference on Humanoid, Nanotechnology, Information Technology,Communication and Control, Environment and Management (HNICEM)","id":"ITEM-1","issued":{"date-parts":[["2018"]]},"page":"1-5","title":"Development of an Automated Data Acquisition System for Hydroponic Farming","type":"paper-conference"},"uris":["http://www.mendeley.com/documents/?uuid=ac9ba5d9-3501-331a-9f06-0edcac3e6c80"]}],"mendeley":{"formattedCitation":"[28]","plainTextFormattedCitation":"[28]","previouslyFormattedCitation":"[28]"},"properties":{"noteIndex":0},"schema":"https://github.com/citation-style-language/schema/raw/master/csl-citation.json"}</w:instrText>
      </w:r>
      <w:r w:rsidRPr="00C77BE1" w:rsidR="00681DC2">
        <w:fldChar w:fldCharType="separate"/>
      </w:r>
      <w:r w:rsidRPr="00C77BE1" w:rsidR="00CD2B48">
        <w:rPr>
          <w:noProof/>
          <w:lang w:val="es-EC"/>
        </w:rPr>
        <w:t>[28]</w:t>
      </w:r>
      <w:r w:rsidRPr="00C77BE1" w:rsidR="00681DC2">
        <w:fldChar w:fldCharType="end"/>
      </w:r>
      <w:r w:rsidRPr="00C77BE1" w:rsidR="00681DC2">
        <w:rPr>
          <w:lang w:val="es-EC"/>
        </w:rPr>
        <w:t xml:space="preserve"> </w:t>
      </w:r>
      <w:r w:rsidRPr="00C77BE1" w:rsidR="002B2049">
        <w:rPr>
          <w:lang w:val="es-EC"/>
        </w:rPr>
        <w:t>y Almadan</w:t>
      </w:r>
      <w:r w:rsidRPr="00C77BE1" w:rsidR="008366A5">
        <w:rPr>
          <w:lang w:val="es-EC"/>
        </w:rPr>
        <w:t>i</w:t>
      </w:r>
      <w:r w:rsidRPr="00C77BE1" w:rsidR="00A13C8D">
        <w:rPr>
          <w:lang w:val="es-EC"/>
        </w:rPr>
        <w:t xml:space="preserve"> </w:t>
      </w:r>
      <w:r w:rsidRPr="00C77BE1" w:rsidR="005F392A">
        <w:rPr>
          <w:lang w:val="es-EC"/>
        </w:rPr>
        <w:fldChar w:fldCharType="begin" w:fldLock="1"/>
      </w:r>
      <w:r w:rsidR="00940364">
        <w:rPr>
          <w:lang w:val="es-EC"/>
        </w:rPr>
        <w:instrText>ADDIN CSL_CITATION {"citationItems":[{"id":"ITEM-1","itemData":{"DOI":"10.1109/ACCESS.2021.3050391","author":[{"dropping-particle":"","family":"Almadani","given":"Basem","non-dropping-particle":"","parse-names":false,"suffix":""},{"dropping-particle":"","family":"Mostafa","given":"Saud Mohammad","non-dropping-particle":"","parse-names":false,"suffix":""}],"container-title":"IEEE Access","id":"ITEM-1","issued":{"date-parts":[["2021"]]},"page":"10070-10088","title":"IIoT Based Multimodal Communication Model for Agriculture and Agro-Industries","type":"article-journal","volume":"9"},"uris":["http://www.mendeley.com/documents/?uuid=2a73bc9b-9455-325f-964e-4844a8297501"]}],"mendeley":{"formattedCitation":"[32]","plainTextFormattedCitation":"[32]","previouslyFormattedCitation":"[32]"},"properties":{"noteIndex":0},"schema":"https://github.com/citation-style-language/schema/raw/master/csl-citation.json"}</w:instrText>
      </w:r>
      <w:r w:rsidRPr="00C77BE1" w:rsidR="005F392A">
        <w:rPr>
          <w:lang w:val="es-EC"/>
        </w:rPr>
        <w:fldChar w:fldCharType="separate"/>
      </w:r>
      <w:r w:rsidRPr="00C77BE1" w:rsidR="00CD2B48">
        <w:rPr>
          <w:noProof/>
          <w:lang w:val="es-EC"/>
        </w:rPr>
        <w:t>[32]</w:t>
      </w:r>
      <w:r w:rsidRPr="00C77BE1" w:rsidR="005F392A">
        <w:rPr>
          <w:lang w:val="es-EC"/>
        </w:rPr>
        <w:fldChar w:fldCharType="end"/>
      </w:r>
      <w:r w:rsidRPr="00C77BE1" w:rsidR="00A13C8D">
        <w:rPr>
          <w:lang w:val="es-EC"/>
        </w:rPr>
        <w:t xml:space="preserve"> se enfocan en el análisis y presentación de datos</w:t>
      </w:r>
      <w:r w:rsidRPr="00C77BE1" w:rsidR="003574D7">
        <w:rPr>
          <w:lang w:val="es-EC"/>
        </w:rPr>
        <w:t>.</w:t>
      </w:r>
      <w:r w:rsidRPr="00C77BE1" w:rsidR="00346F99">
        <w:rPr>
          <w:lang w:val="es-EC"/>
        </w:rPr>
        <w:t xml:space="preserve"> </w:t>
      </w:r>
      <w:r w:rsidRPr="00C77BE1" w:rsidR="00012856">
        <w:rPr>
          <w:lang w:val="es-EC"/>
        </w:rPr>
        <w:t xml:space="preserve">Tagle </w:t>
      </w:r>
      <w:r w:rsidRPr="00C77BE1" w:rsidR="00012856">
        <w:fldChar w:fldCharType="begin" w:fldLock="1"/>
      </w:r>
      <w:r w:rsidR="00940364">
        <w:rPr>
          <w:lang w:val="es-EC"/>
        </w:rPr>
        <w:instrText>ADDIN CSL_CITATION {"citationItems":[{"id":"ITEM-1","itemData":{"DOI":"10.1109/HNICEM.2018.8666373","author":[{"dropping-particle":"","family":"Tagle","given":"Sean","non-dropping-particle":"","parse-names":false,"suffix":""},{"dropping-particle":"","family":"Pena","given":"Rica","non-dropping-particle":"","parse-names":false,"suffix":""},{"dropping-particle":"","family":"Oblea","given":"Frances","non-dropping-particle":"","parse-names":false,"suffix":""},{"dropping-particle":"","family":"Benoza","given":"Hans","non-dropping-particle":"","parse-names":false,"suffix":""},{"dropping-particle":"","family":"Ledesma","given":"Nadine","non-dropping-particle":"","parse-names":false,"suffix":""},{"dropping-particle":"","family":"Gonzaga","given":"Jeremias","non-dropping-particle":"","parse-names":false,"suffix":""},{"dropping-particle":"","family":"Lim","given":"Laurence A Gan","non-dropping-particle":"","parse-names":false,"suffix":""}],"container-title":"2018 IEEE 10th International Conference on Humanoid, Nanotechnology, Information Technology,Communication and Control, Environment and Management (HNICEM)","id":"ITEM-1","issued":{"date-parts":[["2018"]]},"page":"1-5","title":"Development of an Automated Data Acquisition System for Hydroponic Farming","type":"paper-conference"},"uris":["http://www.mendeley.com/documents/?uuid=ac9ba5d9-3501-331a-9f06-0edcac3e6c80"]}],"mendeley":{"formattedCitation":"[28]","plainTextFormattedCitation":"[28]","previouslyFormattedCitation":"[28]"},"properties":{"noteIndex":0},"schema":"https://github.com/citation-style-language/schema/raw/master/csl-citation.json"}</w:instrText>
      </w:r>
      <w:r w:rsidRPr="00C77BE1" w:rsidR="00012856">
        <w:fldChar w:fldCharType="separate"/>
      </w:r>
      <w:r w:rsidRPr="00C77BE1" w:rsidR="00CD2B48">
        <w:rPr>
          <w:noProof/>
          <w:lang w:val="es-EC"/>
        </w:rPr>
        <w:t>[28]</w:t>
      </w:r>
      <w:r w:rsidRPr="00C77BE1" w:rsidR="00012856">
        <w:fldChar w:fldCharType="end"/>
      </w:r>
      <w:r w:rsidRPr="00C77BE1" w:rsidR="00012856">
        <w:rPr>
          <w:lang w:val="es-EC"/>
        </w:rPr>
        <w:t xml:space="preserve"> </w:t>
      </w:r>
      <w:r w:rsidRPr="00C77BE1" w:rsidR="00681DC2">
        <w:rPr>
          <w:lang w:val="es-EC"/>
        </w:rPr>
        <w:t>presenta</w:t>
      </w:r>
      <w:r w:rsidRPr="00C77BE1" w:rsidR="003C3E13">
        <w:rPr>
          <w:lang w:val="es-EC"/>
        </w:rPr>
        <w:t xml:space="preserve"> </w:t>
      </w:r>
      <w:r w:rsidRPr="00C77BE1" w:rsidR="003574D7">
        <w:rPr>
          <w:lang w:val="es-EC"/>
        </w:rPr>
        <w:t xml:space="preserve">datos mencionados en el trabajo de Tatas </w:t>
      </w:r>
      <w:r w:rsidRPr="00C77BE1" w:rsidR="00A349C3">
        <w:rPr>
          <w:lang w:val="es-EC"/>
        </w:rPr>
        <w:fldChar w:fldCharType="begin" w:fldLock="1"/>
      </w:r>
      <w:r w:rsidR="00940364">
        <w:rPr>
          <w:lang w:val="es-EC"/>
        </w:rPr>
        <w:instrText>ADDIN CSL_CITATION {"citationItems":[{"id":"ITEM-1","itemData":{"DOI":"10.3390/technologies10010026","ISSN":"2227-7080","abstract":"This paper presents the design and implementation of iPONICS: an intelligent, low-cost IoT-based control and monitoring system for hydroponics greenhouses. The system is based on three types of sensor nodes. The main (master) node is responsible for controlling the pump, monitoring the quality of the water in the greenhouse and aggregating and transmitting the data from the slave nodes. Environment sensing slave nodes monitor the ambient conditions in the greenhouse and transmit the data to the main node. Security nodes monitor activity (movement in the area). The system monitors water quality and greenhouse temperature and humidity, ensuring that crops grow under optimal conditions according to hydroponics guidelines. Remote monitoring for the greenhouse keepers is facilitated by monitoring these parameters via connecting to a website. An innovative fuzzy inference engine determines the plant irrigation duration. The system is optimized for low power consumption in order to facilitate off-grid operation. Preliminary reliability analysis indicates that the system can tolerate various transient faults without requiring intervention.","author":[{"dropping-particle":"","family":"Tatas","given":"Konstantinos","non-dropping-particle":"","parse-names":false,"suffix":""},{"dropping-particle":"","family":"Al-Zoubi","given":"Ahmad","non-dropping-particle":"","parse-names":false,"suffix":""},{"dropping-particle":"","family":"Christofides","given":"Nicholas","non-dropping-particle":"","parse-names":false,"suffix":""},{"dropping-particle":"","family":"Zannettis","given":"Chrysostomos","non-dropping-particle":"","parse-names":false,"suffix":""},{"dropping-particle":"","family":"Chrysostomou","given":"Michael","non-dropping-particle":"","parse-names":false,"suffix":""},{"dropping-particle":"","family":"Panteli","given":"Stavros","non-dropping-particle":"","parse-names":false,"suffix":""},{"dropping-particle":"","family":"Antoniou","given":"Anthony","non-dropping-particle":"","parse-names":false,"suffix":""}],"container-title":"Technologies","id":"ITEM-1","issue":"1","issued":{"date-parts":[["2022"]]},"title":"Reliable IoT-Based Monitoring and Control of Hydroponic Systems","type":"article-journal","volume":"10"},"uris":["http://www.mendeley.com/documents/?uuid=1e110922-8392-3be5-8cdc-18cd84ebca04"]}],"mendeley":{"formattedCitation":"[30]","plainTextFormattedCitation":"[30]","previouslyFormattedCitation":"[30]"},"properties":{"noteIndex":0},"schema":"https://github.com/citation-style-language/schema/raw/master/csl-citation.json"}</w:instrText>
      </w:r>
      <w:r w:rsidRPr="00C77BE1" w:rsidR="00A349C3">
        <w:rPr>
          <w:lang w:val="es-EC"/>
        </w:rPr>
        <w:fldChar w:fldCharType="separate"/>
      </w:r>
      <w:r w:rsidRPr="00C77BE1" w:rsidR="00CD2B48">
        <w:rPr>
          <w:noProof/>
          <w:lang w:val="es-EC"/>
        </w:rPr>
        <w:t>[30]</w:t>
      </w:r>
      <w:r w:rsidRPr="00C77BE1" w:rsidR="00A349C3">
        <w:rPr>
          <w:lang w:val="es-EC"/>
        </w:rPr>
        <w:fldChar w:fldCharType="end"/>
      </w:r>
      <w:r w:rsidRPr="00C77BE1" w:rsidR="00576C18">
        <w:rPr>
          <w:lang w:val="es-EC"/>
        </w:rPr>
        <w:t xml:space="preserve"> incluyendo los niveles de conductividad eléctrica de la solución nutritiva,</w:t>
      </w:r>
      <w:r w:rsidRPr="00C77BE1" w:rsidR="00440CF1">
        <w:rPr>
          <w:lang w:val="es-EC"/>
        </w:rPr>
        <w:t xml:space="preserve"> esto </w:t>
      </w:r>
      <w:r w:rsidRPr="00C77BE1" w:rsidR="00C652B9">
        <w:rPr>
          <w:lang w:val="es-EC"/>
        </w:rPr>
        <w:t>lo realiza</w:t>
      </w:r>
      <w:r w:rsidRPr="00C77BE1" w:rsidR="00576C18">
        <w:rPr>
          <w:lang w:val="es-EC"/>
        </w:rPr>
        <w:t xml:space="preserve"> </w:t>
      </w:r>
      <w:r w:rsidRPr="00C77BE1" w:rsidR="00557B91">
        <w:rPr>
          <w:lang w:val="es-EC"/>
        </w:rPr>
        <w:t xml:space="preserve">haciendo uso de </w:t>
      </w:r>
      <w:r w:rsidRPr="00C77BE1" w:rsidR="002C7FC8">
        <w:rPr>
          <w:lang w:val="es-EC"/>
        </w:rPr>
        <w:t xml:space="preserve">un entorno de programación gráfica llamado </w:t>
      </w:r>
      <w:r w:rsidRPr="00C77BE1" w:rsidR="00A12207">
        <w:rPr>
          <w:lang w:val="es-EC"/>
        </w:rPr>
        <w:t>LabView</w:t>
      </w:r>
      <w:r w:rsidRPr="00C77BE1" w:rsidR="00557B91">
        <w:rPr>
          <w:lang w:val="es-EC"/>
        </w:rPr>
        <w:t>.</w:t>
      </w:r>
      <w:r w:rsidRPr="00C77BE1" w:rsidR="00A50771">
        <w:rPr>
          <w:lang w:val="es-EC"/>
        </w:rPr>
        <w:t xml:space="preserve"> </w:t>
      </w:r>
      <w:r w:rsidRPr="00C77BE1" w:rsidR="00A86C6D">
        <w:rPr>
          <w:lang w:val="es-EC"/>
        </w:rPr>
        <w:t>El sistema utiliza sensores para medir varios parámetros y un microcontrolador Arduino para adquirir, procesar y transmitir los datos a una computadora. La comunicación entre el microcontrolador y la computadora se realiza a través de un cable USB, y los datos se muestran en una interfaz de usuario gráfica basada en LabVIEW.</w:t>
      </w:r>
    </w:p>
    <w:p w:rsidRPr="00842F2F" w:rsidR="00681CE2" w:rsidP="00842F2F" w:rsidRDefault="00B635C7" w14:paraId="6AABC837" w14:textId="43A3DFE4">
      <w:pPr>
        <w:pStyle w:val="p1a"/>
        <w:spacing w:line="240" w:lineRule="auto"/>
        <w:ind w:firstLine="227"/>
        <w:rPr>
          <w:lang w:val="es-EC"/>
        </w:rPr>
      </w:pPr>
      <w:r w:rsidRPr="00C77BE1">
        <w:rPr>
          <w:lang w:val="es-EC"/>
        </w:rPr>
        <w:t xml:space="preserve">De forma similar, </w:t>
      </w:r>
      <w:r w:rsidRPr="00C77BE1" w:rsidR="00A86C6D">
        <w:rPr>
          <w:lang w:val="es-EC"/>
        </w:rPr>
        <w:t>Almadani</w:t>
      </w:r>
      <w:r w:rsidRPr="00C77BE1" w:rsidR="005F392A">
        <w:rPr>
          <w:lang w:val="es-EC"/>
        </w:rPr>
        <w:t xml:space="preserve"> </w:t>
      </w:r>
      <w:r w:rsidRPr="00C77BE1" w:rsidR="005F392A">
        <w:rPr>
          <w:lang w:val="es-EC"/>
        </w:rPr>
        <w:fldChar w:fldCharType="begin" w:fldLock="1"/>
      </w:r>
      <w:r w:rsidR="00940364">
        <w:rPr>
          <w:lang w:val="es-EC"/>
        </w:rPr>
        <w:instrText>ADDIN CSL_CITATION {"citationItems":[{"id":"ITEM-1","itemData":{"DOI":"10.1109/ACCESS.2021.3050391","author":[{"dropping-particle":"","family":"Almadani","given":"Basem","non-dropping-particle":"","parse-names":false,"suffix":""},{"dropping-particle":"","family":"Mostafa","given":"Saud Mohammad","non-dropping-particle":"","parse-names":false,"suffix":""}],"container-title":"IEEE Access","id":"ITEM-1","issued":{"date-parts":[["2021"]]},"page":"10070-10088","title":"IIoT Based Multimodal Communication Model for Agriculture and Agro-Industries","type":"article-journal","volume":"9"},"uris":["http://www.mendeley.com/documents/?uuid=2a73bc9b-9455-325f-964e-4844a8297501"]}],"mendeley":{"formattedCitation":"[32]","plainTextFormattedCitation":"[32]","previouslyFormattedCitation":"[32]"},"properties":{"noteIndex":0},"schema":"https://github.com/citation-style-language/schema/raw/master/csl-citation.json"}</w:instrText>
      </w:r>
      <w:r w:rsidRPr="00C77BE1" w:rsidR="005F392A">
        <w:rPr>
          <w:lang w:val="es-EC"/>
        </w:rPr>
        <w:fldChar w:fldCharType="separate"/>
      </w:r>
      <w:r w:rsidRPr="00C77BE1" w:rsidR="00CD2B48">
        <w:rPr>
          <w:noProof/>
          <w:lang w:val="es-EC"/>
        </w:rPr>
        <w:t>[32]</w:t>
      </w:r>
      <w:r w:rsidRPr="00C77BE1" w:rsidR="005F392A">
        <w:rPr>
          <w:lang w:val="es-EC"/>
        </w:rPr>
        <w:fldChar w:fldCharType="end"/>
      </w:r>
      <w:r w:rsidRPr="00C77BE1" w:rsidR="00B071AC">
        <w:rPr>
          <w:lang w:val="es-EC"/>
        </w:rPr>
        <w:t xml:space="preserve"> además de los datos mencionados </w:t>
      </w:r>
      <w:r w:rsidRPr="00C77BE1" w:rsidR="00B22F27">
        <w:rPr>
          <w:lang w:val="es-EC"/>
        </w:rPr>
        <w:t xml:space="preserve">también </w:t>
      </w:r>
      <w:r w:rsidRPr="00C77BE1" w:rsidR="00134785">
        <w:rPr>
          <w:lang w:val="es-EC"/>
        </w:rPr>
        <w:t>registra</w:t>
      </w:r>
      <w:r w:rsidRPr="00C77BE1" w:rsidR="00D02A8F">
        <w:rPr>
          <w:lang w:val="es-EC"/>
        </w:rPr>
        <w:t xml:space="preserve"> los datos de los</w:t>
      </w:r>
      <w:r w:rsidRPr="00C77BE1" w:rsidR="00B22F27">
        <w:rPr>
          <w:lang w:val="es-EC"/>
        </w:rPr>
        <w:t xml:space="preserve"> niveles de </w:t>
      </w:r>
      <w:r w:rsidRPr="00C77BE1" w:rsidR="00626140">
        <w:rPr>
          <w:lang w:val="es-EC"/>
        </w:rPr>
        <w:t>Dióxido de carbono (</w:t>
      </w:r>
      <w:r w:rsidRPr="00C77BE1" w:rsidR="00B22F27">
        <w:rPr>
          <w:lang w:val="es-EC"/>
        </w:rPr>
        <w:t>CO2</w:t>
      </w:r>
      <w:r w:rsidRPr="00C77BE1" w:rsidR="00626140">
        <w:rPr>
          <w:lang w:val="es-EC"/>
        </w:rPr>
        <w:t>)</w:t>
      </w:r>
      <w:r w:rsidRPr="00C77BE1" w:rsidR="00ED4FA7">
        <w:rPr>
          <w:lang w:val="es-EC"/>
        </w:rPr>
        <w:t xml:space="preserve">. </w:t>
      </w:r>
      <w:r w:rsidRPr="00842F2F" w:rsidR="00ED4FA7">
        <w:rPr>
          <w:lang w:val="es-EC"/>
        </w:rPr>
        <w:t>S</w:t>
      </w:r>
      <w:r w:rsidRPr="00842F2F" w:rsidR="00D02A8F">
        <w:rPr>
          <w:lang w:val="es-EC"/>
        </w:rPr>
        <w:t>in embargo</w:t>
      </w:r>
      <w:r w:rsidRPr="00842F2F" w:rsidR="008E7024">
        <w:rPr>
          <w:lang w:val="es-EC"/>
        </w:rPr>
        <w:t xml:space="preserve">, </w:t>
      </w:r>
      <w:r w:rsidRPr="00842F2F" w:rsidR="00D02A8F">
        <w:rPr>
          <w:lang w:val="es-EC"/>
        </w:rPr>
        <w:t xml:space="preserve">su </w:t>
      </w:r>
      <w:r w:rsidRPr="00842F2F" w:rsidR="00FE4217">
        <w:rPr>
          <w:lang w:val="es-EC"/>
        </w:rPr>
        <w:t xml:space="preserve">interés radica en </w:t>
      </w:r>
      <w:r w:rsidRPr="00842F2F" w:rsidR="008A183E">
        <w:rPr>
          <w:lang w:val="es-EC"/>
        </w:rPr>
        <w:t>proponer el uso del middleware DDS</w:t>
      </w:r>
      <w:r w:rsidRPr="00842F2F" w:rsidR="003D3DEC">
        <w:rPr>
          <w:lang w:val="es-EC"/>
        </w:rPr>
        <w:t xml:space="preserve"> (Data Distribution Service)</w:t>
      </w:r>
      <w:r w:rsidRPr="00842F2F" w:rsidR="008A183E">
        <w:rPr>
          <w:lang w:val="es-EC"/>
        </w:rPr>
        <w:t xml:space="preserve"> para implementar un modelo de comunicación multimodal en el contexto de la agricultura y la agroindustria</w:t>
      </w:r>
      <w:r w:rsidRPr="00842F2F" w:rsidR="00ED4FA7">
        <w:rPr>
          <w:lang w:val="es-EC"/>
        </w:rPr>
        <w:t>. Por lo tanto</w:t>
      </w:r>
      <w:r w:rsidRPr="00842F2F" w:rsidR="00A36C88">
        <w:rPr>
          <w:lang w:val="es-EC"/>
        </w:rPr>
        <w:t xml:space="preserve">, sus gráficos </w:t>
      </w:r>
      <w:r w:rsidRPr="00842F2F" w:rsidR="00DA27E9">
        <w:rPr>
          <w:lang w:val="es-EC"/>
        </w:rPr>
        <w:t>están enfocados a ese objetivo.</w:t>
      </w:r>
      <w:r w:rsidRPr="00842F2F" w:rsidR="00C521DF">
        <w:rPr>
          <w:lang w:val="es-EC"/>
        </w:rPr>
        <w:t xml:space="preserve"> </w:t>
      </w:r>
      <w:r w:rsidRPr="00842F2F" w:rsidR="002B4924">
        <w:rPr>
          <w:lang w:val="es-EC"/>
        </w:rPr>
        <w:t xml:space="preserve">Los datos se envían desde los </w:t>
      </w:r>
      <w:r w:rsidRPr="00842F2F" w:rsidR="00426C8A">
        <w:rPr>
          <w:lang w:val="es-EC"/>
        </w:rPr>
        <w:t>sensores</w:t>
      </w:r>
      <w:r w:rsidRPr="00842F2F" w:rsidR="002B4924">
        <w:rPr>
          <w:lang w:val="es-EC"/>
        </w:rPr>
        <w:t xml:space="preserve"> a través de gateways IoT, y luego se integran en la plataforma de la nube para su procesamiento y análisis. La comunicación fluye a través de la red de área local</w:t>
      </w:r>
    </w:p>
    <w:p w:rsidRPr="00842F2F" w:rsidR="000C189F" w:rsidP="00842F2F" w:rsidRDefault="000C189F" w14:paraId="6FB54A83" w14:textId="2D8622F8">
      <w:pPr>
        <w:pStyle w:val="p1a"/>
        <w:spacing w:line="240" w:lineRule="auto"/>
        <w:ind w:firstLine="227"/>
        <w:rPr>
          <w:lang w:val="es-EC"/>
        </w:rPr>
      </w:pPr>
      <w:r w:rsidRPr="00842F2F">
        <w:rPr>
          <w:lang w:val="es-EC"/>
        </w:rPr>
        <w:t xml:space="preserve">Durante la revisión de la literatura, se ha notado que la mayoría de los trabajos se enfocan en cultivos hidropónicos en espacios grandes, con el objetivo de comprobar el nivel del agua y proporcionar información precisa y actualizada. Sin embargo, estos sistemas no son aplicables en espacios reducidos, lo que ha llevado a la necesidad de desarrollar un sistema más adecuado y adaptable para estos casos. Para ello, se presenta </w:t>
      </w:r>
      <w:r w:rsidRPr="00842F2F" w:rsidR="0047371C">
        <w:rPr>
          <w:lang w:val="es-EC"/>
        </w:rPr>
        <w:t>HydroGrow</w:t>
      </w:r>
      <w:r w:rsidRPr="00842F2F">
        <w:rPr>
          <w:lang w:val="es-EC"/>
        </w:rPr>
        <w:t xml:space="preserve">, un sistema de cultivo hidropónico que resuelve las desventajas encontradas en los trabajos revisados. </w:t>
      </w:r>
    </w:p>
    <w:p w:rsidRPr="00842F2F" w:rsidR="00BA2AAB" w:rsidP="00842F2F" w:rsidRDefault="00BA2AAB" w14:paraId="22DBF848" w14:textId="5779751E">
      <w:pPr>
        <w:pStyle w:val="p1a"/>
        <w:spacing w:line="240" w:lineRule="auto"/>
        <w:ind w:firstLine="227"/>
        <w:rPr>
          <w:lang w:val="es-EC"/>
        </w:rPr>
      </w:pPr>
      <w:r w:rsidRPr="00842F2F">
        <w:rPr>
          <w:lang w:val="es-EC"/>
        </w:rPr>
        <w:t xml:space="preserve">Por otro lado, se encontraron funcionalidades importantes que también serán implementadas y mejoradas en este trabajo. Estas incluyen la capacidad de encender y apagar la bomba según un horario preestablecido o definido por el usuario, la dosificación automática de nutrientes, así como la capacidad de encender y apagar las luces automáticamente. Además, se podrá visualizar </w:t>
      </w:r>
      <w:r w:rsidRPr="00842F2F" w:rsidR="0015565C">
        <w:rPr>
          <w:lang w:val="es-EC"/>
        </w:rPr>
        <w:t xml:space="preserve">datos como la temperatura, </w:t>
      </w:r>
      <w:r w:rsidRPr="00842F2F" w:rsidR="00105A1C">
        <w:rPr>
          <w:lang w:val="es-EC"/>
        </w:rPr>
        <w:t>pH</w:t>
      </w:r>
      <w:r w:rsidRPr="00842F2F" w:rsidR="0015565C">
        <w:rPr>
          <w:lang w:val="es-EC"/>
        </w:rPr>
        <w:t xml:space="preserve"> del agua</w:t>
      </w:r>
      <w:r w:rsidRPr="00842F2F" w:rsidR="003B2476">
        <w:rPr>
          <w:lang w:val="es-EC"/>
        </w:rPr>
        <w:t xml:space="preserve"> y nivel de CO2.</w:t>
      </w:r>
    </w:p>
    <w:p w:rsidRPr="00842F2F" w:rsidR="00241C7C" w:rsidP="00842F2F" w:rsidRDefault="004F354D" w14:paraId="763521A1" w14:textId="448CD8AC">
      <w:pPr>
        <w:pStyle w:val="p1a"/>
        <w:spacing w:line="240" w:lineRule="auto"/>
        <w:ind w:firstLine="227"/>
        <w:rPr>
          <w:lang w:val="es-EC"/>
        </w:rPr>
      </w:pPr>
      <w:r w:rsidRPr="00C77BE1">
        <w:rPr>
          <w:lang w:val="es-EC"/>
        </w:rPr>
        <w:t xml:space="preserve">En particular, para la implementación del sistema se ha optado por utilizar el módulo </w:t>
      </w:r>
      <w:r w:rsidRPr="00C77BE1" w:rsidR="00C12DF3">
        <w:rPr>
          <w:lang w:val="es-EC"/>
        </w:rPr>
        <w:t>Node</w:t>
      </w:r>
      <w:r w:rsidRPr="00C77BE1" w:rsidR="00C93AE0">
        <w:rPr>
          <w:lang w:val="es-EC"/>
        </w:rPr>
        <w:t>MCU</w:t>
      </w:r>
      <w:r w:rsidRPr="00C77BE1" w:rsidR="00221DF8">
        <w:rPr>
          <w:lang w:val="es-EC"/>
        </w:rPr>
        <w:t xml:space="preserve"> </w:t>
      </w:r>
      <w:r w:rsidRPr="00C77BE1">
        <w:rPr>
          <w:lang w:val="es-EC"/>
        </w:rPr>
        <w:t>ESP8266</w:t>
      </w:r>
      <w:r w:rsidRPr="00C77BE1" w:rsidR="009070C6">
        <w:rPr>
          <w:lang w:val="es-EC"/>
        </w:rPr>
        <w:t xml:space="preserve"> </w:t>
      </w:r>
      <w:r w:rsidRPr="00C77BE1" w:rsidR="00C9090E">
        <w:rPr>
          <w:lang w:val="es-EC"/>
        </w:rPr>
        <w:t>V3</w:t>
      </w:r>
      <w:r w:rsidRPr="00C77BE1">
        <w:rPr>
          <w:lang w:val="es-EC"/>
        </w:rPr>
        <w:t>, el relé KY-019 de 5</w:t>
      </w:r>
      <w:r w:rsidRPr="00C77BE1" w:rsidR="00B63940">
        <w:rPr>
          <w:lang w:val="es-EC"/>
        </w:rPr>
        <w:t xml:space="preserve"> </w:t>
      </w:r>
      <w:r w:rsidRPr="00C77BE1" w:rsidR="0031238E">
        <w:rPr>
          <w:lang w:val="es-EC"/>
        </w:rPr>
        <w:t>V</w:t>
      </w:r>
      <w:r w:rsidRPr="00C77BE1">
        <w:rPr>
          <w:lang w:val="es-EC"/>
        </w:rPr>
        <w:t xml:space="preserve"> y el módulo reductor de voltaje LM2596 de 3A, tal como se describe en el trabajo de Ardhiansyah</w:t>
      </w:r>
      <w:r w:rsidRPr="00C77BE1" w:rsidR="00CE2C00">
        <w:rPr>
          <w:lang w:val="es-EC"/>
        </w:rPr>
        <w:t xml:space="preserve"> </w:t>
      </w:r>
      <w:r w:rsidRPr="00C77BE1" w:rsidR="000D729D">
        <w:rPr>
          <w:lang w:val="es-EC"/>
        </w:rPr>
        <w:t>et al.</w:t>
      </w:r>
      <w:r w:rsidRPr="00C77BE1">
        <w:rPr>
          <w:lang w:val="es-EC"/>
        </w:rPr>
        <w:t xml:space="preserve"> </w:t>
      </w:r>
      <w:r w:rsidRPr="00C77BE1" w:rsidR="0062157D">
        <w:rPr>
          <w:lang w:val="es-EC"/>
        </w:rPr>
        <w:fldChar w:fldCharType="begin" w:fldLock="1"/>
      </w:r>
      <w:r w:rsidR="00940364">
        <w:rPr>
          <w:lang w:val="es-EC"/>
        </w:rPr>
        <w:instrText>ADDIN CSL_CITATION {"citationItems":[{"id":"ITEM-1","itemData":{"abstract":"In this era of technology, the use of technology is growing rapidly. This can also be applied to agricultural systems, one of which is the hydroponic system. In this study, researchers developed a tool using experimental methods and data testing in the form of making a design and …","author":[{"dropping-particle":"","family":"Ardhiansyah","given":"L","non-dropping-particle":"","parse-names":false,"suffix":""},{"dropping-particle":"","family":"Prasetya","given":"D A","non-dropping-particle":"","parse-names":false,"suffix":""}],"id":"ITEM-1","issued":{"date-parts":[["2021"]]},"title":"Design And Implementation Of An Automation System For A Nutrition Pump In Hydroponics Using Arduino Uno","type":"article-journal"},"uris":["http://www.mendeley.com/documents/?uuid=9914acab-44ff-31f5-9489-2281f75713aa"]}],"mendeley":{"formattedCitation":"[29]","plainTextFormattedCitation":"[29]","previouslyFormattedCitation":"[29]"},"properties":{"noteIndex":0},"schema":"https://github.com/citation-style-language/schema/raw/master/csl-citation.json"}</w:instrText>
      </w:r>
      <w:r w:rsidRPr="00C77BE1" w:rsidR="0062157D">
        <w:rPr>
          <w:lang w:val="es-EC"/>
        </w:rPr>
        <w:fldChar w:fldCharType="separate"/>
      </w:r>
      <w:r w:rsidRPr="00C77BE1" w:rsidR="00CD2B48">
        <w:rPr>
          <w:noProof/>
          <w:lang w:val="es-EC"/>
        </w:rPr>
        <w:t>[29]</w:t>
      </w:r>
      <w:r w:rsidRPr="00C77BE1" w:rsidR="0062157D">
        <w:rPr>
          <w:lang w:val="es-EC"/>
        </w:rPr>
        <w:fldChar w:fldCharType="end"/>
      </w:r>
      <w:r w:rsidRPr="00C77BE1">
        <w:rPr>
          <w:lang w:val="es-EC"/>
        </w:rPr>
        <w:t xml:space="preserve">. </w:t>
      </w:r>
      <w:r w:rsidRPr="00C77BE1" w:rsidR="00405542">
        <w:rPr>
          <w:lang w:val="es-EC"/>
        </w:rPr>
        <w:t>En cuanto a los sensores, se utilizarán el sensor de</w:t>
      </w:r>
      <w:r w:rsidRPr="00C77BE1" w:rsidR="008E7019">
        <w:rPr>
          <w:lang w:val="es-EC"/>
        </w:rPr>
        <w:t xml:space="preserve"> </w:t>
      </w:r>
      <w:r w:rsidRPr="00C77BE1" w:rsidR="00F13AA6">
        <w:rPr>
          <w:lang w:val="es-EC"/>
        </w:rPr>
        <w:t xml:space="preserve">calidad de aire </w:t>
      </w:r>
      <w:r w:rsidRPr="00C77BE1" w:rsidR="000468A4">
        <w:rPr>
          <w:lang w:val="es-EC"/>
        </w:rPr>
        <w:t>M</w:t>
      </w:r>
      <w:r w:rsidRPr="00C77BE1" w:rsidR="00AD0C97">
        <w:rPr>
          <w:lang w:val="es-EC"/>
        </w:rPr>
        <w:t>Q</w:t>
      </w:r>
      <w:r w:rsidRPr="00C77BE1" w:rsidR="00582960">
        <w:rPr>
          <w:lang w:val="es-EC"/>
        </w:rPr>
        <w:t>-135</w:t>
      </w:r>
      <w:r w:rsidRPr="00C77BE1" w:rsidR="00BA4C00">
        <w:rPr>
          <w:lang w:val="es-EC"/>
        </w:rPr>
        <w:t xml:space="preserve">, </w:t>
      </w:r>
      <w:r w:rsidRPr="00C77BE1" w:rsidR="00405542">
        <w:rPr>
          <w:lang w:val="es-EC"/>
        </w:rPr>
        <w:t>luz, p</w:t>
      </w:r>
      <w:r w:rsidRPr="00C77BE1" w:rsidR="00015C82">
        <w:rPr>
          <w:lang w:val="es-EC"/>
        </w:rPr>
        <w:t>H</w:t>
      </w:r>
      <w:r w:rsidRPr="00C77BE1" w:rsidR="00405542">
        <w:rPr>
          <w:lang w:val="es-EC"/>
        </w:rPr>
        <w:t xml:space="preserve"> y temperatura, mientras que para la bomba de agua se ha seleccionado </w:t>
      </w:r>
      <w:r w:rsidRPr="00C77BE1" w:rsidR="00621CBD">
        <w:rPr>
          <w:lang w:val="es-EC"/>
        </w:rPr>
        <w:t xml:space="preserve">la </w:t>
      </w:r>
      <w:r w:rsidRPr="00C77BE1" w:rsidR="00492E2A">
        <w:rPr>
          <w:lang w:val="es-EC"/>
        </w:rPr>
        <w:t>bomba de agua de diafragma</w:t>
      </w:r>
      <w:r w:rsidRPr="00C77BE1" w:rsidR="002434A1">
        <w:rPr>
          <w:lang w:val="es-EC"/>
        </w:rPr>
        <w:t xml:space="preserve"> </w:t>
      </w:r>
      <w:r w:rsidRPr="00C77BE1" w:rsidR="001D1E74">
        <w:rPr>
          <w:lang w:val="es-EC"/>
        </w:rPr>
        <w:t>R</w:t>
      </w:r>
      <w:r w:rsidRPr="00C77BE1" w:rsidR="003C63D9">
        <w:rPr>
          <w:lang w:val="es-EC"/>
        </w:rPr>
        <w:t>305</w:t>
      </w:r>
      <w:r w:rsidRPr="00C77BE1" w:rsidR="00405542">
        <w:rPr>
          <w:lang w:val="es-EC"/>
        </w:rPr>
        <w:t>.</w:t>
      </w:r>
      <w:r w:rsidRPr="00C77BE1" w:rsidR="0002112A">
        <w:rPr>
          <w:lang w:val="es-EC"/>
        </w:rPr>
        <w:t xml:space="preserve"> </w:t>
      </w:r>
    </w:p>
    <w:p w:rsidRPr="00842F2F" w:rsidR="00195ADA" w:rsidP="00842F2F" w:rsidRDefault="00195ADA" w14:paraId="6C351F10" w14:textId="014360FD">
      <w:pPr>
        <w:pStyle w:val="p1a"/>
        <w:spacing w:line="240" w:lineRule="auto"/>
        <w:ind w:firstLine="227"/>
        <w:rPr>
          <w:lang w:val="es-EC"/>
        </w:rPr>
      </w:pPr>
      <w:r w:rsidRPr="00C77BE1">
        <w:rPr>
          <w:lang w:val="es-EC"/>
        </w:rPr>
        <w:t>Se considera importante mencionar la metodología utilizada en el desarrollo de proyectos</w:t>
      </w:r>
      <w:r w:rsidRPr="00C77BE1" w:rsidR="005A548E">
        <w:rPr>
          <w:lang w:val="es-EC"/>
        </w:rPr>
        <w:t xml:space="preserve"> IoT</w:t>
      </w:r>
      <w:r w:rsidRPr="00C77BE1">
        <w:rPr>
          <w:lang w:val="es-EC"/>
        </w:rPr>
        <w:t xml:space="preserve">, aunque la mayoría de los trabajos revisados no especifican claramente una metodología. Solo el trabajo de Ardhiansyah et al. </w:t>
      </w:r>
      <w:r w:rsidRPr="00C77BE1" w:rsidR="0062157D">
        <w:rPr>
          <w:lang w:val="es-EC"/>
        </w:rPr>
        <w:fldChar w:fldCharType="begin" w:fldLock="1"/>
      </w:r>
      <w:r w:rsidR="00940364">
        <w:rPr>
          <w:lang w:val="es-EC"/>
        </w:rPr>
        <w:instrText>ADDIN CSL_CITATION {"citationItems":[{"id":"ITEM-1","itemData":{"abstract":"In this era of technology, the use of technology is growing rapidly. This can also be applied to agricultural systems, one of which is the hydroponic system. In this study, researchers developed a tool using experimental methods and data testing in the form of making a design and …","author":[{"dropping-particle":"","family":"Ardhiansyah","given":"L","non-dropping-particle":"","parse-names":false,"suffix":""},{"dropping-particle":"","family":"Prasetya","given":"D A","non-dropping-particle":"","parse-names":false,"suffix":""}],"id":"ITEM-1","issued":{"date-parts":[["2021"]]},"title":"Design And Implementation Of An Automation System For A Nutrition Pump In Hydroponics Using Arduino Uno","type":"article-journal"},"uris":["http://www.mendeley.com/documents/?uuid=9914acab-44ff-31f5-9489-2281f75713aa"]}],"mendeley":{"formattedCitation":"[29]","plainTextFormattedCitation":"[29]","previouslyFormattedCitation":"[29]"},"properties":{"noteIndex":0},"schema":"https://github.com/citation-style-language/schema/raw/master/csl-citation.json"}</w:instrText>
      </w:r>
      <w:r w:rsidRPr="00C77BE1" w:rsidR="0062157D">
        <w:rPr>
          <w:lang w:val="es-EC"/>
        </w:rPr>
        <w:fldChar w:fldCharType="separate"/>
      </w:r>
      <w:r w:rsidRPr="00C77BE1" w:rsidR="00CD2B48">
        <w:rPr>
          <w:noProof/>
          <w:lang w:val="es-EC"/>
        </w:rPr>
        <w:t>[29]</w:t>
      </w:r>
      <w:r w:rsidRPr="00C77BE1" w:rsidR="0062157D">
        <w:rPr>
          <w:lang w:val="es-EC"/>
        </w:rPr>
        <w:fldChar w:fldCharType="end"/>
      </w:r>
      <w:r w:rsidRPr="00C77BE1">
        <w:rPr>
          <w:lang w:val="es-EC"/>
        </w:rPr>
        <w:t xml:space="preserve"> indica que se utilizó una metodología experimental. Es decir, la mayoría de los proyectos fueron desarrollados de manera empírica. Por lo tanto, </w:t>
      </w:r>
      <w:r w:rsidRPr="00C77BE1" w:rsidR="00F83D02">
        <w:rPr>
          <w:lang w:val="es-EC"/>
        </w:rPr>
        <w:t>se ha</w:t>
      </w:r>
      <w:r w:rsidRPr="00C77BE1">
        <w:rPr>
          <w:lang w:val="es-EC"/>
        </w:rPr>
        <w:t xml:space="preserve"> decidido utilizar una metodología propuesta por Gleiston Guerrero </w:t>
      </w:r>
      <w:r w:rsidRPr="00C77BE1" w:rsidR="00A051A5">
        <w:rPr>
          <w:lang w:val="es-EC"/>
        </w:rPr>
        <w:fldChar w:fldCharType="begin" w:fldLock="1"/>
      </w:r>
      <w:r w:rsidR="00940364">
        <w:rPr>
          <w:lang w:val="es-EC"/>
        </w:rPr>
        <w:instrText>ADDIN CSL_CITATION {"citationItems":[{"id":"ITEM-1","itemData":{"ISBN":"978-3-030-42517-3","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Applied Technologies","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page":"41-55","publisher":"Springer International Publishing","publisher-place":"Cham","title":"TDDM4IoTS: A Test-Driven Development Methodology for Internet of Things (IoT)-Based Systems","type":"paper-conference"},"uris":["http://www.mendeley.com/documents/?uuid=a467d676-f42d-38cd-a70f-947ceea3184e"]}],"mendeley":{"formattedCitation":"[34]","plainTextFormattedCitation":"[34]","previouslyFormattedCitation":"[34]"},"properties":{"noteIndex":0},"schema":"https://github.com/citation-style-language/schema/raw/master/csl-citation.json"}</w:instrText>
      </w:r>
      <w:r w:rsidRPr="00C77BE1" w:rsidR="00A051A5">
        <w:rPr>
          <w:lang w:val="es-EC"/>
        </w:rPr>
        <w:fldChar w:fldCharType="separate"/>
      </w:r>
      <w:r w:rsidRPr="00C77BE1" w:rsidR="00CD2B48">
        <w:rPr>
          <w:noProof/>
          <w:lang w:val="es-EC"/>
        </w:rPr>
        <w:t>[34]</w:t>
      </w:r>
      <w:r w:rsidRPr="00C77BE1" w:rsidR="00A051A5">
        <w:rPr>
          <w:lang w:val="es-EC"/>
        </w:rPr>
        <w:fldChar w:fldCharType="end"/>
      </w:r>
      <w:r w:rsidRPr="00C77BE1">
        <w:rPr>
          <w:lang w:val="es-EC"/>
        </w:rPr>
        <w:t xml:space="preserve"> para este tipo de sistemas. </w:t>
      </w:r>
    </w:p>
    <w:p w:rsidRPr="00842F2F" w:rsidR="008B5082" w:rsidP="00842F2F" w:rsidRDefault="008B5082" w14:paraId="3215A8BA" w14:textId="2060CF35">
      <w:pPr>
        <w:pStyle w:val="p1a"/>
        <w:spacing w:line="240" w:lineRule="auto"/>
        <w:ind w:firstLine="227"/>
        <w:rPr>
          <w:lang w:val="es-EC"/>
        </w:rPr>
      </w:pPr>
      <w:r w:rsidRPr="00842F2F">
        <w:rPr>
          <w:lang w:val="es-EC"/>
        </w:rPr>
        <w:t xml:space="preserve">Ardhiansyah et al. </w:t>
      </w:r>
      <w:r w:rsidRPr="00C77BE1" w:rsidR="0062157D">
        <w:rPr>
          <w:lang w:val="es-EC"/>
        </w:rPr>
        <w:fldChar w:fldCharType="begin" w:fldLock="1"/>
      </w:r>
      <w:r w:rsidR="00940364">
        <w:rPr>
          <w:lang w:val="es-EC"/>
        </w:rPr>
        <w:instrText>ADDIN CSL_CITATION {"citationItems":[{"id":"ITEM-1","itemData":{"abstract":"In this era of technology, the use of technology is growing rapidly. This can also be applied to agricultural systems, one of which is the hydroponic system. In this study, researchers developed a tool using experimental methods and data testing in the form of making a design and …","author":[{"dropping-particle":"","family":"Ardhiansyah","given":"L","non-dropping-particle":"","parse-names":false,"suffix":""},{"dropping-particle":"","family":"Prasetya","given":"D A","non-dropping-particle":"","parse-names":false,"suffix":""}],"id":"ITEM-1","issued":{"date-parts":[["2021"]]},"title":"Design And Implementation Of An Automation System For A Nutrition Pump In Hydroponics Using Arduino Uno","type":"article-journal"},"uris":["http://www.mendeley.com/documents/?uuid=9914acab-44ff-31f5-9489-2281f75713aa"]}],"mendeley":{"formattedCitation":"[29]","plainTextFormattedCitation":"[29]","previouslyFormattedCitation":"[29]"},"properties":{"noteIndex":0},"schema":"https://github.com/citation-style-language/schema/raw/master/csl-citation.json"}</w:instrText>
      </w:r>
      <w:r w:rsidRPr="00C77BE1" w:rsidR="0062157D">
        <w:rPr>
          <w:lang w:val="es-EC"/>
        </w:rPr>
        <w:fldChar w:fldCharType="separate"/>
      </w:r>
      <w:r w:rsidRPr="00C77BE1" w:rsidR="00CD2B48">
        <w:rPr>
          <w:noProof/>
          <w:lang w:val="es-EC"/>
        </w:rPr>
        <w:t>[29]</w:t>
      </w:r>
      <w:r w:rsidRPr="00C77BE1" w:rsidR="0062157D">
        <w:rPr>
          <w:lang w:val="es-EC"/>
        </w:rPr>
        <w:fldChar w:fldCharType="end"/>
      </w:r>
      <w:r w:rsidRPr="00C77BE1">
        <w:rPr>
          <w:lang w:val="es-EC"/>
        </w:rPr>
        <w:t xml:space="preserve"> siguieron su propia metodología denominada Metodología experimental. </w:t>
      </w:r>
      <w:r w:rsidRPr="00842F2F">
        <w:rPr>
          <w:lang w:val="es-EC"/>
        </w:rPr>
        <w:t>En esta metodología, se llevaron a cabo varios métodos, incluida la preparación de herramientas y equipos, luego la fase de diseño de la herramienta</w:t>
      </w:r>
      <w:r w:rsidRPr="00842F2F" w:rsidR="004503EB">
        <w:rPr>
          <w:lang w:val="es-EC"/>
        </w:rPr>
        <w:t xml:space="preserve">, si esta última </w:t>
      </w:r>
      <w:r w:rsidRPr="00842F2F">
        <w:rPr>
          <w:lang w:val="es-EC"/>
        </w:rPr>
        <w:t xml:space="preserve">fase se lleva a cabo con éxito, se continúa con la etapa de prueba. </w:t>
      </w:r>
      <w:r w:rsidRPr="00842F2F" w:rsidR="00681DEF">
        <w:rPr>
          <w:lang w:val="es-EC"/>
        </w:rPr>
        <w:t xml:space="preserve">Por los resultados de esta investigación se puede concluir que es </w:t>
      </w:r>
      <w:r w:rsidRPr="00842F2F">
        <w:rPr>
          <w:lang w:val="es-EC"/>
        </w:rPr>
        <w:t>importante hacer uso de una metodología clara y estructurada.</w:t>
      </w:r>
    </w:p>
    <w:p w:rsidRPr="00842F2F" w:rsidR="00122202" w:rsidP="00227501" w:rsidRDefault="00C82320" w14:paraId="2EDB3048" w14:textId="39DC3E54">
      <w:pPr>
        <w:pStyle w:val="p1a"/>
        <w:spacing w:line="240" w:lineRule="auto"/>
        <w:ind w:firstLine="227"/>
        <w:rPr>
          <w:lang w:val="es-EC"/>
        </w:rPr>
      </w:pPr>
      <w:r w:rsidRPr="00C77BE1">
        <w:rPr>
          <w:lang w:val="es-EC"/>
        </w:rPr>
        <w:t>La</w:t>
      </w:r>
      <w:r w:rsidRPr="00C77BE1" w:rsidR="009A763C">
        <w:rPr>
          <w:lang w:val="es-EC"/>
        </w:rPr>
        <w:t xml:space="preserve"> falta de metodología </w:t>
      </w:r>
      <w:r w:rsidRPr="00C77BE1">
        <w:rPr>
          <w:lang w:val="es-EC"/>
        </w:rPr>
        <w:t>afecta de</w:t>
      </w:r>
      <w:r w:rsidRPr="00C77BE1" w:rsidR="00D43D39">
        <w:rPr>
          <w:lang w:val="es-EC"/>
        </w:rPr>
        <w:t xml:space="preserve"> forma negativa</w:t>
      </w:r>
      <w:r w:rsidRPr="00C77BE1" w:rsidR="009A763C">
        <w:rPr>
          <w:lang w:val="es-EC"/>
        </w:rPr>
        <w:t xml:space="preserve"> </w:t>
      </w:r>
      <w:r w:rsidRPr="00C77BE1">
        <w:rPr>
          <w:lang w:val="es-EC"/>
        </w:rPr>
        <w:t xml:space="preserve">a </w:t>
      </w:r>
      <w:r w:rsidRPr="00C77BE1" w:rsidR="009A763C">
        <w:rPr>
          <w:lang w:val="es-EC"/>
        </w:rPr>
        <w:t xml:space="preserve">la calidad del producto final </w:t>
      </w:r>
      <w:r w:rsidRPr="00C77BE1" w:rsidR="005361B4">
        <w:fldChar w:fldCharType="begin" w:fldLock="1"/>
      </w:r>
      <w:r w:rsidR="00940364">
        <w:rPr>
          <w:lang w:val="es-EC"/>
        </w:rPr>
        <w:instrText>ADDIN CSL_CITATION {"citationItems":[{"id":"ITEM-1","itemData":{"author":[{"dropping-particle":"","family":"Ortegón","given":"Edgar","non-dropping-particle":"","parse-names":false,"suffix":""},{"dropping-particle":"","family":"Pacheco","given":"Juan Francisco","non-dropping-particle":"","parse-names":false,"suffix":""},{"dropping-particle":"","family":"Prieto","given":"Adriana","non-dropping-particle":"","parse-names":false,"suffix":""}],"id":"ITEM-1","issued":{"date-parts":[["0"]]},"title":"Metodología del marco lógico para la planificación, el seguimiento y la evaluación de proyectos y programas","type":"report"},"uris":["http://www.mendeley.com/documents/?uuid=028d0203-5723-3708-b5ab-0d178c01dc78"]}],"mendeley":{"formattedCitation":"[35]","plainTextFormattedCitation":"[35]","previouslyFormattedCitation":"[35]"},"properties":{"noteIndex":0},"schema":"https://github.com/citation-style-language/schema/raw/master/csl-citation.json"}</w:instrText>
      </w:r>
      <w:r w:rsidRPr="00C77BE1" w:rsidR="005361B4">
        <w:fldChar w:fldCharType="separate"/>
      </w:r>
      <w:r w:rsidRPr="00C77BE1" w:rsidR="00CD2B48">
        <w:rPr>
          <w:noProof/>
          <w:lang w:val="es-EC"/>
        </w:rPr>
        <w:t>[35]</w:t>
      </w:r>
      <w:r w:rsidRPr="00C77BE1" w:rsidR="005361B4">
        <w:fldChar w:fldCharType="end"/>
      </w:r>
      <w:r w:rsidRPr="00C77BE1" w:rsidR="001A2727">
        <w:rPr>
          <w:lang w:val="es-EC"/>
        </w:rPr>
        <w:t>.</w:t>
      </w:r>
      <w:r w:rsidRPr="00C77BE1" w:rsidR="009A763C">
        <w:rPr>
          <w:lang w:val="es-EC"/>
        </w:rPr>
        <w:t xml:space="preserve"> </w:t>
      </w:r>
      <w:r w:rsidRPr="00C77BE1" w:rsidR="000E634A">
        <w:rPr>
          <w:lang w:val="es-EC"/>
        </w:rPr>
        <w:t xml:space="preserve">Por lo tanto, en este trabajo se pretende utilizar una metodología propuesta por Gleiston Guerrero </w:t>
      </w:r>
      <w:r w:rsidRPr="00C77BE1" w:rsidR="00A051A5">
        <w:rPr>
          <w:lang w:val="es-EC"/>
        </w:rPr>
        <w:fldChar w:fldCharType="begin" w:fldLock="1"/>
      </w:r>
      <w:r w:rsidR="00940364">
        <w:rPr>
          <w:lang w:val="es-EC"/>
        </w:rPr>
        <w:instrText>ADDIN CSL_CITATION {"citationItems":[{"id":"ITEM-1","itemData":{"ISBN":"978-3-030-42517-3","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Applied Technologies","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page":"41-55","publisher":"Springer International Publishing","publisher-place":"Cham","title":"TDDM4IoTS: A Test-Driven Development Methodology for Internet of Things (IoT)-Based Systems","type":"paper-conference"},"uris":["http://www.mendeley.com/documents/?uuid=a467d676-f42d-38cd-a70f-947ceea3184e"]}],"mendeley":{"formattedCitation":"[34]","plainTextFormattedCitation":"[34]","previouslyFormattedCitation":"[34]"},"properties":{"noteIndex":0},"schema":"https://github.com/citation-style-language/schema/raw/master/csl-citation.json"}</w:instrText>
      </w:r>
      <w:r w:rsidRPr="00C77BE1" w:rsidR="00A051A5">
        <w:rPr>
          <w:lang w:val="es-EC"/>
        </w:rPr>
        <w:fldChar w:fldCharType="separate"/>
      </w:r>
      <w:r w:rsidRPr="00C77BE1" w:rsidR="00CD2B48">
        <w:rPr>
          <w:noProof/>
          <w:lang w:val="es-EC"/>
        </w:rPr>
        <w:t>[34]</w:t>
      </w:r>
      <w:r w:rsidRPr="00C77BE1" w:rsidR="00A051A5">
        <w:rPr>
          <w:lang w:val="es-EC"/>
        </w:rPr>
        <w:fldChar w:fldCharType="end"/>
      </w:r>
      <w:r w:rsidRPr="00C77BE1" w:rsidR="000E634A">
        <w:rPr>
          <w:lang w:val="es-EC"/>
        </w:rPr>
        <w:t xml:space="preserve"> para este tipo de sistemas</w:t>
      </w:r>
      <w:r w:rsidRPr="00C77BE1" w:rsidR="00A43DFE">
        <w:rPr>
          <w:lang w:val="es-EC"/>
        </w:rPr>
        <w:t>, denominada TDD</w:t>
      </w:r>
      <w:r w:rsidRPr="00C77BE1" w:rsidR="002920AF">
        <w:rPr>
          <w:lang w:val="es-EC"/>
        </w:rPr>
        <w:t>M4</w:t>
      </w:r>
      <w:r w:rsidRPr="00C77BE1" w:rsidR="00C64D6A">
        <w:rPr>
          <w:lang w:val="es-EC"/>
        </w:rPr>
        <w:t>IoTS</w:t>
      </w:r>
      <w:r w:rsidRPr="00C77BE1" w:rsidR="000E634A">
        <w:rPr>
          <w:lang w:val="es-EC"/>
        </w:rPr>
        <w:t>. Además de una herramienta que se</w:t>
      </w:r>
      <w:r w:rsidRPr="00C77BE1" w:rsidR="007A465F">
        <w:rPr>
          <w:lang w:val="es-EC"/>
        </w:rPr>
        <w:t xml:space="preserve"> utilizará denominada</w:t>
      </w:r>
      <w:r w:rsidRPr="00C77BE1" w:rsidR="009A763C">
        <w:rPr>
          <w:lang w:val="es-EC"/>
        </w:rPr>
        <w:t xml:space="preserve"> TDDT4IoTS. El uso de esta metodología permitirá una implementación controlada y sistemática del proyecto, lo que asegurará la calidad del sistema automatizado de cultivo hidropónico.</w:t>
      </w:r>
    </w:p>
    <w:p w:rsidRPr="001203A4" w:rsidR="001C280F" w:rsidP="00E9627E" w:rsidRDefault="00C255DC" w14:paraId="10CFD34E" w14:textId="1A0E7A53">
      <w:pPr>
        <w:pStyle w:val="heading10"/>
        <w:numPr>
          <w:ilvl w:val="0"/>
          <w:numId w:val="1"/>
        </w:numPr>
        <w:tabs>
          <w:tab w:val="num" w:pos="567"/>
        </w:tabs>
        <w:spacing w:before="520" w:after="280" w:line="240" w:lineRule="auto"/>
        <w:ind w:left="357" w:right="0" w:hanging="357"/>
        <w:rPr>
          <w:lang w:val="es-EC"/>
        </w:rPr>
      </w:pPr>
      <w:r w:rsidRPr="00E07CBA">
        <w:rPr>
          <w:szCs w:val="24"/>
          <w:lang w:val="es-EC"/>
        </w:rPr>
        <w:t>Sistema propuesto</w:t>
      </w:r>
    </w:p>
    <w:p w:rsidR="002C3E43" w:rsidP="002A387C" w:rsidRDefault="002C3E43" w14:paraId="5A660AD5" w14:textId="77777777">
      <w:pPr>
        <w:suppressAutoHyphens/>
        <w:ind w:firstLine="0"/>
        <w:rPr>
          <w:lang w:val="es-EC"/>
        </w:rPr>
      </w:pPr>
    </w:p>
    <w:p w:rsidR="002C3E43" w:rsidP="002A387C" w:rsidRDefault="002C3E43" w14:paraId="6441EA95" w14:textId="77777777">
      <w:pPr>
        <w:suppressAutoHyphens/>
        <w:ind w:firstLine="0"/>
        <w:rPr>
          <w:lang w:val="es-EC"/>
        </w:rPr>
      </w:pPr>
    </w:p>
    <w:p w:rsidR="002C3E43" w:rsidP="002A387C" w:rsidRDefault="002C3E43" w14:paraId="2C8DD0B1" w14:textId="77777777">
      <w:pPr>
        <w:suppressAutoHyphens/>
        <w:ind w:firstLine="0"/>
        <w:rPr>
          <w:lang w:val="es-EC"/>
        </w:rPr>
      </w:pPr>
    </w:p>
    <w:p w:rsidR="002C3E43" w:rsidP="002A387C" w:rsidRDefault="002C3E43" w14:paraId="2B3B4CC6" w14:textId="77777777">
      <w:pPr>
        <w:suppressAutoHyphens/>
        <w:ind w:firstLine="0"/>
        <w:rPr>
          <w:lang w:val="es-EC"/>
        </w:rPr>
      </w:pPr>
    </w:p>
    <w:p w:rsidR="002C3E43" w:rsidP="002A387C" w:rsidRDefault="002C3E43" w14:paraId="338CF0B1" w14:textId="77777777">
      <w:pPr>
        <w:suppressAutoHyphens/>
        <w:ind w:firstLine="0"/>
        <w:rPr>
          <w:lang w:val="es-EC"/>
        </w:rPr>
      </w:pPr>
    </w:p>
    <w:p w:rsidR="002C3E43" w:rsidP="002A387C" w:rsidRDefault="002C3E43" w14:paraId="654ADFD6" w14:textId="77777777">
      <w:pPr>
        <w:suppressAutoHyphens/>
        <w:ind w:firstLine="0"/>
        <w:rPr>
          <w:lang w:val="es-EC"/>
        </w:rPr>
      </w:pPr>
    </w:p>
    <w:p w:rsidR="00E9707D" w:rsidP="002A387C" w:rsidRDefault="002A387C" w14:paraId="3691BBA1" w14:textId="77777777">
      <w:pPr>
        <w:suppressAutoHyphens/>
        <w:ind w:firstLine="0"/>
        <w:rPr>
          <w:lang w:val="es-EC"/>
        </w:rPr>
      </w:pPr>
      <w:r w:rsidRPr="007505AB">
        <w:rPr>
          <w:lang w:val="es-EC"/>
        </w:rPr>
        <w:t>El sistema propuesto, HydroGrow, es una solución tecnológica integrada que tiene como objetivo mejorar la calidad y eficiencia de los procesos de cultivo hidropónico. Está diseñado para supervisar y controlar de manera automática las variables ambientales críticas que afectan el crecimiento y desarrollo de las plantas</w:t>
      </w:r>
      <w:r w:rsidR="00E804A4">
        <w:rPr>
          <w:lang w:val="es-EC"/>
        </w:rPr>
        <w:t xml:space="preserve">. </w:t>
      </w:r>
    </w:p>
    <w:p w:rsidR="00AD31BC" w:rsidP="00733A77" w:rsidRDefault="00E804A4" w14:paraId="27301BD0" w14:textId="1B62E87E">
      <w:pPr>
        <w:suppressAutoHyphens/>
        <w:rPr>
          <w:lang w:val="es-EC"/>
        </w:rPr>
      </w:pPr>
      <w:r>
        <w:rPr>
          <w:lang w:val="es-EC"/>
        </w:rPr>
        <w:t xml:space="preserve">El sistema será implementado en un módulo </w:t>
      </w:r>
      <w:r w:rsidRPr="00842F2F">
        <w:rPr>
          <w:lang w:val="es-EC"/>
        </w:rPr>
        <w:t>NodeMCU ESP8266 V3</w:t>
      </w:r>
      <w:r w:rsidR="00C97073">
        <w:rPr>
          <w:lang w:val="es-EC"/>
        </w:rPr>
        <w:t xml:space="preserve">, junto a </w:t>
      </w:r>
      <w:r>
        <w:rPr>
          <w:lang w:val="es-EC"/>
        </w:rPr>
        <w:t xml:space="preserve">un conjunto de sensores como sensor de temperatura del agua, </w:t>
      </w:r>
      <w:r w:rsidR="00B00F94">
        <w:rPr>
          <w:lang w:val="es-EC"/>
        </w:rPr>
        <w:t>pH</w:t>
      </w:r>
      <w:r>
        <w:rPr>
          <w:lang w:val="es-EC"/>
        </w:rPr>
        <w:t xml:space="preserve">, calidad del aire y luz. En cuanto a los actuadores se tienen a los siguientes: bomba de agua, luces led y un dosificador de nutrientes para ajustar el </w:t>
      </w:r>
      <w:r w:rsidR="00B00F94">
        <w:rPr>
          <w:lang w:val="es-EC"/>
        </w:rPr>
        <w:t>pH</w:t>
      </w:r>
      <w:r>
        <w:rPr>
          <w:lang w:val="es-EC"/>
        </w:rPr>
        <w:t xml:space="preserve">. </w:t>
      </w:r>
    </w:p>
    <w:p w:rsidR="00E9707D" w:rsidP="00AD31BC" w:rsidRDefault="00E804A4" w14:paraId="1499D2C2" w14:textId="13D4EE60">
      <w:pPr>
        <w:suppressAutoHyphens/>
        <w:rPr>
          <w:lang w:val="es-EC"/>
        </w:rPr>
      </w:pPr>
      <w:r>
        <w:rPr>
          <w:lang w:val="es-EC"/>
        </w:rPr>
        <w:t xml:space="preserve">Los componentes de hardware están integrados con una aplicación móvil en la que </w:t>
      </w:r>
      <w:r w:rsidR="00AD31BC">
        <w:rPr>
          <w:lang w:val="es-EC"/>
        </w:rPr>
        <w:t>el usuario</w:t>
      </w:r>
      <w:r>
        <w:rPr>
          <w:lang w:val="es-EC"/>
        </w:rPr>
        <w:t xml:space="preserve"> podrá controlar el sistema de cultivo</w:t>
      </w:r>
      <w:r w:rsidR="00AD31BC">
        <w:rPr>
          <w:lang w:val="es-EC"/>
        </w:rPr>
        <w:t>,</w:t>
      </w:r>
      <w:r w:rsidRPr="007505AB" w:rsidR="002A387C">
        <w:rPr>
          <w:lang w:val="es-EC"/>
        </w:rPr>
        <w:t xml:space="preserve"> monitorear </w:t>
      </w:r>
      <w:r w:rsidR="00E826E5">
        <w:rPr>
          <w:lang w:val="es-EC"/>
        </w:rPr>
        <w:t xml:space="preserve">datos ambientales </w:t>
      </w:r>
      <w:r w:rsidRPr="007505AB" w:rsidR="002A387C">
        <w:rPr>
          <w:lang w:val="es-EC"/>
        </w:rPr>
        <w:t>del cultivo en tiempo real, acceder a los datos históricos y configurar los parámetros de control según las necesidades de las especies hortícolas. HydroGrow consta de tres componentes principales: el dispositivo, la aplicación móvil y la aplicación web. Con esta solución, se busca optimizar el rendimiento de los cultivos</w:t>
      </w:r>
      <w:r w:rsidR="002A387C">
        <w:rPr>
          <w:lang w:val="es-EC"/>
        </w:rPr>
        <w:t xml:space="preserve"> y </w:t>
      </w:r>
      <w:r w:rsidRPr="007505AB" w:rsidR="002A387C">
        <w:rPr>
          <w:lang w:val="es-EC"/>
        </w:rPr>
        <w:t>minimizar el uso de recursos.</w:t>
      </w:r>
      <w:r w:rsidRPr="00E07CBA" w:rsidR="002A387C">
        <w:rPr>
          <w:lang w:val="es-EC"/>
        </w:rPr>
        <w:t xml:space="preserve"> </w:t>
      </w:r>
    </w:p>
    <w:p w:rsidR="00A5735F" w:rsidP="00733A77" w:rsidRDefault="00D71A39" w14:paraId="11735171" w14:textId="255420D7">
      <w:pPr>
        <w:suppressAutoHyphens/>
        <w:rPr>
          <w:lang w:val="es-EC"/>
        </w:rPr>
      </w:pPr>
      <w:r>
        <w:rPr>
          <w:lang w:val="es-EC"/>
        </w:rPr>
        <w:t>Se</w:t>
      </w:r>
      <w:r w:rsidR="00934E2E">
        <w:rPr>
          <w:lang w:val="es-EC"/>
        </w:rPr>
        <w:t xml:space="preserve"> decidió </w:t>
      </w:r>
      <w:r w:rsidR="005B46CE">
        <w:rPr>
          <w:lang w:val="es-EC"/>
        </w:rPr>
        <w:t xml:space="preserve">usar la </w:t>
      </w:r>
      <w:r w:rsidRPr="0010472B" w:rsidR="0010472B">
        <w:rPr>
          <w:lang w:val="es-EC"/>
        </w:rPr>
        <w:t>Metodología de desarrollo basada en pruebas para sistemas basados en IoT</w:t>
      </w:r>
      <w:r w:rsidR="000561FB">
        <w:rPr>
          <w:lang w:val="es-EC"/>
        </w:rPr>
        <w:t xml:space="preserve"> (</w:t>
      </w:r>
      <w:r w:rsidR="00A53B72">
        <w:rPr>
          <w:lang w:val="es-EC"/>
        </w:rPr>
        <w:t>TDDM4IoT</w:t>
      </w:r>
      <w:r w:rsidR="00475D33">
        <w:rPr>
          <w:lang w:val="es-EC"/>
        </w:rPr>
        <w:t>S</w:t>
      </w:r>
      <w:r w:rsidR="001F4D61">
        <w:rPr>
          <w:lang w:val="es-EC"/>
        </w:rPr>
        <w:t>)</w:t>
      </w:r>
      <w:r>
        <w:rPr>
          <w:lang w:val="es-EC"/>
        </w:rPr>
        <w:t xml:space="preserve"> para el desarrollo de este proyecto. </w:t>
      </w:r>
      <w:r w:rsidR="004F51AE">
        <w:rPr>
          <w:lang w:val="es-EC"/>
        </w:rPr>
        <w:t>Se considera que dicha metodología</w:t>
      </w:r>
      <w:r w:rsidR="007764E6">
        <w:rPr>
          <w:lang w:val="es-EC"/>
        </w:rPr>
        <w:t xml:space="preserve"> es adecuada para este trabajo </w:t>
      </w:r>
      <w:r w:rsidR="009857ED">
        <w:rPr>
          <w:lang w:val="es-EC"/>
        </w:rPr>
        <w:t xml:space="preserve">debido a que </w:t>
      </w:r>
      <w:r w:rsidRPr="009857ED" w:rsidR="009857ED">
        <w:rPr>
          <w:lang w:val="es-EC"/>
        </w:rPr>
        <w:t>toma en cuenta las particularidades de los sistemas IoT, como su hardware especializado, incluyendo sensores y actuadores, así como la configuración de dichos sistemas. Además, también se contempla la posibilidad de generar automáticamente una parte del software necesario para el procesamiento de datos y la interacción con el usuario.</w:t>
      </w:r>
      <w:r w:rsidR="00E9707D">
        <w:rPr>
          <w:lang w:val="es-EC"/>
        </w:rPr>
        <w:t xml:space="preserve"> </w:t>
      </w:r>
      <w:r w:rsidR="00C21A37">
        <w:rPr>
          <w:lang w:val="es-EC"/>
        </w:rPr>
        <w:t>TDDM4IoTS</w:t>
      </w:r>
      <w:r w:rsidR="007764E6">
        <w:rPr>
          <w:lang w:val="es-EC"/>
        </w:rPr>
        <w:t xml:space="preserve"> considera todos </w:t>
      </w:r>
      <w:r w:rsidR="001B07BF">
        <w:rPr>
          <w:lang w:val="es-EC"/>
        </w:rPr>
        <w:t xml:space="preserve">los aspectos relacionados a </w:t>
      </w:r>
      <w:r w:rsidR="00CA0164">
        <w:rPr>
          <w:lang w:val="es-EC"/>
        </w:rPr>
        <w:t>sistemas IoT</w:t>
      </w:r>
      <w:r w:rsidR="00457A57">
        <w:rPr>
          <w:lang w:val="es-EC"/>
        </w:rPr>
        <w:t>, desde</w:t>
      </w:r>
      <w:r w:rsidR="007F2596">
        <w:rPr>
          <w:lang w:val="es-EC"/>
        </w:rPr>
        <w:t xml:space="preserve"> un análisis preliminar</w:t>
      </w:r>
      <w:r w:rsidR="00B4672C">
        <w:rPr>
          <w:lang w:val="es-EC"/>
        </w:rPr>
        <w:t xml:space="preserve"> hasta la realización</w:t>
      </w:r>
      <w:r w:rsidR="007A372B">
        <w:rPr>
          <w:lang w:val="es-EC"/>
        </w:rPr>
        <w:t xml:space="preserve"> de pruebas </w:t>
      </w:r>
      <w:r w:rsidR="00476317">
        <w:rPr>
          <w:lang w:val="es-EC"/>
        </w:rPr>
        <w:t>de código de</w:t>
      </w:r>
      <w:r w:rsidR="00176549">
        <w:rPr>
          <w:lang w:val="es-EC"/>
        </w:rPr>
        <w:t>l software</w:t>
      </w:r>
      <w:r w:rsidR="00D20265">
        <w:rPr>
          <w:lang w:val="es-EC"/>
        </w:rPr>
        <w:t xml:space="preserve"> </w:t>
      </w:r>
      <w:r w:rsidR="00940364">
        <w:rPr>
          <w:lang w:val="es-EC"/>
        </w:rPr>
        <w:fldChar w:fldCharType="begin" w:fldLock="1"/>
      </w:r>
      <w:r w:rsidR="000353D1">
        <w:rPr>
          <w:lang w:val="es-EC"/>
        </w:rPr>
        <w:instrText>ADDIN CSL_CITATION {"citationItems":[{"id":"ITEM-1","itemData":{"DOI":"10.3233/AISE200021","ISBN":"978-1-64368-090-3","abstract":"This paper presents a system consisting of a smart medicine dispenser of solid medications (pills, capsules,.. .) and a mobile application for its configuration and management. The main idea is to offer a solution to help people (es-pecially vulnerable ones) to avoid incorrect medication intakes. In this regard, the smart dispenser delivers the required medication if two conditions are met: (1) it is the scheduled time for a medication intake, and (2) the person who removes the medication from the dispenser (patient or caregiver) can be identified and is authorized to do so. Person identification and authorization is performed through facial recognition by the dispenser and through a username and a password by the mobile application. Moreover, the system reminds the users whenever a medication intake should take place through mobile notifications and lights and sounds emitted by the dispenser. The system development has been guided by a Test-Driven Development Methodology for Internet of Things (IoT)-based Systems to promote its quality and reliability.","author":[{"dropping-particle":"","family":"Guerrero-Ulloa","given":"Gleiston","non-dropping-particle":"","parse-names":false,"suffix":""},{"dropping-particle":"","family":"Hornos","given":"Miguel J","non-dropping-particle":"","parse-names":false,"suffix":""},{"dropping-particle":"","family":"Rodríguez-Domínguez","given":"Carlos","non-dropping-particle":"","parse-names":false,"suffix":""},{"dropping-particle":"","family":"Fernández-Coello","given":"Ma. Mercedes","non-dropping-particle":"","parse-names":false,"suffix":""}],"container-title":"Intelligent Environments 2020. Ambient Intelligence and Smart Environments","id":"ITEM-1","issued":{"date-parts":[["2020"]]},"page":"39-48","title":"IoT-Based Smart Medicine Dispenser to Control and Supervise Medication Intake","type":"article-journal","volume":"28"},"uris":["http://www.mendeley.com/documents/?uuid=d263f024-ada8-4ec4-a4fa-fc80802bbd9f"]}],"mendeley":{"formattedCitation":"[36]","plainTextFormattedCitation":"[36]","previouslyFormattedCitation":"[36]"},"properties":{"noteIndex":0},"schema":"https://github.com/citation-style-language/schema/raw/master/csl-citation.json"}</w:instrText>
      </w:r>
      <w:r w:rsidR="00940364">
        <w:rPr>
          <w:lang w:val="es-EC"/>
        </w:rPr>
        <w:fldChar w:fldCharType="separate"/>
      </w:r>
      <w:r w:rsidRPr="00940364" w:rsidR="00940364">
        <w:rPr>
          <w:noProof/>
          <w:lang w:val="es-EC"/>
        </w:rPr>
        <w:t>[36]</w:t>
      </w:r>
      <w:r w:rsidR="00940364">
        <w:rPr>
          <w:lang w:val="es-EC"/>
        </w:rPr>
        <w:fldChar w:fldCharType="end"/>
      </w:r>
      <w:r w:rsidR="00176549">
        <w:rPr>
          <w:lang w:val="es-EC"/>
        </w:rPr>
        <w:t>.</w:t>
      </w:r>
    </w:p>
    <w:p w:rsidRPr="001203A4" w:rsidR="005C1B81" w:rsidP="00E9627E" w:rsidRDefault="00EE5C04" w14:paraId="4081B591" w14:textId="77777777">
      <w:pPr>
        <w:pStyle w:val="heading10"/>
        <w:numPr>
          <w:ilvl w:val="0"/>
          <w:numId w:val="1"/>
        </w:numPr>
        <w:tabs>
          <w:tab w:val="num" w:pos="567"/>
        </w:tabs>
        <w:spacing w:before="520" w:after="280" w:line="240" w:lineRule="auto"/>
        <w:ind w:left="357" w:right="0" w:hanging="357"/>
        <w:rPr>
          <w:lang w:val="es-EC"/>
        </w:rPr>
      </w:pPr>
      <w:bookmarkStart w:name="_Hlk112754046" w:id="2"/>
      <w:bookmarkStart w:name="_Hlk112754052" w:id="3"/>
      <w:r w:rsidRPr="00E07CBA">
        <w:rPr>
          <w:szCs w:val="24"/>
          <w:lang w:val="es-EC"/>
        </w:rPr>
        <w:t>Metodología de desarrollo</w:t>
      </w:r>
    </w:p>
    <w:bookmarkEnd w:id="2"/>
    <w:bookmarkEnd w:id="3"/>
    <w:p w:rsidR="0008788B" w:rsidP="00E9627E" w:rsidRDefault="00684140" w14:paraId="2783EE8D" w14:textId="129792C9">
      <w:pPr>
        <w:pStyle w:val="p1a"/>
        <w:spacing w:line="240" w:lineRule="auto"/>
        <w:rPr>
          <w:lang w:val="es-EC"/>
        </w:rPr>
      </w:pPr>
      <w:r w:rsidRPr="00684140">
        <w:rPr>
          <w:lang w:val="es-EC"/>
        </w:rPr>
        <w:t>La metodología TDDM4IoT</w:t>
      </w:r>
      <w:r w:rsidR="00471666">
        <w:rPr>
          <w:lang w:val="es-EC"/>
        </w:rPr>
        <w:t>S</w:t>
      </w:r>
      <w:r w:rsidRPr="00684140">
        <w:rPr>
          <w:lang w:val="es-EC"/>
        </w:rPr>
        <w:t xml:space="preserve"> (Test-Driven Development of IoT Systems) es una técnica de desarrollo de software destinada a garantizar la calidad y confiabilidad de los sistemas de Internet de las cosas (IoT). Este enfoque se basa en la técnica de desarrollo basado en pruebas (TDD), que implica escribir pruebas antes de implementar el código y luego desarrollar el software para pasar esas pruebas. La metodología TDDM4IoT</w:t>
      </w:r>
      <w:r w:rsidR="00471666">
        <w:rPr>
          <w:lang w:val="es-EC"/>
        </w:rPr>
        <w:t>S</w:t>
      </w:r>
      <w:r w:rsidRPr="00684140">
        <w:rPr>
          <w:lang w:val="es-EC"/>
        </w:rPr>
        <w:t xml:space="preserve"> consta de diferentes fases, como la definición de requisitos, la selección de la plataforma adecuada, el desarrollo de pruebas, la implementación, la ejecución de pruebas, la refactorización y la integración continua. Este enfoque ayuda a mejorar la calidad y la confiabilidad del software en los sistemas IoT, lo que reduce los errores y aumenta la satisfacción del usuario</w:t>
      </w:r>
      <w:r w:rsidR="009B538C">
        <w:rPr>
          <w:lang w:val="es-EC"/>
        </w:rPr>
        <w:t xml:space="preserve"> </w:t>
      </w:r>
      <w:r w:rsidRPr="00C77BE1" w:rsidR="003D5BBB">
        <w:rPr>
          <w:lang w:val="es-EC"/>
        </w:rPr>
        <w:fldChar w:fldCharType="begin" w:fldLock="1"/>
      </w:r>
      <w:r w:rsidR="000353D1">
        <w:rPr>
          <w:lang w:val="es-EC"/>
        </w:rPr>
        <w:instrText>ADDIN CSL_CITATION {"citationItems":[{"id":"ITEM-1","itemData":{"DOI":"10.2991/978-2-494069-47-3_19","ISBN":"2352-5398","author":[{"dropping-particle":"","family":"Arief","given":"Ulfah Mediaty","non-dropping-particle":"","parse-names":false,"suffix":""},{"dropping-particle":"","family":"Shofiani","given":"Diah","non-dropping-particle":"","parse-names":false,"suffix":""},{"dropping-particle":"","family":"Yarman","given":"Indah Novi","non-dropping-particle":"","parse-names":false,"suffix":""},{"dropping-particle":"","family":"Wicaksono","given":"Pramudyo","non-dropping-particle":"","parse-names":false,"suffix":""}],"container-title":"Proceedings of the 4th Vocational Education International Conference (VEIC 2022)","id":"ITEM-1","issued":{"date-parts":[["2022"]]},"page":"138-146","publisher":"Atlantis Press","title":"Information Technology Innovation for Android-Based Letter and Number Recognition to Improve Learning Outcomes for Kindergarten Students","type":"paper-conference"},"uris":["http://www.mendeley.com/documents/?uuid=94614bd5-edb2-3367-8dcc-ca95424ec81d"]}],"mendeley":{"formattedCitation":"[37]","plainTextFormattedCitation":"[37]","previouslyFormattedCitation":"[37]"},"properties":{"noteIndex":0},"schema":"https://github.com/citation-style-language/schema/raw/master/csl-citation.json"}</w:instrText>
      </w:r>
      <w:r w:rsidRPr="00C77BE1" w:rsidR="003D5BBB">
        <w:rPr>
          <w:lang w:val="es-EC"/>
        </w:rPr>
        <w:fldChar w:fldCharType="separate"/>
      </w:r>
      <w:r w:rsidRPr="00940364" w:rsidR="00940364">
        <w:rPr>
          <w:noProof/>
          <w:lang w:val="es-EC"/>
        </w:rPr>
        <w:t>[37]</w:t>
      </w:r>
      <w:r w:rsidRPr="00C77BE1" w:rsidR="003D5BBB">
        <w:rPr>
          <w:lang w:val="es-EC"/>
        </w:rPr>
        <w:fldChar w:fldCharType="end"/>
      </w:r>
      <w:r w:rsidRPr="00C77BE1">
        <w:rPr>
          <w:lang w:val="es-EC"/>
        </w:rPr>
        <w:t>.</w:t>
      </w:r>
      <w:r w:rsidRPr="00C77BE1" w:rsidR="00BF2B96">
        <w:rPr>
          <w:lang w:val="es-EC"/>
        </w:rPr>
        <w:t xml:space="preserve"> </w:t>
      </w:r>
      <w:r w:rsidRPr="00C77BE1" w:rsidR="000B53F6">
        <w:rPr>
          <w:lang w:val="es-EC"/>
        </w:rPr>
        <w:t>Los autores de TDDM4IoTS han definido las etapas del ciclo de vida del desarrollo de IoT, las cuales se muestran en la Fig</w:t>
      </w:r>
      <w:r w:rsidR="005A3D77">
        <w:rPr>
          <w:lang w:val="es-EC"/>
        </w:rPr>
        <w:t>.</w:t>
      </w:r>
      <w:r w:rsidRPr="00C77BE1" w:rsidR="000B53F6">
        <w:rPr>
          <w:lang w:val="es-EC"/>
        </w:rPr>
        <w:t xml:space="preserve"> 1 junto con la secuencia sugerida para su ejecución.</w:t>
      </w:r>
    </w:p>
    <w:p w:rsidRPr="00453D6F" w:rsidR="00453D6F" w:rsidP="00E9627E" w:rsidRDefault="00453D6F" w14:paraId="3223DF7C" w14:textId="77777777">
      <w:pPr>
        <w:rPr>
          <w:lang w:val="es-EC" w:eastAsia="en-US"/>
        </w:rPr>
      </w:pPr>
    </w:p>
    <w:p w:rsidR="00022C64" w:rsidP="00E9627E" w:rsidRDefault="00E4464A" w14:paraId="002DBE9D" w14:textId="77777777">
      <w:pPr>
        <w:keepNext/>
        <w:jc w:val="center"/>
      </w:pPr>
      <w:r>
        <w:rPr>
          <w:noProof/>
        </w:rPr>
        <w:drawing>
          <wp:inline distT="0" distB="0" distL="0" distR="0" wp14:anchorId="554FF37B" wp14:editId="71B373B9">
            <wp:extent cx="2422800" cy="17028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19881"/>
                    <a:stretch/>
                  </pic:blipFill>
                  <pic:spPr bwMode="auto">
                    <a:xfrm>
                      <a:off x="0" y="0"/>
                      <a:ext cx="2422800" cy="1702800"/>
                    </a:xfrm>
                    <a:prstGeom prst="rect">
                      <a:avLst/>
                    </a:prstGeom>
                    <a:noFill/>
                    <a:ln>
                      <a:noFill/>
                    </a:ln>
                    <a:extLst>
                      <a:ext uri="{53640926-AAD7-44D8-BBD7-CCE9431645EC}">
                        <a14:shadowObscured xmlns:a14="http://schemas.microsoft.com/office/drawing/2010/main"/>
                      </a:ext>
                    </a:extLst>
                  </pic:spPr>
                </pic:pic>
              </a:graphicData>
            </a:graphic>
          </wp:inline>
        </w:drawing>
      </w:r>
    </w:p>
    <w:p w:rsidRPr="006454A5" w:rsidR="00E4464A" w:rsidP="00E9627E" w:rsidRDefault="00022C64" w14:paraId="28B18B28" w14:textId="2E2C1295">
      <w:pPr>
        <w:pStyle w:val="Figura"/>
      </w:pPr>
      <w:r w:rsidRPr="002E3B50">
        <w:rPr>
          <w:b/>
        </w:rPr>
        <w:t xml:space="preserve">Fig. </w:t>
      </w:r>
      <w:r w:rsidRPr="002E3B50">
        <w:rPr>
          <w:b/>
        </w:rPr>
        <w:fldChar w:fldCharType="begin"/>
      </w:r>
      <w:r w:rsidRPr="002E3B50">
        <w:rPr>
          <w:b/>
        </w:rPr>
        <w:instrText xml:space="preserve"> SEQ Fig. \* ARABIC </w:instrText>
      </w:r>
      <w:r w:rsidRPr="002E3B50">
        <w:rPr>
          <w:b/>
        </w:rPr>
        <w:fldChar w:fldCharType="separate"/>
      </w:r>
      <w:r w:rsidRPr="002E3B50">
        <w:rPr>
          <w:b/>
        </w:rPr>
        <w:t>1</w:t>
      </w:r>
      <w:r w:rsidRPr="002E3B50">
        <w:rPr>
          <w:b/>
        </w:rPr>
        <w:fldChar w:fldCharType="end"/>
      </w:r>
      <w:r w:rsidRPr="00C77BE1">
        <w:rPr>
          <w:b/>
        </w:rPr>
        <w:t xml:space="preserve">. </w:t>
      </w:r>
      <w:r w:rsidRPr="00C77BE1">
        <w:t xml:space="preserve">Etapas de </w:t>
      </w:r>
      <w:r w:rsidRPr="00C77BE1" w:rsidR="00E86091">
        <w:t>la metodología</w:t>
      </w:r>
      <w:r w:rsidRPr="00C77BE1">
        <w:t xml:space="preserve"> TTDM4IoT</w:t>
      </w:r>
      <w:r w:rsidRPr="00C77BE1" w:rsidR="00740D17">
        <w:fldChar w:fldCharType="begin" w:fldLock="1"/>
      </w:r>
      <w:r w:rsidR="00940364">
        <w:instrText>ADDIN CSL_CITATION {"citationItems":[{"id":"ITEM-1","itemData":{"ISBN":"978-3-030-42517-3","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Applied Technologies","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page":"41-55","publisher":"Springer International Publishing","publisher-place":"Cham","title":"TDDM4IoTS: A Test-Driven Development Methodology for Internet of Things (IoT)-Based Systems","type":"paper-conference"},"uris":["http://www.mendeley.com/documents/?uuid=a467d676-f42d-38cd-a70f-947ceea3184e"]}],"mendeley":{"formattedCitation":"[34]","plainTextFormattedCitation":"[34]","previouslyFormattedCitation":"[34]"},"properties":{"noteIndex":0},"schema":"https://github.com/citation-style-language/schema/raw/master/csl-citation.json"}</w:instrText>
      </w:r>
      <w:r w:rsidRPr="00C77BE1" w:rsidR="00740D17">
        <w:fldChar w:fldCharType="separate"/>
      </w:r>
      <w:r w:rsidRPr="00C77BE1" w:rsidR="00CD2B48">
        <w:rPr>
          <w:noProof/>
        </w:rPr>
        <w:t>[34]</w:t>
      </w:r>
      <w:r w:rsidRPr="00C77BE1" w:rsidR="00740D17">
        <w:fldChar w:fldCharType="end"/>
      </w:r>
      <w:r w:rsidRPr="00C77BE1">
        <w:t>.</w:t>
      </w:r>
    </w:p>
    <w:p w:rsidRPr="003909D0" w:rsidR="005A21E2" w:rsidP="00E9627E" w:rsidRDefault="00AD1289" w14:paraId="60FF052F" w14:textId="77777777">
      <w:pPr>
        <w:pStyle w:val="heading10"/>
        <w:numPr>
          <w:ilvl w:val="1"/>
          <w:numId w:val="1"/>
        </w:numPr>
        <w:spacing w:before="240" w:after="120" w:line="240" w:lineRule="auto"/>
        <w:ind w:left="788" w:right="0" w:hanging="431"/>
        <w:jc w:val="both"/>
        <w:outlineLvl w:val="1"/>
        <w:rPr>
          <w:lang w:val="es-EC"/>
        </w:rPr>
      </w:pPr>
      <w:r w:rsidRPr="003909D0">
        <w:rPr>
          <w:lang w:val="es-EC"/>
        </w:rPr>
        <w:t>Análisis</w:t>
      </w:r>
      <w:r w:rsidRPr="003909D0" w:rsidR="00882D71">
        <w:rPr>
          <w:lang w:val="es-EC"/>
        </w:rPr>
        <w:t xml:space="preserve"> Preliminar</w:t>
      </w:r>
    </w:p>
    <w:p w:rsidRPr="00DC6971" w:rsidR="00DC6971" w:rsidP="00E9627E" w:rsidRDefault="00DC6971" w14:paraId="0AEA947B" w14:textId="4DC35B00">
      <w:pPr>
        <w:pStyle w:val="p1a"/>
        <w:spacing w:line="240" w:lineRule="auto"/>
        <w:rPr>
          <w:lang w:val="es-EC"/>
        </w:rPr>
      </w:pPr>
      <w:r w:rsidRPr="00DC6971">
        <w:rPr>
          <w:lang w:val="es-EC"/>
        </w:rPr>
        <w:t xml:space="preserve">El sistema de monitoreo y control para cultivos hidropónicos de hortalizas utiliza una aplicación móvil para interactuar con el dispositivo </w:t>
      </w:r>
      <w:r w:rsidR="00C922E1">
        <w:rPr>
          <w:lang w:val="es-EC"/>
        </w:rPr>
        <w:t>de cultivo</w:t>
      </w:r>
      <w:r w:rsidRPr="00DC6971">
        <w:rPr>
          <w:lang w:val="es-EC"/>
        </w:rPr>
        <w:t>. La aplicación supervisa todas las actividades realizadas con el dispositivo y también mantiene un registro del estado del cultivo, lo que permite una conexión constante entre el cultivador y el sistema. Este sistema de monitoreo es útil para aquellos que tienen dificultades en el cultivo hidropónico, ya que proporciona un soporte para las actividades de cultivo.</w:t>
      </w:r>
    </w:p>
    <w:p w:rsidRPr="00457ED9" w:rsidR="002D0471" w:rsidP="00457ED9" w:rsidRDefault="00AD1289" w14:paraId="638EE4A6" w14:textId="4EA7D839">
      <w:pPr>
        <w:pStyle w:val="ListParagraph"/>
        <w:widowControl w:val="0"/>
        <w:numPr>
          <w:ilvl w:val="2"/>
          <w:numId w:val="1"/>
        </w:numPr>
        <w:spacing w:before="240" w:after="120"/>
        <w:ind w:left="788" w:hanging="431"/>
        <w:contextualSpacing w:val="0"/>
        <w:outlineLvl w:val="2"/>
        <w:rPr>
          <w:b/>
          <w:sz w:val="22"/>
          <w:szCs w:val="22"/>
          <w:lang w:val="es-EC" w:eastAsia="pt-BR"/>
        </w:rPr>
      </w:pPr>
      <w:r w:rsidRPr="00457ED9">
        <w:rPr>
          <w:b/>
          <w:sz w:val="22"/>
          <w:szCs w:val="22"/>
          <w:lang w:val="es-EC" w:eastAsia="pt-BR"/>
        </w:rPr>
        <w:t>Análisis</w:t>
      </w:r>
      <w:r w:rsidRPr="00457ED9" w:rsidR="00882D71">
        <w:rPr>
          <w:b/>
          <w:sz w:val="22"/>
          <w:szCs w:val="22"/>
          <w:lang w:val="es-EC" w:eastAsia="pt-BR"/>
        </w:rPr>
        <w:t xml:space="preserve"> de requisitos</w:t>
      </w:r>
    </w:p>
    <w:p w:rsidR="00723DCA" w:rsidP="004D1CFE" w:rsidRDefault="00BF30DD" w14:paraId="544DAB33" w14:textId="35E2E6F5">
      <w:pPr>
        <w:ind w:firstLine="0"/>
        <w:rPr>
          <w:lang w:val="es-EC" w:eastAsia="en-US"/>
        </w:rPr>
      </w:pPr>
      <w:r w:rsidRPr="00BF30DD">
        <w:rPr>
          <w:lang w:val="es-EC" w:eastAsia="en-US"/>
        </w:rPr>
        <w:t xml:space="preserve">A partir de la investigación realizada en el estado del arte, se ha podido identificar diversos dispositivos para monitorear el pH y la temperatura del agua. Por tanto, se han </w:t>
      </w:r>
      <w:r w:rsidRPr="005F5034">
        <w:rPr>
          <w:lang w:eastAsia="es-ES"/>
        </w:rPr>
        <w:t>definido las siguientes especificaciones como parte del análisis</w:t>
      </w:r>
      <w:r w:rsidRPr="00BF30DD">
        <w:rPr>
          <w:lang w:val="es-EC" w:eastAsia="en-US"/>
        </w:rPr>
        <w:t xml:space="preserve"> de requerimientos</w:t>
      </w:r>
      <w:r w:rsidRPr="006221DF" w:rsidR="006221DF">
        <w:rPr>
          <w:lang w:val="es-EC" w:eastAsia="en-US"/>
        </w:rPr>
        <w:t>.</w:t>
      </w:r>
      <w:r w:rsidR="006E2FCC">
        <w:rPr>
          <w:lang w:val="es-EC" w:eastAsia="en-US"/>
        </w:rPr>
        <w:t xml:space="preserve"> </w:t>
      </w:r>
    </w:p>
    <w:p w:rsidRPr="00D40CE1" w:rsidR="00F51250" w:rsidP="00457ED9" w:rsidRDefault="00F51250" w14:paraId="418F1827" w14:textId="6215DBE9">
      <w:pPr>
        <w:pStyle w:val="ListParagraph"/>
        <w:widowControl w:val="0"/>
        <w:numPr>
          <w:ilvl w:val="3"/>
          <w:numId w:val="1"/>
        </w:numPr>
        <w:spacing w:before="240" w:after="120"/>
        <w:ind w:left="788" w:hanging="431"/>
        <w:contextualSpacing w:val="0"/>
        <w:outlineLvl w:val="3"/>
        <w:rPr>
          <w:b/>
          <w:sz w:val="22"/>
          <w:szCs w:val="22"/>
          <w:lang w:val="es-EC" w:eastAsia="pt-BR"/>
        </w:rPr>
      </w:pPr>
      <w:r w:rsidRPr="00D40CE1">
        <w:rPr>
          <w:b/>
          <w:sz w:val="22"/>
          <w:szCs w:val="22"/>
          <w:lang w:val="es-EC" w:eastAsia="pt-BR"/>
        </w:rPr>
        <w:t>Requisitos funcionales</w:t>
      </w:r>
      <w:r w:rsidR="00D40CE1">
        <w:rPr>
          <w:b/>
          <w:sz w:val="22"/>
          <w:szCs w:val="22"/>
          <w:lang w:val="es-EC" w:eastAsia="pt-BR"/>
        </w:rPr>
        <w:t>:</w:t>
      </w:r>
    </w:p>
    <w:p w:rsidR="003D0BE7" w:rsidP="00E9627E" w:rsidRDefault="00FF1A36" w14:paraId="740D61B1" w14:textId="77777777">
      <w:pPr>
        <w:pStyle w:val="ListParagraph"/>
        <w:widowControl w:val="0"/>
        <w:numPr>
          <w:ilvl w:val="0"/>
          <w:numId w:val="4"/>
        </w:numPr>
        <w:ind w:left="947" w:hanging="357"/>
        <w:contextualSpacing w:val="0"/>
        <w:rPr>
          <w:lang w:val="es-EC" w:eastAsia="pt-BR"/>
        </w:rPr>
      </w:pPr>
      <w:r w:rsidRPr="003D0BE7">
        <w:rPr>
          <w:lang w:val="es-EC" w:eastAsia="pt-BR"/>
        </w:rPr>
        <w:t>Programación de riegos de forma automática.</w:t>
      </w:r>
    </w:p>
    <w:p w:rsidRPr="00E9627E" w:rsidR="003D0BE7" w:rsidP="00E9627E" w:rsidRDefault="00DD0D86" w14:paraId="68913639" w14:textId="77777777">
      <w:pPr>
        <w:pStyle w:val="ListParagraph"/>
        <w:widowControl w:val="0"/>
        <w:numPr>
          <w:ilvl w:val="0"/>
          <w:numId w:val="4"/>
        </w:numPr>
        <w:ind w:left="947" w:hanging="357"/>
        <w:contextualSpacing w:val="0"/>
        <w:rPr>
          <w:lang w:val="es-EC" w:eastAsia="pt-BR"/>
        </w:rPr>
      </w:pPr>
      <w:r>
        <w:rPr>
          <w:lang w:val="es-EC" w:eastAsia="pt-BR"/>
        </w:rPr>
        <w:t>El usuario podrá prender y apagar la luz</w:t>
      </w:r>
      <w:r w:rsidR="009D418E">
        <w:rPr>
          <w:lang w:val="es-EC" w:eastAsia="pt-BR"/>
        </w:rPr>
        <w:t>.</w:t>
      </w:r>
    </w:p>
    <w:p w:rsidR="003D0BE7" w:rsidP="00E9627E" w:rsidRDefault="00723DCA" w14:paraId="2BC1E200" w14:textId="77777777">
      <w:pPr>
        <w:pStyle w:val="ListParagraph"/>
        <w:widowControl w:val="0"/>
        <w:numPr>
          <w:ilvl w:val="0"/>
          <w:numId w:val="4"/>
        </w:numPr>
        <w:ind w:left="947" w:hanging="357"/>
        <w:contextualSpacing w:val="0"/>
        <w:rPr>
          <w:lang w:val="es-EC" w:eastAsia="pt-BR"/>
        </w:rPr>
      </w:pPr>
      <w:r w:rsidRPr="003D0BE7">
        <w:rPr>
          <w:lang w:val="es-EC" w:eastAsia="pt-BR"/>
        </w:rPr>
        <w:t xml:space="preserve">Monitoreo y control de la temperatura, humedad, pH y nutrientes del </w:t>
      </w:r>
      <w:r w:rsidRPr="003D0BE7" w:rsidR="00813E4F">
        <w:rPr>
          <w:lang w:val="es-EC" w:eastAsia="pt-BR"/>
        </w:rPr>
        <w:t>agua.</w:t>
      </w:r>
    </w:p>
    <w:p w:rsidR="003D0BE7" w:rsidP="00E9627E" w:rsidRDefault="00AC0E04" w14:paraId="1D786F99" w14:textId="77777777">
      <w:pPr>
        <w:pStyle w:val="ListParagraph"/>
        <w:widowControl w:val="0"/>
        <w:numPr>
          <w:ilvl w:val="0"/>
          <w:numId w:val="4"/>
        </w:numPr>
        <w:ind w:left="947" w:hanging="357"/>
        <w:contextualSpacing w:val="0"/>
        <w:rPr>
          <w:lang w:val="es-EC" w:eastAsia="pt-BR"/>
        </w:rPr>
      </w:pPr>
      <w:r w:rsidRPr="003D0BE7">
        <w:rPr>
          <w:lang w:val="es-EC" w:eastAsia="pt-BR"/>
        </w:rPr>
        <w:t xml:space="preserve">Programación de </w:t>
      </w:r>
      <w:r w:rsidRPr="003D0BE7" w:rsidR="003212DB">
        <w:rPr>
          <w:lang w:val="es-EC" w:eastAsia="pt-BR"/>
        </w:rPr>
        <w:t>dosificaciones de nutrientes</w:t>
      </w:r>
      <w:r w:rsidRPr="003D0BE7" w:rsidR="000B3501">
        <w:rPr>
          <w:lang w:val="es-EC" w:eastAsia="pt-BR"/>
        </w:rPr>
        <w:t xml:space="preserve"> de forma</w:t>
      </w:r>
      <w:r w:rsidRPr="003D0BE7" w:rsidR="00716D86">
        <w:rPr>
          <w:lang w:val="es-EC" w:eastAsia="pt-BR"/>
        </w:rPr>
        <w:t xml:space="preserve"> </w:t>
      </w:r>
      <w:r w:rsidRPr="003D0BE7">
        <w:rPr>
          <w:lang w:val="es-EC" w:eastAsia="pt-BR"/>
        </w:rPr>
        <w:t>automática.</w:t>
      </w:r>
    </w:p>
    <w:p w:rsidRPr="003D0BE7" w:rsidR="00CB2ED9" w:rsidP="00E9627E" w:rsidRDefault="001201F4" w14:paraId="3038E330" w14:textId="13D52F82">
      <w:pPr>
        <w:pStyle w:val="ListParagraph"/>
        <w:widowControl w:val="0"/>
        <w:numPr>
          <w:ilvl w:val="0"/>
          <w:numId w:val="4"/>
        </w:numPr>
        <w:ind w:left="947" w:hanging="357"/>
        <w:contextualSpacing w:val="0"/>
        <w:rPr>
          <w:lang w:val="es-EC" w:eastAsia="pt-BR"/>
        </w:rPr>
      </w:pPr>
      <w:r w:rsidRPr="003D0BE7">
        <w:rPr>
          <w:lang w:val="es-EC" w:eastAsia="pt-BR"/>
        </w:rPr>
        <w:t xml:space="preserve">Visualización en tiempo real de los datos de monitoreo </w:t>
      </w:r>
      <w:r w:rsidRPr="003D0BE7" w:rsidR="004F3ACE">
        <w:rPr>
          <w:lang w:val="es-EC" w:eastAsia="pt-BR"/>
        </w:rPr>
        <w:t xml:space="preserve">(temperatura, </w:t>
      </w:r>
      <w:r w:rsidRPr="003D0BE7" w:rsidR="00A91D1A">
        <w:rPr>
          <w:lang w:val="es-EC" w:eastAsia="pt-BR"/>
        </w:rPr>
        <w:t>pH</w:t>
      </w:r>
      <w:r w:rsidRPr="003D0BE7" w:rsidR="00F51BF7">
        <w:rPr>
          <w:lang w:val="es-EC" w:eastAsia="pt-BR"/>
        </w:rPr>
        <w:t>, CO2</w:t>
      </w:r>
      <w:r w:rsidRPr="003D0BE7" w:rsidR="00B97F9B">
        <w:rPr>
          <w:lang w:val="es-EC" w:eastAsia="pt-BR"/>
        </w:rPr>
        <w:t xml:space="preserve">) </w:t>
      </w:r>
      <w:r w:rsidRPr="003D0BE7" w:rsidR="00266F5D">
        <w:rPr>
          <w:lang w:val="es-EC" w:eastAsia="pt-BR"/>
        </w:rPr>
        <w:t xml:space="preserve">en </w:t>
      </w:r>
      <w:r w:rsidRPr="003D0BE7" w:rsidR="00B97F9B">
        <w:rPr>
          <w:lang w:val="es-EC" w:eastAsia="pt-BR"/>
        </w:rPr>
        <w:t>una aplicación web</w:t>
      </w:r>
      <w:r w:rsidRPr="003D0BE7" w:rsidR="00245E05">
        <w:rPr>
          <w:lang w:val="es-EC" w:eastAsia="pt-BR"/>
        </w:rPr>
        <w:t>.</w:t>
      </w:r>
    </w:p>
    <w:p w:rsidRPr="00D40CE1" w:rsidR="007825D2" w:rsidP="00457ED9" w:rsidRDefault="007825D2" w14:paraId="6CDA3F41" w14:textId="6E6850E4">
      <w:pPr>
        <w:pStyle w:val="ListParagraph"/>
        <w:widowControl w:val="0"/>
        <w:numPr>
          <w:ilvl w:val="3"/>
          <w:numId w:val="1"/>
        </w:numPr>
        <w:spacing w:before="240" w:after="120"/>
        <w:ind w:left="788" w:hanging="431"/>
        <w:contextualSpacing w:val="0"/>
        <w:outlineLvl w:val="3"/>
        <w:rPr>
          <w:b/>
          <w:sz w:val="22"/>
          <w:szCs w:val="22"/>
          <w:lang w:val="es-EC" w:eastAsia="pt-BR"/>
        </w:rPr>
      </w:pPr>
      <w:r w:rsidRPr="00D40CE1">
        <w:rPr>
          <w:b/>
          <w:sz w:val="22"/>
          <w:szCs w:val="22"/>
          <w:lang w:val="es-EC" w:eastAsia="pt-BR"/>
        </w:rPr>
        <w:t>Requisitos no funcionales:</w:t>
      </w:r>
    </w:p>
    <w:p w:rsidR="00712E8F" w:rsidP="00D40CE1" w:rsidRDefault="007825D2" w14:paraId="7643B7FD" w14:textId="77777777">
      <w:pPr>
        <w:pStyle w:val="ListParagraph"/>
        <w:widowControl w:val="0"/>
        <w:numPr>
          <w:ilvl w:val="0"/>
          <w:numId w:val="4"/>
        </w:numPr>
        <w:ind w:left="947" w:hanging="357"/>
        <w:contextualSpacing w:val="0"/>
        <w:rPr>
          <w:lang w:val="es-EC" w:eastAsia="pt-BR"/>
        </w:rPr>
      </w:pPr>
      <w:r w:rsidRPr="003D0BE7">
        <w:rPr>
          <w:lang w:val="es-EC" w:eastAsia="pt-BR"/>
        </w:rPr>
        <w:t>Estabilidad del sistema para garantizar el buen funcionamiento del cultivo.</w:t>
      </w:r>
    </w:p>
    <w:p w:rsidR="00CE02CE" w:rsidP="00D40CE1" w:rsidRDefault="007825D2" w14:paraId="61CF65A5" w14:textId="77777777">
      <w:pPr>
        <w:pStyle w:val="ListParagraph"/>
        <w:widowControl w:val="0"/>
        <w:numPr>
          <w:ilvl w:val="0"/>
          <w:numId w:val="4"/>
        </w:numPr>
        <w:ind w:left="947" w:hanging="357"/>
        <w:contextualSpacing w:val="0"/>
        <w:rPr>
          <w:lang w:val="es-EC" w:eastAsia="pt-BR"/>
        </w:rPr>
      </w:pPr>
      <w:r w:rsidRPr="003D0BE7">
        <w:rPr>
          <w:lang w:val="es-EC" w:eastAsia="pt-BR"/>
        </w:rPr>
        <w:t>Facilidad de uso e interfaz intuitiva para que los usuarios puedan interactuar con el sistema sin complicaciones.</w:t>
      </w:r>
    </w:p>
    <w:p w:rsidRPr="006221DF" w:rsidR="007825D2" w:rsidP="00D40CE1" w:rsidRDefault="007825D2" w14:paraId="37A78605" w14:textId="0F80F8A4">
      <w:pPr>
        <w:pStyle w:val="ListParagraph"/>
        <w:widowControl w:val="0"/>
        <w:numPr>
          <w:ilvl w:val="0"/>
          <w:numId w:val="4"/>
        </w:numPr>
        <w:ind w:left="947" w:hanging="357"/>
        <w:contextualSpacing w:val="0"/>
        <w:rPr>
          <w:lang w:val="es-EC" w:eastAsia="pt-BR"/>
        </w:rPr>
      </w:pPr>
      <w:r w:rsidRPr="007825D2">
        <w:rPr>
          <w:lang w:val="es-EC" w:eastAsia="pt-BR"/>
        </w:rPr>
        <w:t>Eficiencia energética y reducción de costos para que el sistema sea rentable y sostenible.</w:t>
      </w:r>
    </w:p>
    <w:p w:rsidRPr="00E9627E" w:rsidR="00882D71" w:rsidP="00E9627E" w:rsidRDefault="00AD1289" w14:paraId="656B3A28" w14:textId="4FD69BB7">
      <w:pPr>
        <w:pStyle w:val="ListParagraph"/>
        <w:widowControl w:val="0"/>
        <w:numPr>
          <w:ilvl w:val="2"/>
          <w:numId w:val="1"/>
        </w:numPr>
        <w:spacing w:before="240" w:after="120"/>
        <w:ind w:left="788" w:hanging="431"/>
        <w:contextualSpacing w:val="0"/>
        <w:outlineLvl w:val="2"/>
        <w:rPr>
          <w:b/>
          <w:sz w:val="22"/>
          <w:szCs w:val="22"/>
          <w:lang w:val="es-EC" w:eastAsia="pt-BR"/>
        </w:rPr>
      </w:pPr>
      <w:r w:rsidRPr="00E9627E">
        <w:rPr>
          <w:b/>
          <w:sz w:val="22"/>
          <w:szCs w:val="22"/>
          <w:lang w:val="es-EC" w:eastAsia="pt-BR"/>
        </w:rPr>
        <w:t xml:space="preserve">Análisis </w:t>
      </w:r>
      <w:r w:rsidRPr="00E9627E" w:rsidR="00882D71">
        <w:rPr>
          <w:b/>
          <w:sz w:val="22"/>
          <w:szCs w:val="22"/>
          <w:lang w:val="es-EC" w:eastAsia="pt-BR"/>
        </w:rPr>
        <w:t xml:space="preserve">de </w:t>
      </w:r>
      <w:r w:rsidRPr="00E9627E">
        <w:rPr>
          <w:b/>
          <w:sz w:val="22"/>
          <w:szCs w:val="22"/>
          <w:lang w:val="es-EC" w:eastAsia="pt-BR"/>
        </w:rPr>
        <w:t>la tecnología</w:t>
      </w:r>
    </w:p>
    <w:p w:rsidR="00AE372C" w:rsidP="00E9627E" w:rsidRDefault="000D54FE" w14:paraId="30294909" w14:textId="08935607">
      <w:pPr>
        <w:pStyle w:val="p1a"/>
        <w:spacing w:line="240" w:lineRule="auto"/>
        <w:rPr>
          <w:lang w:val="es-EC"/>
        </w:rPr>
      </w:pPr>
      <w:r w:rsidRPr="003747AE">
        <w:rPr>
          <w:lang w:val="es-ES" w:eastAsia="es-ES"/>
        </w:rPr>
        <w:t>Con base en los requerimientos obtenidos, es fundamental definir la tecnología a utilizar tanto para el desarrollo del dispositivo como para la aplicación móvil y web. A continuación, se detallan los tipos de tecnología considerados</w:t>
      </w:r>
      <w:r w:rsidRPr="000D54FE">
        <w:rPr>
          <w:lang w:val="es-EC"/>
        </w:rPr>
        <w:t>.</w:t>
      </w:r>
    </w:p>
    <w:p w:rsidR="00ED31B7" w:rsidP="003E3918" w:rsidRDefault="747D0928" w14:paraId="3E9FB64F" w14:textId="306B1334">
      <w:pPr>
        <w:pStyle w:val="p1a"/>
        <w:spacing w:line="240" w:lineRule="auto"/>
        <w:ind w:firstLine="284"/>
        <w:rPr>
          <w:lang w:val="es-EC"/>
        </w:rPr>
      </w:pPr>
      <w:r w:rsidRPr="2FF11739">
        <w:rPr>
          <w:lang w:val="es-EC"/>
        </w:rPr>
        <w:t xml:space="preserve">En la </w:t>
      </w:r>
      <w:r w:rsidRPr="15499C82">
        <w:rPr>
          <w:lang w:val="es-EC"/>
        </w:rPr>
        <w:t xml:space="preserve">tabla </w:t>
      </w:r>
      <w:r w:rsidRPr="7500FACA">
        <w:rPr>
          <w:lang w:val="es-EC"/>
        </w:rPr>
        <w:t>1,</w:t>
      </w:r>
      <w:r w:rsidRPr="099393A9">
        <w:rPr>
          <w:lang w:val="es-EC"/>
        </w:rPr>
        <w:t xml:space="preserve"> </w:t>
      </w:r>
      <w:r w:rsidRPr="00FD13D3">
        <w:rPr>
          <w:lang w:val="es-ES_tradnl" w:eastAsia="es-ES"/>
        </w:rPr>
        <w:t>se muestra los componentes que se usaron para la creación del dispositivo</w:t>
      </w:r>
      <w:r w:rsidRPr="00FD13D3" w:rsidR="3F270DC0">
        <w:rPr>
          <w:lang w:val="es-ES_tradnl" w:eastAsia="es-ES"/>
        </w:rPr>
        <w:t xml:space="preserve"> </w:t>
      </w:r>
      <w:r w:rsidRPr="00FD13D3" w:rsidR="0067126E">
        <w:rPr>
          <w:lang w:val="es-ES_tradnl" w:eastAsia="es-ES"/>
        </w:rPr>
        <w:t>de cultivo hidropónico</w:t>
      </w:r>
      <w:r w:rsidRPr="556D4B3A">
        <w:rPr>
          <w:lang w:val="es-EC"/>
        </w:rPr>
        <w:t>.</w:t>
      </w:r>
      <w:r w:rsidRPr="30263417">
        <w:rPr>
          <w:lang w:val="es-EC"/>
        </w:rPr>
        <w:t xml:space="preserve"> </w:t>
      </w:r>
    </w:p>
    <w:p w:rsidRPr="003E3918" w:rsidR="003E3918" w:rsidP="003E3918" w:rsidRDefault="003E3918" w14:paraId="3E2AECDA" w14:textId="77777777">
      <w:pPr>
        <w:rPr>
          <w:lang w:val="es-EC" w:eastAsia="en-US"/>
        </w:rPr>
      </w:pPr>
    </w:p>
    <w:p w:rsidRPr="005D3EEE" w:rsidR="005F083F" w:rsidP="0030500C" w:rsidRDefault="005F083F" w14:paraId="5C1E0DD6" w14:textId="6F726B79">
      <w:pPr>
        <w:pStyle w:val="Caption"/>
        <w:keepNext/>
        <w:spacing w:after="0"/>
        <w:jc w:val="center"/>
        <w:rPr>
          <w:b/>
          <w:i w:val="0"/>
          <w:color w:val="auto"/>
          <w:szCs w:val="20"/>
          <w:lang w:eastAsia="es-ES"/>
        </w:rPr>
      </w:pPr>
      <w:r w:rsidRPr="005D3EEE">
        <w:rPr>
          <w:b/>
          <w:i w:val="0"/>
          <w:color w:val="auto"/>
          <w:szCs w:val="20"/>
          <w:lang w:eastAsia="es-ES"/>
        </w:rPr>
        <w:t xml:space="preserve">Tabla </w:t>
      </w:r>
      <w:r w:rsidRPr="005D3EEE">
        <w:rPr>
          <w:b/>
          <w:i w:val="0"/>
          <w:color w:val="auto"/>
          <w:szCs w:val="20"/>
          <w:lang w:eastAsia="es-ES"/>
        </w:rPr>
        <w:fldChar w:fldCharType="begin"/>
      </w:r>
      <w:r w:rsidRPr="005D3EEE">
        <w:rPr>
          <w:b/>
          <w:i w:val="0"/>
          <w:color w:val="auto"/>
          <w:szCs w:val="20"/>
          <w:lang w:eastAsia="es-ES"/>
        </w:rPr>
        <w:instrText xml:space="preserve"> SEQ Tabla \* ARABIC </w:instrText>
      </w:r>
      <w:r w:rsidRPr="005D3EEE">
        <w:rPr>
          <w:b/>
          <w:i w:val="0"/>
          <w:color w:val="auto"/>
          <w:szCs w:val="20"/>
          <w:lang w:eastAsia="es-ES"/>
        </w:rPr>
        <w:fldChar w:fldCharType="separate"/>
      </w:r>
      <w:r w:rsidRPr="005D3EEE">
        <w:rPr>
          <w:b/>
          <w:i w:val="0"/>
          <w:color w:val="auto"/>
          <w:szCs w:val="20"/>
          <w:lang w:eastAsia="es-ES"/>
        </w:rPr>
        <w:t>1</w:t>
      </w:r>
      <w:r w:rsidRPr="005D3EEE">
        <w:rPr>
          <w:b/>
          <w:i w:val="0"/>
          <w:color w:val="auto"/>
          <w:szCs w:val="20"/>
          <w:lang w:eastAsia="es-ES"/>
        </w:rPr>
        <w:fldChar w:fldCharType="end"/>
      </w:r>
      <w:r w:rsidR="0030500C">
        <w:rPr>
          <w:b/>
          <w:i w:val="0"/>
          <w:iCs w:val="0"/>
          <w:color w:val="auto"/>
          <w:szCs w:val="20"/>
          <w:lang w:eastAsia="es-ES"/>
        </w:rPr>
        <w:t>.</w:t>
      </w:r>
      <w:r w:rsidRPr="005D3EEE">
        <w:rPr>
          <w:b/>
          <w:i w:val="0"/>
          <w:color w:val="auto"/>
          <w:szCs w:val="20"/>
          <w:lang w:eastAsia="es-ES"/>
        </w:rPr>
        <w:t xml:space="preserve"> </w:t>
      </w:r>
      <w:r w:rsidRPr="0030500C">
        <w:rPr>
          <w:i w:val="0"/>
          <w:color w:val="auto"/>
          <w:szCs w:val="20"/>
          <w:lang w:eastAsia="es-ES"/>
        </w:rPr>
        <w:t>Componentes utilizados en el desarrollo del sistema.</w:t>
      </w:r>
    </w:p>
    <w:tbl>
      <w:tblPr>
        <w:tblStyle w:val="TableGrid"/>
        <w:tblW w:w="0" w:type="auto"/>
        <w:jc w:val="center"/>
        <w:tblLook w:val="06A0" w:firstRow="1" w:lastRow="0" w:firstColumn="1" w:lastColumn="0" w:noHBand="1" w:noVBand="1"/>
        <w:tblCaption w:val="Componentes utilizados por asignatura del plan de estudios"/>
        <w:tblDescription w:val="En la tabla se muestran los componentes con su debida descripcion de cada uno de ellos"/>
      </w:tblPr>
      <w:tblGrid>
        <w:gridCol w:w="2263"/>
        <w:gridCol w:w="4645"/>
      </w:tblGrid>
      <w:tr w:rsidR="5FBEDBD2" w:rsidTr="00DF27E1" w14:paraId="13212F92" w14:textId="77777777">
        <w:trPr>
          <w:jc w:val="center"/>
        </w:trPr>
        <w:tc>
          <w:tcPr>
            <w:tcW w:w="2263" w:type="dxa"/>
            <w:shd w:val="clear" w:color="auto" w:fill="D9D9D9" w:themeFill="background1" w:themeFillShade="D9"/>
          </w:tcPr>
          <w:p w:rsidRPr="00242BE9" w:rsidR="5FBEDBD2" w:rsidP="00242BE9" w:rsidRDefault="5FBEDBD2" w14:paraId="22B5CA1F" w14:textId="0A39B943">
            <w:pPr>
              <w:pStyle w:val="Tabla"/>
              <w:jc w:val="left"/>
              <w:rPr>
                <w:b/>
              </w:rPr>
            </w:pPr>
            <w:r w:rsidRPr="00242BE9">
              <w:rPr>
                <w:b/>
              </w:rPr>
              <w:t>Componente</w:t>
            </w:r>
          </w:p>
        </w:tc>
        <w:tc>
          <w:tcPr>
            <w:tcW w:w="4645" w:type="dxa"/>
            <w:shd w:val="clear" w:color="auto" w:fill="D9D9D9" w:themeFill="background1" w:themeFillShade="D9"/>
          </w:tcPr>
          <w:p w:rsidRPr="006A12E4" w:rsidR="5FBEDBD2" w:rsidP="00E9627E" w:rsidRDefault="5FBEDBD2" w14:paraId="65732E66" w14:textId="1483E3D3">
            <w:pPr>
              <w:rPr>
                <w:b/>
                <w:sz w:val="18"/>
                <w:lang w:eastAsia="es-ES"/>
              </w:rPr>
            </w:pPr>
            <w:r w:rsidRPr="006A12E4">
              <w:rPr>
                <w:b/>
                <w:sz w:val="18"/>
                <w:lang w:eastAsia="es-ES"/>
              </w:rPr>
              <w:t>Descripción</w:t>
            </w:r>
          </w:p>
        </w:tc>
      </w:tr>
      <w:tr w:rsidR="5FBEDBD2" w:rsidTr="00DF27E1" w14:paraId="36CD4D42" w14:textId="77777777">
        <w:trPr>
          <w:jc w:val="center"/>
        </w:trPr>
        <w:tc>
          <w:tcPr>
            <w:tcW w:w="2263" w:type="dxa"/>
          </w:tcPr>
          <w:p w:rsidRPr="006806DE" w:rsidR="5FBEDBD2" w:rsidP="006A12E4" w:rsidRDefault="00F70E7B" w14:paraId="6BA28735" w14:textId="4976EE6B">
            <w:pPr>
              <w:pStyle w:val="Tabla"/>
              <w:jc w:val="left"/>
            </w:pPr>
            <w:r>
              <w:t>M</w:t>
            </w:r>
            <w:r w:rsidRPr="006806DE">
              <w:t xml:space="preserve">ódulo </w:t>
            </w:r>
            <w:r>
              <w:t>N</w:t>
            </w:r>
            <w:r w:rsidRPr="006806DE">
              <w:t>ode</w:t>
            </w:r>
            <w:r>
              <w:t>MCU</w:t>
            </w:r>
            <w:r w:rsidRPr="006806DE">
              <w:t xml:space="preserve"> esp8266 v3 wifi ch340.</w:t>
            </w:r>
          </w:p>
        </w:tc>
        <w:tc>
          <w:tcPr>
            <w:tcW w:w="4645" w:type="dxa"/>
          </w:tcPr>
          <w:p w:rsidRPr="006806DE" w:rsidR="5FBEDBD2" w:rsidP="006A12E4" w:rsidRDefault="7B48DE31" w14:paraId="448E9DC7" w14:textId="10F0F042">
            <w:pPr>
              <w:pStyle w:val="Tabla"/>
              <w:jc w:val="left"/>
            </w:pPr>
            <w:r w:rsidRPr="006806DE">
              <w:t>El módulo NodeMCU es una pequeña placa Wifi</w:t>
            </w:r>
            <w:r w:rsidRPr="006806DE" w:rsidR="3EBE8151">
              <w:t xml:space="preserve">, </w:t>
            </w:r>
            <w:r w:rsidRPr="006806DE">
              <w:t>lista para usar en cualquier proyecto IoT. Está montada alrededor del conocido chip ESP8266 (el cual ofrece una solución completa y autónoma de redes Wi-Fi, lo que le permite alojar la aplicación o servir como puente entre Internet y un microcontrolador) y expone todos sus pines en los laterales. Además</w:t>
            </w:r>
            <w:r w:rsidRPr="006806DE" w:rsidR="6D722D79">
              <w:t>,</w:t>
            </w:r>
            <w:r w:rsidRPr="006806DE">
              <w:t xml:space="preserve"> ofrece más ventajas como la incorporación de un regulador de tensión integrado, así como un puerto USB de programación. </w:t>
            </w:r>
            <w:r w:rsidRPr="006806DE" w:rsidR="043DAF73">
              <w:t>Se puede programar con LUA o mediante el IDE de Arduino</w:t>
            </w:r>
            <w:r w:rsidRPr="006806DE" w:rsidR="4B7AD86C">
              <w:t xml:space="preserve"> </w:t>
            </w:r>
            <w:r w:rsidRPr="00C77BE1" w:rsidR="007D5E97">
              <w:fldChar w:fldCharType="begin" w:fldLock="1"/>
            </w:r>
            <w:r w:rsidR="000353D1">
              <w:instrText>ADDIN CSL_CITATION {"citationItems":[{"id":"ITEM-1","itemData":{"author":[{"dropping-particle":"","family":"DODO","given":"Agencia","non-dropping-particle":"","parse-names":false,"suffix":""}],"id":"ITEM-1","issued":{"date-parts":[["2019"]]},"title":"ElectroStore","type":"article-journal"},"uris":["http://www.mendeley.com/documents/?uuid=d2f0b6e4-d6c3-4248-acd2-8c2997f6834b"]}],"mendeley":{"formattedCitation":"[38]","plainTextFormattedCitation":"[38]","previouslyFormattedCitation":"[38]"},"properties":{"noteIndex":0},"schema":"https://github.com/citation-style-language/schema/raw/master/csl-citation.json"}</w:instrText>
            </w:r>
            <w:r w:rsidRPr="00C77BE1" w:rsidR="007D5E97">
              <w:fldChar w:fldCharType="separate"/>
            </w:r>
            <w:r w:rsidRPr="00940364" w:rsidR="00940364">
              <w:rPr>
                <w:noProof/>
              </w:rPr>
              <w:t>[38]</w:t>
            </w:r>
            <w:r w:rsidRPr="00C77BE1" w:rsidR="007D5E97">
              <w:fldChar w:fldCharType="end"/>
            </w:r>
            <w:r w:rsidRPr="00C77BE1" w:rsidR="043DAF73">
              <w:t>.</w:t>
            </w:r>
          </w:p>
        </w:tc>
      </w:tr>
      <w:tr w:rsidR="5FBEDBD2" w:rsidTr="00DF27E1" w14:paraId="2636636F" w14:textId="77777777">
        <w:trPr>
          <w:jc w:val="center"/>
        </w:trPr>
        <w:tc>
          <w:tcPr>
            <w:tcW w:w="2263" w:type="dxa"/>
          </w:tcPr>
          <w:p w:rsidRPr="006806DE" w:rsidR="5FBEDBD2" w:rsidP="006A12E4" w:rsidRDefault="00F70E7B" w14:paraId="2543EFA3" w14:textId="4DB33F7E">
            <w:pPr>
              <w:pStyle w:val="Tabla"/>
              <w:jc w:val="left"/>
            </w:pPr>
            <w:r>
              <w:t>S</w:t>
            </w:r>
            <w:r w:rsidRPr="006806DE">
              <w:t>ensor de temperatura ds18b20 sonda a prueba de agua inoxidable.</w:t>
            </w:r>
          </w:p>
        </w:tc>
        <w:tc>
          <w:tcPr>
            <w:tcW w:w="4645" w:type="dxa"/>
          </w:tcPr>
          <w:p w:rsidRPr="006806DE" w:rsidR="5FBEDBD2" w:rsidP="006A12E4" w:rsidRDefault="7DA0EB89" w14:paraId="08F21902" w14:textId="14DE6085">
            <w:pPr>
              <w:pStyle w:val="Tabla"/>
              <w:jc w:val="left"/>
            </w:pPr>
            <w:r w:rsidRPr="00C77BE1">
              <w:t>sensor de temperatura DS18B20. Material de calidad: el sensor de temperatura digital adopta un diseño impermeable, embalaje de tubo de acero inoxidable de calidad, a prueba de humedad y óxido, por lo que la vida útil del producto se prolonga</w:t>
            </w:r>
            <w:r w:rsidRPr="00C77BE1" w:rsidR="001C28B7">
              <w:t xml:space="preserve"> </w:t>
            </w:r>
            <w:r w:rsidRPr="00C77BE1" w:rsidR="001C28B7">
              <w:fldChar w:fldCharType="begin" w:fldLock="1"/>
            </w:r>
            <w:r w:rsidR="000353D1">
              <w:instrText>ADDIN CSL_CITATION {"citationItems":[{"id":"ITEM-1","itemData":{"author":[{"dropping-particle":"","family":"ElectroStore","given":"","non-dropping-particle":"","parse-names":false,"suffix":""}],"id":"ITEM-1","issued":{"date-parts":[["2019"]]},"title":"Sensor de temperatura ds18b20","type":"article-journal"},"uris":["http://www.mendeley.com/documents/?uuid=2ae122f1-ca83-46dd-828d-f1ca9abc7eb9"]}],"mendeley":{"formattedCitation":"[39]","plainTextFormattedCitation":"[39]","previouslyFormattedCitation":"[39]"},"properties":{"noteIndex":0},"schema":"https://github.com/citation-style-language/schema/raw/master/csl-citation.json"}</w:instrText>
            </w:r>
            <w:r w:rsidRPr="00C77BE1" w:rsidR="001C28B7">
              <w:fldChar w:fldCharType="separate"/>
            </w:r>
            <w:r w:rsidRPr="00940364" w:rsidR="00940364">
              <w:rPr>
                <w:noProof/>
              </w:rPr>
              <w:t>[39]</w:t>
            </w:r>
            <w:r w:rsidRPr="00C77BE1" w:rsidR="001C28B7">
              <w:fldChar w:fldCharType="end"/>
            </w:r>
            <w:r w:rsidRPr="00C77BE1">
              <w:t>.</w:t>
            </w:r>
          </w:p>
        </w:tc>
      </w:tr>
      <w:tr w:rsidR="5FBEDBD2" w:rsidTr="00DF27E1" w14:paraId="560ED5B2" w14:textId="77777777">
        <w:trPr>
          <w:jc w:val="center"/>
        </w:trPr>
        <w:tc>
          <w:tcPr>
            <w:tcW w:w="2263" w:type="dxa"/>
          </w:tcPr>
          <w:p w:rsidRPr="006806DE" w:rsidR="5FBEDBD2" w:rsidP="006A12E4" w:rsidRDefault="00F70E7B" w14:paraId="468311E9" w14:textId="1F2DD3BE">
            <w:pPr>
              <w:pStyle w:val="Tabla"/>
              <w:jc w:val="left"/>
            </w:pPr>
            <w:r>
              <w:t>M</w:t>
            </w:r>
            <w:r w:rsidRPr="006806DE">
              <w:t xml:space="preserve">ódulo </w:t>
            </w:r>
            <w:r>
              <w:t>S</w:t>
            </w:r>
            <w:r w:rsidRPr="006806DE">
              <w:t xml:space="preserve">ensor de </w:t>
            </w:r>
            <w:r>
              <w:t>I</w:t>
            </w:r>
            <w:r w:rsidRPr="006806DE">
              <w:t>ntensidad de luz bh1750.</w:t>
            </w:r>
          </w:p>
        </w:tc>
        <w:tc>
          <w:tcPr>
            <w:tcW w:w="4645" w:type="dxa"/>
          </w:tcPr>
          <w:p w:rsidRPr="006806DE" w:rsidR="5FBEDBD2" w:rsidP="006A12E4" w:rsidRDefault="077EB5DC" w14:paraId="150AA87A" w14:textId="22F212DA">
            <w:pPr>
              <w:pStyle w:val="Tabla"/>
              <w:jc w:val="left"/>
            </w:pPr>
            <w:r w:rsidRPr="006806DE">
              <w:t xml:space="preserve">Este es un sensor de luz fácil de usar basado en el BH1750FVI IC. Es un sensor de luz ambiental digital que tiene una interfaz I2C. Este IC es el adecuado para obtener los datos de luz ambiental. Es posible detectar una amplia gama de intensidad de luz a alta resolución. </w:t>
            </w:r>
            <w:r w:rsidRPr="001C28B7">
              <w:t xml:space="preserve">Es un circuito integrado popular con bibliotecas listas y códigos de muestra disponibles, lo que facilita su uso en proyectos personalizados </w:t>
            </w:r>
            <w:r w:rsidRPr="00C77BE1" w:rsidR="00CF5CD9">
              <w:fldChar w:fldCharType="begin" w:fldLock="1"/>
            </w:r>
            <w:r w:rsidR="000353D1">
              <w:instrText>ADDIN CSL_CITATION {"citationItems":[{"id":"ITEM-1","itemData":{"author":[{"dropping-particle":"","family":"ElectroStore","given":"","non-dropping-particle":"","parse-names":false,"suffix":""}],"id":"ITEM-1","issued":{"date-parts":[["2019"]]},"title":"Modulo Sensor de luz BH1750","type":"article-journal"},"uris":["http://www.mendeley.com/documents/?uuid=225ce2a3-9765-4083-89ac-19c6f65caa59"]}],"mendeley":{"formattedCitation":"[40]","plainTextFormattedCitation":"[40]","previouslyFormattedCitation":"[40]"},"properties":{"noteIndex":0},"schema":"https://github.com/citation-style-language/schema/raw/master/csl-citation.json"}</w:instrText>
            </w:r>
            <w:r w:rsidRPr="00C77BE1" w:rsidR="00CF5CD9">
              <w:fldChar w:fldCharType="separate"/>
            </w:r>
            <w:r w:rsidRPr="00940364" w:rsidR="00940364">
              <w:rPr>
                <w:noProof/>
              </w:rPr>
              <w:t>[40]</w:t>
            </w:r>
            <w:r w:rsidRPr="00C77BE1" w:rsidR="00CF5CD9">
              <w:fldChar w:fldCharType="end"/>
            </w:r>
            <w:r w:rsidRPr="00C77BE1">
              <w:t>.</w:t>
            </w:r>
          </w:p>
        </w:tc>
      </w:tr>
      <w:tr w:rsidR="5FBEDBD2" w:rsidTr="00DF27E1" w14:paraId="68652B50" w14:textId="77777777">
        <w:trPr>
          <w:jc w:val="center"/>
        </w:trPr>
        <w:tc>
          <w:tcPr>
            <w:tcW w:w="2263" w:type="dxa"/>
          </w:tcPr>
          <w:p w:rsidRPr="006806DE" w:rsidR="5FBEDBD2" w:rsidP="006A12E4" w:rsidRDefault="00F70E7B" w14:paraId="45558E43" w14:textId="70661640">
            <w:pPr>
              <w:pStyle w:val="Tabla"/>
              <w:jc w:val="left"/>
            </w:pPr>
            <w:r>
              <w:t>S</w:t>
            </w:r>
            <w:r w:rsidRPr="006806DE">
              <w:t>ensor de ph + tarjeta acondicionadora.</w:t>
            </w:r>
          </w:p>
        </w:tc>
        <w:tc>
          <w:tcPr>
            <w:tcW w:w="4645" w:type="dxa"/>
          </w:tcPr>
          <w:p w:rsidRPr="006806DE" w:rsidR="5FBEDBD2" w:rsidP="006A12E4" w:rsidRDefault="7F2891B8" w14:paraId="77A8BCCB" w14:textId="45CB68AD">
            <w:pPr>
              <w:pStyle w:val="Tabla"/>
              <w:jc w:val="left"/>
            </w:pPr>
            <w:r w:rsidRPr="006806DE">
              <w:t>Conexión instantánea a su sonda y su Arduino para obtener medidas de pH a ± 0.1 HP (25 ¿).</w:t>
            </w:r>
            <w:r w:rsidRPr="006806DE" w:rsidR="5FBEDBD2">
              <w:br/>
            </w:r>
            <w:r w:rsidRPr="006806DE">
              <w:t>Para la mayoría de los aficionados a este gran rango de precisión y su bajo costo, ¡esta es una gran herramienta para biorobóticos y otros proyectos!</w:t>
            </w:r>
            <w:r w:rsidRPr="006806DE" w:rsidR="5FBEDBD2">
              <w:br/>
            </w:r>
            <w:r w:rsidRPr="006806DE">
              <w:t>Tiene un LED que funciona como el indicador de alimentación, un conector BNC y la interfaz del sensor PH.</w:t>
            </w:r>
            <w:r w:rsidRPr="006806DE" w:rsidR="5FBEDBD2">
              <w:br/>
            </w:r>
            <w:r w:rsidRPr="006806DE">
              <w:t xml:space="preserve">Para usarlo, simplemente conecte el sensor de pH con el conector BND y conecte la interfaz PH en el puerto de entrada analógica de cualquier controlador Arduino </w:t>
            </w:r>
            <w:r w:rsidRPr="00C77BE1" w:rsidR="00270C5B">
              <w:fldChar w:fldCharType="begin" w:fldLock="1"/>
            </w:r>
            <w:r w:rsidR="000353D1">
              <w:instrText>ADDIN CSL_CITATION {"citationItems":[{"id":"ITEM-1","itemData":{"author":[{"dropping-particle":"","family":"ElectroStore","given":"","non-dropping-particle":"","parse-names":false,"suffix":""}],"id":"ITEM-1","issued":{"date-parts":[["0"]]},"title":"Sensor de pH","type":"article-journal"},"uris":["http://www.mendeley.com/documents/?uuid=41fcc755-c131-438c-8195-82b4451c7284"]}],"mendeley":{"formattedCitation":"[41]","plainTextFormattedCitation":"[41]","previouslyFormattedCitation":"[41]"},"properties":{"noteIndex":0},"schema":"https://github.com/citation-style-language/schema/raw/master/csl-citation.json"}</w:instrText>
            </w:r>
            <w:r w:rsidRPr="00C77BE1" w:rsidR="00270C5B">
              <w:fldChar w:fldCharType="separate"/>
            </w:r>
            <w:r w:rsidRPr="00940364" w:rsidR="00940364">
              <w:rPr>
                <w:noProof/>
              </w:rPr>
              <w:t>[41]</w:t>
            </w:r>
            <w:r w:rsidRPr="00C77BE1" w:rsidR="00270C5B">
              <w:fldChar w:fldCharType="end"/>
            </w:r>
            <w:r w:rsidRPr="00C77BE1" w:rsidR="00270C5B">
              <w:t>.</w:t>
            </w:r>
          </w:p>
        </w:tc>
      </w:tr>
      <w:tr w:rsidR="5FBEDBD2" w:rsidTr="00DF27E1" w14:paraId="314B798D" w14:textId="77777777">
        <w:trPr>
          <w:jc w:val="center"/>
        </w:trPr>
        <w:tc>
          <w:tcPr>
            <w:tcW w:w="2263" w:type="dxa"/>
          </w:tcPr>
          <w:p w:rsidRPr="006806DE" w:rsidR="5FBEDBD2" w:rsidP="006A12E4" w:rsidRDefault="00F70E7B" w14:paraId="3CC0F6D7" w14:textId="6C7203E4">
            <w:pPr>
              <w:pStyle w:val="Tabla"/>
              <w:jc w:val="left"/>
            </w:pPr>
            <w:r>
              <w:t>B</w:t>
            </w:r>
            <w:r w:rsidRPr="006806DE">
              <w:t xml:space="preserve">omba de </w:t>
            </w:r>
            <w:r w:rsidR="0066786B">
              <w:t>A</w:t>
            </w:r>
            <w:r w:rsidRPr="006806DE">
              <w:t xml:space="preserve">gua de </w:t>
            </w:r>
            <w:r w:rsidR="0066786B">
              <w:t>D</w:t>
            </w:r>
            <w:r w:rsidRPr="006806DE">
              <w:t>iafragma r385 90 a 120l/h.</w:t>
            </w:r>
          </w:p>
        </w:tc>
        <w:tc>
          <w:tcPr>
            <w:tcW w:w="4645" w:type="dxa"/>
          </w:tcPr>
          <w:p w:rsidRPr="006806DE" w:rsidR="5FBEDBD2" w:rsidP="006A12E4" w:rsidRDefault="24219B7F" w14:paraId="7FBEBC89" w14:textId="1BFA8F87">
            <w:pPr>
              <w:pStyle w:val="Tabla"/>
              <w:jc w:val="left"/>
            </w:pPr>
            <w:r w:rsidRPr="006806DE">
              <w:t>Una bomba de diafragma es un tipo de bomba de desplazamiento positivo, en la que el aumento de presión se realiza por el empuje de las paredes elásticas (membranas o diafragmas) que varían el volumen de la cámara aumentándolo y disminuyéndolo, esto junto a unas válvulas de retención permiten el bombeo del líquido. Tiene capacidad para levantar líquidos no viscosos a una altura de 2 metros e impulsarlos verticalmente hasta a 3 metros. Este modelo es una evolución del modelo RS-360</w:t>
            </w:r>
            <w:r w:rsidR="00C20C3A">
              <w:t xml:space="preserve"> </w:t>
            </w:r>
            <w:r w:rsidRPr="00C77BE1" w:rsidR="00C20C3A">
              <w:fldChar w:fldCharType="begin" w:fldLock="1"/>
            </w:r>
            <w:r w:rsidR="000353D1">
              <w:instrText>ADDIN CSL_CITATION {"citationItems":[{"id":"ITEM-1","itemData":{"author":[{"dropping-particle":"","family":"ElectroStore","given":"","non-dropping-particle":"","parse-names":false,"suffix":""}],"id":"ITEM-1","issued":{"date-parts":[["2019"]]},"title":"Bomba de Agua R385","type":"article-journal"},"uris":["http://www.mendeley.com/documents/?uuid=6eb2343d-9bad-4489-b49e-f79a119e7686"]}],"mendeley":{"formattedCitation":"[42]","plainTextFormattedCitation":"[42]","previouslyFormattedCitation":"[42]"},"properties":{"noteIndex":0},"schema":"https://github.com/citation-style-language/schema/raw/master/csl-citation.json"}</w:instrText>
            </w:r>
            <w:r w:rsidRPr="00C77BE1" w:rsidR="00C20C3A">
              <w:fldChar w:fldCharType="separate"/>
            </w:r>
            <w:r w:rsidRPr="00940364" w:rsidR="00940364">
              <w:rPr>
                <w:noProof/>
              </w:rPr>
              <w:t>[42]</w:t>
            </w:r>
            <w:r w:rsidRPr="00C77BE1" w:rsidR="00C20C3A">
              <w:fldChar w:fldCharType="end"/>
            </w:r>
            <w:r w:rsidRPr="00C77BE1" w:rsidR="00C20C3A">
              <w:t>.</w:t>
            </w:r>
          </w:p>
        </w:tc>
      </w:tr>
      <w:tr w:rsidR="5FBEDBD2" w:rsidTr="00DF27E1" w14:paraId="7E7878C7" w14:textId="77777777">
        <w:trPr>
          <w:jc w:val="center"/>
        </w:trPr>
        <w:tc>
          <w:tcPr>
            <w:tcW w:w="2263" w:type="dxa"/>
          </w:tcPr>
          <w:p w:rsidRPr="006806DE" w:rsidR="5FBEDBD2" w:rsidP="006A12E4" w:rsidRDefault="00396E9B" w14:paraId="238FF384" w14:textId="7293F115">
            <w:pPr>
              <w:pStyle w:val="Tabla"/>
              <w:jc w:val="left"/>
            </w:pPr>
            <w:r>
              <w:t>M</w:t>
            </w:r>
            <w:r w:rsidRPr="006806DE" w:rsidR="00F70E7B">
              <w:t xml:space="preserve">ódulo </w:t>
            </w:r>
            <w:r>
              <w:t>R</w:t>
            </w:r>
            <w:r w:rsidRPr="006806DE" w:rsidR="00F70E7B">
              <w:t>elé 5v ky-019 relé 5v 1 canal.</w:t>
            </w:r>
          </w:p>
        </w:tc>
        <w:tc>
          <w:tcPr>
            <w:tcW w:w="4645" w:type="dxa"/>
          </w:tcPr>
          <w:p w:rsidRPr="006806DE" w:rsidR="5FBEDBD2" w:rsidP="006A12E4" w:rsidRDefault="3127E7F8" w14:paraId="3CCB846D" w14:textId="01CA1AF2">
            <w:pPr>
              <w:pStyle w:val="Tabla"/>
              <w:jc w:val="left"/>
            </w:pPr>
            <w:r w:rsidRPr="00C77BE1">
              <w:t>El nuevo módulo de relé de 5 V Se puede utilizar como módulo de placa de desarrollo de microcontroladores, se puede utilizar como control de electrodomésticos, Señal de control de 5 V-12 V a TTL, Se puede controlar la señal de control de CC o CA, 220V CA, Hay un contacto normalmente abierto y normalmente cerrado, Luz indicadora de alimentación</w:t>
            </w:r>
            <w:r w:rsidRPr="00C77BE1" w:rsidR="00C20C3A">
              <w:t xml:space="preserve"> </w:t>
            </w:r>
            <w:r w:rsidRPr="00C77BE1" w:rsidR="00A85399">
              <w:fldChar w:fldCharType="begin" w:fldLock="1"/>
            </w:r>
            <w:r w:rsidR="000353D1">
              <w:instrText>ADDIN CSL_CITATION {"citationItems":[{"id":"ITEM-1","itemData":{"author":[{"dropping-particle":"","family":"ElectroStore","given":"","non-dropping-particle":"","parse-names":false,"suffix":""}],"id":"ITEM-1","issued":{"date-parts":[["2019"]]},"title":"Modulo RELE 5v","type":"article-journal"},"uris":["http://www.mendeley.com/documents/?uuid=cb292a1d-78ce-4691-b290-a2d81b4d8df1"]}],"mendeley":{"formattedCitation":"[43]","plainTextFormattedCitation":"[43]","previouslyFormattedCitation":"[43]"},"properties":{"noteIndex":0},"schema":"https://github.com/citation-style-language/schema/raw/master/csl-citation.json"}</w:instrText>
            </w:r>
            <w:r w:rsidRPr="00C77BE1" w:rsidR="00A85399">
              <w:fldChar w:fldCharType="separate"/>
            </w:r>
            <w:r w:rsidRPr="00940364" w:rsidR="00940364">
              <w:rPr>
                <w:noProof/>
              </w:rPr>
              <w:t>[43]</w:t>
            </w:r>
            <w:r w:rsidRPr="00C77BE1" w:rsidR="00A85399">
              <w:fldChar w:fldCharType="end"/>
            </w:r>
            <w:r w:rsidRPr="00C77BE1" w:rsidR="00C20C3A">
              <w:t>.</w:t>
            </w:r>
          </w:p>
        </w:tc>
      </w:tr>
      <w:tr w:rsidR="754EFA73" w:rsidTr="00DF27E1" w14:paraId="64C18405" w14:textId="77777777">
        <w:trPr>
          <w:jc w:val="center"/>
        </w:trPr>
        <w:tc>
          <w:tcPr>
            <w:tcW w:w="2263" w:type="dxa"/>
          </w:tcPr>
          <w:p w:rsidRPr="006806DE" w:rsidR="754EFA73" w:rsidP="006A12E4" w:rsidRDefault="00396E9B" w14:paraId="75B015AC" w14:textId="3BD2A626">
            <w:pPr>
              <w:pStyle w:val="Tabla"/>
              <w:jc w:val="left"/>
            </w:pPr>
            <w:r>
              <w:t>MQ</w:t>
            </w:r>
            <w:r w:rsidRPr="006806DE" w:rsidR="3E0075AA">
              <w:t>-135 módulo de monitor de calidad del aire con sensor de gas.</w:t>
            </w:r>
          </w:p>
        </w:tc>
        <w:tc>
          <w:tcPr>
            <w:tcW w:w="4645" w:type="dxa"/>
          </w:tcPr>
          <w:p w:rsidRPr="006806DE" w:rsidR="754EFA73" w:rsidP="006A12E4" w:rsidRDefault="3E0075AA" w14:paraId="21B2E7A3" w14:textId="25B92952">
            <w:pPr>
              <w:pStyle w:val="Tabla"/>
              <w:jc w:val="left"/>
            </w:pPr>
            <w:r w:rsidRPr="006806DE">
              <w:t>Sensible para benceno, alcohol, humo</w:t>
            </w:r>
            <w:r w:rsidR="00AD59AE">
              <w:t>.</w:t>
            </w:r>
            <w:r w:rsidRPr="006806DE">
              <w:br/>
            </w:r>
            <w:r w:rsidRPr="006806DE">
              <w:t>Aumenta la tensión de salida junto con la concentración de los gases medidos aumenta</w:t>
            </w:r>
            <w:r w:rsidR="00456602">
              <w:t>dos</w:t>
            </w:r>
            <w:r w:rsidR="00AD59AE">
              <w:t>.</w:t>
            </w:r>
            <w:r w:rsidRPr="006806DE">
              <w:br/>
            </w:r>
            <w:r w:rsidRPr="006806DE">
              <w:t>Respuesta y recuperación rápidas</w:t>
            </w:r>
            <w:r w:rsidR="00AD59AE">
              <w:t>.</w:t>
            </w:r>
            <w:r w:rsidRPr="006806DE">
              <w:br/>
            </w:r>
            <w:r w:rsidRPr="006806DE">
              <w:t>Sensibilidad ajustable.</w:t>
            </w:r>
            <w:r w:rsidRPr="006806DE">
              <w:br/>
            </w:r>
            <w:r w:rsidRPr="006806DE">
              <w:t>Indicador de salida de señal</w:t>
            </w:r>
            <w:r w:rsidR="00412CF2">
              <w:t xml:space="preserve"> </w:t>
            </w:r>
            <w:r w:rsidRPr="00C77BE1" w:rsidR="00412CF2">
              <w:fldChar w:fldCharType="begin" w:fldLock="1"/>
            </w:r>
            <w:r w:rsidR="000353D1">
              <w:instrText>ADDIN CSL_CITATION {"citationItems":[{"id":"ITEM-1","itemData":{"author":[{"dropping-particle":"","family":"Libre","given":"Mercado","non-dropping-particle":"","parse-names":false,"suffix":""}],"id":"ITEM-1","issued":{"date-parts":[["2023"]]},"title":"MQ-135 Sensor de gas","type":"article-journal"},"uris":["http://www.mendeley.com/documents/?uuid=3fed048e-5ee5-4acc-9998-328780a80aa8"]}],"mendeley":{"formattedCitation":"[44]","plainTextFormattedCitation":"[44]","previouslyFormattedCitation":"[44]"},"properties":{"noteIndex":0},"schema":"https://github.com/citation-style-language/schema/raw/master/csl-citation.json"}</w:instrText>
            </w:r>
            <w:r w:rsidRPr="00C77BE1" w:rsidR="00412CF2">
              <w:fldChar w:fldCharType="separate"/>
            </w:r>
            <w:r w:rsidRPr="00940364" w:rsidR="00940364">
              <w:rPr>
                <w:noProof/>
              </w:rPr>
              <w:t>[44]</w:t>
            </w:r>
            <w:r w:rsidRPr="00C77BE1" w:rsidR="00412CF2">
              <w:fldChar w:fldCharType="end"/>
            </w:r>
            <w:r w:rsidRPr="00C77BE1" w:rsidR="00AD59AE">
              <w:t>.</w:t>
            </w:r>
          </w:p>
        </w:tc>
      </w:tr>
    </w:tbl>
    <w:p w:rsidR="00664A08" w:rsidP="00E9627E" w:rsidRDefault="00664A08" w14:paraId="64F9DF20" w14:textId="77777777">
      <w:pPr>
        <w:rPr>
          <w:lang w:val="es-EC"/>
        </w:rPr>
      </w:pPr>
    </w:p>
    <w:p w:rsidR="1094BFC9" w:rsidP="00E9627E" w:rsidRDefault="43C353BE" w14:paraId="0E8A164F" w14:textId="073A5C76">
      <w:pPr>
        <w:rPr>
          <w:lang w:val="es-EC"/>
        </w:rPr>
      </w:pPr>
      <w:r w:rsidRPr="570B56DD">
        <w:rPr>
          <w:lang w:val="es-EC"/>
        </w:rPr>
        <w:t xml:space="preserve">Una vez realizado el </w:t>
      </w:r>
      <w:r w:rsidRPr="6F6229C3" w:rsidR="606C1344">
        <w:rPr>
          <w:lang w:val="es-EC"/>
        </w:rPr>
        <w:t>an</w:t>
      </w:r>
      <w:r w:rsidRPr="6F6229C3" w:rsidR="7FDC1CEC">
        <w:rPr>
          <w:lang w:val="es-EC"/>
        </w:rPr>
        <w:t>á</w:t>
      </w:r>
      <w:r w:rsidRPr="6F6229C3" w:rsidR="606C1344">
        <w:rPr>
          <w:lang w:val="es-EC"/>
        </w:rPr>
        <w:t>lisis</w:t>
      </w:r>
      <w:r w:rsidRPr="4D91D6C0">
        <w:rPr>
          <w:lang w:val="es-EC"/>
        </w:rPr>
        <w:t xml:space="preserve"> de los </w:t>
      </w:r>
      <w:r w:rsidRPr="25F07BF8">
        <w:rPr>
          <w:lang w:val="es-EC"/>
        </w:rPr>
        <w:t xml:space="preserve">correspondiente </w:t>
      </w:r>
      <w:r w:rsidRPr="0044224C">
        <w:rPr>
          <w:lang w:val="es-EC"/>
        </w:rPr>
        <w:t>a</w:t>
      </w:r>
      <w:r w:rsidRPr="1794481F">
        <w:rPr>
          <w:lang w:val="es-EC"/>
        </w:rPr>
        <w:t xml:space="preserve"> </w:t>
      </w:r>
      <w:r w:rsidRPr="0338DC34" w:rsidR="19408A09">
        <w:rPr>
          <w:lang w:val="es-EC"/>
        </w:rPr>
        <w:t>continuación</w:t>
      </w:r>
      <w:r w:rsidRPr="38A9D56A">
        <w:rPr>
          <w:lang w:val="es-EC"/>
        </w:rPr>
        <w:t>, en l</w:t>
      </w:r>
      <w:r w:rsidRPr="0E624FA2">
        <w:rPr>
          <w:lang w:val="es-EC"/>
        </w:rPr>
        <w:t>a</w:t>
      </w:r>
      <w:r w:rsidR="00896340">
        <w:rPr>
          <w:lang w:val="es-EC"/>
        </w:rPr>
        <w:t xml:space="preserve"> </w:t>
      </w:r>
      <w:r w:rsidRPr="0E624FA2">
        <w:rPr>
          <w:lang w:val="es-EC"/>
        </w:rPr>
        <w:t xml:space="preserve">tabla 2 se </w:t>
      </w:r>
      <w:r w:rsidRPr="6F6229C3" w:rsidR="0EF666C6">
        <w:rPr>
          <w:lang w:val="es-EC"/>
        </w:rPr>
        <w:t>mostrarán</w:t>
      </w:r>
      <w:r w:rsidRPr="62005BC1">
        <w:rPr>
          <w:lang w:val="es-EC"/>
        </w:rPr>
        <w:t xml:space="preserve"> los </w:t>
      </w:r>
      <w:r w:rsidRPr="060A8C19">
        <w:rPr>
          <w:lang w:val="es-EC"/>
        </w:rPr>
        <w:t>software</w:t>
      </w:r>
      <w:r w:rsidRPr="060A8C19" w:rsidR="4C11453E">
        <w:rPr>
          <w:lang w:val="es-EC"/>
        </w:rPr>
        <w:t xml:space="preserve">s </w:t>
      </w:r>
      <w:r w:rsidRPr="295CA220" w:rsidR="4C11453E">
        <w:rPr>
          <w:lang w:val="es-EC"/>
        </w:rPr>
        <w:t xml:space="preserve">para la </w:t>
      </w:r>
      <w:r w:rsidRPr="2CE3D0BE" w:rsidR="60FCF18E">
        <w:rPr>
          <w:lang w:val="es-EC"/>
        </w:rPr>
        <w:t>realización</w:t>
      </w:r>
      <w:r w:rsidRPr="6877EF72" w:rsidR="4C11453E">
        <w:rPr>
          <w:lang w:val="es-EC"/>
        </w:rPr>
        <w:t xml:space="preserve"> </w:t>
      </w:r>
      <w:r w:rsidRPr="5C75FF3E" w:rsidR="4C11453E">
        <w:rPr>
          <w:lang w:val="es-EC"/>
        </w:rPr>
        <w:t xml:space="preserve">del </w:t>
      </w:r>
      <w:r w:rsidRPr="2963928C" w:rsidR="4C11453E">
        <w:rPr>
          <w:lang w:val="es-EC"/>
        </w:rPr>
        <w:t xml:space="preserve">aplicativo </w:t>
      </w:r>
      <w:r w:rsidRPr="0338DC34" w:rsidR="3ABFB998">
        <w:rPr>
          <w:lang w:val="es-EC"/>
        </w:rPr>
        <w:t>móvil</w:t>
      </w:r>
      <w:r w:rsidRPr="61A72B06" w:rsidR="4C11453E">
        <w:rPr>
          <w:lang w:val="es-EC"/>
        </w:rPr>
        <w:t xml:space="preserve"> </w:t>
      </w:r>
      <w:r w:rsidR="009F3C09">
        <w:rPr>
          <w:lang w:val="es-EC"/>
        </w:rPr>
        <w:t>y Web</w:t>
      </w:r>
      <w:r w:rsidRPr="61A72B06" w:rsidR="4C11453E">
        <w:rPr>
          <w:lang w:val="es-EC"/>
        </w:rPr>
        <w:t xml:space="preserve"> </w:t>
      </w:r>
      <w:r w:rsidR="008F6A0C">
        <w:rPr>
          <w:lang w:val="es-EC"/>
        </w:rPr>
        <w:t xml:space="preserve">además de </w:t>
      </w:r>
      <w:r w:rsidRPr="61CBD65B" w:rsidR="4C11453E">
        <w:rPr>
          <w:lang w:val="es-EC"/>
        </w:rPr>
        <w:t xml:space="preserve">los servicios </w:t>
      </w:r>
      <w:r w:rsidRPr="5379239F" w:rsidR="00696519">
        <w:rPr>
          <w:lang w:val="es-EC"/>
        </w:rPr>
        <w:t>correspondientes</w:t>
      </w:r>
      <w:r w:rsidRPr="72902EB1" w:rsidR="4C11453E">
        <w:rPr>
          <w:lang w:val="es-EC"/>
        </w:rPr>
        <w:t>.</w:t>
      </w:r>
    </w:p>
    <w:p w:rsidR="005F083F" w:rsidP="00E9627E" w:rsidRDefault="005F083F" w14:paraId="78BE05AB" w14:textId="77777777">
      <w:pPr>
        <w:rPr>
          <w:lang w:val="es-EC"/>
        </w:rPr>
      </w:pPr>
    </w:p>
    <w:p w:rsidRPr="005A22B0" w:rsidR="005F083F" w:rsidP="00B5414A" w:rsidRDefault="005F083F" w14:paraId="2FD2B991" w14:textId="134F991C">
      <w:pPr>
        <w:pStyle w:val="Caption"/>
        <w:keepNext/>
        <w:spacing w:after="0"/>
        <w:jc w:val="center"/>
        <w:rPr>
          <w:color w:val="auto"/>
        </w:rPr>
      </w:pPr>
      <w:r w:rsidRPr="00B5414A">
        <w:rPr>
          <w:b/>
          <w:i w:val="0"/>
          <w:color w:val="auto"/>
          <w:szCs w:val="20"/>
          <w:lang w:eastAsia="es-ES"/>
        </w:rPr>
        <w:t xml:space="preserve">Tabla </w:t>
      </w:r>
      <w:r w:rsidRPr="00B5414A">
        <w:rPr>
          <w:b/>
          <w:i w:val="0"/>
          <w:color w:val="auto"/>
          <w:szCs w:val="20"/>
          <w:lang w:eastAsia="es-ES"/>
        </w:rPr>
        <w:fldChar w:fldCharType="begin"/>
      </w:r>
      <w:r w:rsidRPr="00B5414A">
        <w:rPr>
          <w:b/>
          <w:i w:val="0"/>
          <w:color w:val="auto"/>
          <w:szCs w:val="20"/>
          <w:lang w:eastAsia="es-ES"/>
        </w:rPr>
        <w:instrText xml:space="preserve"> SEQ Tabla \* ARABIC </w:instrText>
      </w:r>
      <w:r w:rsidRPr="00B5414A">
        <w:rPr>
          <w:b/>
          <w:i w:val="0"/>
          <w:color w:val="auto"/>
          <w:szCs w:val="20"/>
          <w:lang w:eastAsia="es-ES"/>
        </w:rPr>
        <w:fldChar w:fldCharType="separate"/>
      </w:r>
      <w:r w:rsidRPr="00B5414A">
        <w:rPr>
          <w:b/>
          <w:i w:val="0"/>
          <w:color w:val="auto"/>
          <w:szCs w:val="20"/>
          <w:lang w:eastAsia="es-ES"/>
        </w:rPr>
        <w:t>2</w:t>
      </w:r>
      <w:r w:rsidRPr="00B5414A">
        <w:rPr>
          <w:b/>
          <w:i w:val="0"/>
          <w:color w:val="auto"/>
          <w:szCs w:val="20"/>
          <w:lang w:eastAsia="es-ES"/>
        </w:rPr>
        <w:fldChar w:fldCharType="end"/>
      </w:r>
      <w:r w:rsidRPr="00B5414A" w:rsidR="00B5414A">
        <w:rPr>
          <w:b/>
          <w:i w:val="0"/>
          <w:iCs w:val="0"/>
          <w:color w:val="auto"/>
          <w:szCs w:val="20"/>
          <w:lang w:eastAsia="es-ES"/>
        </w:rPr>
        <w:t>.</w:t>
      </w:r>
      <w:r w:rsidRPr="00B5414A">
        <w:rPr>
          <w:i w:val="0"/>
          <w:color w:val="auto"/>
          <w:szCs w:val="20"/>
          <w:lang w:eastAsia="es-ES"/>
        </w:rPr>
        <w:t xml:space="preserve"> Herramientas de desarrollo utilizadas para el aplicativo </w:t>
      </w:r>
      <w:r w:rsidRPr="00B5414A" w:rsidR="005A22B0">
        <w:rPr>
          <w:i w:val="0"/>
          <w:color w:val="auto"/>
          <w:szCs w:val="20"/>
          <w:lang w:eastAsia="es-ES"/>
        </w:rPr>
        <w:t>móvil</w:t>
      </w:r>
      <w:r w:rsidRPr="00B5414A">
        <w:rPr>
          <w:i w:val="0"/>
          <w:color w:val="auto"/>
          <w:szCs w:val="20"/>
          <w:lang w:eastAsia="es-ES"/>
        </w:rPr>
        <w:t xml:space="preserve"> y web</w:t>
      </w:r>
      <w:r w:rsidRPr="005A22B0">
        <w:rPr>
          <w:color w:val="auto"/>
        </w:rPr>
        <w:t>.</w:t>
      </w:r>
    </w:p>
    <w:tbl>
      <w:tblPr>
        <w:tblStyle w:val="TableGrid"/>
        <w:tblW w:w="0" w:type="auto"/>
        <w:jc w:val="center"/>
        <w:tblLook w:val="06A0" w:firstRow="1" w:lastRow="0" w:firstColumn="1" w:lastColumn="0" w:noHBand="1" w:noVBand="1"/>
        <w:tblCaption w:val="Herramientas de desarrollo utilizadas para el aplicativo Móvil y Web"/>
      </w:tblPr>
      <w:tblGrid>
        <w:gridCol w:w="2263"/>
        <w:gridCol w:w="4645"/>
      </w:tblGrid>
      <w:tr w:rsidR="490522F4" w:rsidTr="00BD6432" w14:paraId="0C7244E3" w14:textId="77777777">
        <w:trPr>
          <w:jc w:val="center"/>
        </w:trPr>
        <w:tc>
          <w:tcPr>
            <w:tcW w:w="2263" w:type="dxa"/>
          </w:tcPr>
          <w:p w:rsidRPr="00B5414A" w:rsidR="490522F4" w:rsidP="00B5414A" w:rsidRDefault="06F9AF69" w14:paraId="448E5324" w14:textId="6D32F1DA">
            <w:pPr>
              <w:jc w:val="left"/>
              <w:rPr>
                <w:sz w:val="18"/>
                <w:szCs w:val="18"/>
                <w:lang w:val="es-EC"/>
              </w:rPr>
            </w:pPr>
            <w:r w:rsidRPr="00B5414A">
              <w:rPr>
                <w:b/>
                <w:sz w:val="18"/>
                <w:szCs w:val="18"/>
                <w:lang w:val="es-EC"/>
              </w:rPr>
              <w:t>Herramienta de desarrollo</w:t>
            </w:r>
          </w:p>
        </w:tc>
        <w:tc>
          <w:tcPr>
            <w:tcW w:w="4645" w:type="dxa"/>
          </w:tcPr>
          <w:p w:rsidRPr="00B5414A" w:rsidR="490522F4" w:rsidP="00B5414A" w:rsidRDefault="00542FD4" w14:paraId="0DDD9424" w14:textId="7EAA636F">
            <w:pPr>
              <w:jc w:val="left"/>
              <w:rPr>
                <w:sz w:val="18"/>
                <w:szCs w:val="18"/>
                <w:lang w:val="es-EC"/>
              </w:rPr>
            </w:pPr>
            <w:r w:rsidRPr="00B5414A">
              <w:rPr>
                <w:b/>
                <w:sz w:val="18"/>
                <w:szCs w:val="18"/>
                <w:lang w:val="es-EC"/>
              </w:rPr>
              <w:t>Criterio de selección</w:t>
            </w:r>
          </w:p>
        </w:tc>
      </w:tr>
      <w:tr w:rsidR="490522F4" w:rsidTr="00BD6432" w14:paraId="66C96C0B" w14:textId="77777777">
        <w:trPr>
          <w:jc w:val="center"/>
        </w:trPr>
        <w:tc>
          <w:tcPr>
            <w:tcW w:w="2263" w:type="dxa"/>
          </w:tcPr>
          <w:p w:rsidRPr="00B5414A" w:rsidR="490522F4" w:rsidP="00E9627E" w:rsidRDefault="217976D9" w14:paraId="45477B51" w14:textId="422DE1E2">
            <w:pPr>
              <w:ind w:firstLine="0"/>
              <w:rPr>
                <w:sz w:val="18"/>
                <w:szCs w:val="18"/>
                <w:lang w:val="es-EC"/>
              </w:rPr>
            </w:pPr>
            <w:r w:rsidRPr="00B5414A">
              <w:rPr>
                <w:sz w:val="18"/>
                <w:szCs w:val="18"/>
                <w:lang w:val="es-EC"/>
              </w:rPr>
              <w:t>VISUAL STUDIO CODE.</w:t>
            </w:r>
          </w:p>
        </w:tc>
        <w:tc>
          <w:tcPr>
            <w:tcW w:w="4645" w:type="dxa"/>
          </w:tcPr>
          <w:p w:rsidRPr="00B5414A" w:rsidR="490522F4" w:rsidP="00E9627E" w:rsidRDefault="1619C48B" w14:paraId="7A144633" w14:textId="728EC2D7">
            <w:pPr>
              <w:ind w:firstLine="0"/>
              <w:rPr>
                <w:sz w:val="18"/>
                <w:szCs w:val="18"/>
                <w:lang w:val="es-EC"/>
              </w:rPr>
            </w:pPr>
            <w:r w:rsidRPr="00C77BE1">
              <w:rPr>
                <w:sz w:val="18"/>
                <w:szCs w:val="18"/>
                <w:lang w:val="es-EC"/>
              </w:rPr>
              <w:t>El mejor IDE completo para desarrolladores de .NET y C++ en Windows. Completamente equipado con una buena matriz de herramientas y características para elevar y mejorar todas las etapas del desarrollo de software</w:t>
            </w:r>
            <w:r w:rsidRPr="00C77BE1" w:rsidR="449D8AEC">
              <w:rPr>
                <w:sz w:val="18"/>
                <w:szCs w:val="18"/>
                <w:lang w:val="es-EC"/>
              </w:rPr>
              <w:t xml:space="preserve"> </w:t>
            </w:r>
            <w:r w:rsidRPr="00C77BE1" w:rsidR="00F04A3A">
              <w:rPr>
                <w:sz w:val="18"/>
                <w:szCs w:val="18"/>
                <w:lang w:val="es-EC"/>
              </w:rPr>
              <w:fldChar w:fldCharType="begin" w:fldLock="1"/>
            </w:r>
            <w:r w:rsidR="000353D1">
              <w:rPr>
                <w:sz w:val="18"/>
                <w:szCs w:val="18"/>
                <w:lang w:val="es-EC"/>
              </w:rPr>
              <w:instrText>ADDIN CSL_CITATION {"citationItems":[{"id":"ITEM-1","itemData":{"ISBN":"05960084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TAHUN","given":"PERATURAN PEMERINTAH REPUBLIK INDONESIA NOMOR 19 tahun 2005","non-dropping-particle":"","parse-names":false,"suffix":""}],"container-title":"PANDUAN KONSELING BEHAVIORAL DENGAN TEKNIK SELF MANAGEMENT UNTUK MENINGKATKAN KERJA KERAS SISWA Pengantar","id":"ITEM-1","issue":"2","issued":{"date-parts":[["2005"]]},"number-of-pages":"1-7","title":"Visual Studio Hacks: Tips &amp; Tools for Turbocharging the IDE","type":"book"},"uris":["http://www.mendeley.com/documents/?uuid=ce3d24b4-340d-49e7-aa23-0a552c5638cb"]}],"mendeley":{"formattedCitation":"[45]","plainTextFormattedCitation":"[45]","previouslyFormattedCitation":"[45]"},"properties":{"noteIndex":0},"schema":"https://github.com/citation-style-language/schema/raw/master/csl-citation.json"}</w:instrText>
            </w:r>
            <w:r w:rsidRPr="00C77BE1" w:rsidR="00F04A3A">
              <w:rPr>
                <w:sz w:val="18"/>
                <w:szCs w:val="18"/>
                <w:lang w:val="es-EC"/>
              </w:rPr>
              <w:fldChar w:fldCharType="separate"/>
            </w:r>
            <w:r w:rsidRPr="00940364" w:rsidR="00940364">
              <w:rPr>
                <w:noProof/>
                <w:sz w:val="18"/>
                <w:szCs w:val="18"/>
                <w:lang w:val="es-EC"/>
              </w:rPr>
              <w:t>[45]</w:t>
            </w:r>
            <w:r w:rsidRPr="00C77BE1" w:rsidR="00F04A3A">
              <w:rPr>
                <w:sz w:val="18"/>
                <w:szCs w:val="18"/>
                <w:lang w:val="es-EC"/>
              </w:rPr>
              <w:fldChar w:fldCharType="end"/>
            </w:r>
            <w:r w:rsidRPr="00C77BE1" w:rsidR="5A69F018">
              <w:rPr>
                <w:sz w:val="18"/>
                <w:szCs w:val="18"/>
                <w:lang w:val="es-EC"/>
              </w:rPr>
              <w:t>.</w:t>
            </w:r>
          </w:p>
        </w:tc>
      </w:tr>
      <w:tr w:rsidR="490522F4" w:rsidTr="00BD6432" w14:paraId="6A6A7CE0" w14:textId="77777777">
        <w:trPr>
          <w:jc w:val="center"/>
        </w:trPr>
        <w:tc>
          <w:tcPr>
            <w:tcW w:w="2263" w:type="dxa"/>
          </w:tcPr>
          <w:p w:rsidRPr="00B5414A" w:rsidR="490522F4" w:rsidP="00E9627E" w:rsidRDefault="3FBC3058" w14:paraId="357B02CB" w14:textId="36EC5EB6">
            <w:pPr>
              <w:ind w:firstLine="0"/>
              <w:rPr>
                <w:sz w:val="18"/>
                <w:szCs w:val="18"/>
                <w:lang w:val="es-EC"/>
              </w:rPr>
            </w:pPr>
            <w:r w:rsidRPr="00B5414A">
              <w:rPr>
                <w:sz w:val="18"/>
                <w:szCs w:val="18"/>
                <w:lang w:val="es-EC"/>
              </w:rPr>
              <w:t>FIREBASE</w:t>
            </w:r>
            <w:r w:rsidRPr="00B5414A" w:rsidR="503D06A8">
              <w:rPr>
                <w:sz w:val="18"/>
                <w:szCs w:val="18"/>
                <w:lang w:val="es-EC"/>
              </w:rPr>
              <w:t>.</w:t>
            </w:r>
          </w:p>
        </w:tc>
        <w:tc>
          <w:tcPr>
            <w:tcW w:w="4645" w:type="dxa"/>
          </w:tcPr>
          <w:p w:rsidRPr="00B5414A" w:rsidR="490522F4" w:rsidP="00E9627E" w:rsidRDefault="2EDDAFFD" w14:paraId="3A1ABFC4" w14:textId="27AA6395">
            <w:pPr>
              <w:ind w:firstLine="0"/>
              <w:rPr>
                <w:sz w:val="18"/>
                <w:szCs w:val="18"/>
                <w:lang w:val="es-EC"/>
              </w:rPr>
            </w:pPr>
            <w:r w:rsidRPr="00C77BE1">
              <w:rPr>
                <w:sz w:val="18"/>
                <w:szCs w:val="18"/>
                <w:lang w:val="es-EC"/>
              </w:rPr>
              <w:t xml:space="preserve">Firebase es una plataforma desarrollada por Google que facilita el desarrollo de apps, proporcionando un servidor backend para las aplicaciones. Además, el mismo backend puede ser utilizado de forma común en diversas plataformas: Android, IOS y web. datos y los sincroniza en tiempo real </w:t>
            </w:r>
            <w:r w:rsidRPr="00C77BE1" w:rsidR="00DF384F">
              <w:rPr>
                <w:sz w:val="18"/>
                <w:szCs w:val="18"/>
                <w:lang w:val="es-EC"/>
              </w:rPr>
              <w:fldChar w:fldCharType="begin" w:fldLock="1"/>
            </w:r>
            <w:r w:rsidR="000353D1">
              <w:rPr>
                <w:sz w:val="18"/>
                <w:szCs w:val="18"/>
                <w:lang w:val="es-EC"/>
              </w:rPr>
              <w:instrText>ADDIN CSL_CITATION {"citationItems":[{"id":"ITEM-1","itemData":{"abstract":"En el presente documento se detalla el desarrollo de la aplicación móvil de apuestas MyBets, para el sistema operativo Android. Este proyecto ha sido desarrollado como Trabajo Final del Grado de Ingeniería Informática en la Universitat Jaume I de Castellón, durante el curso 2016/2017. Mybets ha sido desarrollada durante la estancia en prácticas en Soluciones Cuatroochenta S.L., la empresa que ha propuesto la aplicación. La funcionalidad básica de la aplicación consiste en permitir a sus usuarios realizar apuestas sin coste y de diferentes tipos, entre las que destacan las de carácter deportivo, jugando contra otros usuarios ganando o perdiendo puntos. Para el backend de la aplicación se ha utilizado Firebase, tanto para la sincronización de datos en tiempo real, como para la autenticación de usuarios, el almacenamiento de archivos y el sistema de notificaciones. Para la gestión del proyecto se ha usado la metodología Scrum, incrementando la funcionalidad de la aplicación","author":[{"dropping-particle":"","family":"Castellote Garcia","given":"Marina","non-dropping-particle":"","parse-names":false,"suffix":""}],"container-title":"Universitat jaume l ","id":"ITEM-1","issue":"1","issued":{"date-parts":[["2017"]]},"page":"1-92","title":"Desarrollo de una aplicación android de apuestas utilizando firebase para la sincronización de datos","type":"article-journal"},"uris":["http://www.mendeley.com/documents/?uuid=0c4fe64d-95bc-4d97-9a19-61e77f016106"]}],"mendeley":{"formattedCitation":"[46]","plainTextFormattedCitation":"[46]","previouslyFormattedCitation":"[46]"},"properties":{"noteIndex":0},"schema":"https://github.com/citation-style-language/schema/raw/master/csl-citation.json"}</w:instrText>
            </w:r>
            <w:r w:rsidRPr="00C77BE1" w:rsidR="00DF384F">
              <w:rPr>
                <w:sz w:val="18"/>
                <w:szCs w:val="18"/>
                <w:lang w:val="es-EC"/>
              </w:rPr>
              <w:fldChar w:fldCharType="separate"/>
            </w:r>
            <w:r w:rsidRPr="00940364" w:rsidR="00940364">
              <w:rPr>
                <w:noProof/>
                <w:sz w:val="18"/>
                <w:szCs w:val="18"/>
                <w:lang w:val="es-EC"/>
              </w:rPr>
              <w:t>[46]</w:t>
            </w:r>
            <w:r w:rsidRPr="00C77BE1" w:rsidR="00DF384F">
              <w:rPr>
                <w:sz w:val="18"/>
                <w:szCs w:val="18"/>
                <w:lang w:val="es-EC"/>
              </w:rPr>
              <w:fldChar w:fldCharType="end"/>
            </w:r>
            <w:r w:rsidRPr="00C77BE1">
              <w:rPr>
                <w:sz w:val="18"/>
                <w:szCs w:val="18"/>
                <w:lang w:val="es-EC"/>
              </w:rPr>
              <w:t>.</w:t>
            </w:r>
          </w:p>
        </w:tc>
      </w:tr>
      <w:tr w:rsidR="490522F4" w:rsidTr="00BD6432" w14:paraId="31C6BC74" w14:textId="77777777">
        <w:trPr>
          <w:jc w:val="center"/>
        </w:trPr>
        <w:tc>
          <w:tcPr>
            <w:tcW w:w="2263" w:type="dxa"/>
          </w:tcPr>
          <w:p w:rsidRPr="00B5414A" w:rsidR="490522F4" w:rsidP="00E9627E" w:rsidRDefault="3FBC3058" w14:paraId="62CF0F72" w14:textId="7F592A16">
            <w:pPr>
              <w:ind w:firstLine="0"/>
              <w:rPr>
                <w:sz w:val="18"/>
                <w:szCs w:val="18"/>
                <w:lang w:val="es-EC"/>
              </w:rPr>
            </w:pPr>
            <w:r w:rsidRPr="00B5414A">
              <w:rPr>
                <w:sz w:val="18"/>
                <w:szCs w:val="18"/>
                <w:lang w:val="es-EC"/>
              </w:rPr>
              <w:t>ANDROID STUDIO</w:t>
            </w:r>
            <w:r w:rsidRPr="00B5414A" w:rsidR="4328B5DF">
              <w:rPr>
                <w:sz w:val="18"/>
                <w:szCs w:val="18"/>
                <w:lang w:val="es-EC"/>
              </w:rPr>
              <w:t>.</w:t>
            </w:r>
          </w:p>
        </w:tc>
        <w:tc>
          <w:tcPr>
            <w:tcW w:w="4645" w:type="dxa"/>
          </w:tcPr>
          <w:p w:rsidRPr="00B5414A" w:rsidR="490522F4" w:rsidP="00E9627E" w:rsidRDefault="49EF50F5" w14:paraId="3D3AEAD3" w14:textId="23CC5174">
            <w:pPr>
              <w:ind w:firstLine="0"/>
              <w:rPr>
                <w:sz w:val="18"/>
                <w:szCs w:val="18"/>
                <w:lang w:val="es-EC"/>
              </w:rPr>
            </w:pPr>
            <w:r w:rsidRPr="00B5414A">
              <w:rPr>
                <w:sz w:val="18"/>
                <w:szCs w:val="18"/>
                <w:lang w:val="es-EC"/>
              </w:rPr>
              <w:t xml:space="preserve">Android Studio ofrece generadores de perfiles de rendimiento para que puedas realizar un seguimiento más fácil del uso de CPU y memoria de tu app, encontrar objetos desasignados, ubicar fugas de memoria, optimizar el rendimiento de los gráficos y analizar las solicitudes de red </w:t>
            </w:r>
            <w:r w:rsidRPr="00C77BE1" w:rsidR="007A67DD">
              <w:rPr>
                <w:sz w:val="18"/>
                <w:szCs w:val="18"/>
                <w:lang w:val="es-EC"/>
              </w:rPr>
              <w:fldChar w:fldCharType="begin" w:fldLock="1"/>
            </w:r>
            <w:r w:rsidR="000353D1">
              <w:rPr>
                <w:sz w:val="18"/>
                <w:szCs w:val="18"/>
                <w:lang w:val="es-EC"/>
              </w:rPr>
              <w:instrText>ADDIN CSL_CITATION {"citationItems":[{"id":"ITEM-1","itemData":{"ISBN":"978-84-369-5687-0","abstract":"Índice analítico: p. 429-432. Índice abreviado: 1 Introducción a las aplicaciones Android 2 Entorno de desarrollo 3Navegación entre actividades mediante INTENTS 4 Creación de interfaces de usuario con vistas y Layouts 5 Creación de listas 6 Menús y APP BAR 7 Depuración y pruebas 8 Interfaces universales mediante fragmentos 9 Notificaciones 10 Elementos DRAWABLES 11 Personalización de componentes 12 Estilos y temas 13 Pantalla táctil y detección de gestos 14 Sensores 15 Multimedia 16 Hilos de ejecución 17 Servicios en segundo plano 18 Ficheros y seralización de datos 19 Preferencias del sistema 20 Bases de datos con SQLITE 21 Acceso a la red 22 Servicios REST.","author":[{"dropping-particle":"","family":"Robledo","given":"David","non-dropping-particle":"","parse-names":false,"suffix":""}],"container-title":"Desarrollo de aplicaciones para Android I","id":"ITEM-1","issued":{"date-parts":[["2016"]]},"page":"7-31","title":"Desarrollo de Aplicaciones Android I","type":"article-journal"},"uris":["http://www.mendeley.com/documents/?uuid=275548ed-2ef5-442b-a754-f68d638a80d6"]}],"mendeley":{"formattedCitation":"[47]","plainTextFormattedCitation":"[47]","previouslyFormattedCitation":"[47]"},"properties":{"noteIndex":0},"schema":"https://github.com/citation-style-language/schema/raw/master/csl-citation.json"}</w:instrText>
            </w:r>
            <w:r w:rsidRPr="00C77BE1" w:rsidR="007A67DD">
              <w:rPr>
                <w:sz w:val="18"/>
                <w:szCs w:val="18"/>
                <w:lang w:val="es-EC"/>
              </w:rPr>
              <w:fldChar w:fldCharType="separate"/>
            </w:r>
            <w:r w:rsidRPr="00940364" w:rsidR="00940364">
              <w:rPr>
                <w:noProof/>
                <w:sz w:val="18"/>
                <w:szCs w:val="18"/>
                <w:lang w:val="es-EC"/>
              </w:rPr>
              <w:t>[47]</w:t>
            </w:r>
            <w:r w:rsidRPr="00C77BE1" w:rsidR="007A67DD">
              <w:rPr>
                <w:sz w:val="18"/>
                <w:szCs w:val="18"/>
                <w:lang w:val="es-EC"/>
              </w:rPr>
              <w:fldChar w:fldCharType="end"/>
            </w:r>
            <w:r w:rsidRPr="00C77BE1">
              <w:rPr>
                <w:sz w:val="18"/>
                <w:szCs w:val="18"/>
                <w:lang w:val="es-EC"/>
              </w:rPr>
              <w:t>.</w:t>
            </w:r>
          </w:p>
        </w:tc>
      </w:tr>
      <w:tr w:rsidR="490522F4" w:rsidTr="00BD6432" w14:paraId="79AB99C3" w14:textId="77777777">
        <w:trPr>
          <w:jc w:val="center"/>
        </w:trPr>
        <w:tc>
          <w:tcPr>
            <w:tcW w:w="2263" w:type="dxa"/>
          </w:tcPr>
          <w:p w:rsidRPr="00B5414A" w:rsidR="490522F4" w:rsidP="00E9627E" w:rsidRDefault="4328B5DF" w14:paraId="62D44A4F" w14:textId="37986415">
            <w:pPr>
              <w:ind w:firstLine="0"/>
              <w:rPr>
                <w:sz w:val="18"/>
                <w:szCs w:val="18"/>
                <w:lang w:val="es-EC"/>
              </w:rPr>
            </w:pPr>
            <w:r w:rsidRPr="00B5414A">
              <w:rPr>
                <w:sz w:val="18"/>
                <w:szCs w:val="18"/>
                <w:lang w:val="es-EC"/>
              </w:rPr>
              <w:t>SPRING BOOTS.</w:t>
            </w:r>
          </w:p>
        </w:tc>
        <w:tc>
          <w:tcPr>
            <w:tcW w:w="4645" w:type="dxa"/>
          </w:tcPr>
          <w:p w:rsidRPr="00B5414A" w:rsidR="490522F4" w:rsidP="00E9627E" w:rsidRDefault="5E910C51" w14:paraId="4325092A" w14:textId="68114413">
            <w:pPr>
              <w:ind w:firstLine="0"/>
              <w:rPr>
                <w:sz w:val="18"/>
                <w:szCs w:val="18"/>
                <w:lang w:val="es-EC"/>
              </w:rPr>
            </w:pPr>
            <w:r w:rsidRPr="00C77BE1">
              <w:rPr>
                <w:sz w:val="18"/>
                <w:szCs w:val="18"/>
                <w:lang w:val="es-EC"/>
              </w:rPr>
              <w:t xml:space="preserve">Spring Boot sirve para desarrollar arquitecturas enfocadas a los microservicios, pero ¿qué significa esto? Los microservicios son un enfoque contreto pensado para el desarrollo de software y aplicaciones web </w:t>
            </w:r>
            <w:r w:rsidRPr="00C77BE1" w:rsidR="009F5537">
              <w:rPr>
                <w:sz w:val="18"/>
                <w:szCs w:val="18"/>
                <w:lang w:val="es-EC"/>
              </w:rPr>
              <w:fldChar w:fldCharType="begin" w:fldLock="1"/>
            </w:r>
            <w:r w:rsidR="000353D1">
              <w:rPr>
                <w:sz w:val="18"/>
                <w:szCs w:val="18"/>
                <w:lang w:val="es-EC"/>
              </w:rPr>
              <w:instrText>ADDIN CSL_CITATION {"citationItems":[{"id":"ITEM-1","itemData":{"author":[{"dropping-particle":"","family":"Boot","given":"Spring","non-dropping-particle":"","parse-names":false,"suffix":""}],"container-title":"España","id":"ITEM-1","issue":"107","issued":{"date-parts":[["2018"]]},"page":"193-194","title":"Spring Boot","type":"article-journal","volume":"14"},"uris":["http://www.mendeley.com/documents/?uuid=8d95d6b7-2829-4507-93c5-b055f72908fb"]}],"mendeley":{"formattedCitation":"[48]","plainTextFormattedCitation":"[48]","previouslyFormattedCitation":"[48]"},"properties":{"noteIndex":0},"schema":"https://github.com/citation-style-language/schema/raw/master/csl-citation.json"}</w:instrText>
            </w:r>
            <w:r w:rsidRPr="00C77BE1" w:rsidR="009F5537">
              <w:rPr>
                <w:sz w:val="18"/>
                <w:szCs w:val="18"/>
                <w:lang w:val="es-EC"/>
              </w:rPr>
              <w:fldChar w:fldCharType="separate"/>
            </w:r>
            <w:r w:rsidRPr="00940364" w:rsidR="00940364">
              <w:rPr>
                <w:noProof/>
                <w:sz w:val="18"/>
                <w:szCs w:val="18"/>
                <w:lang w:val="es-EC"/>
              </w:rPr>
              <w:t>[48]</w:t>
            </w:r>
            <w:r w:rsidRPr="00C77BE1" w:rsidR="009F5537">
              <w:rPr>
                <w:sz w:val="18"/>
                <w:szCs w:val="18"/>
                <w:lang w:val="es-EC"/>
              </w:rPr>
              <w:fldChar w:fldCharType="end"/>
            </w:r>
            <w:r w:rsidRPr="00C77BE1">
              <w:rPr>
                <w:sz w:val="18"/>
                <w:szCs w:val="18"/>
                <w:lang w:val="es-EC"/>
              </w:rPr>
              <w:t>.</w:t>
            </w:r>
          </w:p>
        </w:tc>
      </w:tr>
    </w:tbl>
    <w:p w:rsidRPr="003909D0" w:rsidR="00AD1289" w:rsidP="003909D0" w:rsidRDefault="00AD1289" w14:paraId="1D871413" w14:textId="583A3870">
      <w:pPr>
        <w:pStyle w:val="ListParagraph"/>
        <w:widowControl w:val="0"/>
        <w:numPr>
          <w:ilvl w:val="2"/>
          <w:numId w:val="1"/>
        </w:numPr>
        <w:spacing w:before="240" w:after="120"/>
        <w:ind w:left="788" w:hanging="431"/>
        <w:contextualSpacing w:val="0"/>
        <w:outlineLvl w:val="2"/>
        <w:rPr>
          <w:b/>
          <w:sz w:val="22"/>
          <w:szCs w:val="22"/>
          <w:lang w:val="es-EC" w:eastAsia="pt-BR"/>
        </w:rPr>
      </w:pPr>
      <w:r w:rsidRPr="003909D0">
        <w:rPr>
          <w:b/>
          <w:sz w:val="22"/>
          <w:szCs w:val="22"/>
          <w:lang w:val="es-EC" w:eastAsia="pt-BR"/>
        </w:rPr>
        <w:t xml:space="preserve">Análisis de </w:t>
      </w:r>
      <w:r w:rsidRPr="003909D0" w:rsidR="007017AA">
        <w:rPr>
          <w:b/>
          <w:sz w:val="22"/>
          <w:szCs w:val="22"/>
          <w:lang w:val="es-EC" w:eastAsia="pt-BR"/>
        </w:rPr>
        <w:t>entorno</w:t>
      </w:r>
    </w:p>
    <w:p w:rsidR="71993558" w:rsidP="00E9627E" w:rsidRDefault="35E30728" w14:paraId="54BDCAB7" w14:textId="7E04CE70">
      <w:pPr>
        <w:pStyle w:val="p1a"/>
        <w:spacing w:line="240" w:lineRule="auto"/>
        <w:rPr>
          <w:lang w:val="es-EC"/>
        </w:rPr>
      </w:pPr>
      <w:r w:rsidRPr="01CA1EB4">
        <w:rPr>
          <w:lang w:val="es-EC"/>
        </w:rPr>
        <w:t xml:space="preserve">La </w:t>
      </w:r>
      <w:r w:rsidR="00EB5315">
        <w:rPr>
          <w:lang w:val="es-EC"/>
        </w:rPr>
        <w:t>implementación</w:t>
      </w:r>
      <w:r w:rsidRPr="01CA1EB4">
        <w:rPr>
          <w:lang w:val="es-EC"/>
        </w:rPr>
        <w:t xml:space="preserve"> de este sistema de monitoreo y control </w:t>
      </w:r>
      <w:r w:rsidR="004C731C">
        <w:rPr>
          <w:lang w:val="es-EC"/>
        </w:rPr>
        <w:t>de p</w:t>
      </w:r>
      <w:r w:rsidRPr="00EB5315" w:rsidR="00EB5315">
        <w:rPr>
          <w:lang w:val="es-EC"/>
        </w:rPr>
        <w:t xml:space="preserve">rocesos de </w:t>
      </w:r>
      <w:r w:rsidR="00DF77AA">
        <w:rPr>
          <w:lang w:val="es-EC"/>
        </w:rPr>
        <w:t>c</w:t>
      </w:r>
      <w:r w:rsidRPr="00EB5315" w:rsidR="00EB5315">
        <w:rPr>
          <w:lang w:val="es-EC"/>
        </w:rPr>
        <w:t>ultivo</w:t>
      </w:r>
      <w:r w:rsidR="00DF77AA">
        <w:rPr>
          <w:lang w:val="es-EC"/>
        </w:rPr>
        <w:t xml:space="preserve"> h</w:t>
      </w:r>
      <w:r w:rsidRPr="00EB5315" w:rsidR="00EB5315">
        <w:rPr>
          <w:lang w:val="es-EC"/>
        </w:rPr>
        <w:t xml:space="preserve">idropónico </w:t>
      </w:r>
      <w:r w:rsidRPr="01CA1EB4">
        <w:rPr>
          <w:lang w:val="es-EC"/>
        </w:rPr>
        <w:t xml:space="preserve">fue diseñada para </w:t>
      </w:r>
      <w:r w:rsidR="00C35AB8">
        <w:rPr>
          <w:lang w:val="es-EC"/>
        </w:rPr>
        <w:t xml:space="preserve">hogares </w:t>
      </w:r>
      <w:r w:rsidR="003D52B5">
        <w:rPr>
          <w:lang w:val="es-EC"/>
        </w:rPr>
        <w:t xml:space="preserve">o sitios </w:t>
      </w:r>
      <w:r w:rsidR="000C4ABB">
        <w:rPr>
          <w:lang w:val="es-EC"/>
        </w:rPr>
        <w:t>de espacio reducido</w:t>
      </w:r>
      <w:r w:rsidR="005B1743">
        <w:rPr>
          <w:lang w:val="es-EC"/>
        </w:rPr>
        <w:t xml:space="preserve"> </w:t>
      </w:r>
      <w:r w:rsidRPr="01CA1EB4">
        <w:rPr>
          <w:lang w:val="es-EC"/>
        </w:rPr>
        <w:t>en donde se requier</w:t>
      </w:r>
      <w:r w:rsidR="005B1743">
        <w:rPr>
          <w:lang w:val="es-EC"/>
        </w:rPr>
        <w:t>a</w:t>
      </w:r>
      <w:r w:rsidR="00403023">
        <w:rPr>
          <w:lang w:val="es-EC"/>
        </w:rPr>
        <w:t xml:space="preserve"> un </w:t>
      </w:r>
      <w:r w:rsidR="005B1743">
        <w:rPr>
          <w:lang w:val="es-EC"/>
        </w:rPr>
        <w:t>cultivo y no cuente con el espacio</w:t>
      </w:r>
      <w:r w:rsidR="0004441A">
        <w:rPr>
          <w:lang w:val="es-EC"/>
        </w:rPr>
        <w:t xml:space="preserve"> o terreno necesario</w:t>
      </w:r>
      <w:r w:rsidR="00F0547C">
        <w:rPr>
          <w:lang w:val="es-EC"/>
        </w:rPr>
        <w:t xml:space="preserve"> para llevarlo a cabo. Por otro lado</w:t>
      </w:r>
      <w:r w:rsidR="00D42AA2">
        <w:rPr>
          <w:lang w:val="es-EC"/>
        </w:rPr>
        <w:t>,</w:t>
      </w:r>
      <w:r w:rsidR="00F0547C">
        <w:rPr>
          <w:lang w:val="es-EC"/>
        </w:rPr>
        <w:t xml:space="preserve"> también está dirigido a </w:t>
      </w:r>
      <w:r w:rsidR="003B2308">
        <w:rPr>
          <w:lang w:val="es-EC"/>
        </w:rPr>
        <w:t>pequeños agricultores que desean cultivar hortalizas de forma rápida</w:t>
      </w:r>
      <w:r w:rsidRPr="01CA1EB4">
        <w:rPr>
          <w:lang w:val="es-EC"/>
        </w:rPr>
        <w:t xml:space="preserve">. </w:t>
      </w:r>
      <w:r w:rsidR="0094749A">
        <w:rPr>
          <w:lang w:val="es-EC"/>
        </w:rPr>
        <w:t xml:space="preserve">La aplicación móvil </w:t>
      </w:r>
      <w:r w:rsidRPr="01CA1EB4" w:rsidR="00A44B7C">
        <w:rPr>
          <w:lang w:val="es-EC"/>
        </w:rPr>
        <w:t>permit</w:t>
      </w:r>
      <w:r w:rsidR="00A44B7C">
        <w:rPr>
          <w:lang w:val="es-EC"/>
        </w:rPr>
        <w:t>irá</w:t>
      </w:r>
      <w:r w:rsidRPr="01CA1EB4">
        <w:rPr>
          <w:lang w:val="es-EC"/>
        </w:rPr>
        <w:t xml:space="preserve"> que los cultivadores interactúen con el sistema de una manera más </w:t>
      </w:r>
      <w:r w:rsidR="0063319E">
        <w:rPr>
          <w:lang w:val="es-EC"/>
        </w:rPr>
        <w:t>fácil</w:t>
      </w:r>
      <w:r w:rsidR="00A44B7C">
        <w:rPr>
          <w:lang w:val="es-EC"/>
        </w:rPr>
        <w:t xml:space="preserve"> y rápida</w:t>
      </w:r>
      <w:r w:rsidRPr="01CA1EB4">
        <w:rPr>
          <w:lang w:val="es-EC"/>
        </w:rPr>
        <w:t>. Además, la aplicación móvil incorporada en el sistema permite un monitoreo constante del dispositivo, lo que ayuda a garantizar que el proceso de cultivo hidropónico sea óptimo y eficiente.</w:t>
      </w:r>
    </w:p>
    <w:p w:rsidRPr="003909D0" w:rsidR="007017AA" w:rsidP="003909D0" w:rsidRDefault="007017AA" w14:paraId="249ADFF0" w14:textId="534FE9F9">
      <w:pPr>
        <w:pStyle w:val="ListParagraph"/>
        <w:widowControl w:val="0"/>
        <w:numPr>
          <w:ilvl w:val="2"/>
          <w:numId w:val="1"/>
        </w:numPr>
        <w:spacing w:before="240" w:after="120"/>
        <w:ind w:left="788" w:hanging="431"/>
        <w:contextualSpacing w:val="0"/>
        <w:outlineLvl w:val="2"/>
        <w:rPr>
          <w:b/>
          <w:sz w:val="22"/>
          <w:szCs w:val="22"/>
          <w:lang w:val="es-EC" w:eastAsia="pt-BR"/>
        </w:rPr>
      </w:pPr>
      <w:r w:rsidRPr="003909D0">
        <w:rPr>
          <w:b/>
          <w:sz w:val="22"/>
          <w:szCs w:val="22"/>
          <w:lang w:val="es-EC" w:eastAsia="pt-BR"/>
        </w:rPr>
        <w:t>Análisis de viabilidad</w:t>
      </w:r>
    </w:p>
    <w:p w:rsidR="00A160CD" w:rsidP="00E9627E" w:rsidRDefault="0019780A" w14:paraId="599ED956" w14:textId="2CCB7FFA">
      <w:pPr>
        <w:pStyle w:val="p1a"/>
        <w:spacing w:line="240" w:lineRule="auto"/>
        <w:rPr>
          <w:lang w:val="es-EC"/>
        </w:rPr>
      </w:pPr>
      <w:r>
        <w:rPr>
          <w:lang w:val="es-EC"/>
        </w:rPr>
        <w:t>Es importante realizar</w:t>
      </w:r>
      <w:r w:rsidRPr="00F81673" w:rsidR="00F81673">
        <w:rPr>
          <w:lang w:val="es-EC"/>
        </w:rPr>
        <w:t xml:space="preserve"> un</w:t>
      </w:r>
      <w:r w:rsidR="001D68A6">
        <w:rPr>
          <w:lang w:val="es-EC"/>
        </w:rPr>
        <w:t xml:space="preserve"> </w:t>
      </w:r>
      <w:r w:rsidRPr="00F81673" w:rsidR="00F81673">
        <w:rPr>
          <w:lang w:val="es-EC"/>
        </w:rPr>
        <w:t>a</w:t>
      </w:r>
      <w:r w:rsidR="001D68A6">
        <w:rPr>
          <w:lang w:val="es-EC"/>
        </w:rPr>
        <w:t>nálisis de viabilidad</w:t>
      </w:r>
      <w:r w:rsidR="00E4096C">
        <w:rPr>
          <w:lang w:val="es-EC"/>
        </w:rPr>
        <w:t xml:space="preserve"> para detectar</w:t>
      </w:r>
      <w:r w:rsidRPr="00F81673" w:rsidR="00F81673">
        <w:rPr>
          <w:lang w:val="es-EC"/>
        </w:rPr>
        <w:t xml:space="preserve"> las posibilidades y riesgos asociados con la implementación de un proyecto IoT.</w:t>
      </w:r>
      <w:r w:rsidR="0086663B">
        <w:rPr>
          <w:lang w:val="es-EC"/>
        </w:rPr>
        <w:t xml:space="preserve"> </w:t>
      </w:r>
      <w:r w:rsidR="009A046A">
        <w:rPr>
          <w:lang w:val="es-EC"/>
        </w:rPr>
        <w:t>L</w:t>
      </w:r>
      <w:r w:rsidR="00671349">
        <w:rPr>
          <w:lang w:val="es-EC"/>
        </w:rPr>
        <w:t>os estados de</w:t>
      </w:r>
      <w:r w:rsidR="00AA6682">
        <w:rPr>
          <w:lang w:val="es-EC"/>
        </w:rPr>
        <w:t xml:space="preserve"> facti</w:t>
      </w:r>
      <w:r w:rsidR="00605CB8">
        <w:rPr>
          <w:lang w:val="es-EC"/>
        </w:rPr>
        <w:t>bilidad</w:t>
      </w:r>
      <w:r w:rsidR="009A046A">
        <w:rPr>
          <w:lang w:val="es-EC"/>
        </w:rPr>
        <w:t xml:space="preserve"> de este trabajo son los siguientes:</w:t>
      </w:r>
    </w:p>
    <w:p w:rsidRPr="00E70C2B" w:rsidR="00CA5121" w:rsidP="00E9627E" w:rsidRDefault="00CA5121" w14:paraId="0E4EE301" w14:textId="16C70F9C">
      <w:pPr>
        <w:pStyle w:val="ListParagraph"/>
        <w:numPr>
          <w:ilvl w:val="0"/>
          <w:numId w:val="7"/>
        </w:numPr>
        <w:rPr>
          <w:b/>
          <w:bCs/>
          <w:lang w:val="es-EC" w:eastAsia="en-US"/>
        </w:rPr>
      </w:pPr>
      <w:r w:rsidRPr="0000054D">
        <w:rPr>
          <w:b/>
          <w:bCs/>
          <w:lang w:val="es-EC" w:eastAsia="en-US"/>
        </w:rPr>
        <w:t>Viabilidad técnica</w:t>
      </w:r>
      <w:r w:rsidRPr="0000054D" w:rsidR="0000054D">
        <w:rPr>
          <w:b/>
          <w:bCs/>
          <w:lang w:val="es-EC" w:eastAsia="en-US"/>
        </w:rPr>
        <w:t>:</w:t>
      </w:r>
      <w:r w:rsidR="008110C9">
        <w:rPr>
          <w:lang w:val="es-EC" w:eastAsia="en-US"/>
        </w:rPr>
        <w:t xml:space="preserve"> </w:t>
      </w:r>
      <w:r w:rsidRPr="0043564A" w:rsidR="0043564A">
        <w:rPr>
          <w:lang w:val="es-EC" w:eastAsia="en-US"/>
        </w:rPr>
        <w:t>Existen tecnologías disponibles para desarrollar el sistema. No obstante, el equipo encargado del proyecto carece de</w:t>
      </w:r>
      <w:r w:rsidR="004C421D">
        <w:rPr>
          <w:lang w:val="es-EC" w:eastAsia="en-US"/>
        </w:rPr>
        <w:t xml:space="preserve"> </w:t>
      </w:r>
      <w:r w:rsidRPr="0043564A" w:rsidR="0043564A">
        <w:rPr>
          <w:lang w:val="es-EC" w:eastAsia="en-US"/>
        </w:rPr>
        <w:t xml:space="preserve">experiencia en </w:t>
      </w:r>
      <w:r w:rsidR="004C421D">
        <w:rPr>
          <w:lang w:val="es-EC" w:eastAsia="en-US"/>
        </w:rPr>
        <w:t>este tipo de proyectos</w:t>
      </w:r>
      <w:r w:rsidRPr="0043564A" w:rsidR="0043564A">
        <w:rPr>
          <w:lang w:val="es-EC" w:eastAsia="en-US"/>
        </w:rPr>
        <w:t>. A pesar de esto, hay diversos recursos de aprendizaje disponibles para adquirir los conocimientos necesarios y llevar a cabo el desarrollo del sistema de manera eficiente.</w:t>
      </w:r>
    </w:p>
    <w:p w:rsidRPr="00DB78DB" w:rsidR="00E70C2B" w:rsidP="00E9627E" w:rsidRDefault="00E70C2B" w14:paraId="46A51BB3" w14:textId="3B656FD3">
      <w:pPr>
        <w:pStyle w:val="ListParagraph"/>
        <w:numPr>
          <w:ilvl w:val="0"/>
          <w:numId w:val="7"/>
        </w:numPr>
        <w:rPr>
          <w:b/>
          <w:bCs/>
          <w:lang w:val="es-EC" w:eastAsia="en-US"/>
        </w:rPr>
      </w:pPr>
      <w:r w:rsidRPr="00E70C2B">
        <w:rPr>
          <w:b/>
          <w:bCs/>
          <w:lang w:val="es-EC" w:eastAsia="en-US"/>
        </w:rPr>
        <w:t>Viabilidad económica</w:t>
      </w:r>
      <w:r>
        <w:rPr>
          <w:b/>
          <w:bCs/>
          <w:lang w:val="es-EC" w:eastAsia="en-US"/>
        </w:rPr>
        <w:t>:</w:t>
      </w:r>
      <w:r>
        <w:rPr>
          <w:lang w:val="es-EC" w:eastAsia="en-US"/>
        </w:rPr>
        <w:t xml:space="preserve"> </w:t>
      </w:r>
      <w:r w:rsidR="00C603E6">
        <w:rPr>
          <w:lang w:val="es-EC" w:eastAsia="en-US"/>
        </w:rPr>
        <w:t>Los materiales para desarrollar el cultivo hidropónico son de costo accesible para los integrantes del equipo.</w:t>
      </w:r>
    </w:p>
    <w:p w:rsidR="0C4F2860" w:rsidP="00E9627E" w:rsidRDefault="00DB78DB" w14:paraId="4583BED8" w14:textId="4965F37B">
      <w:pPr>
        <w:pStyle w:val="ListParagraph"/>
        <w:numPr>
          <w:ilvl w:val="0"/>
          <w:numId w:val="7"/>
        </w:numPr>
        <w:rPr>
          <w:lang w:val="es-EC"/>
        </w:rPr>
      </w:pPr>
      <w:r w:rsidRPr="00DB78DB">
        <w:rPr>
          <w:b/>
          <w:bCs/>
          <w:lang w:val="es-EC" w:eastAsia="en-US"/>
        </w:rPr>
        <w:t>Factibilidad operativa</w:t>
      </w:r>
      <w:r>
        <w:rPr>
          <w:b/>
          <w:bCs/>
          <w:lang w:val="es-EC" w:eastAsia="en-US"/>
        </w:rPr>
        <w:t>:</w:t>
      </w:r>
      <w:r>
        <w:rPr>
          <w:lang w:val="es-EC" w:eastAsia="en-US"/>
        </w:rPr>
        <w:t xml:space="preserve"> </w:t>
      </w:r>
      <w:r w:rsidR="006526A0">
        <w:rPr>
          <w:lang w:val="es-EC" w:eastAsia="en-US"/>
        </w:rPr>
        <w:t xml:space="preserve">Para </w:t>
      </w:r>
      <w:r w:rsidR="00705F7C">
        <w:rPr>
          <w:lang w:val="es-EC" w:eastAsia="en-US"/>
        </w:rPr>
        <w:t xml:space="preserve">que </w:t>
      </w:r>
      <w:r w:rsidR="006526A0">
        <w:rPr>
          <w:lang w:val="es-EC" w:eastAsia="en-US"/>
        </w:rPr>
        <w:t xml:space="preserve">el sistema </w:t>
      </w:r>
      <w:r w:rsidR="00705F7C">
        <w:rPr>
          <w:lang w:val="es-EC" w:eastAsia="en-US"/>
        </w:rPr>
        <w:t xml:space="preserve">se mantenga en operación </w:t>
      </w:r>
      <w:r w:rsidR="006526A0">
        <w:rPr>
          <w:lang w:val="es-EC" w:eastAsia="en-US"/>
        </w:rPr>
        <w:t xml:space="preserve">una vez </w:t>
      </w:r>
      <w:r w:rsidR="00705F7C">
        <w:rPr>
          <w:lang w:val="es-EC" w:eastAsia="en-US"/>
        </w:rPr>
        <w:t>desarrollado</w:t>
      </w:r>
      <w:r w:rsidR="00891697">
        <w:rPr>
          <w:lang w:val="es-EC" w:eastAsia="en-US"/>
        </w:rPr>
        <w:t xml:space="preserve"> sólo será necesario de nutrientes para el cultivo y corriente eléctrica para el funcionamiento </w:t>
      </w:r>
      <w:r w:rsidR="00BC3BFB">
        <w:rPr>
          <w:lang w:val="es-EC" w:eastAsia="en-US"/>
        </w:rPr>
        <w:t>del sistema en general.</w:t>
      </w:r>
    </w:p>
    <w:p w:rsidR="007017AA" w:rsidP="00597C5E" w:rsidRDefault="007017AA" w14:paraId="2ED78234" w14:textId="7FFA6894">
      <w:pPr>
        <w:pStyle w:val="heading10"/>
        <w:numPr>
          <w:ilvl w:val="1"/>
          <w:numId w:val="1"/>
        </w:numPr>
        <w:spacing w:before="240" w:after="120" w:line="240" w:lineRule="auto"/>
        <w:ind w:left="788" w:right="0" w:hanging="431"/>
        <w:jc w:val="both"/>
        <w:outlineLvl w:val="1"/>
        <w:rPr>
          <w:lang w:val="es-EC"/>
        </w:rPr>
      </w:pPr>
      <w:r w:rsidRPr="69F57041">
        <w:rPr>
          <w:lang w:val="es-EC"/>
        </w:rPr>
        <w:t>Diseño de la capa</w:t>
      </w:r>
      <w:r w:rsidRPr="69F57041" w:rsidR="008A1C02">
        <w:rPr>
          <w:lang w:val="es-EC"/>
        </w:rPr>
        <w:t xml:space="preserve"> tecnológica</w:t>
      </w:r>
    </w:p>
    <w:p w:rsidRPr="00E5207E" w:rsidR="00E5207E" w:rsidP="00E9627E" w:rsidRDefault="00BE4DD3" w14:paraId="42E78D44" w14:textId="0F4FDC5E">
      <w:pPr>
        <w:pStyle w:val="p1a"/>
        <w:spacing w:line="240" w:lineRule="auto"/>
        <w:rPr>
          <w:lang w:val="es-EC"/>
        </w:rPr>
      </w:pPr>
      <w:r w:rsidRPr="00BE4DD3">
        <w:rPr>
          <w:lang w:val="es-EC"/>
        </w:rPr>
        <w:t>Según la metodología TDDM4IoTS, se recomienda realizar una fase de Análisis Preliminar antes de la fase de Diseño de la Capa de Tecnología. Durante esta etapa, se lleva a cabo un análisis detallado de las tecnologías disponibles que cumplan con los requisitos específicos del sistema distribuido para el</w:t>
      </w:r>
      <w:r w:rsidR="00C40455">
        <w:rPr>
          <w:lang w:val="es-EC"/>
        </w:rPr>
        <w:t xml:space="preserve"> </w:t>
      </w:r>
      <w:r w:rsidR="00287F87">
        <w:rPr>
          <w:lang w:val="es-EC"/>
        </w:rPr>
        <w:t>Cultivo Hidropónico</w:t>
      </w:r>
      <w:r w:rsidRPr="00BE4DD3">
        <w:rPr>
          <w:lang w:val="es-EC"/>
        </w:rPr>
        <w:t>. Este análisis es esencial para garantizar la selección adecuada de tecnologías que permitan un funcionamiento eficiente y efectivo del sistema</w:t>
      </w:r>
      <w:r w:rsidR="009B4043">
        <w:rPr>
          <w:lang w:val="es-EC"/>
        </w:rPr>
        <w:t>.</w:t>
      </w:r>
    </w:p>
    <w:p w:rsidRPr="0034129F" w:rsidR="0034129F" w:rsidP="00E9627E" w:rsidRDefault="00200384" w14:paraId="1FC455A5" w14:textId="1B762355">
      <w:pPr>
        <w:rPr>
          <w:lang w:val="es-EC" w:eastAsia="en-US"/>
        </w:rPr>
      </w:pPr>
      <w:r w:rsidRPr="00C77BE1">
        <w:rPr>
          <w:lang w:val="es-EC" w:eastAsia="en-US"/>
        </w:rPr>
        <w:t>En concordancia con la fase del ciclo de vida de Guerrero</w:t>
      </w:r>
      <w:r w:rsidRPr="00C77BE1" w:rsidR="0048240F">
        <w:rPr>
          <w:lang w:val="es-EC" w:eastAsia="en-US"/>
        </w:rPr>
        <w:t xml:space="preserve"> </w:t>
      </w:r>
      <w:r w:rsidRPr="00C77BE1" w:rsidR="0048240F">
        <w:rPr>
          <w:lang w:val="es-EC" w:eastAsia="en-US"/>
        </w:rPr>
        <w:fldChar w:fldCharType="begin" w:fldLock="1"/>
      </w:r>
      <w:r w:rsidR="00940364">
        <w:rPr>
          <w:lang w:val="es-EC" w:eastAsia="en-US"/>
        </w:rPr>
        <w:instrText>ADDIN CSL_CITATION {"citationItems":[{"id":"ITEM-1","itemData":{"ISBN":"978-3-030-42517-3","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Applied Technologies","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page":"41-55","publisher":"Springer International Publishing","publisher-place":"Cham","title":"TDDM4IoTS: A Test-Driven Development Methodology for Internet of Things (IoT)-Based Systems","type":"paper-conference"},"uris":["http://www.mendeley.com/documents/?uuid=a467d676-f42d-38cd-a70f-947ceea3184e"]}],"mendeley":{"formattedCitation":"[34]","plainTextFormattedCitation":"[34]","previouslyFormattedCitation":"[34]"},"properties":{"noteIndex":0},"schema":"https://github.com/citation-style-language/schema/raw/master/csl-citation.json"}</w:instrText>
      </w:r>
      <w:r w:rsidRPr="00C77BE1" w:rsidR="0048240F">
        <w:rPr>
          <w:lang w:val="es-EC" w:eastAsia="en-US"/>
        </w:rPr>
        <w:fldChar w:fldCharType="separate"/>
      </w:r>
      <w:r w:rsidRPr="00C77BE1" w:rsidR="00CD2B48">
        <w:rPr>
          <w:noProof/>
          <w:lang w:val="es-EC" w:eastAsia="en-US"/>
        </w:rPr>
        <w:t>[34]</w:t>
      </w:r>
      <w:r w:rsidRPr="00C77BE1" w:rsidR="0048240F">
        <w:rPr>
          <w:lang w:val="es-EC" w:eastAsia="en-US"/>
        </w:rPr>
        <w:fldChar w:fldCharType="end"/>
      </w:r>
      <w:r w:rsidRPr="00C77BE1">
        <w:rPr>
          <w:lang w:val="es-EC" w:eastAsia="en-US"/>
        </w:rPr>
        <w:t>, esta práctica experimental se centrará en el Diseño de la Capa de Tecnología, con el propósito de crear el primer diseño del sistema global que orientará al equipo de desarrollo.</w:t>
      </w:r>
    </w:p>
    <w:p w:rsidR="00D5747B" w:rsidP="00E9627E" w:rsidRDefault="008437EB" w14:paraId="1B7B05E4" w14:textId="3EB83535">
      <w:pPr>
        <w:rPr>
          <w:lang w:val="es-EC" w:eastAsia="en-US"/>
        </w:rPr>
      </w:pPr>
      <w:r w:rsidRPr="008437EB">
        <w:rPr>
          <w:lang w:val="es-EC" w:eastAsia="en-US"/>
        </w:rPr>
        <w:t>En</w:t>
      </w:r>
      <w:r w:rsidRPr="00602F63" w:rsidR="00602F63">
        <w:rPr>
          <w:lang w:val="es-EC" w:eastAsia="en-US"/>
        </w:rPr>
        <w:t xml:space="preserve"> el </w:t>
      </w:r>
      <w:r w:rsidRPr="008437EB">
        <w:rPr>
          <w:lang w:val="es-EC" w:eastAsia="en-US"/>
        </w:rPr>
        <w:t xml:space="preserve">proceso de </w:t>
      </w:r>
      <w:r w:rsidRPr="00602F63" w:rsidR="00602F63">
        <w:rPr>
          <w:lang w:val="es-EC" w:eastAsia="en-US"/>
        </w:rPr>
        <w:t>diseño del sistema</w:t>
      </w:r>
      <w:r w:rsidRPr="008437EB">
        <w:rPr>
          <w:lang w:val="es-EC" w:eastAsia="en-US"/>
        </w:rPr>
        <w:t>, resulta útil emplear</w:t>
      </w:r>
      <w:r w:rsidRPr="00602F63" w:rsidR="00602F63">
        <w:rPr>
          <w:lang w:val="es-EC" w:eastAsia="en-US"/>
        </w:rPr>
        <w:t xml:space="preserve"> herramientas de diseño de circuitos que </w:t>
      </w:r>
      <w:r w:rsidRPr="008437EB">
        <w:rPr>
          <w:lang w:val="es-EC" w:eastAsia="en-US"/>
        </w:rPr>
        <w:t>permitan representar de manera clara</w:t>
      </w:r>
      <w:r w:rsidRPr="00602F63" w:rsidR="00602F63">
        <w:rPr>
          <w:lang w:val="es-EC" w:eastAsia="en-US"/>
        </w:rPr>
        <w:t xml:space="preserve"> los </w:t>
      </w:r>
      <w:r w:rsidRPr="008437EB">
        <w:rPr>
          <w:lang w:val="es-EC" w:eastAsia="en-US"/>
        </w:rPr>
        <w:t>componentes definidos</w:t>
      </w:r>
      <w:r w:rsidRPr="00602F63" w:rsidR="00602F63">
        <w:rPr>
          <w:lang w:val="es-EC" w:eastAsia="en-US"/>
        </w:rPr>
        <w:t xml:space="preserve"> para el proyecto</w:t>
      </w:r>
      <w:r w:rsidR="00852910">
        <w:rPr>
          <w:lang w:val="es-EC" w:eastAsia="en-US"/>
        </w:rPr>
        <w:t xml:space="preserve"> como </w:t>
      </w:r>
      <w:r w:rsidR="006C0FB0">
        <w:rPr>
          <w:lang w:val="es-EC" w:eastAsia="en-US"/>
        </w:rPr>
        <w:t>TDDT4IoTS</w:t>
      </w:r>
      <w:r w:rsidR="005266C9">
        <w:rPr>
          <w:lang w:val="es-EC" w:eastAsia="en-US"/>
        </w:rPr>
        <w:t xml:space="preserve">, </w:t>
      </w:r>
      <w:r w:rsidR="00504B1D">
        <w:rPr>
          <w:lang w:val="es-EC" w:eastAsia="en-US"/>
        </w:rPr>
        <w:t>F</w:t>
      </w:r>
      <w:r w:rsidRPr="00504B1D" w:rsidR="00504B1D">
        <w:rPr>
          <w:lang w:val="es-EC" w:eastAsia="en-US"/>
        </w:rPr>
        <w:t>ritzing</w:t>
      </w:r>
      <w:r w:rsidR="00504B1D">
        <w:rPr>
          <w:lang w:val="es-EC" w:eastAsia="en-US"/>
        </w:rPr>
        <w:t xml:space="preserve"> y </w:t>
      </w:r>
      <w:r w:rsidRPr="00665E43" w:rsidR="00665E43">
        <w:rPr>
          <w:lang w:val="es-EC" w:eastAsia="en-US"/>
        </w:rPr>
        <w:t>circuito.io</w:t>
      </w:r>
      <w:r w:rsidRPr="008437EB">
        <w:rPr>
          <w:lang w:val="es-EC" w:eastAsia="en-US"/>
        </w:rPr>
        <w:t>.</w:t>
      </w:r>
      <w:r w:rsidR="007D5C27">
        <w:rPr>
          <w:lang w:val="es-EC" w:eastAsia="en-US"/>
        </w:rPr>
        <w:t xml:space="preserve"> El equipo de desarrollo </w:t>
      </w:r>
      <w:r w:rsidRPr="008437EB">
        <w:rPr>
          <w:lang w:val="es-EC" w:eastAsia="en-US"/>
        </w:rPr>
        <w:t xml:space="preserve">tendrá la oportunidad de agregar información adicional a </w:t>
      </w:r>
      <w:r w:rsidRPr="008D456D" w:rsidR="008D456D">
        <w:rPr>
          <w:lang w:val="es-EC" w:eastAsia="en-US"/>
        </w:rPr>
        <w:t xml:space="preserve">los diseños obtenidos. Si es necesario, </w:t>
      </w:r>
      <w:r w:rsidRPr="008437EB">
        <w:rPr>
          <w:lang w:val="es-EC" w:eastAsia="en-US"/>
        </w:rPr>
        <w:t>se podrán</w:t>
      </w:r>
      <w:r w:rsidRPr="008D456D" w:rsidR="008D456D">
        <w:rPr>
          <w:lang w:val="es-EC" w:eastAsia="en-US"/>
        </w:rPr>
        <w:t xml:space="preserve"> actualizar </w:t>
      </w:r>
      <w:r w:rsidRPr="008437EB">
        <w:rPr>
          <w:lang w:val="es-EC" w:eastAsia="en-US"/>
        </w:rPr>
        <w:t xml:space="preserve">los diseños </w:t>
      </w:r>
      <w:r w:rsidRPr="008D456D" w:rsidR="008D456D">
        <w:rPr>
          <w:lang w:val="es-EC" w:eastAsia="en-US"/>
        </w:rPr>
        <w:t xml:space="preserve">al final de cada </w:t>
      </w:r>
      <w:r w:rsidRPr="008437EB">
        <w:rPr>
          <w:lang w:val="es-EC" w:eastAsia="en-US"/>
        </w:rPr>
        <w:t>entrega. Dado que se trata de uno de los documentos más relevantes, es importante que esté disponible para todos los usuarios</w:t>
      </w:r>
      <w:r>
        <w:rPr>
          <w:lang w:val="es-EC" w:eastAsia="en-US"/>
        </w:rPr>
        <w:t xml:space="preserve"> </w:t>
      </w:r>
      <w:r w:rsidRPr="00C77BE1" w:rsidR="0048240F">
        <w:rPr>
          <w:lang w:val="es-EC" w:eastAsia="en-US"/>
        </w:rPr>
        <w:fldChar w:fldCharType="begin" w:fldLock="1"/>
      </w:r>
      <w:r w:rsidR="00940364">
        <w:rPr>
          <w:lang w:val="es-EC" w:eastAsia="en-US"/>
        </w:rPr>
        <w:instrText>ADDIN CSL_CITATION {"citationItems":[{"id":"ITEM-1","itemData":{"ISBN":"978-3-030-42517-3","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Applied Technologies","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page":"41-55","publisher":"Springer International Publishing","publisher-place":"Cham","title":"TDDM4IoTS: A Test-Driven Development Methodology for Internet of Things (IoT)-Based Systems","type":"paper-conference"},"uris":["http://www.mendeley.com/documents/?uuid=a467d676-f42d-38cd-a70f-947ceea3184e"]}],"mendeley":{"formattedCitation":"[34]","plainTextFormattedCitation":"[34]","previouslyFormattedCitation":"[34]"},"properties":{"noteIndex":0},"schema":"https://github.com/citation-style-language/schema/raw/master/csl-citation.json"}</w:instrText>
      </w:r>
      <w:r w:rsidRPr="00C77BE1" w:rsidR="0048240F">
        <w:rPr>
          <w:lang w:val="es-EC" w:eastAsia="en-US"/>
        </w:rPr>
        <w:fldChar w:fldCharType="separate"/>
      </w:r>
      <w:r w:rsidRPr="00C77BE1" w:rsidR="00CD2B48">
        <w:rPr>
          <w:noProof/>
          <w:lang w:val="es-EC" w:eastAsia="en-US"/>
        </w:rPr>
        <w:t>[34]</w:t>
      </w:r>
      <w:r w:rsidRPr="00C77BE1" w:rsidR="0048240F">
        <w:rPr>
          <w:lang w:val="es-EC" w:eastAsia="en-US"/>
        </w:rPr>
        <w:fldChar w:fldCharType="end"/>
      </w:r>
      <w:r w:rsidRPr="00C77BE1">
        <w:rPr>
          <w:lang w:val="es-EC" w:eastAsia="en-US"/>
        </w:rPr>
        <w:t>.</w:t>
      </w:r>
    </w:p>
    <w:p w:rsidR="00CF40F7" w:rsidP="00E9627E" w:rsidRDefault="004E424E" w14:paraId="6FD0117C" w14:textId="019C3A66">
      <w:pPr>
        <w:rPr>
          <w:lang w:val="es-EC" w:eastAsia="en-US"/>
        </w:rPr>
      </w:pPr>
      <w:r w:rsidRPr="004E424E">
        <w:rPr>
          <w:lang w:val="es-EC" w:eastAsia="en-US"/>
        </w:rPr>
        <w:t>A continuación</w:t>
      </w:r>
      <w:r w:rsidR="0096393C">
        <w:rPr>
          <w:lang w:val="es-EC" w:eastAsia="en-US"/>
        </w:rPr>
        <w:t xml:space="preserve">, </w:t>
      </w:r>
      <w:r w:rsidRPr="004E424E">
        <w:rPr>
          <w:lang w:val="es-EC" w:eastAsia="en-US"/>
        </w:rPr>
        <w:t>se presenta el diseño</w:t>
      </w:r>
      <w:r w:rsidRPr="003E6FEE" w:rsidR="003E6FEE">
        <w:rPr>
          <w:lang w:val="es-EC" w:eastAsia="en-US"/>
        </w:rPr>
        <w:t xml:space="preserve"> </w:t>
      </w:r>
      <w:r w:rsidR="00017E44">
        <w:rPr>
          <w:lang w:val="es-EC" w:eastAsia="en-US"/>
        </w:rPr>
        <w:t xml:space="preserve">de </w:t>
      </w:r>
      <w:r w:rsidRPr="003E6FEE" w:rsidR="003E6FEE">
        <w:rPr>
          <w:lang w:val="es-EC" w:eastAsia="en-US"/>
        </w:rPr>
        <w:t xml:space="preserve">la arquitectura del </w:t>
      </w:r>
      <w:r w:rsidR="00017E44">
        <w:rPr>
          <w:lang w:val="es-EC" w:eastAsia="en-US"/>
        </w:rPr>
        <w:t>IoT</w:t>
      </w:r>
      <w:r w:rsidRPr="003E6FEE" w:rsidR="003E6FEE">
        <w:rPr>
          <w:lang w:val="es-EC" w:eastAsia="en-US"/>
        </w:rPr>
        <w:t xml:space="preserve">, </w:t>
      </w:r>
      <w:r w:rsidRPr="004E424E">
        <w:rPr>
          <w:lang w:val="es-EC" w:eastAsia="en-US"/>
        </w:rPr>
        <w:t xml:space="preserve">que consta de </w:t>
      </w:r>
      <w:r w:rsidR="00772AC3">
        <w:rPr>
          <w:lang w:val="es-EC" w:eastAsia="en-US"/>
        </w:rPr>
        <w:t>dos tipos de arquitectura</w:t>
      </w:r>
      <w:r w:rsidRPr="004E424E">
        <w:rPr>
          <w:lang w:val="es-EC" w:eastAsia="en-US"/>
        </w:rPr>
        <w:t>:</w:t>
      </w:r>
      <w:r w:rsidR="00772AC3">
        <w:rPr>
          <w:lang w:val="es-EC" w:eastAsia="en-US"/>
        </w:rPr>
        <w:t xml:space="preserve"> una </w:t>
      </w:r>
      <w:r w:rsidRPr="004E424E">
        <w:rPr>
          <w:lang w:val="es-EC" w:eastAsia="en-US"/>
        </w:rPr>
        <w:t xml:space="preserve">de ellas es conocida como la arquitectura de </w:t>
      </w:r>
      <w:r w:rsidR="00EB6CB5">
        <w:rPr>
          <w:lang w:val="es-EC" w:eastAsia="en-US"/>
        </w:rPr>
        <w:t>cinco</w:t>
      </w:r>
      <w:r w:rsidR="00CD2B9C">
        <w:rPr>
          <w:lang w:val="es-EC" w:eastAsia="en-US"/>
        </w:rPr>
        <w:t xml:space="preserve"> capas</w:t>
      </w:r>
      <w:r w:rsidRPr="004E424E">
        <w:rPr>
          <w:lang w:val="es-EC" w:eastAsia="en-US"/>
        </w:rPr>
        <w:t>, la cual incluye la</w:t>
      </w:r>
      <w:r w:rsidR="00D5315C">
        <w:rPr>
          <w:lang w:val="es-EC" w:eastAsia="en-US"/>
        </w:rPr>
        <w:t xml:space="preserve"> </w:t>
      </w:r>
      <w:r w:rsidR="00C06BBA">
        <w:rPr>
          <w:lang w:val="es-EC" w:eastAsia="en-US"/>
        </w:rPr>
        <w:t xml:space="preserve">capa de percepción, capa </w:t>
      </w:r>
      <w:r w:rsidR="0061760A">
        <w:rPr>
          <w:lang w:val="es-EC" w:eastAsia="en-US"/>
        </w:rPr>
        <w:t>de transporte, capa de procesamiento, capa de aplicación</w:t>
      </w:r>
      <w:r w:rsidRPr="004E424E">
        <w:rPr>
          <w:lang w:val="es-EC" w:eastAsia="en-US"/>
        </w:rPr>
        <w:t xml:space="preserve"> y</w:t>
      </w:r>
      <w:r w:rsidR="0061760A">
        <w:rPr>
          <w:lang w:val="es-EC" w:eastAsia="en-US"/>
        </w:rPr>
        <w:t xml:space="preserve"> capa de negocio</w:t>
      </w:r>
      <w:r w:rsidRPr="004E424E">
        <w:rPr>
          <w:lang w:val="es-EC" w:eastAsia="en-US"/>
        </w:rPr>
        <w:t>. Sin embargo,</w:t>
      </w:r>
      <w:r w:rsidR="005851DF">
        <w:rPr>
          <w:lang w:val="es-EC" w:eastAsia="en-US"/>
        </w:rPr>
        <w:t xml:space="preserve"> para los requerimientos del sistema distribuido </w:t>
      </w:r>
      <w:r w:rsidR="00934772">
        <w:rPr>
          <w:lang w:val="es-EC" w:eastAsia="en-US"/>
        </w:rPr>
        <w:t xml:space="preserve">para el cultivo </w:t>
      </w:r>
      <w:r w:rsidR="00AA1ACA">
        <w:rPr>
          <w:lang w:val="es-EC" w:eastAsia="en-US"/>
        </w:rPr>
        <w:t>Hidropónico</w:t>
      </w:r>
      <w:r w:rsidR="00B66B87">
        <w:rPr>
          <w:lang w:val="es-EC" w:eastAsia="en-US"/>
        </w:rPr>
        <w:t xml:space="preserve">, se </w:t>
      </w:r>
      <w:r w:rsidRPr="004E424E">
        <w:rPr>
          <w:lang w:val="es-EC" w:eastAsia="en-US"/>
        </w:rPr>
        <w:t>han</w:t>
      </w:r>
      <w:r w:rsidR="00B66B87">
        <w:rPr>
          <w:lang w:val="es-EC" w:eastAsia="en-US"/>
        </w:rPr>
        <w:t xml:space="preserve"> considerado </w:t>
      </w:r>
      <w:r w:rsidRPr="004E424E">
        <w:rPr>
          <w:lang w:val="es-EC" w:eastAsia="en-US"/>
        </w:rPr>
        <w:t>solamente</w:t>
      </w:r>
      <w:r w:rsidRPr="003E6FEE" w:rsidR="003E6FEE">
        <w:rPr>
          <w:lang w:val="es-EC" w:eastAsia="en-US"/>
        </w:rPr>
        <w:t xml:space="preserve"> </w:t>
      </w:r>
      <w:r w:rsidR="00EB6CB5">
        <w:rPr>
          <w:lang w:val="es-EC" w:eastAsia="en-US"/>
        </w:rPr>
        <w:t>tres</w:t>
      </w:r>
      <w:r w:rsidRPr="003E6FEE" w:rsidR="003E6FEE">
        <w:rPr>
          <w:lang w:val="es-EC" w:eastAsia="en-US"/>
        </w:rPr>
        <w:t xml:space="preserve"> capas</w:t>
      </w:r>
      <w:r w:rsidR="0020331B">
        <w:rPr>
          <w:lang w:val="es-EC" w:eastAsia="en-US"/>
        </w:rPr>
        <w:t xml:space="preserve"> que son: </w:t>
      </w:r>
      <w:r w:rsidR="00AF0096">
        <w:rPr>
          <w:lang w:val="es-EC" w:eastAsia="en-US"/>
        </w:rPr>
        <w:t xml:space="preserve"> capa de aplicación, capa de red y capa de</w:t>
      </w:r>
      <w:r w:rsidR="008E4F73">
        <w:rPr>
          <w:lang w:val="es-EC" w:eastAsia="en-US"/>
        </w:rPr>
        <w:t xml:space="preserve"> </w:t>
      </w:r>
      <w:r w:rsidR="00AF0096">
        <w:rPr>
          <w:lang w:val="es-EC" w:eastAsia="en-US"/>
        </w:rPr>
        <w:t>percepción</w:t>
      </w:r>
      <w:r w:rsidRPr="004E424E">
        <w:rPr>
          <w:lang w:val="es-EC" w:eastAsia="en-US"/>
        </w:rPr>
        <w:t xml:space="preserve">, </w:t>
      </w:r>
      <w:r w:rsidR="006F1071">
        <w:rPr>
          <w:lang w:val="es-EC" w:eastAsia="en-US"/>
        </w:rPr>
        <w:t>ilustra</w:t>
      </w:r>
      <w:r w:rsidR="00FB7D3F">
        <w:rPr>
          <w:lang w:val="es-EC" w:eastAsia="en-US"/>
        </w:rPr>
        <w:t>das a más detalle</w:t>
      </w:r>
      <w:r w:rsidRPr="004E424E">
        <w:rPr>
          <w:lang w:val="es-EC" w:eastAsia="en-US"/>
        </w:rPr>
        <w:t xml:space="preserve"> en la </w:t>
      </w:r>
      <w:r w:rsidRPr="00C77BE1" w:rsidR="003E6FEE">
        <w:rPr>
          <w:lang w:val="es-EC" w:eastAsia="en-US"/>
        </w:rPr>
        <w:t>Fig</w:t>
      </w:r>
      <w:r w:rsidR="009D3514">
        <w:rPr>
          <w:lang w:val="es-EC" w:eastAsia="en-US"/>
        </w:rPr>
        <w:t>.</w:t>
      </w:r>
      <w:r w:rsidRPr="00DF27E1" w:rsidR="003E6FEE">
        <w:rPr>
          <w:lang w:val="es-EC" w:eastAsia="en-US"/>
        </w:rPr>
        <w:t xml:space="preserve"> </w:t>
      </w:r>
      <w:r w:rsidRPr="00DF27E1" w:rsidR="005014B8">
        <w:rPr>
          <w:lang w:val="es-EC" w:eastAsia="en-US"/>
        </w:rPr>
        <w:t>2</w:t>
      </w:r>
      <w:r w:rsidRPr="004E424E">
        <w:rPr>
          <w:lang w:val="es-EC" w:eastAsia="en-US"/>
        </w:rPr>
        <w:t>.</w:t>
      </w:r>
      <w:r w:rsidRPr="003E6FEE" w:rsidR="003E6FEE">
        <w:rPr>
          <w:lang w:val="es-EC" w:eastAsia="en-US"/>
        </w:rPr>
        <w:t xml:space="preserve"> </w:t>
      </w:r>
    </w:p>
    <w:p w:rsidR="003E6FEE" w:rsidP="00E9627E" w:rsidRDefault="003E6FEE" w14:paraId="4619906D" w14:textId="433ADF74">
      <w:pPr>
        <w:rPr>
          <w:lang w:val="es-EC" w:eastAsia="en-US"/>
        </w:rPr>
      </w:pPr>
      <w:r w:rsidRPr="003E6FEE">
        <w:rPr>
          <w:lang w:val="es-EC" w:eastAsia="en-US"/>
        </w:rPr>
        <w:t xml:space="preserve">La capa inferior se denomina capa </w:t>
      </w:r>
      <w:r w:rsidR="00AA1ACA">
        <w:rPr>
          <w:lang w:val="es-EC" w:eastAsia="en-US"/>
        </w:rPr>
        <w:t>de percepción</w:t>
      </w:r>
      <w:r w:rsidRPr="004E424E" w:rsidR="004E424E">
        <w:rPr>
          <w:lang w:val="es-EC" w:eastAsia="en-US"/>
        </w:rPr>
        <w:t>, ya que es aquí</w:t>
      </w:r>
      <w:r w:rsidRPr="003E6FEE">
        <w:rPr>
          <w:lang w:val="es-EC" w:eastAsia="en-US"/>
        </w:rPr>
        <w:t xml:space="preserve"> donde se encuentran los sensores y donde se lleva a cabo el preprocesamiento de la información detectada por los sensores. Esta capa </w:t>
      </w:r>
      <w:r w:rsidRPr="004E424E" w:rsidR="004E424E">
        <w:rPr>
          <w:lang w:val="es-EC" w:eastAsia="en-US"/>
        </w:rPr>
        <w:t>es responsable de realizar</w:t>
      </w:r>
      <w:r w:rsidRPr="003E6FEE">
        <w:rPr>
          <w:lang w:val="es-EC" w:eastAsia="en-US"/>
        </w:rPr>
        <w:t xml:space="preserve"> las funciones de seguimiento y control del entorno. La capa intermedia, denominada capa de </w:t>
      </w:r>
      <w:r w:rsidR="00033750">
        <w:rPr>
          <w:lang w:val="es-EC" w:eastAsia="en-US"/>
        </w:rPr>
        <w:t>red</w:t>
      </w:r>
      <w:r w:rsidRPr="003E6FEE">
        <w:rPr>
          <w:lang w:val="es-EC" w:eastAsia="en-US"/>
        </w:rPr>
        <w:t xml:space="preserve">, es </w:t>
      </w:r>
      <w:r w:rsidRPr="004E424E" w:rsidR="004E424E">
        <w:rPr>
          <w:lang w:val="es-EC" w:eastAsia="en-US"/>
        </w:rPr>
        <w:t>donde</w:t>
      </w:r>
      <w:r w:rsidRPr="003E6FEE">
        <w:rPr>
          <w:lang w:val="es-EC" w:eastAsia="en-US"/>
        </w:rPr>
        <w:t xml:space="preserve"> se lleva a cabo tanto la conectividad como el procesamiento y almacenamiento de la información. </w:t>
      </w:r>
      <w:r w:rsidRPr="00712282" w:rsidR="00712282">
        <w:rPr>
          <w:lang w:val="es-EC" w:eastAsia="en-US"/>
        </w:rPr>
        <w:t>En esta capa se ubica el servicio Hosting</w:t>
      </w:r>
      <w:r w:rsidRPr="003E6FEE">
        <w:rPr>
          <w:lang w:val="es-EC" w:eastAsia="en-US"/>
        </w:rPr>
        <w:t>, el cual se utiliza para</w:t>
      </w:r>
      <w:r w:rsidRPr="00712282" w:rsidR="00712282">
        <w:rPr>
          <w:lang w:val="es-EC" w:eastAsia="en-US"/>
        </w:rPr>
        <w:t xml:space="preserve"> enviar datos en tiempo real para ser almacenados en la base de datos Firebase</w:t>
      </w:r>
      <w:r w:rsidR="00712282">
        <w:rPr>
          <w:lang w:val="es-EC" w:eastAsia="en-US"/>
        </w:rPr>
        <w:t xml:space="preserve"> </w:t>
      </w:r>
      <w:r w:rsidRPr="00C77BE1" w:rsidR="00CB6248">
        <w:rPr>
          <w:lang w:val="es-EC" w:eastAsia="en-US"/>
        </w:rPr>
        <w:fldChar w:fldCharType="begin" w:fldLock="1"/>
      </w:r>
      <w:r w:rsidR="000353D1">
        <w:rPr>
          <w:lang w:val="es-EC" w:eastAsia="en-US"/>
        </w:rPr>
        <w:instrText>ADDIN CSL_CITATION {"citationItems":[{"id":"ITEM-1","itemData":{"abstract":"En el presente documento se detalla el desarrollo de la aplicación móvil de apuestas MyBets, para el sistema operativo Android. Este proyecto ha sido desarrollado como Trabajo Final del Grado de Ingeniería Informática en la Universitat Jaume I de Castellón, durante el curso 2016/2017. Mybets ha sido desarrollada durante la estancia en prácticas en Soluciones Cuatroochenta S.L., la empresa que ha propuesto la aplicación. La funcionalidad básica de la aplicación consiste en permitir a sus usuarios realizar apuestas sin coste y de diferentes tipos, entre las que destacan las de carácter deportivo, jugando contra otros usuarios ganando o perdiendo puntos. Para el backend de la aplicación se ha utilizado Firebase, tanto para la sincronización de datos en tiempo real, como para la autenticación de usuarios, el almacenamiento de archivos y el sistema de notificaciones. Para la gestión del proyecto se ha usado la metodología Scrum, incrementando la funcionalidad de la aplicación","author":[{"dropping-particle":"","family":"Castellote Garcia","given":"Marina","non-dropping-particle":"","parse-names":false,"suffix":""}],"container-title":"Universitat jaume l ","id":"ITEM-1","issue":"1","issued":{"date-parts":[["2017"]]},"page":"1-92","title":"Desarrollo de una aplicación android de apuestas utilizando firebase para la sincronización de datos","type":"article-journal"},"uris":["http://www.mendeley.com/documents/?uuid=0c4fe64d-95bc-4d97-9a19-61e77f016106"]}],"mendeley":{"formattedCitation":"[46]","plainTextFormattedCitation":"[46]","previouslyFormattedCitation":"[46]"},"properties":{"noteIndex":0},"schema":"https://github.com/citation-style-language/schema/raw/master/csl-citation.json"}</w:instrText>
      </w:r>
      <w:r w:rsidRPr="00C77BE1" w:rsidR="00CB6248">
        <w:rPr>
          <w:lang w:val="es-EC" w:eastAsia="en-US"/>
        </w:rPr>
        <w:fldChar w:fldCharType="separate"/>
      </w:r>
      <w:r w:rsidRPr="00940364" w:rsidR="00940364">
        <w:rPr>
          <w:noProof/>
          <w:lang w:val="es-EC" w:eastAsia="en-US"/>
        </w:rPr>
        <w:t>[46]</w:t>
      </w:r>
      <w:r w:rsidRPr="00C77BE1" w:rsidR="00CB6248">
        <w:rPr>
          <w:lang w:val="es-EC" w:eastAsia="en-US"/>
        </w:rPr>
        <w:fldChar w:fldCharType="end"/>
      </w:r>
      <w:r w:rsidRPr="00C77BE1" w:rsidR="0048240F">
        <w:rPr>
          <w:noProof/>
          <w:lang w:val="es-EC"/>
        </w:rPr>
        <w:t xml:space="preserve"> </w:t>
      </w:r>
      <w:r w:rsidRPr="00C77BE1" w:rsidR="00712282">
        <w:rPr>
          <w:lang w:val="es-EC" w:eastAsia="en-US"/>
        </w:rPr>
        <w:t>y visualizados en ambas aplicaciones (web y móvil</w:t>
      </w:r>
      <w:r w:rsidRPr="00C77BE1" w:rsidR="004E424E">
        <w:rPr>
          <w:lang w:val="es-EC" w:eastAsia="en-US"/>
        </w:rPr>
        <w:t>).</w:t>
      </w:r>
      <w:r w:rsidRPr="00C77BE1" w:rsidR="004F7491">
        <w:rPr>
          <w:lang w:val="es-EC" w:eastAsia="en-US"/>
        </w:rPr>
        <w:t xml:space="preserve"> </w:t>
      </w:r>
      <w:r w:rsidRPr="003E6FEE" w:rsidR="004F7491">
        <w:rPr>
          <w:lang w:val="es-EC" w:eastAsia="en-US"/>
        </w:rPr>
        <w:t xml:space="preserve">La capa </w:t>
      </w:r>
      <w:r w:rsidR="004F7491">
        <w:rPr>
          <w:lang w:val="es-EC" w:eastAsia="en-US"/>
        </w:rPr>
        <w:t>de Aplicación</w:t>
      </w:r>
      <w:r w:rsidRPr="003E6FEE" w:rsidR="004F7491">
        <w:rPr>
          <w:lang w:val="es-EC" w:eastAsia="en-US"/>
        </w:rPr>
        <w:t xml:space="preserve"> es la capa </w:t>
      </w:r>
      <w:r w:rsidRPr="004E424E" w:rsidR="004F7491">
        <w:rPr>
          <w:lang w:val="es-EC" w:eastAsia="en-US"/>
        </w:rPr>
        <w:t xml:space="preserve">que permite la </w:t>
      </w:r>
      <w:r w:rsidRPr="003E6FEE" w:rsidR="004F7491">
        <w:rPr>
          <w:lang w:val="es-EC" w:eastAsia="en-US"/>
        </w:rPr>
        <w:t xml:space="preserve">interacción del usuario, </w:t>
      </w:r>
      <w:r w:rsidRPr="004E424E" w:rsidR="004F7491">
        <w:rPr>
          <w:lang w:val="es-EC" w:eastAsia="en-US"/>
        </w:rPr>
        <w:t>la cual se compone</w:t>
      </w:r>
      <w:r w:rsidRPr="003E6FEE" w:rsidR="004F7491">
        <w:rPr>
          <w:lang w:val="es-EC" w:eastAsia="en-US"/>
        </w:rPr>
        <w:t xml:space="preserve"> de dos aplicaciones (web y móvil) a través de las cuales los usuarios </w:t>
      </w:r>
      <w:r w:rsidRPr="004E424E" w:rsidR="004F7491">
        <w:rPr>
          <w:lang w:val="es-EC" w:eastAsia="en-US"/>
        </w:rPr>
        <w:t>pueden</w:t>
      </w:r>
      <w:r w:rsidRPr="003E6FEE" w:rsidR="004F7491">
        <w:rPr>
          <w:lang w:val="es-EC" w:eastAsia="en-US"/>
        </w:rPr>
        <w:t xml:space="preserve"> interactuar con el sistema</w:t>
      </w:r>
      <w:r w:rsidR="004F7491">
        <w:rPr>
          <w:lang w:val="es-EC" w:eastAsia="en-US"/>
        </w:rPr>
        <w:t>.</w:t>
      </w:r>
    </w:p>
    <w:p w:rsidR="00842079" w:rsidP="00E9627E" w:rsidRDefault="00842079" w14:paraId="60B7BCFD" w14:textId="77777777">
      <w:pPr>
        <w:rPr>
          <w:lang w:val="es-EC" w:eastAsia="en-US"/>
        </w:rPr>
      </w:pPr>
    </w:p>
    <w:p w:rsidR="00B30A3F" w:rsidP="00B30A3F" w:rsidRDefault="00035A4E" w14:paraId="04A2FB5D" w14:textId="77777777">
      <w:pPr>
        <w:keepNext/>
        <w:jc w:val="center"/>
      </w:pPr>
      <w:r>
        <w:rPr>
          <w:noProof/>
          <w:lang w:val="es-EC" w:eastAsia="en-US"/>
        </w:rPr>
        <w:drawing>
          <wp:inline distT="0" distB="0" distL="0" distR="0" wp14:anchorId="0383AF98" wp14:editId="57EDBF78">
            <wp:extent cx="2833200" cy="1702800"/>
            <wp:effectExtent l="0" t="0" r="571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33200" cy="1702800"/>
                    </a:xfrm>
                    <a:prstGeom prst="rect">
                      <a:avLst/>
                    </a:prstGeom>
                    <a:noFill/>
                    <a:ln>
                      <a:noFill/>
                    </a:ln>
                  </pic:spPr>
                </pic:pic>
              </a:graphicData>
            </a:graphic>
          </wp:inline>
        </w:drawing>
      </w:r>
    </w:p>
    <w:p w:rsidRPr="00B30A3F" w:rsidR="005260D9" w:rsidP="00B30A3F" w:rsidRDefault="00B30A3F" w14:paraId="6C3F1907" w14:textId="40B72BFC">
      <w:pPr>
        <w:pStyle w:val="Caption"/>
        <w:jc w:val="center"/>
        <w:rPr>
          <w:b/>
          <w:i w:val="0"/>
          <w:color w:val="auto"/>
          <w:szCs w:val="20"/>
          <w:lang w:eastAsia="es-ES"/>
        </w:rPr>
      </w:pPr>
      <w:r w:rsidRPr="00B30A3F">
        <w:rPr>
          <w:b/>
          <w:i w:val="0"/>
          <w:iCs w:val="0"/>
          <w:color w:val="auto"/>
          <w:szCs w:val="20"/>
          <w:lang w:eastAsia="es-ES"/>
        </w:rPr>
        <w:t xml:space="preserve">Fig. </w:t>
      </w:r>
      <w:r w:rsidRPr="00B30A3F">
        <w:rPr>
          <w:b/>
          <w:i w:val="0"/>
          <w:iCs w:val="0"/>
          <w:color w:val="auto"/>
          <w:szCs w:val="20"/>
          <w:lang w:eastAsia="es-ES"/>
        </w:rPr>
        <w:fldChar w:fldCharType="begin"/>
      </w:r>
      <w:r w:rsidRPr="00B30A3F">
        <w:rPr>
          <w:b/>
          <w:i w:val="0"/>
          <w:iCs w:val="0"/>
          <w:color w:val="auto"/>
          <w:szCs w:val="20"/>
          <w:lang w:eastAsia="es-ES"/>
        </w:rPr>
        <w:instrText xml:space="preserve"> SEQ Fig. \* ARABIC </w:instrText>
      </w:r>
      <w:r w:rsidRPr="00B30A3F">
        <w:rPr>
          <w:b/>
          <w:i w:val="0"/>
          <w:iCs w:val="0"/>
          <w:color w:val="auto"/>
          <w:szCs w:val="20"/>
          <w:lang w:eastAsia="es-ES"/>
        </w:rPr>
        <w:fldChar w:fldCharType="separate"/>
      </w:r>
      <w:r>
        <w:rPr>
          <w:b/>
          <w:i w:val="0"/>
          <w:iCs w:val="0"/>
          <w:noProof/>
          <w:color w:val="auto"/>
          <w:szCs w:val="20"/>
          <w:lang w:eastAsia="es-ES"/>
        </w:rPr>
        <w:t>2</w:t>
      </w:r>
      <w:r w:rsidRPr="00B30A3F">
        <w:rPr>
          <w:b/>
          <w:i w:val="0"/>
          <w:iCs w:val="0"/>
          <w:color w:val="auto"/>
          <w:szCs w:val="20"/>
          <w:lang w:eastAsia="es-ES"/>
        </w:rPr>
        <w:fldChar w:fldCharType="end"/>
      </w:r>
      <w:r w:rsidRPr="00B30A3F">
        <w:rPr>
          <w:b/>
          <w:i w:val="0"/>
          <w:iCs w:val="0"/>
          <w:color w:val="auto"/>
          <w:szCs w:val="20"/>
          <w:lang w:eastAsia="es-ES"/>
        </w:rPr>
        <w:t xml:space="preserve">. </w:t>
      </w:r>
      <w:r w:rsidRPr="00B30A3F">
        <w:rPr>
          <w:bCs/>
          <w:i w:val="0"/>
          <w:iCs w:val="0"/>
          <w:color w:val="auto"/>
          <w:szCs w:val="20"/>
          <w:lang w:eastAsia="es-ES"/>
        </w:rPr>
        <w:t xml:space="preserve">Arquitectura del sistema HydroGrow </w:t>
      </w:r>
      <w:r w:rsidRPr="00B30A3F">
        <w:rPr>
          <w:bCs/>
          <w:i w:val="0"/>
          <w:iCs w:val="0"/>
          <w:color w:val="auto"/>
        </w:rPr>
        <w:fldChar w:fldCharType="begin" w:fldLock="1"/>
      </w:r>
      <w:r w:rsidR="000353D1">
        <w:rPr>
          <w:bCs/>
          <w:i w:val="0"/>
          <w:iCs w:val="0"/>
          <w:color w:val="auto"/>
        </w:rPr>
        <w:instrText>ADDIN CSL_CITATION {"citationItems":[{"id":"ITEM-1","itemData":{"DOI":"10.3390/electronics12030608","ISSN":"2079-9292","abstract":"Good health and well-being are primary goals within the list of Sustainable Development Goals (SDGs) proposed by the United Nations (UN) in 2015. New technologies, such as Internet of Things (IoT) and Cloud Computing, can aid to achieve that goal by enabling people to improve their lifestyles and have a more healthy and comfortable life. Pollution monitoring is especially important in order to avoid exposure to fine particles and to control the impact of human activity on the natural environment. Some of the sources of hazardous gas emissions can be found indoors. For instance, carbon monoxide (CO), which is considered a silent killer because it can cause death, is emitted by water heaters and heaters that rely on fossil fuels. Existing solutions for indoor pollution monitoring suffer from some drawbacks that make their implementation impossible for households with limited financial resources. This paper presents the development of IdeAir, a low-cost IoT-based air quality monitoring system that aims to reduce the disadvantages of existing systems. IdeAir was designed as a proof of concept to capture and determine the concentrations of harmful gases in indoor environments and, depending on their concentration levels, issue alarms and notifications, turn on the fan, and/or open the door. It has been developed following the Test-Driven Development Methodology for IoT-based Systems (TDDM4IoTS), which, together with the tool (based on this methodology) used for the automation of the development of IoT-based systems, has facilitated the work of the developers. Preliminary results on the functioning of IdeAir show a high level of acceptance by potential users.","author":[{"dropping-particle":"","family":"Guerrero-Ulloa","given":"Gleiston","non-dropping-particle":"","parse-names":false,"suffix":""},{"dropping-particle":"","family":"Andrango-Catota","given":"Alex","non-dropping-particle":"","parse-names":false,"suffix":""},{"dropping-particle":"","family":"Abad-Alay","given":"Martín","non-dropping-particle":"","parse-names":false,"suffix":""},{"dropping-particle":"","family":"Hornos","given":"Miguel J","non-dropping-particle":"","parse-names":false,"suffix":""},{"dropping-particle":"","family":"Rodríguez-Domínguez","given":"Carlos","non-dropping-particle":"","parse-names":false,"suffix":""}],"container-title":"Electronics","id":"ITEM-1","issue":"3","issued":{"date-parts":[["2023"]]},"title":"Development and Assessment of an Indoor Air Quality Control IoT-Based System","type":"article-journal","volume":"12"},"uris":["http://www.mendeley.com/documents/?uuid=35d10eb4-e36d-46e1-af75-0a350a4e4ba6"]}],"mendeley":{"formattedCitation":"[49]","plainTextFormattedCitation":"[49]","previouslyFormattedCitation":"[49]"},"properties":{"noteIndex":0},"schema":"https://github.com/citation-style-language/schema/raw/master/csl-citation.json"}</w:instrText>
      </w:r>
      <w:r w:rsidRPr="00B30A3F">
        <w:rPr>
          <w:bCs/>
          <w:i w:val="0"/>
          <w:iCs w:val="0"/>
          <w:color w:val="auto"/>
        </w:rPr>
        <w:fldChar w:fldCharType="separate"/>
      </w:r>
      <w:r w:rsidRPr="00940364" w:rsidR="00940364">
        <w:rPr>
          <w:bCs/>
          <w:i w:val="0"/>
          <w:iCs w:val="0"/>
          <w:noProof/>
          <w:color w:val="auto"/>
        </w:rPr>
        <w:t>[49]</w:t>
      </w:r>
      <w:r w:rsidRPr="00B30A3F">
        <w:rPr>
          <w:bCs/>
          <w:i w:val="0"/>
          <w:iCs w:val="0"/>
          <w:color w:val="auto"/>
        </w:rPr>
        <w:fldChar w:fldCharType="end"/>
      </w:r>
    </w:p>
    <w:p w:rsidRPr="0034129F" w:rsidR="006B0444" w:rsidP="00E9627E" w:rsidRDefault="006B0444" w14:paraId="289BE0EC" w14:textId="4749640B">
      <w:pPr>
        <w:rPr>
          <w:lang w:val="es-EC" w:eastAsia="en-US"/>
        </w:rPr>
      </w:pPr>
      <w:r>
        <w:rPr>
          <w:lang w:val="es-EC" w:eastAsia="en-US"/>
        </w:rPr>
        <w:t xml:space="preserve">En la </w:t>
      </w:r>
      <w:r w:rsidRPr="00C77BE1">
        <w:rPr>
          <w:lang w:val="es-EC" w:eastAsia="en-US"/>
        </w:rPr>
        <w:t>Fig</w:t>
      </w:r>
      <w:r w:rsidR="00B30A3F">
        <w:rPr>
          <w:lang w:val="es-EC" w:eastAsia="en-US"/>
        </w:rPr>
        <w:t>.</w:t>
      </w:r>
      <w:r>
        <w:rPr>
          <w:lang w:val="es-EC" w:eastAsia="en-US"/>
        </w:rPr>
        <w:t xml:space="preserve"> 2 se </w:t>
      </w:r>
      <w:r w:rsidR="00D42FCD">
        <w:rPr>
          <w:lang w:val="es-EC" w:eastAsia="en-US"/>
        </w:rPr>
        <w:t xml:space="preserve">mostró </w:t>
      </w:r>
      <w:r w:rsidR="000351D9">
        <w:rPr>
          <w:lang w:val="es-EC" w:eastAsia="en-US"/>
        </w:rPr>
        <w:t xml:space="preserve">de manera gráfica </w:t>
      </w:r>
      <w:r w:rsidR="00212BFC">
        <w:rPr>
          <w:lang w:val="es-EC" w:eastAsia="en-US"/>
        </w:rPr>
        <w:t xml:space="preserve">la representación </w:t>
      </w:r>
      <w:r w:rsidR="00277159">
        <w:rPr>
          <w:lang w:val="es-EC" w:eastAsia="en-US"/>
        </w:rPr>
        <w:t>de la arquitectura IoT del presente trabajo</w:t>
      </w:r>
      <w:r w:rsidR="007813C5">
        <w:rPr>
          <w:lang w:val="es-EC" w:eastAsia="en-US"/>
        </w:rPr>
        <w:t xml:space="preserve">, </w:t>
      </w:r>
      <w:r w:rsidR="003E3075">
        <w:rPr>
          <w:lang w:val="es-EC" w:eastAsia="en-US"/>
        </w:rPr>
        <w:t xml:space="preserve">en donde </w:t>
      </w:r>
      <w:r w:rsidR="00AA7F2A">
        <w:rPr>
          <w:lang w:val="es-EC" w:eastAsia="en-US"/>
        </w:rPr>
        <w:t xml:space="preserve">la </w:t>
      </w:r>
      <w:r w:rsidRPr="00D5747B" w:rsidR="003E3075">
        <w:rPr>
          <w:lang w:val="es-EC" w:eastAsia="en-US"/>
        </w:rPr>
        <w:t xml:space="preserve">información </w:t>
      </w:r>
      <w:r w:rsidRPr="006D41A3" w:rsidR="00AA7F2A">
        <w:rPr>
          <w:lang w:val="es-EC" w:eastAsia="en-US"/>
        </w:rPr>
        <w:t>recopila</w:t>
      </w:r>
      <w:r w:rsidR="00AA7F2A">
        <w:rPr>
          <w:lang w:val="es-EC" w:eastAsia="en-US"/>
        </w:rPr>
        <w:t>da por</w:t>
      </w:r>
      <w:r w:rsidRPr="006D41A3" w:rsidR="003E3075">
        <w:rPr>
          <w:lang w:val="es-EC" w:eastAsia="en-US"/>
        </w:rPr>
        <w:t xml:space="preserve"> los sensores</w:t>
      </w:r>
      <w:r w:rsidR="00AA7F2A">
        <w:rPr>
          <w:lang w:val="es-EC" w:eastAsia="en-US"/>
        </w:rPr>
        <w:t xml:space="preserve"> será presentada en la aplicación web y móvil</w:t>
      </w:r>
      <w:r w:rsidR="00D83E0F">
        <w:rPr>
          <w:lang w:val="es-EC" w:eastAsia="en-US"/>
        </w:rPr>
        <w:t xml:space="preserve">, para lograr tal objetivo es necesario </w:t>
      </w:r>
      <w:r w:rsidR="009D2130">
        <w:rPr>
          <w:lang w:val="es-EC" w:eastAsia="en-US"/>
        </w:rPr>
        <w:t>especificar la integración</w:t>
      </w:r>
      <w:r w:rsidR="00D83E0F">
        <w:rPr>
          <w:lang w:val="es-EC" w:eastAsia="en-US"/>
        </w:rPr>
        <w:t xml:space="preserve"> de las tecnologías </w:t>
      </w:r>
      <w:r w:rsidR="009D2130">
        <w:rPr>
          <w:lang w:val="es-EC" w:eastAsia="en-US"/>
        </w:rPr>
        <w:t xml:space="preserve">que se va </w:t>
      </w:r>
      <w:r w:rsidR="00D83E0F">
        <w:rPr>
          <w:lang w:val="es-EC" w:eastAsia="en-US"/>
        </w:rPr>
        <w:t>a usar.</w:t>
      </w:r>
    </w:p>
    <w:p w:rsidR="003B1E98" w:rsidP="00E9627E" w:rsidRDefault="00102F45" w14:paraId="164E0D02" w14:textId="47C40EBE">
      <w:pPr>
        <w:rPr>
          <w:lang w:val="es-EC"/>
        </w:rPr>
      </w:pPr>
      <w:r>
        <w:rPr>
          <w:lang w:val="es-EC" w:eastAsia="en-US"/>
        </w:rPr>
        <w:t>E</w:t>
      </w:r>
      <w:r w:rsidR="0036231E">
        <w:rPr>
          <w:lang w:val="es-EC" w:eastAsia="en-US"/>
        </w:rPr>
        <w:t>l</w:t>
      </w:r>
      <w:r w:rsidR="006376FF">
        <w:rPr>
          <w:lang w:val="es-EC" w:eastAsia="en-US"/>
        </w:rPr>
        <w:t xml:space="preserve"> diseño </w:t>
      </w:r>
      <w:r w:rsidRPr="00BD333B" w:rsidR="00BD333B">
        <w:rPr>
          <w:lang w:val="es-EC" w:eastAsia="en-US"/>
        </w:rPr>
        <w:t xml:space="preserve">del </w:t>
      </w:r>
      <w:r w:rsidR="006376FF">
        <w:rPr>
          <w:lang w:val="es-EC" w:eastAsia="en-US"/>
        </w:rPr>
        <w:t xml:space="preserve">dispositivo </w:t>
      </w:r>
      <w:r w:rsidR="0036231E">
        <w:rPr>
          <w:lang w:val="es-EC" w:eastAsia="en-US"/>
        </w:rPr>
        <w:t xml:space="preserve">se presenta en </w:t>
      </w:r>
      <w:r>
        <w:rPr>
          <w:lang w:val="es-EC" w:eastAsia="en-US"/>
        </w:rPr>
        <w:t xml:space="preserve">la </w:t>
      </w:r>
      <w:r w:rsidRPr="00C77BE1">
        <w:rPr>
          <w:lang w:val="es-EC" w:eastAsia="en-US"/>
        </w:rPr>
        <w:t>Fig</w:t>
      </w:r>
      <w:r w:rsidR="00B30A3F">
        <w:rPr>
          <w:lang w:val="es-EC" w:eastAsia="en-US"/>
        </w:rPr>
        <w:t>.</w:t>
      </w:r>
      <w:r w:rsidRPr="00DF27E1">
        <w:rPr>
          <w:lang w:val="es-EC" w:eastAsia="en-US"/>
        </w:rPr>
        <w:t xml:space="preserve"> 3</w:t>
      </w:r>
      <w:r w:rsidR="0036231E">
        <w:rPr>
          <w:lang w:val="es-EC" w:eastAsia="en-US"/>
        </w:rPr>
        <w:t>,</w:t>
      </w:r>
      <w:r w:rsidRPr="00BD333B" w:rsidR="00BD333B">
        <w:rPr>
          <w:lang w:val="es-EC" w:eastAsia="en-US"/>
        </w:rPr>
        <w:t xml:space="preserve"> </w:t>
      </w:r>
      <w:r w:rsidR="00D85506">
        <w:rPr>
          <w:lang w:val="es-EC" w:eastAsia="en-US"/>
        </w:rPr>
        <w:t xml:space="preserve">este diseño </w:t>
      </w:r>
      <w:r w:rsidRPr="00BD333B" w:rsidR="00BD333B">
        <w:rPr>
          <w:lang w:val="es-EC" w:eastAsia="en-US"/>
        </w:rPr>
        <w:t>permitirá detectar varios</w:t>
      </w:r>
      <w:r w:rsidR="00E9491B">
        <w:rPr>
          <w:lang w:val="es-EC" w:eastAsia="en-US"/>
        </w:rPr>
        <w:t xml:space="preserve"> datos como la temperatura del agua, CO</w:t>
      </w:r>
      <w:r w:rsidRPr="00BD333B" w:rsidR="00E9491B">
        <w:rPr>
          <w:lang w:val="es-EC" w:eastAsia="en-US"/>
        </w:rPr>
        <w:t>2</w:t>
      </w:r>
      <w:r w:rsidR="00E9491B">
        <w:rPr>
          <w:lang w:val="es-EC" w:eastAsia="en-US"/>
        </w:rPr>
        <w:t xml:space="preserve"> del ambiente, intensidad de la luz</w:t>
      </w:r>
      <w:r w:rsidR="006A72DF">
        <w:rPr>
          <w:lang w:val="es-EC" w:eastAsia="en-US"/>
        </w:rPr>
        <w:t xml:space="preserve"> y</w:t>
      </w:r>
      <w:r w:rsidR="0090397A">
        <w:rPr>
          <w:lang w:val="es-EC" w:eastAsia="en-US"/>
        </w:rPr>
        <w:t xml:space="preserve"> p</w:t>
      </w:r>
      <w:r w:rsidR="00CD592D">
        <w:rPr>
          <w:lang w:val="es-EC" w:eastAsia="en-US"/>
        </w:rPr>
        <w:t>H</w:t>
      </w:r>
      <w:r w:rsidR="00F6220D">
        <w:rPr>
          <w:lang w:val="es-EC" w:eastAsia="en-US"/>
        </w:rPr>
        <w:t xml:space="preserve"> para </w:t>
      </w:r>
      <w:r w:rsidR="00AA7BB3">
        <w:rPr>
          <w:lang w:val="es-EC" w:eastAsia="en-US"/>
        </w:rPr>
        <w:t xml:space="preserve">cultivar </w:t>
      </w:r>
      <w:r w:rsidR="007062AC">
        <w:rPr>
          <w:lang w:val="es-EC" w:eastAsia="en-US"/>
        </w:rPr>
        <w:t>cultivos</w:t>
      </w:r>
      <w:r w:rsidR="00D835D9">
        <w:rPr>
          <w:lang w:val="es-EC" w:eastAsia="en-US"/>
        </w:rPr>
        <w:t xml:space="preserve"> </w:t>
      </w:r>
      <w:r w:rsidR="00843EDF">
        <w:rPr>
          <w:lang w:val="es-EC" w:eastAsia="en-US"/>
        </w:rPr>
        <w:t>hidropónicos</w:t>
      </w:r>
      <w:r w:rsidRPr="00BD333B" w:rsidR="00BD333B">
        <w:rPr>
          <w:lang w:val="es-EC" w:eastAsia="en-US"/>
        </w:rPr>
        <w:t xml:space="preserve"> de manera adecuada.</w:t>
      </w:r>
      <w:r w:rsidR="007C21FA">
        <w:rPr>
          <w:lang w:val="es-EC" w:eastAsia="en-US"/>
        </w:rPr>
        <w:t xml:space="preserve"> Este esquema se ha desarrollado </w:t>
      </w:r>
      <w:r w:rsidR="00A167ED">
        <w:rPr>
          <w:lang w:val="es-EC" w:eastAsia="en-US"/>
        </w:rPr>
        <w:t xml:space="preserve">utilizando la herramienta </w:t>
      </w:r>
      <w:r w:rsidRPr="00BD333B" w:rsidR="00BD333B">
        <w:rPr>
          <w:lang w:val="es-EC" w:eastAsia="en-US"/>
        </w:rPr>
        <w:t>TDDT4IoTS. Los</w:t>
      </w:r>
      <w:r w:rsidR="00805226">
        <w:rPr>
          <w:lang w:val="es-EC" w:eastAsia="en-US"/>
        </w:rPr>
        <w:t xml:space="preserve"> componentes</w:t>
      </w:r>
      <w:r w:rsidR="000E1CBF">
        <w:rPr>
          <w:lang w:val="es-EC" w:eastAsia="en-US"/>
        </w:rPr>
        <w:t xml:space="preserve"> </w:t>
      </w:r>
      <w:r w:rsidRPr="00BD333B" w:rsidR="00BD333B">
        <w:rPr>
          <w:lang w:val="es-EC" w:eastAsia="en-US"/>
        </w:rPr>
        <w:t>utilizados son:</w:t>
      </w:r>
      <w:r w:rsidR="0090397A">
        <w:rPr>
          <w:lang w:val="es-EC" w:eastAsia="en-US"/>
        </w:rPr>
        <w:t xml:space="preserve"> (</w:t>
      </w:r>
      <w:r w:rsidR="007E3A12">
        <w:rPr>
          <w:lang w:val="es-EC" w:eastAsia="en-US"/>
        </w:rPr>
        <w:t>a</w:t>
      </w:r>
      <w:r w:rsidR="0090397A">
        <w:rPr>
          <w:lang w:val="es-EC" w:eastAsia="en-US"/>
        </w:rPr>
        <w:t>)</w:t>
      </w:r>
      <w:r w:rsidR="00B41D8A">
        <w:rPr>
          <w:lang w:val="es-EC" w:eastAsia="en-US"/>
        </w:rPr>
        <w:t xml:space="preserve"> </w:t>
      </w:r>
      <w:r w:rsidR="00BE4847">
        <w:rPr>
          <w:sz w:val="18"/>
          <w:szCs w:val="18"/>
          <w:lang w:val="es-EC"/>
        </w:rPr>
        <w:t xml:space="preserve">NodeMCU </w:t>
      </w:r>
      <w:r w:rsidRPr="004F354D" w:rsidR="00BE4847">
        <w:rPr>
          <w:sz w:val="18"/>
          <w:szCs w:val="18"/>
          <w:lang w:val="es-EC"/>
        </w:rPr>
        <w:t>ESP8266</w:t>
      </w:r>
      <w:r w:rsidR="00BE4847">
        <w:rPr>
          <w:sz w:val="18"/>
          <w:szCs w:val="18"/>
          <w:lang w:val="es-EC"/>
        </w:rPr>
        <w:t xml:space="preserve"> V3</w:t>
      </w:r>
      <w:r w:rsidR="00FD0BA1">
        <w:rPr>
          <w:lang w:val="es-EC" w:eastAsia="en-US"/>
        </w:rPr>
        <w:t>,</w:t>
      </w:r>
      <w:r w:rsidR="00584D82">
        <w:rPr>
          <w:lang w:val="es-EC" w:eastAsia="en-US"/>
        </w:rPr>
        <w:t xml:space="preserve"> servirá </w:t>
      </w:r>
      <w:r w:rsidRPr="00BD333B" w:rsidR="00BD333B">
        <w:rPr>
          <w:lang w:val="es-EC" w:eastAsia="en-US"/>
        </w:rPr>
        <w:t xml:space="preserve">para </w:t>
      </w:r>
      <w:r w:rsidRPr="00BD333B" w:rsidR="005569C3">
        <w:rPr>
          <w:lang w:val="es-EC" w:eastAsia="en-US"/>
        </w:rPr>
        <w:t>realizar</w:t>
      </w:r>
      <w:r w:rsidR="005569C3">
        <w:rPr>
          <w:lang w:val="es-EC"/>
        </w:rPr>
        <w:t xml:space="preserve"> comandos, conect</w:t>
      </w:r>
      <w:r w:rsidR="00B41D8A">
        <w:rPr>
          <w:lang w:val="es-EC"/>
        </w:rPr>
        <w:t xml:space="preserve">ar el dispositivo </w:t>
      </w:r>
      <w:r w:rsidRPr="00BD333B" w:rsidR="005569C3">
        <w:rPr>
          <w:lang w:val="es-EC" w:eastAsia="en-US"/>
        </w:rPr>
        <w:t>a Internet</w:t>
      </w:r>
      <w:r w:rsidR="005569C3">
        <w:rPr>
          <w:lang w:val="es-EC"/>
        </w:rPr>
        <w:t xml:space="preserve"> </w:t>
      </w:r>
      <w:r w:rsidR="00B41D8A">
        <w:rPr>
          <w:lang w:val="es-EC"/>
        </w:rPr>
        <w:t xml:space="preserve">y </w:t>
      </w:r>
      <w:r w:rsidR="00CE3132">
        <w:rPr>
          <w:lang w:val="es-EC"/>
        </w:rPr>
        <w:t>obtener</w:t>
      </w:r>
      <w:r w:rsidR="00C633EA">
        <w:rPr>
          <w:lang w:val="es-EC"/>
        </w:rPr>
        <w:t xml:space="preserve"> los</w:t>
      </w:r>
      <w:r w:rsidR="00CE3132">
        <w:rPr>
          <w:lang w:val="es-EC"/>
        </w:rPr>
        <w:t xml:space="preserve"> datos de los sensores </w:t>
      </w:r>
      <w:r w:rsidR="00584D82">
        <w:rPr>
          <w:lang w:val="es-EC"/>
        </w:rPr>
        <w:t>de temperatura del agua</w:t>
      </w:r>
      <w:r w:rsidRPr="00EB5D6F" w:rsidR="00EB5D6F">
        <w:t xml:space="preserve"> </w:t>
      </w:r>
      <w:r w:rsidRPr="00EB5D6F" w:rsidR="00EB5D6F">
        <w:rPr>
          <w:lang w:val="es-EC"/>
        </w:rPr>
        <w:t>DS18B20</w:t>
      </w:r>
      <w:r w:rsidR="00EE2418">
        <w:rPr>
          <w:lang w:val="es-EC"/>
        </w:rPr>
        <w:t>,</w:t>
      </w:r>
      <w:r w:rsidR="00584D82">
        <w:rPr>
          <w:lang w:val="es-EC"/>
        </w:rPr>
        <w:t xml:space="preserve"> </w:t>
      </w:r>
      <w:r w:rsidR="00124232">
        <w:rPr>
          <w:lang w:val="es-EC"/>
        </w:rPr>
        <w:t>s</w:t>
      </w:r>
      <w:r w:rsidR="00584D82">
        <w:rPr>
          <w:lang w:val="es-EC"/>
        </w:rPr>
        <w:t>ensor de gas</w:t>
      </w:r>
      <w:r w:rsidR="00EE2418">
        <w:rPr>
          <w:lang w:val="es-EC"/>
        </w:rPr>
        <w:t xml:space="preserve"> MQ-135</w:t>
      </w:r>
      <w:r w:rsidR="00FD0A9A">
        <w:rPr>
          <w:lang w:val="es-EC"/>
        </w:rPr>
        <w:t xml:space="preserve">, </w:t>
      </w:r>
      <w:r w:rsidR="00124232">
        <w:rPr>
          <w:lang w:val="es-EC"/>
        </w:rPr>
        <w:t>s</w:t>
      </w:r>
      <w:r w:rsidR="00FD0A9A">
        <w:rPr>
          <w:lang w:val="es-EC"/>
        </w:rPr>
        <w:t>ensor de luz</w:t>
      </w:r>
      <w:r w:rsidR="00EB5D6F">
        <w:rPr>
          <w:lang w:val="es-EC"/>
        </w:rPr>
        <w:t xml:space="preserve"> </w:t>
      </w:r>
      <w:r w:rsidR="000816D7">
        <w:rPr>
          <w:lang w:val="es-EC"/>
        </w:rPr>
        <w:t>y</w:t>
      </w:r>
      <w:r w:rsidR="00EB5D6F">
        <w:rPr>
          <w:lang w:val="es-EC"/>
        </w:rPr>
        <w:t xml:space="preserve"> </w:t>
      </w:r>
      <w:r w:rsidR="000816D7">
        <w:rPr>
          <w:lang w:val="es-EC"/>
        </w:rPr>
        <w:t>sensor de pH</w:t>
      </w:r>
      <w:r w:rsidR="00624875">
        <w:rPr>
          <w:lang w:val="es-EC" w:eastAsia="en-US"/>
        </w:rPr>
        <w:t xml:space="preserve">; </w:t>
      </w:r>
      <w:r w:rsidR="00B41D8A">
        <w:rPr>
          <w:lang w:val="es-EC" w:eastAsia="en-US"/>
        </w:rPr>
        <w:t>(</w:t>
      </w:r>
      <w:r w:rsidR="002D5EDB">
        <w:rPr>
          <w:lang w:val="es-EC" w:eastAsia="en-US"/>
        </w:rPr>
        <w:t>b</w:t>
      </w:r>
      <w:r w:rsidR="00B41D8A">
        <w:rPr>
          <w:lang w:val="es-EC" w:eastAsia="en-US"/>
        </w:rPr>
        <w:t>) S</w:t>
      </w:r>
      <w:r w:rsidR="003C280B">
        <w:rPr>
          <w:lang w:val="es-EC"/>
        </w:rPr>
        <w:t>ensor de temperatura</w:t>
      </w:r>
      <w:r w:rsidR="00EB5D6F">
        <w:rPr>
          <w:lang w:val="es-EC"/>
        </w:rPr>
        <w:t xml:space="preserve"> de agua</w:t>
      </w:r>
      <w:r w:rsidR="003C280B">
        <w:rPr>
          <w:lang w:val="es-EC"/>
        </w:rPr>
        <w:t xml:space="preserve"> </w:t>
      </w:r>
      <w:r w:rsidR="00992336">
        <w:rPr>
          <w:lang w:val="es-EC"/>
        </w:rPr>
        <w:t>DS18B20</w:t>
      </w:r>
      <w:r w:rsidR="00FD0BA1">
        <w:rPr>
          <w:lang w:val="es-EC"/>
        </w:rPr>
        <w:t>,</w:t>
      </w:r>
      <w:r w:rsidR="009B7410">
        <w:rPr>
          <w:lang w:val="es-EC"/>
        </w:rPr>
        <w:t xml:space="preserve"> </w:t>
      </w:r>
      <w:r w:rsidR="00D23F43">
        <w:rPr>
          <w:lang w:val="es-EC"/>
        </w:rPr>
        <w:t>se usar</w:t>
      </w:r>
      <w:r w:rsidR="00EB5D6F">
        <w:rPr>
          <w:lang w:val="es-EC"/>
        </w:rPr>
        <w:t>á</w:t>
      </w:r>
      <w:r w:rsidR="009B7410">
        <w:rPr>
          <w:lang w:val="es-EC"/>
        </w:rPr>
        <w:t xml:space="preserve"> para </w:t>
      </w:r>
      <w:r w:rsidRPr="00BD333B" w:rsidR="00BD333B">
        <w:rPr>
          <w:lang w:val="es-EC" w:eastAsia="en-US"/>
        </w:rPr>
        <w:t>medir</w:t>
      </w:r>
      <w:r w:rsidR="009B7410">
        <w:rPr>
          <w:lang w:val="es-EC"/>
        </w:rPr>
        <w:t xml:space="preserve"> la temperatura del agua</w:t>
      </w:r>
      <w:r w:rsidRPr="00BD333B" w:rsidR="00BD333B">
        <w:rPr>
          <w:lang w:val="es-EC" w:eastAsia="en-US"/>
        </w:rPr>
        <w:t>;</w:t>
      </w:r>
      <w:r w:rsidR="003C280B">
        <w:rPr>
          <w:lang w:val="es-EC"/>
        </w:rPr>
        <w:t xml:space="preserve"> </w:t>
      </w:r>
      <w:r w:rsidR="00E951CF">
        <w:rPr>
          <w:lang w:val="es-EC"/>
        </w:rPr>
        <w:t>(</w:t>
      </w:r>
      <w:r w:rsidR="000C4222">
        <w:rPr>
          <w:lang w:val="es-EC"/>
        </w:rPr>
        <w:t>c</w:t>
      </w:r>
      <w:r w:rsidR="00E951CF">
        <w:rPr>
          <w:lang w:val="es-EC"/>
        </w:rPr>
        <w:t>)</w:t>
      </w:r>
      <w:r w:rsidR="00F82B85">
        <w:rPr>
          <w:lang w:val="es-EC"/>
        </w:rPr>
        <w:t xml:space="preserve"> </w:t>
      </w:r>
      <w:r w:rsidR="00E951CF">
        <w:rPr>
          <w:lang w:val="es-EC"/>
        </w:rPr>
        <w:t>Módu</w:t>
      </w:r>
      <w:r w:rsidR="003C280B">
        <w:rPr>
          <w:lang w:val="es-EC"/>
        </w:rPr>
        <w:t xml:space="preserve">lo sensor de intensidad de luz </w:t>
      </w:r>
      <w:r w:rsidRPr="00BD333B" w:rsidR="00BD333B">
        <w:rPr>
          <w:lang w:val="es-EC" w:eastAsia="en-US"/>
        </w:rPr>
        <w:t>BH1750</w:t>
      </w:r>
      <w:r w:rsidR="007A1D69">
        <w:rPr>
          <w:lang w:val="es-EC" w:eastAsia="en-US"/>
        </w:rPr>
        <w:t xml:space="preserve">, </w:t>
      </w:r>
      <w:r w:rsidRPr="00BD333B" w:rsidR="00BD333B">
        <w:rPr>
          <w:lang w:val="es-EC" w:eastAsia="en-US"/>
        </w:rPr>
        <w:t>informar</w:t>
      </w:r>
      <w:r w:rsidR="007A1D69">
        <w:rPr>
          <w:lang w:val="es-EC" w:eastAsia="en-US"/>
        </w:rPr>
        <w:t>á</w:t>
      </w:r>
      <w:r w:rsidRPr="00BD333B" w:rsidR="00BD333B">
        <w:rPr>
          <w:lang w:val="es-EC" w:eastAsia="en-US"/>
        </w:rPr>
        <w:t xml:space="preserve"> sobre el </w:t>
      </w:r>
      <w:r w:rsidR="009B7410">
        <w:rPr>
          <w:lang w:val="es-EC"/>
        </w:rPr>
        <w:t xml:space="preserve">estado </w:t>
      </w:r>
      <w:r w:rsidRPr="00BD333B" w:rsidR="00BD333B">
        <w:rPr>
          <w:lang w:val="es-EC" w:eastAsia="en-US"/>
        </w:rPr>
        <w:t xml:space="preserve">de </w:t>
      </w:r>
      <w:r w:rsidR="009B7410">
        <w:rPr>
          <w:lang w:val="es-EC"/>
        </w:rPr>
        <w:t>la luz</w:t>
      </w:r>
      <w:r w:rsidRPr="00BD333B" w:rsidR="00BD333B">
        <w:rPr>
          <w:lang w:val="es-EC" w:eastAsia="en-US"/>
        </w:rPr>
        <w:t>;</w:t>
      </w:r>
      <w:r w:rsidR="00E14B6B">
        <w:rPr>
          <w:lang w:val="es-EC" w:eastAsia="en-US"/>
        </w:rPr>
        <w:t xml:space="preserve"> (</w:t>
      </w:r>
      <w:r w:rsidR="000C4222">
        <w:rPr>
          <w:lang w:val="es-EC" w:eastAsia="en-US"/>
        </w:rPr>
        <w:t>d</w:t>
      </w:r>
      <w:r w:rsidR="00E14B6B">
        <w:rPr>
          <w:lang w:val="es-EC" w:eastAsia="en-US"/>
        </w:rPr>
        <w:t>) S</w:t>
      </w:r>
      <w:r w:rsidRPr="00BD333B" w:rsidR="00BD333B">
        <w:rPr>
          <w:lang w:val="es-EC" w:eastAsia="en-US"/>
        </w:rPr>
        <w:t>ensor de pH</w:t>
      </w:r>
      <w:r w:rsidR="00E14B6B">
        <w:rPr>
          <w:lang w:val="es-EC" w:eastAsia="en-US"/>
        </w:rPr>
        <w:t xml:space="preserve">, </w:t>
      </w:r>
      <w:r w:rsidRPr="00BD333B" w:rsidR="00BD333B">
        <w:rPr>
          <w:lang w:val="es-EC" w:eastAsia="en-US"/>
        </w:rPr>
        <w:t>detectar</w:t>
      </w:r>
      <w:r w:rsidR="00E14B6B">
        <w:rPr>
          <w:lang w:val="es-EC" w:eastAsia="en-US"/>
        </w:rPr>
        <w:t>á</w:t>
      </w:r>
      <w:r w:rsidRPr="00BD333B" w:rsidR="00BD333B">
        <w:rPr>
          <w:lang w:val="es-EC" w:eastAsia="en-US"/>
        </w:rPr>
        <w:t xml:space="preserve"> cuándo agregar</w:t>
      </w:r>
      <w:r w:rsidR="00560495">
        <w:rPr>
          <w:lang w:val="es-EC"/>
        </w:rPr>
        <w:t xml:space="preserve"> nutrientes al agua</w:t>
      </w:r>
      <w:r w:rsidRPr="00BD333B" w:rsidR="00BD333B">
        <w:rPr>
          <w:lang w:val="es-EC" w:eastAsia="en-US"/>
        </w:rPr>
        <w:t>;</w:t>
      </w:r>
      <w:r w:rsidR="00366BCB">
        <w:rPr>
          <w:lang w:val="es-EC"/>
        </w:rPr>
        <w:t xml:space="preserve"> </w:t>
      </w:r>
      <w:r w:rsidR="00124232">
        <w:rPr>
          <w:lang w:val="es-EC"/>
        </w:rPr>
        <w:t>(</w:t>
      </w:r>
      <w:r w:rsidR="00B10F30">
        <w:rPr>
          <w:lang w:val="es-EC"/>
        </w:rPr>
        <w:t>e</w:t>
      </w:r>
      <w:r w:rsidR="00124232">
        <w:rPr>
          <w:lang w:val="es-EC"/>
        </w:rPr>
        <w:t>) B</w:t>
      </w:r>
      <w:r w:rsidR="00366BCB">
        <w:rPr>
          <w:lang w:val="es-EC"/>
        </w:rPr>
        <w:t>omba de agua de diafragma</w:t>
      </w:r>
      <w:r w:rsidR="00EE0CFC">
        <w:rPr>
          <w:lang w:val="es-EC"/>
        </w:rPr>
        <w:t xml:space="preserve"> </w:t>
      </w:r>
      <w:r w:rsidRPr="00BD333B" w:rsidR="00BD333B">
        <w:rPr>
          <w:lang w:val="es-EC" w:eastAsia="en-US"/>
        </w:rPr>
        <w:t>R385</w:t>
      </w:r>
      <w:r w:rsidR="00366BCB">
        <w:rPr>
          <w:lang w:val="es-EC"/>
        </w:rPr>
        <w:t xml:space="preserve"> 90</w:t>
      </w:r>
      <w:r w:rsidR="00F563A8">
        <w:rPr>
          <w:lang w:val="es-EC"/>
        </w:rPr>
        <w:t xml:space="preserve">, </w:t>
      </w:r>
      <w:r w:rsidRPr="00BD333B" w:rsidR="00BD333B">
        <w:rPr>
          <w:lang w:val="es-EC" w:eastAsia="en-US"/>
        </w:rPr>
        <w:t>proporcionará</w:t>
      </w:r>
      <w:r w:rsidR="00560495">
        <w:rPr>
          <w:lang w:val="es-EC"/>
        </w:rPr>
        <w:t xml:space="preserve"> movimiento continuo al agua</w:t>
      </w:r>
      <w:r w:rsidRPr="00BD333B" w:rsidR="00BD333B">
        <w:rPr>
          <w:lang w:val="es-EC" w:eastAsia="en-US"/>
        </w:rPr>
        <w:t>;</w:t>
      </w:r>
      <w:r w:rsidR="00EE0CFC">
        <w:rPr>
          <w:lang w:val="es-EC"/>
        </w:rPr>
        <w:t xml:space="preserve"> </w:t>
      </w:r>
      <w:r w:rsidR="002978E9">
        <w:rPr>
          <w:lang w:val="es-EC"/>
        </w:rPr>
        <w:t>(</w:t>
      </w:r>
      <w:r w:rsidR="00B10F30">
        <w:rPr>
          <w:lang w:val="es-EC"/>
        </w:rPr>
        <w:t>f</w:t>
      </w:r>
      <w:r w:rsidR="002978E9">
        <w:rPr>
          <w:lang w:val="es-EC"/>
        </w:rPr>
        <w:t>) M</w:t>
      </w:r>
      <w:r w:rsidR="003C280B">
        <w:rPr>
          <w:lang w:val="es-EC"/>
        </w:rPr>
        <w:t xml:space="preserve">ódulo relé </w:t>
      </w:r>
      <w:r w:rsidRPr="00BD333B" w:rsidR="00BD333B">
        <w:rPr>
          <w:lang w:val="es-EC" w:eastAsia="en-US"/>
        </w:rPr>
        <w:t>5V KY</w:t>
      </w:r>
      <w:r w:rsidR="003C280B">
        <w:rPr>
          <w:lang w:val="es-EC"/>
        </w:rPr>
        <w:t>-019</w:t>
      </w:r>
      <w:r w:rsidR="00BE158C">
        <w:rPr>
          <w:lang w:val="es-EC"/>
        </w:rPr>
        <w:t xml:space="preserve"> </w:t>
      </w:r>
      <w:r w:rsidRPr="00BD333B" w:rsidR="00BD333B">
        <w:rPr>
          <w:lang w:val="es-EC" w:eastAsia="en-US"/>
        </w:rPr>
        <w:t xml:space="preserve">que controlará el </w:t>
      </w:r>
      <w:r w:rsidR="00A72D93">
        <w:rPr>
          <w:lang w:val="es-EC"/>
        </w:rPr>
        <w:t>motor del agua</w:t>
      </w:r>
      <w:r w:rsidRPr="00BD333B" w:rsidR="00BD333B">
        <w:rPr>
          <w:lang w:val="es-EC" w:eastAsia="en-US"/>
        </w:rPr>
        <w:t>;</w:t>
      </w:r>
      <w:r w:rsidR="00433BF8">
        <w:rPr>
          <w:lang w:val="es-EC"/>
        </w:rPr>
        <w:t xml:space="preserve"> </w:t>
      </w:r>
      <w:r w:rsidR="00AD4EF1">
        <w:rPr>
          <w:lang w:val="es-EC"/>
        </w:rPr>
        <w:t>(</w:t>
      </w:r>
      <w:r w:rsidR="00930BAD">
        <w:rPr>
          <w:lang w:val="es-EC"/>
        </w:rPr>
        <w:t>g</w:t>
      </w:r>
      <w:r w:rsidR="00AD4EF1">
        <w:rPr>
          <w:lang w:val="es-EC"/>
        </w:rPr>
        <w:t>) S</w:t>
      </w:r>
      <w:r w:rsidR="00433BF8">
        <w:rPr>
          <w:lang w:val="es-EC"/>
        </w:rPr>
        <w:t xml:space="preserve">ensor de gas </w:t>
      </w:r>
      <w:r w:rsidR="00C97D11">
        <w:rPr>
          <w:lang w:val="es-EC"/>
        </w:rPr>
        <w:t>MQ</w:t>
      </w:r>
      <w:r w:rsidR="00EE0CFC">
        <w:rPr>
          <w:lang w:val="es-EC"/>
        </w:rPr>
        <w:t xml:space="preserve">-135 </w:t>
      </w:r>
      <w:r w:rsidR="00C97D11">
        <w:rPr>
          <w:lang w:val="es-EC"/>
        </w:rPr>
        <w:t xml:space="preserve">que </w:t>
      </w:r>
      <w:r w:rsidRPr="00BD333B" w:rsidR="00BD333B">
        <w:rPr>
          <w:lang w:val="es-EC" w:eastAsia="en-US"/>
        </w:rPr>
        <w:t>monitoreará</w:t>
      </w:r>
      <w:r w:rsidR="00C97D11">
        <w:rPr>
          <w:lang w:val="es-EC"/>
        </w:rPr>
        <w:t xml:space="preserve"> la</w:t>
      </w:r>
      <w:r w:rsidR="00EE0CFC">
        <w:rPr>
          <w:lang w:val="es-EC"/>
        </w:rPr>
        <w:t xml:space="preserve"> calidad del aire</w:t>
      </w:r>
      <w:r w:rsidR="00D642CB">
        <w:rPr>
          <w:lang w:val="es-EC"/>
        </w:rPr>
        <w:t xml:space="preserve">. En cuanto a </w:t>
      </w:r>
      <w:r w:rsidR="00433BF8">
        <w:rPr>
          <w:lang w:val="es-EC" w:eastAsia="en-US"/>
        </w:rPr>
        <w:t>l</w:t>
      </w:r>
      <w:r w:rsidRPr="00BD333B" w:rsidR="00BD333B">
        <w:rPr>
          <w:lang w:val="es-EC" w:eastAsia="en-US"/>
        </w:rPr>
        <w:t>a</w:t>
      </w:r>
      <w:r w:rsidR="00464375">
        <w:rPr>
          <w:lang w:val="es-EC"/>
        </w:rPr>
        <w:t xml:space="preserve"> fuente</w:t>
      </w:r>
      <w:r w:rsidR="00D16E9B">
        <w:rPr>
          <w:lang w:val="es-EC"/>
        </w:rPr>
        <w:t xml:space="preserve"> de alimentación </w:t>
      </w:r>
      <w:r w:rsidR="00433BF8">
        <w:rPr>
          <w:lang w:val="es-EC"/>
        </w:rPr>
        <w:t>será</w:t>
      </w:r>
      <w:r w:rsidR="00D16E9B">
        <w:rPr>
          <w:lang w:val="es-EC"/>
        </w:rPr>
        <w:t xml:space="preserve"> </w:t>
      </w:r>
      <w:r w:rsidR="00D84CB2">
        <w:rPr>
          <w:lang w:val="es-EC"/>
        </w:rPr>
        <w:t>de 5V.</w:t>
      </w:r>
    </w:p>
    <w:p w:rsidR="00B53E88" w:rsidP="00E9627E" w:rsidRDefault="00B53E88" w14:paraId="3141705E" w14:textId="6D371F62">
      <w:pPr>
        <w:keepNext/>
        <w:jc w:val="center"/>
        <w:rPr>
          <w:noProof/>
          <w:lang w:val="es-EC" w:eastAsia="en-US"/>
        </w:rPr>
      </w:pPr>
    </w:p>
    <w:p w:rsidR="00B30A3F" w:rsidP="00B30A3F" w:rsidRDefault="00CD366F" w14:paraId="42B3F254" w14:textId="77777777">
      <w:pPr>
        <w:keepNext/>
        <w:jc w:val="center"/>
      </w:pPr>
      <w:r>
        <w:rPr>
          <w:noProof/>
        </w:rPr>
        <w:drawing>
          <wp:inline distT="0" distB="0" distL="0" distR="0" wp14:anchorId="3356FFBD" wp14:editId="285ECD11">
            <wp:extent cx="2966400" cy="1472400"/>
            <wp:effectExtent l="0" t="0" r="5715" b="0"/>
            <wp:docPr id="6" name="Imagen 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 Esquemático&#10;&#10;Descripción generada automáticament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66400" cy="1472400"/>
                    </a:xfrm>
                    <a:prstGeom prst="rect">
                      <a:avLst/>
                    </a:prstGeom>
                    <a:noFill/>
                    <a:ln>
                      <a:noFill/>
                    </a:ln>
                  </pic:spPr>
                </pic:pic>
              </a:graphicData>
            </a:graphic>
          </wp:inline>
        </w:drawing>
      </w:r>
    </w:p>
    <w:p w:rsidRPr="00B30A3F" w:rsidR="0026742B" w:rsidP="00B30A3F" w:rsidRDefault="00B30A3F" w14:paraId="204DDDF7" w14:textId="4A21AEAC">
      <w:pPr>
        <w:pStyle w:val="Figura"/>
        <w:rPr>
          <w:b/>
        </w:rPr>
      </w:pPr>
      <w:r w:rsidRPr="00B30A3F">
        <w:rPr>
          <w:b/>
        </w:rPr>
        <w:t xml:space="preserve">Fig. </w:t>
      </w:r>
      <w:r w:rsidRPr="00B30A3F">
        <w:rPr>
          <w:b/>
        </w:rPr>
        <w:fldChar w:fldCharType="begin"/>
      </w:r>
      <w:r w:rsidRPr="00B30A3F">
        <w:rPr>
          <w:b/>
        </w:rPr>
        <w:instrText xml:space="preserve"> SEQ Fig. \* ARABIC </w:instrText>
      </w:r>
      <w:r w:rsidRPr="00B30A3F">
        <w:rPr>
          <w:b/>
        </w:rPr>
        <w:fldChar w:fldCharType="separate"/>
      </w:r>
      <w:r>
        <w:rPr>
          <w:b/>
          <w:noProof/>
        </w:rPr>
        <w:t>3</w:t>
      </w:r>
      <w:r w:rsidRPr="00B30A3F">
        <w:rPr>
          <w:b/>
        </w:rPr>
        <w:fldChar w:fldCharType="end"/>
      </w:r>
      <w:r w:rsidRPr="00B30A3F">
        <w:rPr>
          <w:b/>
        </w:rPr>
        <w:t xml:space="preserve">. </w:t>
      </w:r>
      <w:r w:rsidRPr="00B30A3F">
        <w:rPr>
          <w:bCs/>
        </w:rPr>
        <w:t>Diseño del dispositivo Hidrogrow</w:t>
      </w:r>
    </w:p>
    <w:p w:rsidR="007474CD" w:rsidP="00E9627E" w:rsidRDefault="007474CD" w14:paraId="63B4FFFD" w14:textId="1A40381F">
      <w:pPr>
        <w:rPr>
          <w:lang w:eastAsia="en-US"/>
        </w:rPr>
      </w:pPr>
      <w:r>
        <w:rPr>
          <w:lang w:eastAsia="en-US"/>
        </w:rPr>
        <w:t>La</w:t>
      </w:r>
      <w:r w:rsidR="00EE4B22">
        <w:rPr>
          <w:lang w:eastAsia="en-US"/>
        </w:rPr>
        <w:t xml:space="preserve">s fases de </w:t>
      </w:r>
      <w:r w:rsidR="00702321">
        <w:rPr>
          <w:lang w:eastAsia="en-US"/>
        </w:rPr>
        <w:t xml:space="preserve">Análisis preliminar y Diseño de la capa tecnológica no volverán a realizarse debido a </w:t>
      </w:r>
      <w:r w:rsidR="00625643">
        <w:rPr>
          <w:lang w:eastAsia="en-US"/>
        </w:rPr>
        <w:t xml:space="preserve">que </w:t>
      </w:r>
      <w:r w:rsidR="002C05A4">
        <w:rPr>
          <w:lang w:eastAsia="en-US"/>
        </w:rPr>
        <w:t>l</w:t>
      </w:r>
      <w:r w:rsidRPr="002F1B67" w:rsidR="002F1B67">
        <w:rPr>
          <w:lang w:eastAsia="en-US"/>
        </w:rPr>
        <w:t>os requisitos de este sistema fueron claros y concretos desde las primeras etapas. Además, la participación de los usuarios en esta etapa fue fundamental para garantizar que el diseño del sistema satisficiera sus necesidades.</w:t>
      </w:r>
    </w:p>
    <w:p w:rsidR="00B752D5" w:rsidP="00E9627E" w:rsidRDefault="00E11AEA" w14:paraId="6E1C25E7" w14:textId="36FE8F38">
      <w:pPr>
        <w:rPr>
          <w:lang w:eastAsia="en-US"/>
        </w:rPr>
      </w:pPr>
      <w:r>
        <w:rPr>
          <w:b/>
          <w:bCs/>
          <w:lang w:eastAsia="en-US"/>
        </w:rPr>
        <w:t>Análisis de costo</w:t>
      </w:r>
      <w:r w:rsidR="00674C68">
        <w:rPr>
          <w:b/>
          <w:bCs/>
          <w:lang w:eastAsia="en-US"/>
        </w:rPr>
        <w:t>s</w:t>
      </w:r>
      <w:r>
        <w:rPr>
          <w:b/>
          <w:bCs/>
          <w:lang w:eastAsia="en-US"/>
        </w:rPr>
        <w:t xml:space="preserve"> de</w:t>
      </w:r>
      <w:r w:rsidR="00863EB6">
        <w:rPr>
          <w:b/>
          <w:bCs/>
          <w:lang w:eastAsia="en-US"/>
        </w:rPr>
        <w:t>l dispositivo HydroGrow</w:t>
      </w:r>
      <w:r w:rsidR="00674C68">
        <w:rPr>
          <w:b/>
          <w:bCs/>
          <w:lang w:eastAsia="en-US"/>
        </w:rPr>
        <w:t>.</w:t>
      </w:r>
      <w:r w:rsidR="005779CD">
        <w:rPr>
          <w:lang w:eastAsia="en-US"/>
        </w:rPr>
        <w:t xml:space="preserve"> </w:t>
      </w:r>
      <w:r w:rsidR="00674C68">
        <w:rPr>
          <w:lang w:eastAsia="en-US"/>
        </w:rPr>
        <w:t>E</w:t>
      </w:r>
      <w:r w:rsidRPr="00ED3744" w:rsidR="005779CD">
        <w:rPr>
          <w:lang w:eastAsia="en-US"/>
        </w:rPr>
        <w:t xml:space="preserve">s importante conocer el valor de cada uno de los componentes utilizados </w:t>
      </w:r>
      <w:r w:rsidR="005779CD">
        <w:rPr>
          <w:lang w:eastAsia="en-US"/>
        </w:rPr>
        <w:t>p</w:t>
      </w:r>
      <w:r w:rsidRPr="00ED3744" w:rsidR="00ED3744">
        <w:rPr>
          <w:lang w:eastAsia="en-US"/>
        </w:rPr>
        <w:t xml:space="preserve">ara calcular con precisión el costo total de construir un dispositivo similar al que se describe aquí. </w:t>
      </w:r>
      <w:r w:rsidR="00E201BE">
        <w:rPr>
          <w:lang w:eastAsia="en-US"/>
        </w:rPr>
        <w:t>Debido a esto se</w:t>
      </w:r>
      <w:r w:rsidR="00A7084C">
        <w:rPr>
          <w:lang w:eastAsia="en-US"/>
        </w:rPr>
        <w:t xml:space="preserve"> ha</w:t>
      </w:r>
      <w:r w:rsidRPr="00ED3744" w:rsidR="00ED3744">
        <w:rPr>
          <w:lang w:eastAsia="en-US"/>
        </w:rPr>
        <w:t xml:space="preserve"> proporcionado una descripción detallada</w:t>
      </w:r>
      <w:r w:rsidR="00ED3744">
        <w:rPr>
          <w:lang w:eastAsia="en-US"/>
        </w:rPr>
        <w:t xml:space="preserve"> (ver Tabla 3)</w:t>
      </w:r>
      <w:r w:rsidRPr="00ED3744" w:rsidR="00ED3744">
        <w:rPr>
          <w:lang w:eastAsia="en-US"/>
        </w:rPr>
        <w:t xml:space="preserve"> de cada uno de ellos, para que el lector pueda tener una idea clara de los precios a considerar en su mercado local.</w:t>
      </w:r>
    </w:p>
    <w:p w:rsidRPr="00B752D5" w:rsidR="00B752D5" w:rsidP="00E9627E" w:rsidRDefault="00B752D5" w14:paraId="63D44314" w14:textId="65C55A1F">
      <w:pPr>
        <w:rPr>
          <w:lang w:eastAsia="en-US"/>
        </w:rPr>
      </w:pPr>
    </w:p>
    <w:p w:rsidRPr="003233CA" w:rsidR="003233CA" w:rsidP="003233CA" w:rsidRDefault="003233CA" w14:paraId="25DE1FF5" w14:textId="178A8F78">
      <w:pPr>
        <w:pStyle w:val="Caption"/>
        <w:keepNext/>
        <w:spacing w:after="0"/>
        <w:rPr>
          <w:bCs/>
          <w:i w:val="0"/>
          <w:iCs w:val="0"/>
          <w:color w:val="auto"/>
          <w:szCs w:val="20"/>
          <w:lang w:eastAsia="es-ES"/>
        </w:rPr>
      </w:pPr>
      <w:r w:rsidRPr="003233CA">
        <w:rPr>
          <w:b/>
          <w:i w:val="0"/>
          <w:iCs w:val="0"/>
          <w:color w:val="auto"/>
          <w:szCs w:val="20"/>
          <w:lang w:eastAsia="es-ES"/>
        </w:rPr>
        <w:t xml:space="preserve">Tabla </w:t>
      </w:r>
      <w:r w:rsidRPr="003233CA">
        <w:rPr>
          <w:b/>
          <w:i w:val="0"/>
          <w:iCs w:val="0"/>
          <w:color w:val="auto"/>
          <w:szCs w:val="20"/>
          <w:lang w:eastAsia="es-ES"/>
        </w:rPr>
        <w:fldChar w:fldCharType="begin"/>
      </w:r>
      <w:r w:rsidRPr="003233CA">
        <w:rPr>
          <w:b/>
          <w:i w:val="0"/>
          <w:iCs w:val="0"/>
          <w:color w:val="auto"/>
          <w:szCs w:val="20"/>
          <w:lang w:eastAsia="es-ES"/>
        </w:rPr>
        <w:instrText xml:space="preserve"> SEQ Tabla \* ARABIC </w:instrText>
      </w:r>
      <w:r w:rsidRPr="003233CA">
        <w:rPr>
          <w:b/>
          <w:i w:val="0"/>
          <w:iCs w:val="0"/>
          <w:color w:val="auto"/>
          <w:szCs w:val="20"/>
          <w:lang w:eastAsia="es-ES"/>
        </w:rPr>
        <w:fldChar w:fldCharType="separate"/>
      </w:r>
      <w:r w:rsidRPr="003233CA">
        <w:rPr>
          <w:b/>
          <w:i w:val="0"/>
          <w:iCs w:val="0"/>
          <w:color w:val="auto"/>
          <w:szCs w:val="20"/>
          <w:lang w:eastAsia="es-ES"/>
        </w:rPr>
        <w:t>3</w:t>
      </w:r>
      <w:r w:rsidRPr="003233CA">
        <w:rPr>
          <w:b/>
          <w:i w:val="0"/>
          <w:iCs w:val="0"/>
          <w:color w:val="auto"/>
          <w:szCs w:val="20"/>
          <w:lang w:eastAsia="es-ES"/>
        </w:rPr>
        <w:fldChar w:fldCharType="end"/>
      </w:r>
      <w:r w:rsidRPr="003233CA">
        <w:rPr>
          <w:b/>
          <w:i w:val="0"/>
          <w:iCs w:val="0"/>
          <w:color w:val="auto"/>
          <w:szCs w:val="20"/>
          <w:lang w:eastAsia="es-ES"/>
        </w:rPr>
        <w:t>.</w:t>
      </w:r>
      <w:r w:rsidRPr="003233CA">
        <w:rPr>
          <w:bCs/>
          <w:i w:val="0"/>
          <w:iCs w:val="0"/>
          <w:color w:val="auto"/>
          <w:szCs w:val="20"/>
          <w:lang w:eastAsia="es-ES"/>
        </w:rPr>
        <w:t xml:space="preserve"> Presentación de los costos de los componentes de hardware requeridos para la implementación del dispositivo de cultivo hidropónico.</w:t>
      </w:r>
    </w:p>
    <w:tbl>
      <w:tblPr>
        <w:tblStyle w:val="PlainTable2"/>
        <w:tblW w:w="0" w:type="auto"/>
        <w:tblLook w:val="04A0" w:firstRow="1" w:lastRow="0" w:firstColumn="1" w:lastColumn="0" w:noHBand="0" w:noVBand="1"/>
      </w:tblPr>
      <w:tblGrid>
        <w:gridCol w:w="4390"/>
        <w:gridCol w:w="1275"/>
        <w:gridCol w:w="1243"/>
      </w:tblGrid>
      <w:tr w:rsidR="00B42A0F" w:rsidTr="00B5414A" w14:paraId="0BE18C51"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shd w:val="clear" w:color="auto" w:fill="D9D9D9" w:themeFill="background1" w:themeFillShade="D9"/>
          </w:tcPr>
          <w:p w:rsidRPr="00B5414A" w:rsidR="00B42A0F" w:rsidP="00E9627E" w:rsidRDefault="00B752D5" w14:paraId="40AB1458" w14:textId="1F6610C2">
            <w:pPr>
              <w:pStyle w:val="Tabla"/>
              <w:jc w:val="left"/>
              <w:rPr>
                <w:lang w:val="es-ES"/>
              </w:rPr>
            </w:pPr>
            <w:r w:rsidRPr="00B5414A">
              <w:rPr>
                <w:lang w:val="es-ES"/>
              </w:rPr>
              <w:t>Dispositivo</w:t>
            </w:r>
            <w:r w:rsidRPr="00B5414A" w:rsidR="006B2E41">
              <w:rPr>
                <w:lang w:val="es-ES"/>
              </w:rPr>
              <w:tab/>
            </w:r>
            <w:r w:rsidRPr="00B5414A" w:rsidR="006B2E41">
              <w:rPr>
                <w:lang w:val="es-ES"/>
              </w:rPr>
              <w:tab/>
            </w:r>
          </w:p>
        </w:tc>
        <w:tc>
          <w:tcPr>
            <w:tcW w:w="1275" w:type="dxa"/>
            <w:shd w:val="clear" w:color="auto" w:fill="D9D9D9" w:themeFill="background1" w:themeFillShade="D9"/>
          </w:tcPr>
          <w:p w:rsidRPr="00B5414A" w:rsidR="00B42A0F" w:rsidP="00E9627E" w:rsidRDefault="00B42A0F" w14:paraId="7E385825" w14:textId="4DAA2A5B">
            <w:pPr>
              <w:pStyle w:val="Tabla"/>
              <w:cnfStyle w:val="100000000000" w:firstRow="1" w:lastRow="0" w:firstColumn="0" w:lastColumn="0" w:oddVBand="0" w:evenVBand="0" w:oddHBand="0" w:evenHBand="0" w:firstRowFirstColumn="0" w:firstRowLastColumn="0" w:lastRowFirstColumn="0" w:lastRowLastColumn="0"/>
              <w:rPr>
                <w:lang w:val="es-ES"/>
              </w:rPr>
            </w:pPr>
            <w:r w:rsidRPr="00B5414A">
              <w:rPr>
                <w:lang w:val="es-ES"/>
              </w:rPr>
              <w:t>Cantidad</w:t>
            </w:r>
          </w:p>
        </w:tc>
        <w:tc>
          <w:tcPr>
            <w:tcW w:w="1243" w:type="dxa"/>
            <w:shd w:val="clear" w:color="auto" w:fill="D9D9D9" w:themeFill="background1" w:themeFillShade="D9"/>
          </w:tcPr>
          <w:p w:rsidRPr="00B5414A" w:rsidR="00B42A0F" w:rsidP="00E9627E" w:rsidRDefault="00B42A0F" w14:paraId="529A7E06" w14:textId="74C58CC6">
            <w:pPr>
              <w:pStyle w:val="Tabla"/>
              <w:cnfStyle w:val="100000000000" w:firstRow="1" w:lastRow="0" w:firstColumn="0" w:lastColumn="0" w:oddVBand="0" w:evenVBand="0" w:oddHBand="0" w:evenHBand="0" w:firstRowFirstColumn="0" w:firstRowLastColumn="0" w:lastRowFirstColumn="0" w:lastRowLastColumn="0"/>
              <w:rPr>
                <w:lang w:val="es-ES"/>
              </w:rPr>
            </w:pPr>
            <w:r w:rsidRPr="00B5414A">
              <w:rPr>
                <w:lang w:val="es-ES"/>
              </w:rPr>
              <w:t>Precio</w:t>
            </w:r>
          </w:p>
        </w:tc>
      </w:tr>
      <w:tr w:rsidR="00B42A0F" w:rsidTr="00800EC4" w14:paraId="784566C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rsidRPr="00A73717" w:rsidR="00B42A0F" w:rsidP="00E9627E" w:rsidRDefault="00443FB4" w14:paraId="66D0B49F" w14:textId="299DA8FC">
            <w:pPr>
              <w:pStyle w:val="Tabla"/>
              <w:jc w:val="left"/>
              <w:rPr>
                <w:b w:val="0"/>
                <w:lang w:val="es-ES"/>
              </w:rPr>
            </w:pPr>
            <w:r w:rsidRPr="00A73717">
              <w:rPr>
                <w:b w:val="0"/>
                <w:lang w:val="es-ES"/>
              </w:rPr>
              <w:t>Protoboard</w:t>
            </w:r>
            <w:r w:rsidRPr="00A73717" w:rsidR="00D4763E">
              <w:rPr>
                <w:b w:val="0"/>
                <w:lang w:val="es-ES"/>
              </w:rPr>
              <w:t xml:space="preserve"> 830 puntos</w:t>
            </w:r>
            <w:r w:rsidRPr="00A73717" w:rsidR="006B2E41">
              <w:rPr>
                <w:b w:val="0"/>
                <w:lang w:val="es-ES"/>
              </w:rPr>
              <w:tab/>
            </w:r>
          </w:p>
        </w:tc>
        <w:tc>
          <w:tcPr>
            <w:tcW w:w="1275" w:type="dxa"/>
          </w:tcPr>
          <w:p w:rsidRPr="00B5414A" w:rsidR="00B42A0F" w:rsidP="00E9627E" w:rsidRDefault="008A3A31" w14:paraId="6FAE369D" w14:textId="1688AB67">
            <w:pPr>
              <w:pStyle w:val="Tabla"/>
              <w:cnfStyle w:val="000000100000" w:firstRow="0" w:lastRow="0" w:firstColumn="0" w:lastColumn="0" w:oddVBand="0" w:evenVBand="0" w:oddHBand="1" w:evenHBand="0" w:firstRowFirstColumn="0" w:firstRowLastColumn="0" w:lastRowFirstColumn="0" w:lastRowLastColumn="0"/>
              <w:rPr>
                <w:lang w:val="es-ES"/>
              </w:rPr>
            </w:pPr>
            <w:r w:rsidRPr="00B5414A">
              <w:rPr>
                <w:lang w:val="es-ES"/>
              </w:rPr>
              <w:t>1</w:t>
            </w:r>
          </w:p>
        </w:tc>
        <w:tc>
          <w:tcPr>
            <w:tcW w:w="1243" w:type="dxa"/>
          </w:tcPr>
          <w:p w:rsidRPr="00B5414A" w:rsidR="00B42A0F" w:rsidP="00E9627E" w:rsidRDefault="006C62BB" w14:paraId="097212BC" w14:textId="726DEE16">
            <w:pPr>
              <w:pStyle w:val="Tabla"/>
              <w:cnfStyle w:val="000000100000" w:firstRow="0" w:lastRow="0" w:firstColumn="0" w:lastColumn="0" w:oddVBand="0" w:evenVBand="0" w:oddHBand="1" w:evenHBand="0" w:firstRowFirstColumn="0" w:firstRowLastColumn="0" w:lastRowFirstColumn="0" w:lastRowLastColumn="0"/>
              <w:rPr>
                <w:lang w:val="es-ES"/>
              </w:rPr>
            </w:pPr>
            <w:r w:rsidRPr="00B5414A">
              <w:rPr>
                <w:lang w:val="es-ES"/>
              </w:rPr>
              <w:t>$</w:t>
            </w:r>
            <w:r w:rsidRPr="00B5414A" w:rsidR="00240524">
              <w:rPr>
                <w:lang w:val="es-ES"/>
              </w:rPr>
              <w:t>4.49</w:t>
            </w:r>
          </w:p>
        </w:tc>
      </w:tr>
      <w:tr w:rsidRPr="00FC7703" w:rsidR="00B42A0F" w:rsidTr="00800EC4" w14:paraId="3DB9805E" w14:textId="77777777">
        <w:tc>
          <w:tcPr>
            <w:cnfStyle w:val="001000000000" w:firstRow="0" w:lastRow="0" w:firstColumn="1" w:lastColumn="0" w:oddVBand="0" w:evenVBand="0" w:oddHBand="0" w:evenHBand="0" w:firstRowFirstColumn="0" w:firstRowLastColumn="0" w:lastRowFirstColumn="0" w:lastRowLastColumn="0"/>
            <w:tcW w:w="4390" w:type="dxa"/>
          </w:tcPr>
          <w:p w:rsidRPr="00D6704E" w:rsidR="00B42A0F" w:rsidP="00E9627E" w:rsidRDefault="00017EB3" w14:paraId="1984A7C7" w14:textId="2068A277">
            <w:pPr>
              <w:pStyle w:val="Tabla"/>
              <w:jc w:val="left"/>
              <w:rPr>
                <w:b w:val="0"/>
              </w:rPr>
            </w:pPr>
            <w:r w:rsidRPr="00D6704E">
              <w:rPr>
                <w:b w:val="0"/>
              </w:rPr>
              <w:t>20cm breadboard cable – Type: Female-Male</w:t>
            </w:r>
            <w:r w:rsidRPr="00D6704E" w:rsidR="006B2E41">
              <w:rPr>
                <w:b w:val="0"/>
              </w:rPr>
              <w:tab/>
            </w:r>
          </w:p>
        </w:tc>
        <w:tc>
          <w:tcPr>
            <w:tcW w:w="1275" w:type="dxa"/>
          </w:tcPr>
          <w:p w:rsidRPr="00B5414A" w:rsidR="00B42A0F" w:rsidP="00E9627E" w:rsidRDefault="00802053" w14:paraId="11253BDC" w14:textId="5AE7168A">
            <w:pPr>
              <w:pStyle w:val="Tabla"/>
              <w:cnfStyle w:val="000000000000" w:firstRow="0" w:lastRow="0" w:firstColumn="0" w:lastColumn="0" w:oddVBand="0" w:evenVBand="0" w:oddHBand="0" w:evenHBand="0" w:firstRowFirstColumn="0" w:firstRowLastColumn="0" w:lastRowFirstColumn="0" w:lastRowLastColumn="0"/>
              <w:rPr>
                <w:lang w:val="es-ES"/>
              </w:rPr>
            </w:pPr>
            <w:r w:rsidRPr="00B5414A">
              <w:rPr>
                <w:lang w:val="es-ES"/>
              </w:rPr>
              <w:t>20</w:t>
            </w:r>
          </w:p>
        </w:tc>
        <w:tc>
          <w:tcPr>
            <w:tcW w:w="1243" w:type="dxa"/>
          </w:tcPr>
          <w:p w:rsidRPr="00B5414A" w:rsidR="00B42A0F" w:rsidP="00E9627E" w:rsidRDefault="006C62BB" w14:paraId="5C763419" w14:textId="285EA4E1">
            <w:pPr>
              <w:pStyle w:val="Tabla"/>
              <w:cnfStyle w:val="000000000000" w:firstRow="0" w:lastRow="0" w:firstColumn="0" w:lastColumn="0" w:oddVBand="0" w:evenVBand="0" w:oddHBand="0" w:evenHBand="0" w:firstRowFirstColumn="0" w:firstRowLastColumn="0" w:lastRowFirstColumn="0" w:lastRowLastColumn="0"/>
              <w:rPr>
                <w:lang w:val="es-ES"/>
              </w:rPr>
            </w:pPr>
            <w:r w:rsidRPr="00B5414A">
              <w:rPr>
                <w:lang w:val="es-ES"/>
              </w:rPr>
              <w:t>$</w:t>
            </w:r>
            <w:r w:rsidRPr="00B5414A" w:rsidR="008623C7">
              <w:rPr>
                <w:lang w:val="es-ES"/>
              </w:rPr>
              <w:t>1.99</w:t>
            </w:r>
          </w:p>
        </w:tc>
      </w:tr>
      <w:tr w:rsidRPr="00FC7703" w:rsidR="00B42A0F" w:rsidTr="00800EC4" w14:paraId="0A6CF25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rsidRPr="00D6704E" w:rsidR="00B42A0F" w:rsidP="00E9627E" w:rsidRDefault="00D6496B" w14:paraId="107E7576" w14:textId="692D7DAE">
            <w:pPr>
              <w:pStyle w:val="Tabla"/>
              <w:jc w:val="left"/>
              <w:rPr>
                <w:b w:val="0"/>
              </w:rPr>
            </w:pPr>
            <w:r w:rsidRPr="00D6704E">
              <w:rPr>
                <w:b w:val="0"/>
              </w:rPr>
              <w:t>20cm breadboard cable – Type: Male-Male</w:t>
            </w:r>
            <w:r w:rsidRPr="00D6704E" w:rsidR="006B2E41">
              <w:rPr>
                <w:b w:val="0"/>
              </w:rPr>
              <w:tab/>
            </w:r>
          </w:p>
        </w:tc>
        <w:tc>
          <w:tcPr>
            <w:tcW w:w="1275" w:type="dxa"/>
          </w:tcPr>
          <w:p w:rsidRPr="00B5414A" w:rsidR="00B42A0F" w:rsidP="00E9627E" w:rsidRDefault="00802053" w14:paraId="5E6CE524" w14:textId="58237015">
            <w:pPr>
              <w:pStyle w:val="Tabla"/>
              <w:cnfStyle w:val="000000100000" w:firstRow="0" w:lastRow="0" w:firstColumn="0" w:lastColumn="0" w:oddVBand="0" w:evenVBand="0" w:oddHBand="1" w:evenHBand="0" w:firstRowFirstColumn="0" w:firstRowLastColumn="0" w:lastRowFirstColumn="0" w:lastRowLastColumn="0"/>
              <w:rPr>
                <w:lang w:val="es-ES"/>
              </w:rPr>
            </w:pPr>
            <w:r w:rsidRPr="00B5414A">
              <w:rPr>
                <w:lang w:val="es-ES"/>
              </w:rPr>
              <w:t>30</w:t>
            </w:r>
          </w:p>
        </w:tc>
        <w:tc>
          <w:tcPr>
            <w:tcW w:w="1243" w:type="dxa"/>
          </w:tcPr>
          <w:p w:rsidRPr="00B5414A" w:rsidR="00B42A0F" w:rsidP="00E9627E" w:rsidRDefault="006C62BB" w14:paraId="129F758A" w14:textId="1F9262BD">
            <w:pPr>
              <w:pStyle w:val="Tabla"/>
              <w:cnfStyle w:val="000000100000" w:firstRow="0" w:lastRow="0" w:firstColumn="0" w:lastColumn="0" w:oddVBand="0" w:evenVBand="0" w:oddHBand="1" w:evenHBand="0" w:firstRowFirstColumn="0" w:firstRowLastColumn="0" w:lastRowFirstColumn="0" w:lastRowLastColumn="0"/>
              <w:rPr>
                <w:lang w:val="es-ES"/>
              </w:rPr>
            </w:pPr>
            <w:r w:rsidRPr="00B5414A">
              <w:rPr>
                <w:lang w:val="es-ES"/>
              </w:rPr>
              <w:t>$</w:t>
            </w:r>
            <w:r w:rsidRPr="00B5414A" w:rsidR="008623C7">
              <w:rPr>
                <w:lang w:val="es-ES"/>
              </w:rPr>
              <w:t>2.00</w:t>
            </w:r>
          </w:p>
        </w:tc>
      </w:tr>
      <w:tr w:rsidRPr="00FC7703" w:rsidR="00B42A0F" w:rsidTr="00800EC4" w14:paraId="23D6BFB3" w14:textId="77777777">
        <w:tc>
          <w:tcPr>
            <w:cnfStyle w:val="001000000000" w:firstRow="0" w:lastRow="0" w:firstColumn="1" w:lastColumn="0" w:oddVBand="0" w:evenVBand="0" w:oddHBand="0" w:evenHBand="0" w:firstRowFirstColumn="0" w:firstRowLastColumn="0" w:lastRowFirstColumn="0" w:lastRowLastColumn="0"/>
            <w:tcW w:w="4390" w:type="dxa"/>
          </w:tcPr>
          <w:p w:rsidRPr="00A73717" w:rsidR="00B42A0F" w:rsidP="00E9627E" w:rsidRDefault="00564906" w14:paraId="1099F130" w14:textId="113B5CDF">
            <w:pPr>
              <w:pStyle w:val="Tabla"/>
              <w:jc w:val="left"/>
              <w:rPr>
                <w:b w:val="0"/>
                <w:lang w:val="es-ES"/>
              </w:rPr>
            </w:pPr>
            <w:r w:rsidRPr="00A73717">
              <w:rPr>
                <w:b w:val="0"/>
                <w:lang w:val="es-ES"/>
              </w:rPr>
              <w:t>Gas sensor - Type: MQ135</w:t>
            </w:r>
            <w:r w:rsidRPr="00A73717" w:rsidR="006B2E41">
              <w:rPr>
                <w:b w:val="0"/>
                <w:lang w:val="es-ES"/>
              </w:rPr>
              <w:tab/>
            </w:r>
          </w:p>
        </w:tc>
        <w:tc>
          <w:tcPr>
            <w:tcW w:w="1275" w:type="dxa"/>
          </w:tcPr>
          <w:p w:rsidRPr="00B5414A" w:rsidR="00B42A0F" w:rsidP="00E9627E" w:rsidRDefault="00802053" w14:paraId="7CC68265" w14:textId="628FAAD2">
            <w:pPr>
              <w:pStyle w:val="Tabla"/>
              <w:cnfStyle w:val="000000000000" w:firstRow="0" w:lastRow="0" w:firstColumn="0" w:lastColumn="0" w:oddVBand="0" w:evenVBand="0" w:oddHBand="0" w:evenHBand="0" w:firstRowFirstColumn="0" w:firstRowLastColumn="0" w:lastRowFirstColumn="0" w:lastRowLastColumn="0"/>
              <w:rPr>
                <w:lang w:val="es-ES"/>
              </w:rPr>
            </w:pPr>
            <w:r w:rsidRPr="00B5414A">
              <w:rPr>
                <w:lang w:val="es-ES"/>
              </w:rPr>
              <w:t>1</w:t>
            </w:r>
          </w:p>
        </w:tc>
        <w:tc>
          <w:tcPr>
            <w:tcW w:w="1243" w:type="dxa"/>
          </w:tcPr>
          <w:p w:rsidRPr="00B5414A" w:rsidR="00B42A0F" w:rsidP="00E9627E" w:rsidRDefault="006C62BB" w14:paraId="6685533A" w14:textId="49FA3A10">
            <w:pPr>
              <w:pStyle w:val="Tabla"/>
              <w:cnfStyle w:val="000000000000" w:firstRow="0" w:lastRow="0" w:firstColumn="0" w:lastColumn="0" w:oddVBand="0" w:evenVBand="0" w:oddHBand="0" w:evenHBand="0" w:firstRowFirstColumn="0" w:firstRowLastColumn="0" w:lastRowFirstColumn="0" w:lastRowLastColumn="0"/>
              <w:rPr>
                <w:lang w:val="es-ES"/>
              </w:rPr>
            </w:pPr>
            <w:r w:rsidRPr="00B5414A">
              <w:rPr>
                <w:lang w:val="es-ES"/>
              </w:rPr>
              <w:t>$</w:t>
            </w:r>
            <w:r w:rsidRPr="00B5414A" w:rsidR="00B00B76">
              <w:rPr>
                <w:lang w:val="es-ES"/>
              </w:rPr>
              <w:t>4.09</w:t>
            </w:r>
          </w:p>
        </w:tc>
      </w:tr>
      <w:tr w:rsidRPr="00FC7703" w:rsidR="00B42A0F" w:rsidTr="00800EC4" w14:paraId="116B245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rsidRPr="00A73717" w:rsidR="00B42A0F" w:rsidP="00E9627E" w:rsidRDefault="00F8672F" w14:paraId="0084F186" w14:textId="680A045A">
            <w:pPr>
              <w:pStyle w:val="Tabla"/>
              <w:jc w:val="left"/>
              <w:rPr>
                <w:b w:val="0"/>
                <w:lang w:val="es-ES"/>
              </w:rPr>
            </w:pPr>
            <w:r w:rsidRPr="00A73717">
              <w:rPr>
                <w:b w:val="0"/>
                <w:lang w:val="es-ES"/>
              </w:rPr>
              <w:t>B</w:t>
            </w:r>
            <w:r w:rsidRPr="00A73717" w:rsidR="00716A0D">
              <w:rPr>
                <w:b w:val="0"/>
                <w:lang w:val="es-ES"/>
              </w:rPr>
              <w:t xml:space="preserve">omba de agua de </w:t>
            </w:r>
            <w:r w:rsidRPr="00A73717" w:rsidR="0019642B">
              <w:rPr>
                <w:b w:val="0"/>
                <w:lang w:val="es-ES"/>
              </w:rPr>
              <w:t>diagrama</w:t>
            </w:r>
            <w:r w:rsidRPr="00A73717" w:rsidR="00716A0D">
              <w:rPr>
                <w:b w:val="0"/>
                <w:lang w:val="es-ES"/>
              </w:rPr>
              <w:t xml:space="preserve"> R385 90</w:t>
            </w:r>
          </w:p>
        </w:tc>
        <w:tc>
          <w:tcPr>
            <w:tcW w:w="1275" w:type="dxa"/>
          </w:tcPr>
          <w:p w:rsidRPr="00B5414A" w:rsidR="00B42A0F" w:rsidP="00E9627E" w:rsidRDefault="00716A0D" w14:paraId="07325DB3" w14:textId="14C3BFB4">
            <w:pPr>
              <w:pStyle w:val="Tabla"/>
              <w:cnfStyle w:val="000000100000" w:firstRow="0" w:lastRow="0" w:firstColumn="0" w:lastColumn="0" w:oddVBand="0" w:evenVBand="0" w:oddHBand="1" w:evenHBand="0" w:firstRowFirstColumn="0" w:firstRowLastColumn="0" w:lastRowFirstColumn="0" w:lastRowLastColumn="0"/>
              <w:rPr>
                <w:lang w:val="es-ES"/>
              </w:rPr>
            </w:pPr>
            <w:r w:rsidRPr="00B5414A">
              <w:rPr>
                <w:lang w:val="es-ES"/>
              </w:rPr>
              <w:t>1</w:t>
            </w:r>
          </w:p>
        </w:tc>
        <w:tc>
          <w:tcPr>
            <w:tcW w:w="1243" w:type="dxa"/>
          </w:tcPr>
          <w:p w:rsidRPr="00B5414A" w:rsidR="00B42A0F" w:rsidP="00E9627E" w:rsidRDefault="006C62BB" w14:paraId="32416276" w14:textId="410A034A">
            <w:pPr>
              <w:pStyle w:val="Tabla"/>
              <w:cnfStyle w:val="000000100000" w:firstRow="0" w:lastRow="0" w:firstColumn="0" w:lastColumn="0" w:oddVBand="0" w:evenVBand="0" w:oddHBand="1" w:evenHBand="0" w:firstRowFirstColumn="0" w:firstRowLastColumn="0" w:lastRowFirstColumn="0" w:lastRowLastColumn="0"/>
              <w:rPr>
                <w:lang w:val="es-ES"/>
              </w:rPr>
            </w:pPr>
            <w:r w:rsidRPr="00B5414A">
              <w:rPr>
                <w:lang w:val="es-ES"/>
              </w:rPr>
              <w:t>$</w:t>
            </w:r>
            <w:r w:rsidRPr="00B5414A" w:rsidR="00D6031F">
              <w:rPr>
                <w:lang w:val="es-ES"/>
              </w:rPr>
              <w:t>6.49</w:t>
            </w:r>
          </w:p>
        </w:tc>
      </w:tr>
      <w:tr w:rsidRPr="00FC7703" w:rsidR="00B42A0F" w:rsidTr="00800EC4" w14:paraId="2B65FDD6" w14:textId="77777777">
        <w:tc>
          <w:tcPr>
            <w:cnfStyle w:val="001000000000" w:firstRow="0" w:lastRow="0" w:firstColumn="1" w:lastColumn="0" w:oddVBand="0" w:evenVBand="0" w:oddHBand="0" w:evenHBand="0" w:firstRowFirstColumn="0" w:firstRowLastColumn="0" w:lastRowFirstColumn="0" w:lastRowLastColumn="0"/>
            <w:tcW w:w="4390" w:type="dxa"/>
          </w:tcPr>
          <w:p w:rsidRPr="00A73717" w:rsidR="00B42A0F" w:rsidP="00E9627E" w:rsidRDefault="00F8672F" w14:paraId="565D18A5" w14:textId="26D003CC">
            <w:pPr>
              <w:pStyle w:val="Tabla"/>
              <w:jc w:val="left"/>
              <w:rPr>
                <w:b w:val="0"/>
                <w:lang w:val="es-ES"/>
              </w:rPr>
            </w:pPr>
            <w:r w:rsidRPr="00A73717">
              <w:rPr>
                <w:b w:val="0"/>
                <w:lang w:val="es-ES"/>
              </w:rPr>
              <w:t>Módulo relé</w:t>
            </w:r>
          </w:p>
        </w:tc>
        <w:tc>
          <w:tcPr>
            <w:tcW w:w="1275" w:type="dxa"/>
          </w:tcPr>
          <w:p w:rsidRPr="00B5414A" w:rsidR="00B42A0F" w:rsidP="00E9627E" w:rsidRDefault="00AD00F9" w14:paraId="4C8752A3" w14:textId="152E7876">
            <w:pPr>
              <w:pStyle w:val="Tabla"/>
              <w:cnfStyle w:val="000000000000" w:firstRow="0" w:lastRow="0" w:firstColumn="0" w:lastColumn="0" w:oddVBand="0" w:evenVBand="0" w:oddHBand="0" w:evenHBand="0" w:firstRowFirstColumn="0" w:firstRowLastColumn="0" w:lastRowFirstColumn="0" w:lastRowLastColumn="0"/>
              <w:rPr>
                <w:lang w:val="es-ES"/>
              </w:rPr>
            </w:pPr>
            <w:r w:rsidRPr="00B5414A">
              <w:rPr>
                <w:lang w:val="es-ES"/>
              </w:rPr>
              <w:t>1</w:t>
            </w:r>
          </w:p>
        </w:tc>
        <w:tc>
          <w:tcPr>
            <w:tcW w:w="1243" w:type="dxa"/>
          </w:tcPr>
          <w:p w:rsidRPr="00B5414A" w:rsidR="00B42A0F" w:rsidP="00E9627E" w:rsidRDefault="006C62BB" w14:paraId="7E7A0D87" w14:textId="6298E6C6">
            <w:pPr>
              <w:pStyle w:val="Tabla"/>
              <w:cnfStyle w:val="000000000000" w:firstRow="0" w:lastRow="0" w:firstColumn="0" w:lastColumn="0" w:oddVBand="0" w:evenVBand="0" w:oddHBand="0" w:evenHBand="0" w:firstRowFirstColumn="0" w:firstRowLastColumn="0" w:lastRowFirstColumn="0" w:lastRowLastColumn="0"/>
              <w:rPr>
                <w:lang w:val="es-ES"/>
              </w:rPr>
            </w:pPr>
            <w:r w:rsidRPr="00B5414A">
              <w:rPr>
                <w:lang w:val="es-ES"/>
              </w:rPr>
              <w:t>$</w:t>
            </w:r>
            <w:r w:rsidRPr="00B5414A" w:rsidR="00464265">
              <w:rPr>
                <w:lang w:val="es-ES"/>
              </w:rPr>
              <w:t>2.</w:t>
            </w:r>
            <w:r w:rsidRPr="00B5414A" w:rsidR="00C13269">
              <w:rPr>
                <w:lang w:val="es-ES"/>
              </w:rPr>
              <w:t>49</w:t>
            </w:r>
          </w:p>
        </w:tc>
      </w:tr>
      <w:tr w:rsidRPr="00FC7703" w:rsidR="00802053" w:rsidTr="00800EC4" w14:paraId="7B5A22E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rsidRPr="00A73717" w:rsidR="00802053" w:rsidP="00E9627E" w:rsidRDefault="00F8672F" w14:paraId="3747AECA" w14:textId="4E21761B">
            <w:pPr>
              <w:pStyle w:val="Tabla"/>
              <w:jc w:val="left"/>
              <w:rPr>
                <w:b w:val="0"/>
                <w:lang w:val="es-ES"/>
              </w:rPr>
            </w:pPr>
            <w:r w:rsidRPr="00A73717">
              <w:rPr>
                <w:b w:val="0"/>
                <w:lang w:val="es-ES"/>
              </w:rPr>
              <w:t>Sensor de pH + tarjeta acondicionadora.</w:t>
            </w:r>
          </w:p>
        </w:tc>
        <w:tc>
          <w:tcPr>
            <w:tcW w:w="1275" w:type="dxa"/>
          </w:tcPr>
          <w:p w:rsidRPr="00B5414A" w:rsidR="00802053" w:rsidP="00E9627E" w:rsidRDefault="00AD00F9" w14:paraId="540952F9" w14:textId="32D0080E">
            <w:pPr>
              <w:pStyle w:val="Tabla"/>
              <w:cnfStyle w:val="000000100000" w:firstRow="0" w:lastRow="0" w:firstColumn="0" w:lastColumn="0" w:oddVBand="0" w:evenVBand="0" w:oddHBand="1" w:evenHBand="0" w:firstRowFirstColumn="0" w:firstRowLastColumn="0" w:lastRowFirstColumn="0" w:lastRowLastColumn="0"/>
              <w:rPr>
                <w:lang w:val="es-ES"/>
              </w:rPr>
            </w:pPr>
            <w:r w:rsidRPr="00B5414A">
              <w:rPr>
                <w:lang w:val="es-ES"/>
              </w:rPr>
              <w:t>1</w:t>
            </w:r>
          </w:p>
        </w:tc>
        <w:tc>
          <w:tcPr>
            <w:tcW w:w="1243" w:type="dxa"/>
          </w:tcPr>
          <w:p w:rsidRPr="00B5414A" w:rsidR="00802053" w:rsidP="00E9627E" w:rsidRDefault="006C62BB" w14:paraId="04C10143" w14:textId="79BDD4CF">
            <w:pPr>
              <w:pStyle w:val="Tabla"/>
              <w:cnfStyle w:val="000000100000" w:firstRow="0" w:lastRow="0" w:firstColumn="0" w:lastColumn="0" w:oddVBand="0" w:evenVBand="0" w:oddHBand="1" w:evenHBand="0" w:firstRowFirstColumn="0" w:firstRowLastColumn="0" w:lastRowFirstColumn="0" w:lastRowLastColumn="0"/>
              <w:rPr>
                <w:lang w:val="es-ES"/>
              </w:rPr>
            </w:pPr>
            <w:r w:rsidRPr="00B5414A">
              <w:rPr>
                <w:lang w:val="es-ES"/>
              </w:rPr>
              <w:t>$</w:t>
            </w:r>
            <w:r w:rsidRPr="00B5414A" w:rsidR="002E72A6">
              <w:rPr>
                <w:lang w:val="es-ES"/>
              </w:rPr>
              <w:t>45.99</w:t>
            </w:r>
          </w:p>
        </w:tc>
      </w:tr>
      <w:tr w:rsidRPr="00FC7703" w:rsidR="00802053" w:rsidTr="00800EC4" w14:paraId="18B5F9F6" w14:textId="77777777">
        <w:tc>
          <w:tcPr>
            <w:cnfStyle w:val="001000000000" w:firstRow="0" w:lastRow="0" w:firstColumn="1" w:lastColumn="0" w:oddVBand="0" w:evenVBand="0" w:oddHBand="0" w:evenHBand="0" w:firstRowFirstColumn="0" w:firstRowLastColumn="0" w:lastRowFirstColumn="0" w:lastRowLastColumn="0"/>
            <w:tcW w:w="4390" w:type="dxa"/>
          </w:tcPr>
          <w:p w:rsidRPr="00A73717" w:rsidR="00802053" w:rsidP="00E9627E" w:rsidRDefault="00F8672F" w14:paraId="4BFA07A1" w14:textId="74BCBA34">
            <w:pPr>
              <w:pStyle w:val="Tabla"/>
              <w:jc w:val="left"/>
              <w:rPr>
                <w:b w:val="0"/>
                <w:lang w:val="es-ES"/>
              </w:rPr>
            </w:pPr>
            <w:r w:rsidRPr="00A73717">
              <w:rPr>
                <w:b w:val="0"/>
                <w:lang w:val="es-ES"/>
              </w:rPr>
              <w:t>Módulo sensor de intensidad de luz bh1750.</w:t>
            </w:r>
          </w:p>
        </w:tc>
        <w:tc>
          <w:tcPr>
            <w:tcW w:w="1275" w:type="dxa"/>
          </w:tcPr>
          <w:p w:rsidRPr="00B5414A" w:rsidR="00802053" w:rsidP="00E9627E" w:rsidRDefault="00AD00F9" w14:paraId="52039450" w14:textId="71D1DBF9">
            <w:pPr>
              <w:pStyle w:val="Tabla"/>
              <w:cnfStyle w:val="000000000000" w:firstRow="0" w:lastRow="0" w:firstColumn="0" w:lastColumn="0" w:oddVBand="0" w:evenVBand="0" w:oddHBand="0" w:evenHBand="0" w:firstRowFirstColumn="0" w:firstRowLastColumn="0" w:lastRowFirstColumn="0" w:lastRowLastColumn="0"/>
              <w:rPr>
                <w:lang w:val="es-ES"/>
              </w:rPr>
            </w:pPr>
            <w:r w:rsidRPr="00B5414A">
              <w:rPr>
                <w:lang w:val="es-ES"/>
              </w:rPr>
              <w:t>1</w:t>
            </w:r>
          </w:p>
        </w:tc>
        <w:tc>
          <w:tcPr>
            <w:tcW w:w="1243" w:type="dxa"/>
          </w:tcPr>
          <w:p w:rsidRPr="00B5414A" w:rsidR="00802053" w:rsidP="00E9627E" w:rsidRDefault="006C62BB" w14:paraId="6E5D9F52" w14:textId="0FD050EB">
            <w:pPr>
              <w:pStyle w:val="Tabla"/>
              <w:cnfStyle w:val="000000000000" w:firstRow="0" w:lastRow="0" w:firstColumn="0" w:lastColumn="0" w:oddVBand="0" w:evenVBand="0" w:oddHBand="0" w:evenHBand="0" w:firstRowFirstColumn="0" w:firstRowLastColumn="0" w:lastRowFirstColumn="0" w:lastRowLastColumn="0"/>
              <w:rPr>
                <w:lang w:val="es-ES"/>
              </w:rPr>
            </w:pPr>
            <w:r w:rsidRPr="00B5414A">
              <w:rPr>
                <w:lang w:val="es-ES"/>
              </w:rPr>
              <w:t>$</w:t>
            </w:r>
            <w:r w:rsidRPr="00B5414A" w:rsidR="00364E83">
              <w:rPr>
                <w:lang w:val="es-ES"/>
              </w:rPr>
              <w:t>4.99</w:t>
            </w:r>
          </w:p>
        </w:tc>
      </w:tr>
      <w:tr w:rsidRPr="00FC7703" w:rsidR="00F8672F" w:rsidTr="00800EC4" w14:paraId="56214B3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rsidRPr="00A73717" w:rsidR="00F8672F" w:rsidP="00E9627E" w:rsidRDefault="00F8672F" w14:paraId="7F9093D9" w14:textId="5134129E">
            <w:pPr>
              <w:pStyle w:val="Tabla"/>
              <w:jc w:val="left"/>
              <w:rPr>
                <w:b w:val="0"/>
                <w:lang w:val="es-ES"/>
              </w:rPr>
            </w:pPr>
            <w:r w:rsidRPr="00A73717">
              <w:rPr>
                <w:b w:val="0"/>
                <w:lang w:val="es-ES"/>
              </w:rPr>
              <w:t>Sensor de temperatura ds18b20</w:t>
            </w:r>
          </w:p>
        </w:tc>
        <w:tc>
          <w:tcPr>
            <w:tcW w:w="1275" w:type="dxa"/>
          </w:tcPr>
          <w:p w:rsidRPr="00B5414A" w:rsidR="00F8672F" w:rsidP="00E9627E" w:rsidRDefault="00AD00F9" w14:paraId="6884EA62" w14:textId="1AF0C5F6">
            <w:pPr>
              <w:pStyle w:val="Tabla"/>
              <w:cnfStyle w:val="000000100000" w:firstRow="0" w:lastRow="0" w:firstColumn="0" w:lastColumn="0" w:oddVBand="0" w:evenVBand="0" w:oddHBand="1" w:evenHBand="0" w:firstRowFirstColumn="0" w:firstRowLastColumn="0" w:lastRowFirstColumn="0" w:lastRowLastColumn="0"/>
              <w:rPr>
                <w:lang w:val="es-ES"/>
              </w:rPr>
            </w:pPr>
            <w:r w:rsidRPr="00B5414A">
              <w:rPr>
                <w:lang w:val="es-ES"/>
              </w:rPr>
              <w:t>1</w:t>
            </w:r>
          </w:p>
        </w:tc>
        <w:tc>
          <w:tcPr>
            <w:tcW w:w="1243" w:type="dxa"/>
          </w:tcPr>
          <w:p w:rsidRPr="00B5414A" w:rsidR="00F8672F" w:rsidP="00E9627E" w:rsidRDefault="006C62BB" w14:paraId="4E20A9DC" w14:textId="488ACFA1">
            <w:pPr>
              <w:pStyle w:val="Tabla"/>
              <w:cnfStyle w:val="000000100000" w:firstRow="0" w:lastRow="0" w:firstColumn="0" w:lastColumn="0" w:oddVBand="0" w:evenVBand="0" w:oddHBand="1" w:evenHBand="0" w:firstRowFirstColumn="0" w:firstRowLastColumn="0" w:lastRowFirstColumn="0" w:lastRowLastColumn="0"/>
              <w:rPr>
                <w:lang w:val="es-ES"/>
              </w:rPr>
            </w:pPr>
            <w:r w:rsidRPr="00B5414A">
              <w:rPr>
                <w:lang w:val="es-ES"/>
              </w:rPr>
              <w:t>$</w:t>
            </w:r>
            <w:r w:rsidRPr="00B5414A" w:rsidR="006C2713">
              <w:rPr>
                <w:lang w:val="es-ES"/>
              </w:rPr>
              <w:t>2.99</w:t>
            </w:r>
          </w:p>
        </w:tc>
      </w:tr>
      <w:tr w:rsidRPr="00FC7703" w:rsidR="00F8672F" w:rsidTr="00800EC4" w14:paraId="61E024A2" w14:textId="77777777">
        <w:tc>
          <w:tcPr>
            <w:cnfStyle w:val="001000000000" w:firstRow="0" w:lastRow="0" w:firstColumn="1" w:lastColumn="0" w:oddVBand="0" w:evenVBand="0" w:oddHBand="0" w:evenHBand="0" w:firstRowFirstColumn="0" w:firstRowLastColumn="0" w:lastRowFirstColumn="0" w:lastRowLastColumn="0"/>
            <w:tcW w:w="4390" w:type="dxa"/>
          </w:tcPr>
          <w:p w:rsidRPr="00A73717" w:rsidR="00F8672F" w:rsidP="00E9627E" w:rsidRDefault="00F8672F" w14:paraId="564F6534" w14:textId="13A1A748">
            <w:pPr>
              <w:pStyle w:val="Tabla"/>
              <w:jc w:val="left"/>
              <w:rPr>
                <w:b w:val="0"/>
                <w:lang w:val="es-ES"/>
              </w:rPr>
            </w:pPr>
            <w:r w:rsidRPr="00A73717">
              <w:rPr>
                <w:b w:val="0"/>
                <w:lang w:val="es-ES"/>
              </w:rPr>
              <w:t>NodeMCU esp8266 Wi-Fi</w:t>
            </w:r>
          </w:p>
        </w:tc>
        <w:tc>
          <w:tcPr>
            <w:tcW w:w="1275" w:type="dxa"/>
          </w:tcPr>
          <w:p w:rsidRPr="00B5414A" w:rsidR="00F8672F" w:rsidP="00E9627E" w:rsidRDefault="00AD00F9" w14:paraId="3EEA6F21" w14:textId="21E7346D">
            <w:pPr>
              <w:pStyle w:val="Tabla"/>
              <w:cnfStyle w:val="000000000000" w:firstRow="0" w:lastRow="0" w:firstColumn="0" w:lastColumn="0" w:oddVBand="0" w:evenVBand="0" w:oddHBand="0" w:evenHBand="0" w:firstRowFirstColumn="0" w:firstRowLastColumn="0" w:lastRowFirstColumn="0" w:lastRowLastColumn="0"/>
              <w:rPr>
                <w:lang w:val="es-ES"/>
              </w:rPr>
            </w:pPr>
            <w:r w:rsidRPr="00B5414A">
              <w:rPr>
                <w:lang w:val="es-ES"/>
              </w:rPr>
              <w:t>1</w:t>
            </w:r>
          </w:p>
        </w:tc>
        <w:tc>
          <w:tcPr>
            <w:tcW w:w="1243" w:type="dxa"/>
          </w:tcPr>
          <w:p w:rsidRPr="00B5414A" w:rsidR="00F8672F" w:rsidP="00E9627E" w:rsidRDefault="006C62BB" w14:paraId="42B62CC4" w14:textId="5E6C66C1">
            <w:pPr>
              <w:pStyle w:val="Tabla"/>
              <w:cnfStyle w:val="000000000000" w:firstRow="0" w:lastRow="0" w:firstColumn="0" w:lastColumn="0" w:oddVBand="0" w:evenVBand="0" w:oddHBand="0" w:evenHBand="0" w:firstRowFirstColumn="0" w:firstRowLastColumn="0" w:lastRowFirstColumn="0" w:lastRowLastColumn="0"/>
              <w:rPr>
                <w:lang w:val="es-ES"/>
              </w:rPr>
            </w:pPr>
            <w:r w:rsidRPr="00B5414A">
              <w:rPr>
                <w:lang w:val="es-ES"/>
              </w:rPr>
              <w:t>$</w:t>
            </w:r>
            <w:r w:rsidRPr="00B5414A" w:rsidR="006C2713">
              <w:rPr>
                <w:lang w:val="es-ES"/>
              </w:rPr>
              <w:t>7.99</w:t>
            </w:r>
          </w:p>
        </w:tc>
      </w:tr>
      <w:tr w:rsidR="00D95A15" w:rsidTr="00800EC4" w14:paraId="76EE259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gridSpan w:val="2"/>
          </w:tcPr>
          <w:p w:rsidRPr="00B5414A" w:rsidR="00D95A15" w:rsidP="00E9627E" w:rsidRDefault="00D95A15" w14:paraId="476CA737" w14:textId="49E700A2">
            <w:pPr>
              <w:pStyle w:val="Tabla"/>
              <w:jc w:val="right"/>
              <w:rPr>
                <w:lang w:val="es-ES"/>
              </w:rPr>
            </w:pPr>
            <w:r w:rsidRPr="00B5414A">
              <w:rPr>
                <w:lang w:val="es-ES"/>
              </w:rPr>
              <w:t>Precio Total</w:t>
            </w:r>
          </w:p>
        </w:tc>
        <w:tc>
          <w:tcPr>
            <w:tcW w:w="1243" w:type="dxa"/>
          </w:tcPr>
          <w:p w:rsidRPr="00A73717" w:rsidR="00D95A15" w:rsidP="00E9627E" w:rsidRDefault="0079099E" w14:paraId="2E57BCAE" w14:textId="169B77DA">
            <w:pPr>
              <w:pStyle w:val="Tabla"/>
              <w:cnfStyle w:val="000000100000" w:firstRow="0" w:lastRow="0" w:firstColumn="0" w:lastColumn="0" w:oddVBand="0" w:evenVBand="0" w:oddHBand="1" w:evenHBand="0" w:firstRowFirstColumn="0" w:firstRowLastColumn="0" w:lastRowFirstColumn="0" w:lastRowLastColumn="0"/>
              <w:rPr>
                <w:b/>
                <w:lang w:val="es-ES"/>
              </w:rPr>
            </w:pPr>
            <w:r w:rsidRPr="00A73717">
              <w:rPr>
                <w:b/>
                <w:lang w:val="es-ES"/>
              </w:rPr>
              <w:t>$</w:t>
            </w:r>
            <w:r w:rsidRPr="00A73717" w:rsidR="00D95A15">
              <w:rPr>
                <w:b/>
                <w:lang w:val="es-ES"/>
              </w:rPr>
              <w:t>83.51</w:t>
            </w:r>
          </w:p>
        </w:tc>
      </w:tr>
    </w:tbl>
    <w:p w:rsidR="00D77956" w:rsidP="00597C5E" w:rsidRDefault="00953A48" w14:paraId="428FF21B" w14:textId="01FD0488">
      <w:pPr>
        <w:pStyle w:val="heading10"/>
        <w:numPr>
          <w:ilvl w:val="1"/>
          <w:numId w:val="1"/>
        </w:numPr>
        <w:spacing w:before="240" w:after="120" w:line="240" w:lineRule="auto"/>
        <w:ind w:left="788" w:right="0" w:hanging="431"/>
        <w:jc w:val="both"/>
        <w:outlineLvl w:val="1"/>
        <w:rPr>
          <w:lang w:val="es-EC"/>
        </w:rPr>
      </w:pPr>
      <w:r w:rsidRPr="00953A48">
        <w:rPr>
          <w:lang w:val="es-EC"/>
        </w:rPr>
        <w:t>Análisis detallado de requisitos</w:t>
      </w:r>
    </w:p>
    <w:p w:rsidRPr="00A87EE1" w:rsidR="00A87EE1" w:rsidP="00E9627E" w:rsidRDefault="00A23F7E" w14:paraId="29C0B39B" w14:textId="4AA769C6">
      <w:pPr>
        <w:pStyle w:val="p1a"/>
        <w:spacing w:line="240" w:lineRule="auto"/>
        <w:rPr>
          <w:lang w:val="es-EC"/>
        </w:rPr>
      </w:pPr>
      <w:r w:rsidRPr="00C77BE1">
        <w:rPr>
          <w:lang w:val="es-EC"/>
        </w:rPr>
        <w:t>A partir de</w:t>
      </w:r>
      <w:r w:rsidRPr="00C77BE1" w:rsidR="0093225B">
        <w:rPr>
          <w:lang w:val="es-EC"/>
        </w:rPr>
        <w:t xml:space="preserve"> </w:t>
      </w:r>
      <w:r w:rsidRPr="00C77BE1" w:rsidR="00472EC0">
        <w:rPr>
          <w:lang w:val="es-EC"/>
        </w:rPr>
        <w:t xml:space="preserve">esta fase y las siguientes </w:t>
      </w:r>
      <w:r w:rsidRPr="00C77BE1" w:rsidR="002D18C3">
        <w:rPr>
          <w:lang w:val="es-EC"/>
        </w:rPr>
        <w:t>deben ejecutarse en cada entrega</w:t>
      </w:r>
      <w:r w:rsidRPr="00C77BE1" w:rsidR="00E1057C">
        <w:rPr>
          <w:lang w:val="es-EC"/>
        </w:rPr>
        <w:t xml:space="preserve">ble. </w:t>
      </w:r>
      <w:r w:rsidRPr="00C77BE1" w:rsidR="0070617D">
        <w:rPr>
          <w:lang w:val="es-EC"/>
        </w:rPr>
        <w:t xml:space="preserve">Los entregables más relevantes para el cliente son el dispositivo, la aplicación móvil y la aplicación web. Por lo tanto, </w:t>
      </w:r>
      <w:r w:rsidRPr="00C77BE1" w:rsidR="00CB4877">
        <w:rPr>
          <w:lang w:val="es-EC"/>
        </w:rPr>
        <w:t>es necesario que esté satisfecho, para lograr esto</w:t>
      </w:r>
      <w:r w:rsidRPr="00C77BE1" w:rsidR="007E0626">
        <w:rPr>
          <w:lang w:val="es-EC"/>
        </w:rPr>
        <w:t xml:space="preserve"> se hará un análisis detallado de requisitos</w:t>
      </w:r>
      <w:r w:rsidRPr="00C77BE1" w:rsidR="00132C29">
        <w:rPr>
          <w:lang w:val="es-EC"/>
        </w:rPr>
        <w:t xml:space="preserve"> usando casos de uso extendidos</w:t>
      </w:r>
      <w:r w:rsidRPr="00C77BE1" w:rsidR="007E0626">
        <w:rPr>
          <w:lang w:val="es-EC"/>
        </w:rPr>
        <w:t xml:space="preserve">, según </w:t>
      </w:r>
      <w:r w:rsidRPr="00C77BE1" w:rsidR="00E01FB5">
        <w:rPr>
          <w:lang w:val="es-EC"/>
        </w:rPr>
        <w:t>lo indicado por TDDM4IoTs</w:t>
      </w:r>
      <w:r w:rsidRPr="00C77BE1" w:rsidR="003D5AF9">
        <w:rPr>
          <w:lang w:val="es-EC"/>
        </w:rPr>
        <w:t xml:space="preserve"> </w:t>
      </w:r>
      <w:r w:rsidRPr="00C77BE1" w:rsidR="003D5AF9">
        <w:rPr>
          <w:lang w:val="es-EC"/>
        </w:rPr>
        <w:fldChar w:fldCharType="begin" w:fldLock="1"/>
      </w:r>
      <w:r w:rsidR="00940364">
        <w:rPr>
          <w:lang w:val="es-EC"/>
        </w:rPr>
        <w:instrText>ADDIN CSL_CITATION {"citationItems":[{"id":"ITEM-1","itemData":{"ISBN":"978-3-030-42517-3","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Applied Technologies","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page":"41-55","publisher":"Springer International Publishing","publisher-place":"Cham","title":"TDDM4IoTS: A Test-Driven Development Methodology for Internet of Things (IoT)-Based Systems","type":"paper-conference"},"uris":["http://www.mendeley.com/documents/?uuid=a467d676-f42d-38cd-a70f-947ceea3184e"]}],"mendeley":{"formattedCitation":"[34]","plainTextFormattedCitation":"[34]","previouslyFormattedCitation":"[34]"},"properties":{"noteIndex":0},"schema":"https://github.com/citation-style-language/schema/raw/master/csl-citation.json"}</w:instrText>
      </w:r>
      <w:r w:rsidRPr="00C77BE1" w:rsidR="003D5AF9">
        <w:rPr>
          <w:lang w:val="es-EC"/>
        </w:rPr>
        <w:fldChar w:fldCharType="separate"/>
      </w:r>
      <w:r w:rsidRPr="00C77BE1" w:rsidR="00CD2B48">
        <w:rPr>
          <w:noProof/>
          <w:lang w:val="es-EC"/>
        </w:rPr>
        <w:t>[34]</w:t>
      </w:r>
      <w:r w:rsidRPr="00C77BE1" w:rsidR="003D5AF9">
        <w:rPr>
          <w:lang w:val="es-EC"/>
        </w:rPr>
        <w:fldChar w:fldCharType="end"/>
      </w:r>
      <w:r w:rsidRPr="00C77BE1" w:rsidR="003D5AF9">
        <w:rPr>
          <w:lang w:val="es-EC"/>
        </w:rPr>
        <w:t>.</w:t>
      </w:r>
    </w:p>
    <w:p w:rsidRPr="004D6BF0" w:rsidR="004D6BF0" w:rsidP="00E9627E" w:rsidRDefault="003D5AF9" w14:paraId="513F506E" w14:textId="13B4DBCD">
      <w:pPr>
        <w:rPr>
          <w:lang w:val="es-EC" w:eastAsia="en-US"/>
        </w:rPr>
      </w:pPr>
      <w:r>
        <w:rPr>
          <w:lang w:val="es-EC" w:eastAsia="en-US"/>
        </w:rPr>
        <w:t xml:space="preserve"> </w:t>
      </w:r>
    </w:p>
    <w:p w:rsidRPr="003233CA" w:rsidR="00917D22" w:rsidP="003233CA" w:rsidRDefault="00917D22" w14:paraId="6C65556A" w14:textId="043CA618">
      <w:pPr>
        <w:pStyle w:val="Caption"/>
        <w:keepNext/>
        <w:spacing w:after="0"/>
        <w:rPr>
          <w:i w:val="0"/>
          <w:color w:val="auto"/>
          <w:szCs w:val="20"/>
          <w:lang w:eastAsia="es-ES"/>
        </w:rPr>
      </w:pPr>
      <w:r w:rsidRPr="003233CA">
        <w:rPr>
          <w:b/>
          <w:i w:val="0"/>
          <w:color w:val="auto"/>
          <w:szCs w:val="20"/>
          <w:lang w:eastAsia="es-ES"/>
        </w:rPr>
        <w:t xml:space="preserve">Tabla </w:t>
      </w:r>
      <w:r w:rsidRPr="003233CA">
        <w:rPr>
          <w:b/>
          <w:i w:val="0"/>
          <w:color w:val="auto"/>
          <w:szCs w:val="20"/>
          <w:lang w:eastAsia="es-ES"/>
        </w:rPr>
        <w:fldChar w:fldCharType="begin"/>
      </w:r>
      <w:r>
        <w:instrText xml:space="preserve"> SEQ Tabla \* ARABIC </w:instrText>
      </w:r>
      <w:r w:rsidRPr="003233CA">
        <w:rPr>
          <w:b/>
          <w:i w:val="0"/>
          <w:color w:val="auto"/>
          <w:szCs w:val="20"/>
          <w:lang w:eastAsia="es-ES"/>
        </w:rPr>
        <w:fldChar w:fldCharType="separate"/>
      </w:r>
      <w:r w:rsidRPr="003233CA">
        <w:rPr>
          <w:b/>
          <w:i w:val="0"/>
          <w:color w:val="auto"/>
          <w:szCs w:val="20"/>
          <w:lang w:eastAsia="es-ES"/>
        </w:rPr>
        <w:fldChar w:fldCharType="end"/>
      </w:r>
      <w:r w:rsidRPr="003233CA">
        <w:rPr>
          <w:b/>
          <w:i w:val="0"/>
          <w:color w:val="auto"/>
          <w:szCs w:val="20"/>
          <w:lang w:eastAsia="es-ES"/>
        </w:rPr>
        <w:t>.</w:t>
      </w:r>
      <w:r w:rsidRPr="003233CA">
        <w:rPr>
          <w:i w:val="0"/>
          <w:color w:val="auto"/>
          <w:szCs w:val="20"/>
          <w:lang w:eastAsia="es-ES"/>
        </w:rPr>
        <w:t xml:space="preserve"> Caso de uso 1: Crear cuenta de usuario</w:t>
      </w:r>
      <w:r w:rsidRPr="003233CA" w:rsidR="003233CA">
        <w:rPr>
          <w:bCs/>
          <w:i w:val="0"/>
          <w:iCs w:val="0"/>
          <w:color w:val="auto"/>
          <w:szCs w:val="20"/>
          <w:lang w:eastAsia="es-ES"/>
        </w:rPr>
        <w:t>.</w:t>
      </w:r>
    </w:p>
    <w:tbl>
      <w:tblPr>
        <w:tblStyle w:val="TableNormal2"/>
        <w:tblpPr w:leftFromText="141" w:rightFromText="141" w:vertAnchor="text" w:horzAnchor="margin" w:tblpY="162"/>
        <w:tblW w:w="0" w:type="auto"/>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1E0" w:firstRow="1" w:lastRow="1" w:firstColumn="1" w:lastColumn="1" w:noHBand="0" w:noVBand="0"/>
      </w:tblPr>
      <w:tblGrid>
        <w:gridCol w:w="3454"/>
        <w:gridCol w:w="3454"/>
      </w:tblGrid>
      <w:tr w:rsidRPr="005B1BA9" w:rsidR="00B21E2A" w14:paraId="5B2172D6" w14:textId="77777777">
        <w:trPr>
          <w:trHeight w:val="230"/>
        </w:trPr>
        <w:tc>
          <w:tcPr>
            <w:tcW w:w="3454" w:type="dxa"/>
          </w:tcPr>
          <w:p w:rsidRPr="005B1BA9" w:rsidR="00B21E2A" w:rsidP="00E9627E" w:rsidRDefault="00B21E2A" w14:paraId="4C0B6ED6" w14:textId="77777777">
            <w:pPr>
              <w:ind w:left="107"/>
              <w:rPr>
                <w:rFonts w:ascii="Times New Roman" w:hAnsi="Times New Roman"/>
                <w:b/>
                <w:sz w:val="20"/>
                <w:szCs w:val="20"/>
                <w:lang w:val="es-EC"/>
              </w:rPr>
            </w:pPr>
            <w:r w:rsidRPr="005B1BA9">
              <w:rPr>
                <w:rFonts w:ascii="Times New Roman" w:hAnsi="Times New Roman"/>
                <w:b/>
                <w:sz w:val="20"/>
                <w:szCs w:val="20"/>
                <w:lang w:val="es-EC"/>
              </w:rPr>
              <w:t>Caso</w:t>
            </w:r>
            <w:r w:rsidRPr="005B1BA9">
              <w:rPr>
                <w:rFonts w:ascii="Times New Roman" w:hAnsi="Times New Roman"/>
                <w:b/>
                <w:spacing w:val="-1"/>
                <w:sz w:val="20"/>
                <w:szCs w:val="20"/>
                <w:lang w:val="es-EC"/>
              </w:rPr>
              <w:t xml:space="preserve"> </w:t>
            </w:r>
            <w:r w:rsidRPr="005B1BA9">
              <w:rPr>
                <w:rFonts w:ascii="Times New Roman" w:hAnsi="Times New Roman"/>
                <w:b/>
                <w:sz w:val="20"/>
                <w:szCs w:val="20"/>
                <w:lang w:val="es-EC"/>
              </w:rPr>
              <w:t>de</w:t>
            </w:r>
            <w:r w:rsidRPr="005B1BA9">
              <w:rPr>
                <w:rFonts w:ascii="Times New Roman" w:hAnsi="Times New Roman"/>
                <w:b/>
                <w:spacing w:val="-1"/>
                <w:sz w:val="20"/>
                <w:szCs w:val="20"/>
                <w:lang w:val="es-EC"/>
              </w:rPr>
              <w:t xml:space="preserve"> </w:t>
            </w:r>
            <w:r w:rsidRPr="005B1BA9">
              <w:rPr>
                <w:rFonts w:ascii="Times New Roman" w:hAnsi="Times New Roman"/>
                <w:b/>
                <w:sz w:val="20"/>
                <w:szCs w:val="20"/>
                <w:lang w:val="es-EC"/>
              </w:rPr>
              <w:t>uso</w:t>
            </w:r>
          </w:p>
        </w:tc>
        <w:tc>
          <w:tcPr>
            <w:tcW w:w="3454" w:type="dxa"/>
          </w:tcPr>
          <w:p w:rsidRPr="00B73B58" w:rsidR="00B21E2A" w:rsidP="00E9627E" w:rsidRDefault="003A1D56" w14:paraId="6DA7D84A" w14:textId="4497A82B">
            <w:pPr>
              <w:ind w:left="107"/>
              <w:rPr>
                <w:rFonts w:ascii="Times New Roman" w:hAnsi="Times New Roman"/>
                <w:sz w:val="18"/>
                <w:szCs w:val="18"/>
                <w:lang w:val="es-EC"/>
              </w:rPr>
            </w:pPr>
            <w:r w:rsidRPr="003A1D56">
              <w:rPr>
                <w:rFonts w:ascii="Times New Roman" w:hAnsi="Times New Roman"/>
                <w:sz w:val="18"/>
                <w:szCs w:val="18"/>
                <w:lang w:val="es-EC"/>
              </w:rPr>
              <w:t>Crear cuenta de usuario</w:t>
            </w:r>
          </w:p>
        </w:tc>
      </w:tr>
      <w:tr w:rsidRPr="005B1BA9" w:rsidR="00B21E2A" w14:paraId="4DEAEE5E" w14:textId="77777777">
        <w:trPr>
          <w:trHeight w:val="230"/>
        </w:trPr>
        <w:tc>
          <w:tcPr>
            <w:tcW w:w="3454" w:type="dxa"/>
          </w:tcPr>
          <w:p w:rsidRPr="005B1BA9" w:rsidR="00B21E2A" w:rsidP="00E9627E" w:rsidRDefault="00B21E2A" w14:paraId="2D3F6192" w14:textId="77777777">
            <w:pPr>
              <w:tabs>
                <w:tab w:val="left" w:pos="1304"/>
              </w:tabs>
              <w:ind w:left="107"/>
              <w:rPr>
                <w:rFonts w:ascii="Times New Roman" w:hAnsi="Times New Roman"/>
                <w:b/>
                <w:sz w:val="20"/>
                <w:szCs w:val="20"/>
                <w:lang w:val="es-EC"/>
              </w:rPr>
            </w:pPr>
            <w:r w:rsidRPr="005B1BA9">
              <w:rPr>
                <w:rFonts w:ascii="Times New Roman" w:hAnsi="Times New Roman"/>
                <w:b/>
                <w:sz w:val="20"/>
                <w:szCs w:val="20"/>
                <w:lang w:val="es-EC"/>
              </w:rPr>
              <w:t>Actores:</w:t>
            </w:r>
            <w:r w:rsidRPr="005B1BA9">
              <w:rPr>
                <w:rFonts w:ascii="Times New Roman" w:hAnsi="Times New Roman"/>
                <w:b/>
                <w:sz w:val="20"/>
                <w:szCs w:val="20"/>
                <w:lang w:val="es-EC"/>
              </w:rPr>
              <w:tab/>
            </w:r>
          </w:p>
        </w:tc>
        <w:tc>
          <w:tcPr>
            <w:tcW w:w="3454" w:type="dxa"/>
          </w:tcPr>
          <w:p w:rsidRPr="005B1BA9" w:rsidR="00B21E2A" w:rsidP="00E9627E" w:rsidRDefault="00B21E2A" w14:paraId="738EF21B" w14:textId="77777777">
            <w:pPr>
              <w:ind w:left="107"/>
              <w:rPr>
                <w:rFonts w:ascii="Times New Roman" w:hAnsi="Times New Roman"/>
                <w:sz w:val="18"/>
                <w:szCs w:val="18"/>
                <w:lang w:val="es-EC"/>
              </w:rPr>
            </w:pPr>
            <w:r w:rsidRPr="00B73B58">
              <w:rPr>
                <w:rFonts w:ascii="Times New Roman" w:hAnsi="Times New Roman"/>
                <w:sz w:val="18"/>
                <w:szCs w:val="18"/>
                <w:lang w:val="es-EC"/>
              </w:rPr>
              <w:t>Usuario</w:t>
            </w:r>
          </w:p>
        </w:tc>
      </w:tr>
      <w:tr w:rsidRPr="005B1BA9" w:rsidR="00B21E2A" w14:paraId="724DD6DD" w14:textId="77777777">
        <w:trPr>
          <w:trHeight w:val="230"/>
        </w:trPr>
        <w:tc>
          <w:tcPr>
            <w:tcW w:w="3454" w:type="dxa"/>
          </w:tcPr>
          <w:p w:rsidRPr="005B1BA9" w:rsidR="00B21E2A" w:rsidP="00E9627E" w:rsidRDefault="00B21E2A" w14:paraId="48C77007" w14:textId="77777777">
            <w:pPr>
              <w:ind w:left="107"/>
              <w:rPr>
                <w:rFonts w:ascii="Times New Roman" w:hAnsi="Times New Roman"/>
                <w:b/>
                <w:sz w:val="20"/>
                <w:szCs w:val="20"/>
                <w:lang w:val="es-EC"/>
              </w:rPr>
            </w:pPr>
            <w:r w:rsidRPr="005B1BA9">
              <w:rPr>
                <w:rFonts w:ascii="Times New Roman" w:hAnsi="Times New Roman"/>
                <w:b/>
                <w:sz w:val="20"/>
                <w:szCs w:val="20"/>
                <w:lang w:val="es-EC"/>
              </w:rPr>
              <w:t>Propósito:</w:t>
            </w:r>
          </w:p>
        </w:tc>
        <w:tc>
          <w:tcPr>
            <w:tcW w:w="3454" w:type="dxa"/>
          </w:tcPr>
          <w:p w:rsidRPr="00B73B58" w:rsidR="00B21E2A" w:rsidP="00E9627E" w:rsidRDefault="00CF5206" w14:paraId="26219B41" w14:textId="261B8842">
            <w:pPr>
              <w:ind w:left="107"/>
              <w:rPr>
                <w:rFonts w:ascii="Times New Roman" w:hAnsi="Times New Roman"/>
                <w:sz w:val="18"/>
                <w:szCs w:val="18"/>
                <w:lang w:val="es-EC"/>
              </w:rPr>
            </w:pPr>
            <w:r w:rsidRPr="00CF5206">
              <w:rPr>
                <w:rFonts w:ascii="Times New Roman" w:hAnsi="Times New Roman"/>
                <w:sz w:val="18"/>
                <w:szCs w:val="18"/>
                <w:lang w:val="es-EC"/>
              </w:rPr>
              <w:t>Registrar un usuario para guardar su información</w:t>
            </w:r>
          </w:p>
        </w:tc>
      </w:tr>
      <w:tr w:rsidRPr="005B1BA9" w:rsidR="00B21E2A" w14:paraId="215DF16F" w14:textId="77777777">
        <w:trPr>
          <w:trHeight w:val="458"/>
        </w:trPr>
        <w:tc>
          <w:tcPr>
            <w:tcW w:w="3454" w:type="dxa"/>
          </w:tcPr>
          <w:p w:rsidRPr="005B1BA9" w:rsidR="00B21E2A" w:rsidP="00E9627E" w:rsidRDefault="00B21E2A" w14:paraId="2F38DCB7" w14:textId="77777777">
            <w:pPr>
              <w:ind w:left="107"/>
              <w:rPr>
                <w:rFonts w:ascii="Times New Roman" w:hAnsi="Times New Roman"/>
                <w:b/>
                <w:sz w:val="20"/>
                <w:szCs w:val="20"/>
                <w:lang w:val="es-EC"/>
              </w:rPr>
            </w:pPr>
            <w:r w:rsidRPr="005B1BA9">
              <w:rPr>
                <w:rFonts w:ascii="Times New Roman" w:hAnsi="Times New Roman"/>
                <w:b/>
                <w:sz w:val="20"/>
                <w:szCs w:val="20"/>
                <w:lang w:val="es-EC"/>
              </w:rPr>
              <w:t>Resumen:</w:t>
            </w:r>
          </w:p>
        </w:tc>
        <w:tc>
          <w:tcPr>
            <w:tcW w:w="3454" w:type="dxa"/>
          </w:tcPr>
          <w:p w:rsidRPr="00B73B58" w:rsidR="00B21E2A" w:rsidP="00E9627E" w:rsidRDefault="001E152B" w14:paraId="337818D8" w14:textId="671437CF">
            <w:pPr>
              <w:ind w:left="107" w:right="590"/>
              <w:rPr>
                <w:rFonts w:ascii="Times New Roman" w:hAnsi="Times New Roman"/>
                <w:sz w:val="18"/>
                <w:szCs w:val="18"/>
                <w:lang w:val="es-EC"/>
              </w:rPr>
            </w:pPr>
            <w:r w:rsidRPr="001E152B">
              <w:rPr>
                <w:rFonts w:ascii="Times New Roman" w:hAnsi="Times New Roman"/>
                <w:sz w:val="18"/>
                <w:szCs w:val="18"/>
                <w:lang w:val="es-EC"/>
              </w:rPr>
              <w:t>El</w:t>
            </w:r>
            <w:r w:rsidRPr="00F87EB3" w:rsidR="00F87EB3">
              <w:rPr>
                <w:rFonts w:ascii="Times New Roman" w:hAnsi="Times New Roman"/>
                <w:sz w:val="18"/>
                <w:szCs w:val="18"/>
                <w:lang w:val="es-EC"/>
              </w:rPr>
              <w:t xml:space="preserve"> proceso </w:t>
            </w:r>
            <w:r w:rsidRPr="001E152B">
              <w:rPr>
                <w:rFonts w:ascii="Times New Roman" w:hAnsi="Times New Roman"/>
                <w:sz w:val="18"/>
                <w:szCs w:val="18"/>
                <w:lang w:val="es-EC"/>
              </w:rPr>
              <w:t>de registro</w:t>
            </w:r>
            <w:r w:rsidRPr="00F87EB3" w:rsidR="00F87EB3">
              <w:rPr>
                <w:rFonts w:ascii="Times New Roman" w:hAnsi="Times New Roman"/>
                <w:sz w:val="18"/>
                <w:szCs w:val="18"/>
                <w:lang w:val="es-EC"/>
              </w:rPr>
              <w:t xml:space="preserve"> en la aplicación web</w:t>
            </w:r>
            <w:r w:rsidRPr="001E152B">
              <w:rPr>
                <w:rFonts w:ascii="Times New Roman" w:hAnsi="Times New Roman"/>
                <w:sz w:val="18"/>
                <w:szCs w:val="18"/>
                <w:lang w:val="es-EC"/>
              </w:rPr>
              <w:t xml:space="preserve"> comienza cuando el cliente decide crear una cuenta. En este proceso, el usuario debe completar</w:t>
            </w:r>
            <w:r w:rsidRPr="00F87EB3" w:rsidR="00F87EB3">
              <w:rPr>
                <w:rFonts w:ascii="Times New Roman" w:hAnsi="Times New Roman"/>
                <w:sz w:val="18"/>
                <w:szCs w:val="18"/>
                <w:lang w:val="es-EC"/>
              </w:rPr>
              <w:t xml:space="preserve"> un formulario </w:t>
            </w:r>
            <w:r w:rsidRPr="001E152B">
              <w:rPr>
                <w:rFonts w:ascii="Times New Roman" w:hAnsi="Times New Roman"/>
                <w:sz w:val="18"/>
                <w:szCs w:val="18"/>
                <w:lang w:val="es-EC"/>
              </w:rPr>
              <w:t>que incluye</w:t>
            </w:r>
            <w:r w:rsidRPr="00F87EB3" w:rsidR="00F87EB3">
              <w:rPr>
                <w:rFonts w:ascii="Times New Roman" w:hAnsi="Times New Roman"/>
                <w:sz w:val="18"/>
                <w:szCs w:val="18"/>
                <w:lang w:val="es-EC"/>
              </w:rPr>
              <w:t xml:space="preserve"> su información personal </w:t>
            </w:r>
            <w:r w:rsidRPr="00E74F62" w:rsidR="00E74F62">
              <w:rPr>
                <w:rFonts w:ascii="Times New Roman" w:hAnsi="Times New Roman"/>
                <w:sz w:val="18"/>
                <w:szCs w:val="18"/>
                <w:lang w:val="es-EC"/>
              </w:rPr>
              <w:t>como nombre</w:t>
            </w:r>
            <w:r w:rsidR="00E74F62">
              <w:rPr>
                <w:rFonts w:ascii="Times New Roman" w:hAnsi="Times New Roman"/>
                <w:sz w:val="18"/>
                <w:szCs w:val="18"/>
                <w:lang w:val="es-EC"/>
              </w:rPr>
              <w:t>,</w:t>
            </w:r>
            <w:r w:rsidRPr="00E74F62" w:rsidR="00E74F62">
              <w:rPr>
                <w:rFonts w:ascii="Times New Roman" w:hAnsi="Times New Roman"/>
                <w:sz w:val="18"/>
                <w:szCs w:val="18"/>
                <w:lang w:val="es-EC"/>
              </w:rPr>
              <w:t xml:space="preserve"> apellido</w:t>
            </w:r>
            <w:r w:rsidR="00E74F62">
              <w:rPr>
                <w:rFonts w:ascii="Times New Roman" w:hAnsi="Times New Roman"/>
                <w:sz w:val="18"/>
                <w:szCs w:val="18"/>
                <w:lang w:val="es-EC"/>
              </w:rPr>
              <w:t>,</w:t>
            </w:r>
            <w:r w:rsidRPr="00E74F62" w:rsidR="00E74F62">
              <w:rPr>
                <w:rFonts w:ascii="Times New Roman" w:hAnsi="Times New Roman"/>
                <w:sz w:val="18"/>
                <w:szCs w:val="18"/>
                <w:lang w:val="es-EC"/>
              </w:rPr>
              <w:t xml:space="preserve"> </w:t>
            </w:r>
            <w:r w:rsidR="00E74F62">
              <w:rPr>
                <w:rFonts w:ascii="Times New Roman" w:hAnsi="Times New Roman"/>
                <w:sz w:val="18"/>
                <w:szCs w:val="18"/>
                <w:lang w:val="es-EC"/>
              </w:rPr>
              <w:t xml:space="preserve">usuario y </w:t>
            </w:r>
            <w:r w:rsidRPr="00E74F62" w:rsidR="00E74F62">
              <w:rPr>
                <w:rFonts w:ascii="Times New Roman" w:hAnsi="Times New Roman"/>
                <w:sz w:val="18"/>
                <w:szCs w:val="18"/>
                <w:lang w:val="es-EC"/>
              </w:rPr>
              <w:t>clave,</w:t>
            </w:r>
            <w:r w:rsidR="00E74F62">
              <w:rPr>
                <w:rFonts w:ascii="Times New Roman" w:hAnsi="Times New Roman"/>
                <w:sz w:val="18"/>
                <w:szCs w:val="18"/>
                <w:lang w:val="es-EC"/>
              </w:rPr>
              <w:t xml:space="preserve"> así </w:t>
            </w:r>
            <w:r w:rsidRPr="001E152B">
              <w:rPr>
                <w:rFonts w:ascii="Times New Roman" w:hAnsi="Times New Roman"/>
                <w:sz w:val="18"/>
                <w:szCs w:val="18"/>
                <w:lang w:val="es-EC"/>
              </w:rPr>
              <w:t>como también se le permitirá</w:t>
            </w:r>
            <w:r w:rsidRPr="00F87EB3" w:rsidR="00F87EB3">
              <w:rPr>
                <w:rFonts w:ascii="Times New Roman" w:hAnsi="Times New Roman"/>
                <w:sz w:val="18"/>
                <w:szCs w:val="18"/>
                <w:lang w:val="es-EC"/>
              </w:rPr>
              <w:t xml:space="preserve"> ingresar </w:t>
            </w:r>
            <w:r w:rsidRPr="001E152B">
              <w:rPr>
                <w:rFonts w:ascii="Times New Roman" w:hAnsi="Times New Roman"/>
                <w:sz w:val="18"/>
                <w:szCs w:val="18"/>
                <w:lang w:val="es-EC"/>
              </w:rPr>
              <w:t>el</w:t>
            </w:r>
            <w:r w:rsidR="003557A3">
              <w:rPr>
                <w:rFonts w:ascii="Times New Roman" w:hAnsi="Times New Roman"/>
                <w:sz w:val="18"/>
                <w:szCs w:val="18"/>
                <w:lang w:val="es-EC"/>
              </w:rPr>
              <w:t xml:space="preserve"> nombre de su cultivo</w:t>
            </w:r>
            <w:r w:rsidRPr="00F87EB3" w:rsidR="00F87EB3">
              <w:rPr>
                <w:rFonts w:ascii="Times New Roman" w:hAnsi="Times New Roman"/>
                <w:sz w:val="18"/>
                <w:szCs w:val="18"/>
                <w:lang w:val="es-EC"/>
              </w:rPr>
              <w:t xml:space="preserve">. </w:t>
            </w:r>
            <w:r w:rsidRPr="001E152B">
              <w:rPr>
                <w:rFonts w:ascii="Times New Roman" w:hAnsi="Times New Roman"/>
                <w:sz w:val="18"/>
                <w:szCs w:val="18"/>
                <w:lang w:val="es-EC"/>
              </w:rPr>
              <w:t>Una vez finalizado el registro,</w:t>
            </w:r>
            <w:r w:rsidR="00BD6507">
              <w:rPr>
                <w:rFonts w:ascii="Times New Roman" w:hAnsi="Times New Roman"/>
                <w:sz w:val="18"/>
                <w:szCs w:val="18"/>
                <w:lang w:val="es-EC"/>
              </w:rPr>
              <w:t xml:space="preserve"> el usuario </w:t>
            </w:r>
            <w:r w:rsidRPr="001E152B">
              <w:rPr>
                <w:rFonts w:ascii="Times New Roman" w:hAnsi="Times New Roman"/>
                <w:sz w:val="18"/>
                <w:szCs w:val="18"/>
                <w:lang w:val="es-EC"/>
              </w:rPr>
              <w:t>tendrá la opción de agregar</w:t>
            </w:r>
            <w:r w:rsidR="00714738">
              <w:rPr>
                <w:rFonts w:ascii="Times New Roman" w:hAnsi="Times New Roman"/>
                <w:sz w:val="18"/>
                <w:szCs w:val="18"/>
                <w:lang w:val="es-EC"/>
              </w:rPr>
              <w:t xml:space="preserve"> el nombre de la planta que </w:t>
            </w:r>
            <w:r w:rsidRPr="001E152B">
              <w:rPr>
                <w:rFonts w:ascii="Times New Roman" w:hAnsi="Times New Roman"/>
                <w:sz w:val="18"/>
                <w:szCs w:val="18"/>
                <w:lang w:val="es-EC"/>
              </w:rPr>
              <w:t>desea</w:t>
            </w:r>
            <w:r w:rsidR="00714738">
              <w:rPr>
                <w:rFonts w:ascii="Times New Roman" w:hAnsi="Times New Roman"/>
                <w:sz w:val="18"/>
                <w:szCs w:val="18"/>
                <w:lang w:val="es-EC"/>
              </w:rPr>
              <w:t xml:space="preserve"> </w:t>
            </w:r>
            <w:r w:rsidR="008E7E05">
              <w:rPr>
                <w:rFonts w:ascii="Times New Roman" w:hAnsi="Times New Roman"/>
                <w:sz w:val="18"/>
                <w:szCs w:val="18"/>
                <w:lang w:val="es-EC"/>
              </w:rPr>
              <w:t>cultiva</w:t>
            </w:r>
            <w:r w:rsidR="00076300">
              <w:rPr>
                <w:rFonts w:ascii="Times New Roman" w:hAnsi="Times New Roman"/>
                <w:sz w:val="18"/>
                <w:szCs w:val="18"/>
                <w:lang w:val="es-EC"/>
              </w:rPr>
              <w:t>r.</w:t>
            </w:r>
          </w:p>
        </w:tc>
      </w:tr>
      <w:tr w:rsidRPr="005B1BA9" w:rsidR="00B21E2A" w14:paraId="5756582F" w14:textId="77777777">
        <w:trPr>
          <w:trHeight w:val="230"/>
        </w:trPr>
        <w:tc>
          <w:tcPr>
            <w:tcW w:w="3454" w:type="dxa"/>
          </w:tcPr>
          <w:p w:rsidRPr="005B1BA9" w:rsidR="00B21E2A" w:rsidP="00E9627E" w:rsidRDefault="00B21E2A" w14:paraId="2C03F66F" w14:textId="77777777">
            <w:pPr>
              <w:ind w:left="107"/>
              <w:rPr>
                <w:rFonts w:ascii="Times New Roman" w:hAnsi="Times New Roman"/>
                <w:b/>
                <w:sz w:val="20"/>
                <w:szCs w:val="20"/>
                <w:lang w:val="es-EC"/>
              </w:rPr>
            </w:pPr>
            <w:r w:rsidRPr="005B1BA9">
              <w:rPr>
                <w:rFonts w:ascii="Times New Roman" w:hAnsi="Times New Roman"/>
                <w:b/>
                <w:sz w:val="20"/>
                <w:szCs w:val="20"/>
                <w:lang w:val="es-EC"/>
              </w:rPr>
              <w:t>Tipo:</w:t>
            </w:r>
          </w:p>
        </w:tc>
        <w:tc>
          <w:tcPr>
            <w:tcW w:w="3454" w:type="dxa"/>
          </w:tcPr>
          <w:p w:rsidRPr="005B1BA9" w:rsidR="00B21E2A" w:rsidP="00E9627E" w:rsidRDefault="00B21E2A" w14:paraId="2F11C243" w14:textId="77777777">
            <w:pPr>
              <w:ind w:left="107"/>
              <w:rPr>
                <w:rFonts w:ascii="Times New Roman" w:hAnsi="Times New Roman"/>
                <w:sz w:val="20"/>
                <w:szCs w:val="20"/>
                <w:lang w:val="es-EC"/>
              </w:rPr>
            </w:pPr>
            <w:r w:rsidRPr="005B1BA9">
              <w:rPr>
                <w:rFonts w:ascii="Times New Roman" w:hAnsi="Times New Roman"/>
                <w:sz w:val="20"/>
                <w:szCs w:val="20"/>
                <w:lang w:val="es-EC"/>
              </w:rPr>
              <w:t>Primario</w:t>
            </w:r>
          </w:p>
        </w:tc>
      </w:tr>
      <w:tr w:rsidRPr="005B1BA9" w:rsidR="00B21E2A" w14:paraId="607D5DBC" w14:textId="77777777">
        <w:trPr>
          <w:trHeight w:val="230"/>
        </w:trPr>
        <w:tc>
          <w:tcPr>
            <w:tcW w:w="6908" w:type="dxa"/>
            <w:gridSpan w:val="2"/>
          </w:tcPr>
          <w:p w:rsidRPr="005B1BA9" w:rsidR="00B21E2A" w:rsidP="00E9627E" w:rsidRDefault="00B21E2A" w14:paraId="2681E6BB" w14:textId="77777777">
            <w:pPr>
              <w:ind w:left="2233" w:right="2227"/>
              <w:jc w:val="center"/>
              <w:rPr>
                <w:b/>
                <w:lang w:val="es-EC"/>
              </w:rPr>
            </w:pPr>
            <w:r w:rsidRPr="005B1BA9">
              <w:rPr>
                <w:rFonts w:ascii="Times New Roman" w:hAnsi="Times New Roman"/>
                <w:b/>
                <w:sz w:val="20"/>
                <w:szCs w:val="20"/>
                <w:lang w:val="es-EC"/>
              </w:rPr>
              <w:t>Precondiciones</w:t>
            </w:r>
          </w:p>
        </w:tc>
      </w:tr>
      <w:tr w:rsidRPr="005B1BA9" w:rsidR="00B21E2A" w14:paraId="7F318E61" w14:textId="77777777">
        <w:trPr>
          <w:trHeight w:val="230"/>
        </w:trPr>
        <w:tc>
          <w:tcPr>
            <w:tcW w:w="6908" w:type="dxa"/>
            <w:gridSpan w:val="2"/>
          </w:tcPr>
          <w:p w:rsidRPr="00835F2A" w:rsidR="00B21E2A" w:rsidP="00E9627E" w:rsidRDefault="007F47BF" w14:paraId="36CA0514" w14:textId="4FF0AFDA">
            <w:pPr>
              <w:rPr>
                <w:bCs/>
                <w:lang w:val="es-EC"/>
              </w:rPr>
            </w:pPr>
            <w:r>
              <w:rPr>
                <w:bCs/>
                <w:lang w:val="es-EC"/>
              </w:rPr>
              <w:t>Ninguna</w:t>
            </w:r>
          </w:p>
        </w:tc>
      </w:tr>
      <w:tr w:rsidRPr="005B1BA9" w:rsidR="00B21E2A" w14:paraId="6DC8FF86" w14:textId="77777777">
        <w:trPr>
          <w:trHeight w:val="230"/>
        </w:trPr>
        <w:tc>
          <w:tcPr>
            <w:tcW w:w="6908" w:type="dxa"/>
            <w:gridSpan w:val="2"/>
          </w:tcPr>
          <w:p w:rsidRPr="00835F2A" w:rsidR="00B21E2A" w:rsidP="00E9627E" w:rsidRDefault="00B21E2A" w14:paraId="2B300F55" w14:textId="77777777">
            <w:pPr>
              <w:ind w:left="2233" w:right="2227"/>
              <w:jc w:val="center"/>
              <w:rPr>
                <w:b/>
                <w:lang w:val="es-EC"/>
              </w:rPr>
            </w:pPr>
            <w:r w:rsidRPr="004004DD">
              <w:rPr>
                <w:rFonts w:ascii="Times New Roman" w:hAnsi="Times New Roman"/>
                <w:b/>
                <w:sz w:val="20"/>
                <w:szCs w:val="20"/>
                <w:lang w:val="es-EC"/>
              </w:rPr>
              <w:t>Postcondiciones</w:t>
            </w:r>
          </w:p>
        </w:tc>
      </w:tr>
      <w:tr w:rsidRPr="005B1BA9" w:rsidR="00B21E2A" w14:paraId="6CD5505B" w14:textId="77777777">
        <w:trPr>
          <w:trHeight w:val="230"/>
        </w:trPr>
        <w:tc>
          <w:tcPr>
            <w:tcW w:w="6908" w:type="dxa"/>
            <w:gridSpan w:val="2"/>
          </w:tcPr>
          <w:p w:rsidRPr="00835F2A" w:rsidR="00B21E2A" w:rsidP="00E9627E" w:rsidRDefault="002156A0" w14:paraId="37B9C55D" w14:textId="7715AC2F">
            <w:pPr>
              <w:pStyle w:val="ListParagraph"/>
              <w:numPr>
                <w:ilvl w:val="0"/>
                <w:numId w:val="15"/>
              </w:numPr>
              <w:jc w:val="both"/>
              <w:rPr>
                <w:bCs/>
                <w:lang w:val="es-EC"/>
              </w:rPr>
            </w:pPr>
            <w:r w:rsidRPr="002156A0">
              <w:rPr>
                <w:sz w:val="18"/>
                <w:szCs w:val="18"/>
                <w:lang w:val="es-EC"/>
              </w:rPr>
              <w:t xml:space="preserve">El cliente quedará registrado en la tabla </w:t>
            </w:r>
            <w:r>
              <w:rPr>
                <w:sz w:val="18"/>
                <w:szCs w:val="18"/>
                <w:lang w:val="es-EC"/>
              </w:rPr>
              <w:t>Usuarios</w:t>
            </w:r>
            <w:r w:rsidRPr="002156A0">
              <w:rPr>
                <w:sz w:val="18"/>
                <w:szCs w:val="18"/>
                <w:lang w:val="es-EC"/>
              </w:rPr>
              <w:t>.</w:t>
            </w:r>
          </w:p>
        </w:tc>
      </w:tr>
      <w:tr w:rsidRPr="005B1BA9" w:rsidR="00B21E2A" w14:paraId="06F2298F" w14:textId="77777777">
        <w:trPr>
          <w:trHeight w:val="230"/>
        </w:trPr>
        <w:tc>
          <w:tcPr>
            <w:tcW w:w="6908" w:type="dxa"/>
            <w:gridSpan w:val="2"/>
          </w:tcPr>
          <w:p w:rsidRPr="005B1BA9" w:rsidR="00B21E2A" w:rsidP="00E9627E" w:rsidRDefault="00B21E2A" w14:paraId="4E78AF84" w14:textId="77777777">
            <w:pPr>
              <w:ind w:left="2233" w:right="2227"/>
              <w:jc w:val="center"/>
              <w:rPr>
                <w:rFonts w:ascii="Times New Roman" w:hAnsi="Times New Roman"/>
                <w:b/>
                <w:sz w:val="20"/>
                <w:szCs w:val="20"/>
                <w:lang w:val="es-EC"/>
              </w:rPr>
            </w:pPr>
            <w:r w:rsidRPr="005B1BA9">
              <w:rPr>
                <w:rFonts w:ascii="Times New Roman" w:hAnsi="Times New Roman"/>
                <w:b/>
                <w:sz w:val="20"/>
                <w:szCs w:val="20"/>
                <w:lang w:val="es-EC"/>
              </w:rPr>
              <w:t>Flujo</w:t>
            </w:r>
            <w:r w:rsidRPr="005B1BA9">
              <w:rPr>
                <w:rFonts w:ascii="Times New Roman" w:hAnsi="Times New Roman"/>
                <w:b/>
                <w:spacing w:val="-1"/>
                <w:sz w:val="20"/>
                <w:szCs w:val="20"/>
                <w:lang w:val="es-EC"/>
              </w:rPr>
              <w:t xml:space="preserve"> </w:t>
            </w:r>
            <w:r w:rsidRPr="005B1BA9">
              <w:rPr>
                <w:rFonts w:ascii="Times New Roman" w:hAnsi="Times New Roman"/>
                <w:b/>
                <w:sz w:val="20"/>
                <w:szCs w:val="20"/>
                <w:lang w:val="es-EC"/>
              </w:rPr>
              <w:t>normal</w:t>
            </w:r>
            <w:r w:rsidRPr="005B1BA9">
              <w:rPr>
                <w:rFonts w:ascii="Times New Roman" w:hAnsi="Times New Roman"/>
                <w:b/>
                <w:spacing w:val="-2"/>
                <w:sz w:val="20"/>
                <w:szCs w:val="20"/>
                <w:lang w:val="es-EC"/>
              </w:rPr>
              <w:t xml:space="preserve"> </w:t>
            </w:r>
            <w:r w:rsidRPr="005B1BA9">
              <w:rPr>
                <w:rFonts w:ascii="Times New Roman" w:hAnsi="Times New Roman"/>
                <w:b/>
                <w:sz w:val="20"/>
                <w:szCs w:val="20"/>
                <w:lang w:val="es-EC"/>
              </w:rPr>
              <w:t>de</w:t>
            </w:r>
            <w:r w:rsidRPr="005B1BA9">
              <w:rPr>
                <w:rFonts w:ascii="Times New Roman" w:hAnsi="Times New Roman"/>
                <w:b/>
                <w:spacing w:val="-1"/>
                <w:sz w:val="20"/>
                <w:szCs w:val="20"/>
                <w:lang w:val="es-EC"/>
              </w:rPr>
              <w:t xml:space="preserve"> </w:t>
            </w:r>
            <w:r w:rsidRPr="005B1BA9">
              <w:rPr>
                <w:rFonts w:ascii="Times New Roman" w:hAnsi="Times New Roman"/>
                <w:b/>
                <w:sz w:val="20"/>
                <w:szCs w:val="20"/>
                <w:lang w:val="es-EC"/>
              </w:rPr>
              <w:t>eventos</w:t>
            </w:r>
          </w:p>
        </w:tc>
      </w:tr>
      <w:tr w:rsidRPr="005B1BA9" w:rsidR="00B21E2A" w14:paraId="4AC0DD26" w14:textId="77777777">
        <w:trPr>
          <w:trHeight w:val="230"/>
        </w:trPr>
        <w:tc>
          <w:tcPr>
            <w:tcW w:w="3454" w:type="dxa"/>
          </w:tcPr>
          <w:p w:rsidRPr="005B1BA9" w:rsidR="00B21E2A" w:rsidP="00E9627E" w:rsidRDefault="00B21E2A" w14:paraId="1330F4D2" w14:textId="77777777">
            <w:pPr>
              <w:ind w:left="1010"/>
              <w:rPr>
                <w:rFonts w:ascii="Times New Roman" w:hAnsi="Times New Roman"/>
                <w:b/>
                <w:sz w:val="20"/>
                <w:szCs w:val="20"/>
                <w:lang w:val="es-EC"/>
              </w:rPr>
            </w:pPr>
            <w:r w:rsidRPr="005B1BA9">
              <w:rPr>
                <w:rFonts w:ascii="Times New Roman" w:hAnsi="Times New Roman"/>
                <w:b/>
                <w:sz w:val="20"/>
                <w:szCs w:val="20"/>
                <w:lang w:val="es-EC"/>
              </w:rPr>
              <w:t>Acción</w:t>
            </w:r>
            <w:r w:rsidRPr="005B1BA9">
              <w:rPr>
                <w:rFonts w:ascii="Times New Roman" w:hAnsi="Times New Roman"/>
                <w:b/>
                <w:spacing w:val="-3"/>
                <w:sz w:val="20"/>
                <w:szCs w:val="20"/>
                <w:lang w:val="es-EC"/>
              </w:rPr>
              <w:t xml:space="preserve"> </w:t>
            </w:r>
            <w:r w:rsidRPr="005B1BA9">
              <w:rPr>
                <w:rFonts w:ascii="Times New Roman" w:hAnsi="Times New Roman"/>
                <w:b/>
                <w:sz w:val="20"/>
                <w:szCs w:val="20"/>
                <w:lang w:val="es-EC"/>
              </w:rPr>
              <w:t>del</w:t>
            </w:r>
            <w:r w:rsidRPr="005B1BA9">
              <w:rPr>
                <w:rFonts w:ascii="Times New Roman" w:hAnsi="Times New Roman"/>
                <w:b/>
                <w:spacing w:val="-1"/>
                <w:sz w:val="20"/>
                <w:szCs w:val="20"/>
                <w:lang w:val="es-EC"/>
              </w:rPr>
              <w:t xml:space="preserve"> </w:t>
            </w:r>
            <w:r w:rsidRPr="005B1BA9">
              <w:rPr>
                <w:rFonts w:ascii="Times New Roman" w:hAnsi="Times New Roman"/>
                <w:b/>
                <w:sz w:val="20"/>
                <w:szCs w:val="20"/>
                <w:lang w:val="es-EC"/>
              </w:rPr>
              <w:t>Actor</w:t>
            </w:r>
          </w:p>
        </w:tc>
        <w:tc>
          <w:tcPr>
            <w:tcW w:w="3454" w:type="dxa"/>
          </w:tcPr>
          <w:p w:rsidRPr="005B1BA9" w:rsidR="00B21E2A" w:rsidP="00E9627E" w:rsidRDefault="00B21E2A" w14:paraId="582CD3A9" w14:textId="77777777">
            <w:pPr>
              <w:ind w:left="799"/>
              <w:rPr>
                <w:rFonts w:ascii="Times New Roman" w:hAnsi="Times New Roman"/>
                <w:b/>
                <w:sz w:val="20"/>
                <w:szCs w:val="20"/>
                <w:lang w:val="es-EC"/>
              </w:rPr>
            </w:pPr>
            <w:r w:rsidRPr="005B1BA9">
              <w:rPr>
                <w:rFonts w:ascii="Times New Roman" w:hAnsi="Times New Roman"/>
                <w:b/>
                <w:sz w:val="20"/>
                <w:szCs w:val="20"/>
                <w:lang w:val="es-EC"/>
              </w:rPr>
              <w:t>Respuesta</w:t>
            </w:r>
            <w:r w:rsidRPr="005B1BA9">
              <w:rPr>
                <w:rFonts w:ascii="Times New Roman" w:hAnsi="Times New Roman"/>
                <w:b/>
                <w:spacing w:val="-2"/>
                <w:sz w:val="20"/>
                <w:szCs w:val="20"/>
                <w:lang w:val="es-EC"/>
              </w:rPr>
              <w:t xml:space="preserve"> </w:t>
            </w:r>
            <w:r w:rsidRPr="005B1BA9">
              <w:rPr>
                <w:rFonts w:ascii="Times New Roman" w:hAnsi="Times New Roman"/>
                <w:b/>
                <w:sz w:val="20"/>
                <w:szCs w:val="20"/>
                <w:lang w:val="es-EC"/>
              </w:rPr>
              <w:t>del</w:t>
            </w:r>
            <w:r w:rsidRPr="005B1BA9">
              <w:rPr>
                <w:rFonts w:ascii="Times New Roman" w:hAnsi="Times New Roman"/>
                <w:b/>
                <w:spacing w:val="-3"/>
                <w:sz w:val="20"/>
                <w:szCs w:val="20"/>
                <w:lang w:val="es-EC"/>
              </w:rPr>
              <w:t xml:space="preserve"> </w:t>
            </w:r>
            <w:r w:rsidRPr="005B1BA9">
              <w:rPr>
                <w:rFonts w:ascii="Times New Roman" w:hAnsi="Times New Roman"/>
                <w:b/>
                <w:sz w:val="20"/>
                <w:szCs w:val="20"/>
                <w:lang w:val="es-EC"/>
              </w:rPr>
              <w:t>sistema</w:t>
            </w:r>
          </w:p>
        </w:tc>
      </w:tr>
      <w:tr w:rsidRPr="005B1BA9" w:rsidR="00B21E2A" w:rsidTr="00C44D6E" w14:paraId="12FB623E" w14:textId="77777777">
        <w:trPr>
          <w:trHeight w:val="1413"/>
        </w:trPr>
        <w:tc>
          <w:tcPr>
            <w:tcW w:w="3454" w:type="dxa"/>
          </w:tcPr>
          <w:p w:rsidRPr="008D04B6" w:rsidR="008D04B6" w:rsidP="00E9627E" w:rsidRDefault="005B6F84" w14:paraId="2B6AB4F9" w14:textId="6DD88115">
            <w:pPr>
              <w:pStyle w:val="ListParagraph"/>
              <w:numPr>
                <w:ilvl w:val="0"/>
                <w:numId w:val="17"/>
              </w:numPr>
              <w:ind w:left="567"/>
              <w:rPr>
                <w:b/>
                <w:sz w:val="18"/>
                <w:szCs w:val="18"/>
                <w:lang w:val="es-EC"/>
              </w:rPr>
            </w:pPr>
            <w:r>
              <w:rPr>
                <w:sz w:val="18"/>
                <w:szCs w:val="18"/>
                <w:lang w:val="es-EC"/>
              </w:rPr>
              <w:t>I</w:t>
            </w:r>
            <w:r w:rsidRPr="008D04B6" w:rsidR="00BA0B18">
              <w:rPr>
                <w:sz w:val="18"/>
                <w:szCs w:val="18"/>
                <w:lang w:val="es-EC"/>
              </w:rPr>
              <w:t>nicia el proceso de creación de una cuenta.</w:t>
            </w:r>
          </w:p>
          <w:p w:rsidR="008D04B6" w:rsidP="00E9627E" w:rsidRDefault="008D04B6" w14:paraId="37AD88E7" w14:textId="30F7F18E">
            <w:pPr>
              <w:ind w:left="567"/>
              <w:jc w:val="both"/>
              <w:rPr>
                <w:rFonts w:ascii="Times New Roman" w:hAnsi="Times New Roman"/>
                <w:b/>
                <w:sz w:val="18"/>
                <w:szCs w:val="18"/>
                <w:lang w:val="es-EC"/>
              </w:rPr>
            </w:pPr>
          </w:p>
          <w:p w:rsidRPr="00D77956" w:rsidR="008D04B6" w:rsidP="00E9627E" w:rsidRDefault="008D04B6" w14:paraId="6FE45F71" w14:textId="30F7F18E">
            <w:pPr>
              <w:ind w:left="567"/>
              <w:jc w:val="both"/>
              <w:rPr>
                <w:rFonts w:ascii="Times New Roman" w:hAnsi="Times New Roman"/>
                <w:b/>
                <w:sz w:val="18"/>
                <w:szCs w:val="18"/>
                <w:lang w:val="es-EC"/>
              </w:rPr>
            </w:pPr>
          </w:p>
          <w:p w:rsidR="001C2911" w:rsidP="00E9627E" w:rsidRDefault="001C2911" w14:paraId="044AE0B4" w14:textId="77777777">
            <w:pPr>
              <w:pStyle w:val="ListParagraph"/>
              <w:ind w:left="567" w:right="132"/>
              <w:rPr>
                <w:rFonts w:ascii="Times New Roman" w:hAnsi="Times New Roman"/>
                <w:sz w:val="18"/>
                <w:szCs w:val="18"/>
                <w:lang w:val="es-EC"/>
              </w:rPr>
            </w:pPr>
          </w:p>
          <w:p w:rsidRPr="00CA4441" w:rsidR="00B21E2A" w:rsidP="00E9627E" w:rsidRDefault="003E1F9B" w14:paraId="520D9A6B" w14:textId="1F0EF1D7">
            <w:pPr>
              <w:pStyle w:val="ListParagraph"/>
              <w:numPr>
                <w:ilvl w:val="0"/>
                <w:numId w:val="18"/>
              </w:numPr>
              <w:ind w:left="567" w:right="132"/>
              <w:rPr>
                <w:sz w:val="18"/>
                <w:szCs w:val="18"/>
                <w:lang w:val="es-EC"/>
              </w:rPr>
            </w:pPr>
            <w:r>
              <w:rPr>
                <w:sz w:val="18"/>
                <w:szCs w:val="18"/>
                <w:lang w:val="es-EC"/>
              </w:rPr>
              <w:t>I</w:t>
            </w:r>
            <w:r w:rsidRPr="00886861" w:rsidR="00886861">
              <w:rPr>
                <w:sz w:val="18"/>
                <w:szCs w:val="18"/>
                <w:lang w:val="es-EC"/>
              </w:rPr>
              <w:t>ngresa</w:t>
            </w:r>
            <w:r w:rsidRPr="00CA4441" w:rsidR="00886861">
              <w:rPr>
                <w:sz w:val="18"/>
                <w:szCs w:val="18"/>
                <w:lang w:val="es-EC"/>
              </w:rPr>
              <w:t xml:space="preserve"> los datos requeridos como nombre, apellido</w:t>
            </w:r>
            <w:r w:rsidRPr="00CA4441" w:rsidR="00942200">
              <w:rPr>
                <w:sz w:val="18"/>
                <w:szCs w:val="18"/>
                <w:lang w:val="es-EC"/>
              </w:rPr>
              <w:t xml:space="preserve">, usuario </w:t>
            </w:r>
            <w:r w:rsidRPr="00CA4441" w:rsidR="00886861">
              <w:rPr>
                <w:sz w:val="18"/>
                <w:szCs w:val="18"/>
                <w:lang w:val="es-EC"/>
              </w:rPr>
              <w:t xml:space="preserve">y por último escribirá una </w:t>
            </w:r>
            <w:r w:rsidR="005C7DC4">
              <w:rPr>
                <w:sz w:val="18"/>
                <w:szCs w:val="18"/>
                <w:lang w:val="es-EC"/>
              </w:rPr>
              <w:t xml:space="preserve">clave </w:t>
            </w:r>
            <w:r w:rsidRPr="00CA4441" w:rsidR="00886861">
              <w:rPr>
                <w:sz w:val="18"/>
                <w:szCs w:val="18"/>
                <w:lang w:val="es-EC"/>
              </w:rPr>
              <w:t>para su cuenta.</w:t>
            </w:r>
          </w:p>
          <w:p w:rsidRPr="000B32A3" w:rsidR="002E05BB" w:rsidP="00E9627E" w:rsidRDefault="002E05BB" w14:paraId="5FB714A6" w14:textId="590DD178">
            <w:pPr>
              <w:pStyle w:val="ListParagraph"/>
              <w:ind w:left="567" w:right="132"/>
              <w:rPr>
                <w:rFonts w:ascii="Times New Roman" w:hAnsi="Times New Roman"/>
                <w:sz w:val="18"/>
                <w:szCs w:val="18"/>
                <w:lang w:val="es-EC"/>
              </w:rPr>
            </w:pPr>
          </w:p>
          <w:p w:rsidRPr="00CA4441" w:rsidR="00B21E2A" w:rsidP="00E9627E" w:rsidRDefault="003E1F9B" w14:paraId="0181FEC3" w14:textId="14A6BBD7">
            <w:pPr>
              <w:pStyle w:val="ListParagraph"/>
              <w:numPr>
                <w:ilvl w:val="0"/>
                <w:numId w:val="18"/>
              </w:numPr>
              <w:ind w:left="567" w:right="132"/>
              <w:rPr>
                <w:sz w:val="18"/>
                <w:szCs w:val="18"/>
                <w:lang w:val="es-EC"/>
              </w:rPr>
            </w:pPr>
            <w:r>
              <w:rPr>
                <w:sz w:val="18"/>
                <w:szCs w:val="18"/>
                <w:lang w:val="es-EC"/>
              </w:rPr>
              <w:t>D</w:t>
            </w:r>
            <w:r w:rsidRPr="004B0520" w:rsidR="004B0520">
              <w:rPr>
                <w:sz w:val="18"/>
                <w:szCs w:val="18"/>
                <w:lang w:val="es-EC"/>
              </w:rPr>
              <w:t>ará</w:t>
            </w:r>
            <w:r w:rsidRPr="00CA4441" w:rsidR="004B0520">
              <w:rPr>
                <w:sz w:val="18"/>
                <w:szCs w:val="18"/>
                <w:lang w:val="es-EC"/>
              </w:rPr>
              <w:t xml:space="preserve"> clic al botón registrarse.</w:t>
            </w:r>
          </w:p>
          <w:p w:rsidR="002239E6" w:rsidP="00E9627E" w:rsidRDefault="002239E6" w14:paraId="704DE078" w14:textId="77777777">
            <w:pPr>
              <w:ind w:left="567" w:right="132" w:firstLine="227"/>
              <w:rPr>
                <w:sz w:val="18"/>
                <w:szCs w:val="18"/>
                <w:lang w:val="es-EC"/>
              </w:rPr>
            </w:pPr>
          </w:p>
          <w:p w:rsidR="002239E6" w:rsidP="00E9627E" w:rsidRDefault="002239E6" w14:paraId="5A4D519E" w14:textId="77777777">
            <w:pPr>
              <w:ind w:left="567" w:right="132" w:firstLine="227"/>
              <w:rPr>
                <w:sz w:val="18"/>
                <w:szCs w:val="18"/>
                <w:lang w:val="es-EC"/>
              </w:rPr>
            </w:pPr>
          </w:p>
          <w:p w:rsidR="002239E6" w:rsidP="00E9627E" w:rsidRDefault="002239E6" w14:paraId="4E091848" w14:textId="77777777">
            <w:pPr>
              <w:ind w:left="567" w:right="132" w:firstLine="227"/>
              <w:rPr>
                <w:sz w:val="18"/>
                <w:szCs w:val="18"/>
                <w:lang w:val="es-EC"/>
              </w:rPr>
            </w:pPr>
          </w:p>
          <w:p w:rsidR="002239E6" w:rsidP="00E9627E" w:rsidRDefault="002239E6" w14:paraId="571C6B39" w14:textId="77777777">
            <w:pPr>
              <w:ind w:left="567" w:right="132" w:firstLine="227"/>
              <w:rPr>
                <w:sz w:val="18"/>
                <w:szCs w:val="18"/>
                <w:lang w:val="es-EC"/>
              </w:rPr>
            </w:pPr>
          </w:p>
          <w:p w:rsidR="002239E6" w:rsidP="00E9627E" w:rsidRDefault="002239E6" w14:paraId="571C005A" w14:textId="77777777">
            <w:pPr>
              <w:ind w:left="567" w:right="132" w:firstLine="227"/>
              <w:rPr>
                <w:sz w:val="18"/>
                <w:szCs w:val="18"/>
                <w:lang w:val="es-EC"/>
              </w:rPr>
            </w:pPr>
          </w:p>
          <w:p w:rsidR="002239E6" w:rsidP="00E9627E" w:rsidRDefault="002239E6" w14:paraId="71E4E43A" w14:textId="30C49B18">
            <w:pPr>
              <w:ind w:left="567" w:right="132"/>
              <w:rPr>
                <w:sz w:val="18"/>
                <w:szCs w:val="18"/>
                <w:lang w:val="es-EC"/>
              </w:rPr>
            </w:pPr>
          </w:p>
          <w:p w:rsidR="000D77EB" w:rsidP="00E9627E" w:rsidRDefault="000D77EB" w14:paraId="5290E097" w14:textId="30C49B18">
            <w:pPr>
              <w:ind w:left="567" w:right="132"/>
              <w:rPr>
                <w:sz w:val="18"/>
                <w:szCs w:val="18"/>
                <w:lang w:val="es-EC"/>
              </w:rPr>
            </w:pPr>
          </w:p>
          <w:p w:rsidR="000D77EB" w:rsidP="00E9627E" w:rsidRDefault="000D77EB" w14:paraId="3289A193" w14:textId="30C49B18">
            <w:pPr>
              <w:ind w:left="567" w:right="132"/>
              <w:rPr>
                <w:sz w:val="18"/>
                <w:szCs w:val="18"/>
                <w:lang w:val="es-EC"/>
              </w:rPr>
            </w:pPr>
          </w:p>
          <w:p w:rsidR="002239E6" w:rsidP="00E9627E" w:rsidRDefault="002239E6" w14:paraId="5A6ACEF8" w14:textId="30C49B18">
            <w:pPr>
              <w:ind w:left="567" w:right="132"/>
              <w:rPr>
                <w:sz w:val="18"/>
                <w:szCs w:val="18"/>
                <w:lang w:val="es-EC"/>
              </w:rPr>
            </w:pPr>
          </w:p>
          <w:p w:rsidRPr="000D77EB" w:rsidR="00B21E2A" w:rsidP="00E9627E" w:rsidRDefault="00C44D6E" w14:paraId="37D9110E" w14:textId="56999C01">
            <w:pPr>
              <w:pStyle w:val="ListParagraph"/>
              <w:numPr>
                <w:ilvl w:val="0"/>
                <w:numId w:val="22"/>
              </w:numPr>
              <w:ind w:left="567" w:right="132"/>
              <w:rPr>
                <w:sz w:val="18"/>
                <w:szCs w:val="18"/>
                <w:lang w:val="es-EC"/>
              </w:rPr>
            </w:pPr>
            <w:r>
              <w:rPr>
                <w:sz w:val="18"/>
                <w:szCs w:val="18"/>
                <w:lang w:val="es-EC"/>
              </w:rPr>
              <w:t>C</w:t>
            </w:r>
            <w:r w:rsidRPr="006E432A" w:rsidR="006E432A">
              <w:rPr>
                <w:sz w:val="18"/>
                <w:szCs w:val="18"/>
                <w:lang w:val="es-EC"/>
              </w:rPr>
              <w:t>onfirma</w:t>
            </w:r>
            <w:r w:rsidRPr="000D77EB" w:rsidR="006E432A">
              <w:rPr>
                <w:sz w:val="18"/>
                <w:szCs w:val="18"/>
                <w:lang w:val="es-EC"/>
              </w:rPr>
              <w:t xml:space="preserve"> que los datos ingresados son correctos.</w:t>
            </w:r>
          </w:p>
        </w:tc>
        <w:tc>
          <w:tcPr>
            <w:tcW w:w="3454" w:type="dxa"/>
          </w:tcPr>
          <w:p w:rsidRPr="007C1742" w:rsidR="007C1742" w:rsidP="00E9627E" w:rsidRDefault="007C1742" w14:paraId="47E56C94" w14:textId="77777777">
            <w:pPr>
              <w:pStyle w:val="ListParagraph"/>
              <w:ind w:left="567"/>
              <w:rPr>
                <w:rFonts w:ascii="Times New Roman" w:hAnsi="Times New Roman"/>
                <w:b/>
                <w:sz w:val="18"/>
                <w:szCs w:val="18"/>
                <w:lang w:val="es-EC"/>
              </w:rPr>
            </w:pPr>
          </w:p>
          <w:p w:rsidRPr="007C1742" w:rsidR="007C1742" w:rsidP="00E9627E" w:rsidRDefault="007C1742" w14:paraId="1146E8AD" w14:textId="77777777">
            <w:pPr>
              <w:pStyle w:val="ListParagraph"/>
              <w:ind w:left="567"/>
              <w:rPr>
                <w:rFonts w:ascii="Times New Roman" w:hAnsi="Times New Roman"/>
                <w:b/>
                <w:sz w:val="18"/>
                <w:szCs w:val="18"/>
                <w:lang w:val="es-EC"/>
              </w:rPr>
            </w:pPr>
          </w:p>
          <w:p w:rsidRPr="008D04B6" w:rsidR="00B21E2A" w:rsidP="00E9627E" w:rsidRDefault="002635BA" w14:paraId="7240705C" w14:textId="7D3FE8AF">
            <w:pPr>
              <w:pStyle w:val="ListParagraph"/>
              <w:numPr>
                <w:ilvl w:val="0"/>
                <w:numId w:val="19"/>
              </w:numPr>
              <w:ind w:left="567"/>
              <w:rPr>
                <w:b/>
                <w:sz w:val="18"/>
                <w:szCs w:val="18"/>
                <w:lang w:val="es-EC"/>
              </w:rPr>
            </w:pPr>
            <w:r>
              <w:rPr>
                <w:sz w:val="18"/>
                <w:szCs w:val="18"/>
                <w:lang w:val="es-EC"/>
              </w:rPr>
              <w:t>M</w:t>
            </w:r>
            <w:r w:rsidRPr="008D04B6" w:rsidR="0062766A">
              <w:rPr>
                <w:sz w:val="18"/>
                <w:szCs w:val="18"/>
                <w:lang w:val="es-EC"/>
              </w:rPr>
              <w:t>ostrará un formulario donde podrá agregar sus datos.</w:t>
            </w:r>
          </w:p>
          <w:p w:rsidRPr="00D77956" w:rsidR="00B21E2A" w:rsidP="00E9627E" w:rsidRDefault="00B21E2A" w14:paraId="2D2379DA" w14:textId="77777777">
            <w:pPr>
              <w:spacing w:before="4"/>
              <w:ind w:left="567"/>
              <w:jc w:val="both"/>
              <w:rPr>
                <w:rFonts w:ascii="Times New Roman" w:hAnsi="Times New Roman"/>
                <w:b/>
                <w:sz w:val="18"/>
                <w:szCs w:val="18"/>
                <w:lang w:val="es-EC"/>
              </w:rPr>
            </w:pPr>
          </w:p>
          <w:p w:rsidR="00B21E2A" w:rsidP="00E9627E" w:rsidRDefault="00B21E2A" w14:paraId="4506608F" w14:textId="77777777">
            <w:pPr>
              <w:spacing w:before="4"/>
              <w:ind w:left="567"/>
              <w:jc w:val="both"/>
              <w:rPr>
                <w:rFonts w:ascii="Times New Roman" w:hAnsi="Times New Roman"/>
                <w:b/>
                <w:sz w:val="18"/>
                <w:szCs w:val="18"/>
                <w:lang w:val="es-EC"/>
              </w:rPr>
            </w:pPr>
          </w:p>
          <w:p w:rsidR="00B21E2A" w:rsidP="00E9627E" w:rsidRDefault="00B21E2A" w14:paraId="20B328EA" w14:textId="77777777">
            <w:pPr>
              <w:spacing w:before="4"/>
              <w:ind w:left="567"/>
              <w:jc w:val="both"/>
              <w:rPr>
                <w:rFonts w:ascii="Times New Roman" w:hAnsi="Times New Roman"/>
                <w:b/>
                <w:sz w:val="18"/>
                <w:szCs w:val="18"/>
                <w:lang w:val="es-EC"/>
              </w:rPr>
            </w:pPr>
          </w:p>
          <w:p w:rsidR="00B21E2A" w:rsidP="00E9627E" w:rsidRDefault="00B21E2A" w14:paraId="1435601E" w14:textId="77777777">
            <w:pPr>
              <w:spacing w:before="4"/>
              <w:ind w:left="567"/>
              <w:jc w:val="both"/>
              <w:rPr>
                <w:rFonts w:ascii="Times New Roman" w:hAnsi="Times New Roman"/>
                <w:b/>
                <w:sz w:val="18"/>
                <w:szCs w:val="18"/>
                <w:lang w:val="es-EC"/>
              </w:rPr>
            </w:pPr>
          </w:p>
          <w:p w:rsidR="00B21E2A" w:rsidP="00E9627E" w:rsidRDefault="00B21E2A" w14:paraId="5EB520D5" w14:textId="77777777">
            <w:pPr>
              <w:spacing w:before="4"/>
              <w:ind w:left="567"/>
              <w:jc w:val="both"/>
              <w:rPr>
                <w:rFonts w:ascii="Times New Roman" w:hAnsi="Times New Roman"/>
                <w:b/>
                <w:sz w:val="18"/>
                <w:szCs w:val="18"/>
                <w:lang w:val="es-EC"/>
              </w:rPr>
            </w:pPr>
          </w:p>
          <w:p w:rsidR="00B21E2A" w:rsidP="00E9627E" w:rsidRDefault="00B21E2A" w14:paraId="2647AD97" w14:textId="590DD178">
            <w:pPr>
              <w:spacing w:before="4"/>
              <w:ind w:left="567"/>
              <w:jc w:val="both"/>
              <w:rPr>
                <w:rFonts w:ascii="Times New Roman" w:hAnsi="Times New Roman"/>
                <w:b/>
                <w:sz w:val="18"/>
                <w:szCs w:val="18"/>
                <w:lang w:val="es-EC"/>
              </w:rPr>
            </w:pPr>
          </w:p>
          <w:p w:rsidRPr="00D77956" w:rsidR="002E05BB" w:rsidP="00E9627E" w:rsidRDefault="002E05BB" w14:paraId="4744CC32" w14:textId="590DD178">
            <w:pPr>
              <w:spacing w:before="4"/>
              <w:ind w:firstLine="227"/>
              <w:jc w:val="both"/>
              <w:rPr>
                <w:rFonts w:ascii="Times New Roman" w:hAnsi="Times New Roman"/>
                <w:b/>
                <w:sz w:val="18"/>
                <w:szCs w:val="18"/>
                <w:lang w:val="es-EC"/>
              </w:rPr>
            </w:pPr>
          </w:p>
          <w:p w:rsidRPr="000B32A3" w:rsidR="00B21E2A" w:rsidP="00E9627E" w:rsidRDefault="00B21E2A" w14:paraId="26DB5186" w14:textId="77777777">
            <w:pPr>
              <w:spacing w:before="4"/>
              <w:ind w:left="567"/>
              <w:jc w:val="both"/>
              <w:rPr>
                <w:rFonts w:ascii="Times New Roman" w:hAnsi="Times New Roman"/>
                <w:b/>
                <w:sz w:val="18"/>
                <w:szCs w:val="18"/>
                <w:lang w:val="es-EC"/>
              </w:rPr>
            </w:pPr>
          </w:p>
          <w:p w:rsidRPr="00CA4441" w:rsidR="00B21E2A" w:rsidP="00E9627E" w:rsidRDefault="002635BA" w14:paraId="46D34916" w14:textId="665E7798">
            <w:pPr>
              <w:pStyle w:val="ListParagraph"/>
              <w:numPr>
                <w:ilvl w:val="0"/>
                <w:numId w:val="21"/>
              </w:numPr>
              <w:tabs>
                <w:tab w:val="left" w:pos="309"/>
              </w:tabs>
              <w:ind w:left="567" w:right="503"/>
              <w:rPr>
                <w:sz w:val="18"/>
                <w:szCs w:val="18"/>
                <w:lang w:val="es-EC"/>
              </w:rPr>
            </w:pPr>
            <w:r>
              <w:rPr>
                <w:sz w:val="18"/>
                <w:szCs w:val="18"/>
                <w:lang w:val="es-EC"/>
              </w:rPr>
              <w:t>V</w:t>
            </w:r>
            <w:r w:rsidRPr="00CA4441" w:rsidR="00833EB6">
              <w:rPr>
                <w:sz w:val="18"/>
                <w:szCs w:val="18"/>
                <w:lang w:val="es-EC"/>
              </w:rPr>
              <w:t>erificará que los campos obligatorios no estén vacíos.</w:t>
            </w:r>
          </w:p>
          <w:p w:rsidRPr="00264C99" w:rsidR="00B21E2A" w:rsidP="00E9627E" w:rsidRDefault="00B21E2A" w14:paraId="32A7AECE" w14:textId="77777777">
            <w:pPr>
              <w:tabs>
                <w:tab w:val="left" w:pos="309"/>
              </w:tabs>
              <w:ind w:left="567" w:right="503"/>
              <w:rPr>
                <w:sz w:val="18"/>
                <w:szCs w:val="18"/>
                <w:lang w:val="es-EC"/>
              </w:rPr>
            </w:pPr>
          </w:p>
          <w:p w:rsidRPr="000E5E2B" w:rsidR="00B21E2A" w:rsidP="00E9627E" w:rsidRDefault="002635BA" w14:paraId="73047B49" w14:textId="2C736901">
            <w:pPr>
              <w:pStyle w:val="ListParagraph"/>
              <w:numPr>
                <w:ilvl w:val="0"/>
                <w:numId w:val="21"/>
              </w:numPr>
              <w:tabs>
                <w:tab w:val="left" w:pos="309"/>
              </w:tabs>
              <w:ind w:left="567" w:right="503"/>
              <w:rPr>
                <w:sz w:val="18"/>
                <w:szCs w:val="18"/>
                <w:lang w:val="es-EC"/>
              </w:rPr>
            </w:pPr>
            <w:r>
              <w:rPr>
                <w:sz w:val="18"/>
                <w:szCs w:val="18"/>
                <w:lang w:val="es-EC"/>
              </w:rPr>
              <w:t>P</w:t>
            </w:r>
            <w:r w:rsidRPr="000E5E2B" w:rsidR="009F428E">
              <w:rPr>
                <w:sz w:val="18"/>
                <w:szCs w:val="18"/>
                <w:lang w:val="es-EC"/>
              </w:rPr>
              <w:t>resentará una ventana emergente preguntando al cliente si está segu</w:t>
            </w:r>
            <w:r w:rsidRPr="000E5E2B" w:rsidR="00C97AA6">
              <w:rPr>
                <w:sz w:val="18"/>
                <w:szCs w:val="18"/>
                <w:lang w:val="es-EC"/>
              </w:rPr>
              <w:t>r</w:t>
            </w:r>
            <w:r w:rsidRPr="000E5E2B" w:rsidR="00E50141">
              <w:rPr>
                <w:sz w:val="18"/>
                <w:szCs w:val="18"/>
                <w:lang w:val="es-EC"/>
              </w:rPr>
              <w:t>o.</w:t>
            </w:r>
          </w:p>
          <w:p w:rsidRPr="002E05BB" w:rsidR="002E05BB" w:rsidP="00E9627E" w:rsidRDefault="002E05BB" w14:paraId="22762CF4" w14:textId="590DD178">
            <w:pPr>
              <w:pStyle w:val="ListParagraph"/>
              <w:ind w:left="567"/>
              <w:rPr>
                <w:sz w:val="18"/>
                <w:szCs w:val="18"/>
                <w:lang w:val="es-EC"/>
              </w:rPr>
            </w:pPr>
          </w:p>
          <w:p w:rsidR="002E05BB" w:rsidP="00E9627E" w:rsidRDefault="002E05BB" w14:paraId="31E467FD" w14:textId="590DD178">
            <w:pPr>
              <w:pStyle w:val="ListParagraph"/>
              <w:tabs>
                <w:tab w:val="left" w:pos="309"/>
              </w:tabs>
              <w:ind w:left="567" w:right="503"/>
              <w:jc w:val="both"/>
              <w:rPr>
                <w:rFonts w:ascii="Times New Roman" w:hAnsi="Times New Roman"/>
                <w:sz w:val="18"/>
                <w:szCs w:val="18"/>
                <w:lang w:val="es-EC"/>
              </w:rPr>
            </w:pPr>
          </w:p>
          <w:p w:rsidRPr="00E50141" w:rsidR="00E50141" w:rsidP="00E9627E" w:rsidRDefault="00E50141" w14:paraId="0DFA8A72" w14:textId="77777777">
            <w:pPr>
              <w:pStyle w:val="ListParagraph"/>
              <w:ind w:left="567"/>
              <w:rPr>
                <w:sz w:val="18"/>
                <w:szCs w:val="18"/>
                <w:lang w:val="es-EC"/>
              </w:rPr>
            </w:pPr>
          </w:p>
          <w:p w:rsidRPr="000D77EB" w:rsidR="00E50141" w:rsidP="00E9627E" w:rsidRDefault="00C44D6E" w14:paraId="7D23380C" w14:textId="2B18D016">
            <w:pPr>
              <w:pStyle w:val="ListParagraph"/>
              <w:numPr>
                <w:ilvl w:val="0"/>
                <w:numId w:val="23"/>
              </w:numPr>
              <w:tabs>
                <w:tab w:val="left" w:pos="309"/>
              </w:tabs>
              <w:ind w:left="567" w:right="503"/>
              <w:rPr>
                <w:sz w:val="18"/>
                <w:szCs w:val="18"/>
                <w:lang w:val="es-EC"/>
              </w:rPr>
            </w:pPr>
            <w:r>
              <w:rPr>
                <w:sz w:val="18"/>
                <w:szCs w:val="18"/>
                <w:lang w:val="es-EC"/>
              </w:rPr>
              <w:t>R</w:t>
            </w:r>
            <w:r w:rsidRPr="00A807D2" w:rsidR="00A807D2">
              <w:rPr>
                <w:sz w:val="18"/>
                <w:szCs w:val="18"/>
                <w:lang w:val="es-EC"/>
              </w:rPr>
              <w:t>ealiza</w:t>
            </w:r>
            <w:r w:rsidRPr="000D77EB" w:rsidR="00A807D2">
              <w:rPr>
                <w:sz w:val="18"/>
                <w:szCs w:val="18"/>
                <w:lang w:val="es-EC"/>
              </w:rPr>
              <w:t xml:space="preserve"> una conexión con la base de datos y guarda la información ingresada por el cliente.</w:t>
            </w:r>
          </w:p>
          <w:p w:rsidRPr="00A807D2" w:rsidR="00A807D2" w:rsidP="00E9627E" w:rsidRDefault="00A807D2" w14:paraId="2DC47733" w14:textId="77777777">
            <w:pPr>
              <w:pStyle w:val="ListParagraph"/>
              <w:ind w:left="567"/>
              <w:rPr>
                <w:sz w:val="18"/>
                <w:szCs w:val="18"/>
                <w:lang w:val="es-EC"/>
              </w:rPr>
            </w:pPr>
          </w:p>
          <w:p w:rsidRPr="000D77EB" w:rsidR="00B21E2A" w:rsidP="00E9627E" w:rsidRDefault="00C44D6E" w14:paraId="0D5F1027" w14:textId="29ED4815">
            <w:pPr>
              <w:pStyle w:val="ListParagraph"/>
              <w:numPr>
                <w:ilvl w:val="0"/>
                <w:numId w:val="23"/>
              </w:numPr>
              <w:tabs>
                <w:tab w:val="left" w:pos="309"/>
              </w:tabs>
              <w:ind w:left="567" w:right="503"/>
              <w:rPr>
                <w:sz w:val="18"/>
                <w:szCs w:val="18"/>
                <w:lang w:val="es-EC"/>
              </w:rPr>
            </w:pPr>
            <w:r>
              <w:rPr>
                <w:sz w:val="18"/>
                <w:szCs w:val="18"/>
                <w:lang w:val="es-EC"/>
              </w:rPr>
              <w:t>E</w:t>
            </w:r>
            <w:r w:rsidRPr="00C97AA6" w:rsidR="00C97AA6">
              <w:rPr>
                <w:sz w:val="18"/>
                <w:szCs w:val="18"/>
                <w:lang w:val="es-EC"/>
              </w:rPr>
              <w:t>nvía</w:t>
            </w:r>
            <w:r w:rsidRPr="000D77EB" w:rsidR="00C97AA6">
              <w:rPr>
                <w:sz w:val="18"/>
                <w:szCs w:val="18"/>
                <w:lang w:val="es-EC"/>
              </w:rPr>
              <w:t xml:space="preserve"> una notificación indicando que el proceso de creación de su cuenta ha terminado exitosamente.</w:t>
            </w:r>
          </w:p>
        </w:tc>
      </w:tr>
      <w:tr w:rsidRPr="005B1BA9" w:rsidR="00B21E2A" w14:paraId="5127B8CD" w14:textId="77777777">
        <w:trPr>
          <w:trHeight w:val="230"/>
        </w:trPr>
        <w:tc>
          <w:tcPr>
            <w:tcW w:w="6908" w:type="dxa"/>
            <w:gridSpan w:val="2"/>
          </w:tcPr>
          <w:p w:rsidRPr="005B1BA9" w:rsidR="00B21E2A" w:rsidP="00E9627E" w:rsidRDefault="00B21E2A" w14:paraId="50F48F3B" w14:textId="77777777">
            <w:pPr>
              <w:ind w:left="2235" w:right="2221"/>
              <w:jc w:val="center"/>
              <w:rPr>
                <w:rFonts w:ascii="Times New Roman" w:hAnsi="Times New Roman"/>
                <w:b/>
                <w:sz w:val="20"/>
                <w:szCs w:val="20"/>
                <w:lang w:val="es-EC"/>
              </w:rPr>
            </w:pPr>
            <w:r w:rsidRPr="005B1BA9">
              <w:rPr>
                <w:rFonts w:ascii="Times New Roman" w:hAnsi="Times New Roman"/>
                <w:b/>
                <w:sz w:val="20"/>
                <w:szCs w:val="20"/>
                <w:lang w:val="es-EC"/>
              </w:rPr>
              <w:t>Flujo alterno de</w:t>
            </w:r>
            <w:r w:rsidRPr="005B1BA9">
              <w:rPr>
                <w:rFonts w:ascii="Times New Roman" w:hAnsi="Times New Roman"/>
                <w:b/>
                <w:spacing w:val="-1"/>
                <w:sz w:val="20"/>
                <w:szCs w:val="20"/>
                <w:lang w:val="es-EC"/>
              </w:rPr>
              <w:t xml:space="preserve"> </w:t>
            </w:r>
            <w:r w:rsidRPr="005B1BA9">
              <w:rPr>
                <w:rFonts w:ascii="Times New Roman" w:hAnsi="Times New Roman"/>
                <w:b/>
                <w:sz w:val="20"/>
                <w:szCs w:val="20"/>
                <w:lang w:val="es-EC"/>
              </w:rPr>
              <w:t>eventos</w:t>
            </w:r>
          </w:p>
        </w:tc>
      </w:tr>
      <w:tr w:rsidRPr="005B1BA9" w:rsidR="00B21E2A" w14:paraId="19A9F89A" w14:textId="77777777">
        <w:trPr>
          <w:trHeight w:val="460"/>
        </w:trPr>
        <w:tc>
          <w:tcPr>
            <w:tcW w:w="6908" w:type="dxa"/>
            <w:gridSpan w:val="2"/>
          </w:tcPr>
          <w:p w:rsidR="000B045C" w:rsidP="000B045C" w:rsidRDefault="00B21E2A" w14:paraId="5B3CA9CD" w14:textId="77777777">
            <w:pPr>
              <w:ind w:left="107" w:right="797"/>
              <w:rPr>
                <w:rFonts w:ascii="Times New Roman" w:hAnsi="Times New Roman"/>
                <w:b/>
                <w:sz w:val="18"/>
                <w:szCs w:val="18"/>
                <w:lang w:val="es-EC"/>
              </w:rPr>
            </w:pPr>
            <w:r w:rsidRPr="004004DD">
              <w:rPr>
                <w:rFonts w:ascii="Times New Roman" w:hAnsi="Times New Roman"/>
                <w:b/>
                <w:sz w:val="18"/>
                <w:szCs w:val="18"/>
                <w:lang w:val="es-EC"/>
              </w:rPr>
              <w:t xml:space="preserve">Línea </w:t>
            </w:r>
            <w:r w:rsidR="00F16F44">
              <w:rPr>
                <w:rFonts w:ascii="Times New Roman" w:hAnsi="Times New Roman"/>
                <w:sz w:val="18"/>
                <w:szCs w:val="18"/>
                <w:lang w:val="es-EC"/>
              </w:rPr>
              <w:t>5</w:t>
            </w:r>
            <w:r w:rsidR="007B78A5">
              <w:rPr>
                <w:rFonts w:ascii="Times New Roman" w:hAnsi="Times New Roman"/>
                <w:sz w:val="18"/>
                <w:szCs w:val="18"/>
                <w:lang w:val="es-EC"/>
              </w:rPr>
              <w:t>:</w:t>
            </w:r>
            <w:r w:rsidRPr="007B78A5" w:rsidR="007B78A5">
              <w:rPr>
                <w:rFonts w:ascii="Times New Roman" w:hAnsi="Times New Roman"/>
                <w:sz w:val="18"/>
                <w:szCs w:val="18"/>
                <w:lang w:val="es-EC"/>
              </w:rPr>
              <w:t xml:space="preserve"> Los campos obligatorios están vacíos. Se muestra una advertencia, el usuario llena los campos faltantes y el proceso continúa</w:t>
            </w:r>
            <w:r w:rsidR="00BE2494">
              <w:rPr>
                <w:rFonts w:ascii="Times New Roman" w:hAnsi="Times New Roman"/>
                <w:sz w:val="18"/>
                <w:szCs w:val="18"/>
                <w:lang w:val="es-EC"/>
              </w:rPr>
              <w:t xml:space="preserve"> en el</w:t>
            </w:r>
            <w:r w:rsidR="00CF5532">
              <w:rPr>
                <w:rFonts w:ascii="Times New Roman" w:hAnsi="Times New Roman"/>
                <w:sz w:val="18"/>
                <w:szCs w:val="18"/>
                <w:lang w:val="es-EC"/>
              </w:rPr>
              <w:t xml:space="preserve"> paso</w:t>
            </w:r>
            <w:r w:rsidR="00BE2494">
              <w:rPr>
                <w:rFonts w:ascii="Times New Roman" w:hAnsi="Times New Roman"/>
                <w:sz w:val="18"/>
                <w:szCs w:val="18"/>
                <w:lang w:val="es-EC"/>
              </w:rPr>
              <w:t xml:space="preserve"> 6</w:t>
            </w:r>
          </w:p>
          <w:p w:rsidRPr="00445ED5" w:rsidR="00B21E2A" w:rsidP="000B045C" w:rsidRDefault="0006685E" w14:paraId="47D38BE0" w14:textId="521A6FB7">
            <w:pPr>
              <w:ind w:left="107" w:right="797"/>
              <w:rPr>
                <w:lang w:val="es-EC"/>
              </w:rPr>
            </w:pPr>
            <w:r>
              <w:rPr>
                <w:rFonts w:ascii="Times New Roman" w:hAnsi="Times New Roman"/>
                <w:b/>
                <w:sz w:val="20"/>
                <w:szCs w:val="20"/>
                <w:lang w:val="es-EC"/>
              </w:rPr>
              <w:t xml:space="preserve">Línea </w:t>
            </w:r>
            <w:r w:rsidR="004E1E09">
              <w:rPr>
                <w:rFonts w:ascii="Times New Roman" w:hAnsi="Times New Roman"/>
                <w:b/>
                <w:sz w:val="20"/>
                <w:szCs w:val="20"/>
                <w:lang w:val="es-EC"/>
              </w:rPr>
              <w:t>8</w:t>
            </w:r>
            <w:r>
              <w:rPr>
                <w:rFonts w:ascii="Times New Roman" w:hAnsi="Times New Roman"/>
                <w:b/>
                <w:sz w:val="20"/>
                <w:szCs w:val="20"/>
                <w:lang w:val="es-EC"/>
              </w:rPr>
              <w:t>:</w:t>
            </w:r>
            <w:r w:rsidR="00445ED5">
              <w:rPr>
                <w:rFonts w:ascii="Times New Roman" w:hAnsi="Times New Roman"/>
                <w:bCs/>
                <w:sz w:val="20"/>
                <w:szCs w:val="20"/>
                <w:lang w:val="es-EC"/>
              </w:rPr>
              <w:t xml:space="preserve"> </w:t>
            </w:r>
            <w:r w:rsidRPr="00445ED5" w:rsidR="00445ED5">
              <w:rPr>
                <w:lang w:val="es-EC"/>
              </w:rPr>
              <w:t xml:space="preserve"> </w:t>
            </w:r>
            <w:r w:rsidRPr="00445ED5" w:rsidR="00445ED5">
              <w:rPr>
                <w:rFonts w:ascii="Times New Roman" w:hAnsi="Times New Roman"/>
                <w:bCs/>
                <w:sz w:val="20"/>
                <w:szCs w:val="20"/>
                <w:lang w:val="es-EC"/>
              </w:rPr>
              <w:t>El sistema notifica al usuario que han ocurrido errores y el caso de uso concluye.</w:t>
            </w:r>
          </w:p>
        </w:tc>
      </w:tr>
    </w:tbl>
    <w:p w:rsidRPr="003233CA" w:rsidR="00917D22" w:rsidP="002D6A2F" w:rsidRDefault="00917D22" w14:paraId="371DB7FC" w14:textId="77777777">
      <w:pPr>
        <w:ind w:firstLine="0"/>
        <w:rPr>
          <w:b/>
          <w:lang w:val="es-EC" w:eastAsia="en-US"/>
        </w:rPr>
      </w:pPr>
    </w:p>
    <w:p w:rsidRPr="003233CA" w:rsidR="003233CA" w:rsidP="003233CA" w:rsidRDefault="003233CA" w14:paraId="57944272" w14:textId="2D1C0B5C">
      <w:pPr>
        <w:pStyle w:val="Caption"/>
        <w:keepNext/>
        <w:spacing w:after="0"/>
        <w:rPr>
          <w:bCs/>
          <w:i w:val="0"/>
          <w:iCs w:val="0"/>
          <w:color w:val="auto"/>
          <w:szCs w:val="20"/>
          <w:lang w:eastAsia="es-ES"/>
        </w:rPr>
      </w:pPr>
      <w:r w:rsidRPr="003233CA">
        <w:rPr>
          <w:b/>
          <w:i w:val="0"/>
          <w:iCs w:val="0"/>
          <w:color w:val="auto"/>
          <w:szCs w:val="20"/>
          <w:lang w:eastAsia="es-ES"/>
        </w:rPr>
        <w:t xml:space="preserve">Tabla </w:t>
      </w:r>
      <w:r w:rsidRPr="003233CA">
        <w:rPr>
          <w:b/>
          <w:i w:val="0"/>
          <w:iCs w:val="0"/>
          <w:color w:val="auto"/>
          <w:szCs w:val="20"/>
          <w:lang w:eastAsia="es-ES"/>
        </w:rPr>
        <w:fldChar w:fldCharType="begin"/>
      </w:r>
      <w:r w:rsidRPr="003233CA">
        <w:rPr>
          <w:b/>
          <w:i w:val="0"/>
          <w:iCs w:val="0"/>
          <w:color w:val="auto"/>
          <w:szCs w:val="20"/>
          <w:lang w:eastAsia="es-ES"/>
        </w:rPr>
        <w:instrText xml:space="preserve"> SEQ Tabla \* ARABIC </w:instrText>
      </w:r>
      <w:r w:rsidRPr="003233CA">
        <w:rPr>
          <w:b/>
          <w:i w:val="0"/>
          <w:iCs w:val="0"/>
          <w:color w:val="auto"/>
          <w:szCs w:val="20"/>
          <w:lang w:eastAsia="es-ES"/>
        </w:rPr>
        <w:fldChar w:fldCharType="separate"/>
      </w:r>
      <w:r w:rsidRPr="003233CA">
        <w:rPr>
          <w:b/>
          <w:i w:val="0"/>
          <w:iCs w:val="0"/>
          <w:color w:val="auto"/>
          <w:szCs w:val="20"/>
          <w:lang w:eastAsia="es-ES"/>
        </w:rPr>
        <w:t>5</w:t>
      </w:r>
      <w:r w:rsidRPr="003233CA">
        <w:rPr>
          <w:b/>
          <w:i w:val="0"/>
          <w:iCs w:val="0"/>
          <w:color w:val="auto"/>
          <w:szCs w:val="20"/>
          <w:lang w:eastAsia="es-ES"/>
        </w:rPr>
        <w:fldChar w:fldCharType="end"/>
      </w:r>
      <w:r w:rsidRPr="003233CA">
        <w:rPr>
          <w:bCs/>
          <w:i w:val="0"/>
          <w:iCs w:val="0"/>
          <w:color w:val="auto"/>
          <w:szCs w:val="20"/>
          <w:lang w:eastAsia="es-ES"/>
        </w:rPr>
        <w:t xml:space="preserve">. Caso de uso 2: </w:t>
      </w:r>
      <w:r w:rsidRPr="00C77BE1" w:rsidR="009254C2">
        <w:rPr>
          <w:bCs/>
          <w:i w:val="0"/>
          <w:iCs w:val="0"/>
          <w:color w:val="auto"/>
          <w:szCs w:val="20"/>
          <w:lang w:eastAsia="es-ES"/>
        </w:rPr>
        <w:t>Programación</w:t>
      </w:r>
      <w:r w:rsidRPr="003233CA">
        <w:rPr>
          <w:bCs/>
          <w:i w:val="0"/>
          <w:iCs w:val="0"/>
          <w:color w:val="auto"/>
          <w:szCs w:val="20"/>
          <w:lang w:eastAsia="es-ES"/>
        </w:rPr>
        <w:t xml:space="preserve"> de ajuste de nutrientes en el agua, horarios de bomba y luces led.</w:t>
      </w:r>
    </w:p>
    <w:tbl>
      <w:tblPr>
        <w:tblStyle w:val="TableNormal2"/>
        <w:tblpPr w:leftFromText="141" w:rightFromText="141" w:vertAnchor="text" w:horzAnchor="margin" w:tblpY="162"/>
        <w:tblW w:w="0" w:type="auto"/>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1E0" w:firstRow="1" w:lastRow="1" w:firstColumn="1" w:lastColumn="1" w:noHBand="0" w:noVBand="0"/>
      </w:tblPr>
      <w:tblGrid>
        <w:gridCol w:w="3454"/>
        <w:gridCol w:w="3454"/>
      </w:tblGrid>
      <w:tr w:rsidRPr="005B1BA9" w:rsidR="00A87EE1" w:rsidTr="00A87EE1" w14:paraId="416FD2FE" w14:textId="77777777">
        <w:trPr>
          <w:trHeight w:val="230"/>
        </w:trPr>
        <w:tc>
          <w:tcPr>
            <w:tcW w:w="3454" w:type="dxa"/>
          </w:tcPr>
          <w:p w:rsidRPr="005B1BA9" w:rsidR="00A87EE1" w:rsidP="00E9627E" w:rsidRDefault="00A87EE1" w14:paraId="4904F8F0" w14:textId="77777777">
            <w:pPr>
              <w:ind w:left="107"/>
              <w:rPr>
                <w:rFonts w:ascii="Times New Roman" w:hAnsi="Times New Roman"/>
                <w:b/>
                <w:sz w:val="20"/>
                <w:szCs w:val="20"/>
                <w:lang w:val="es-EC"/>
              </w:rPr>
            </w:pPr>
            <w:r w:rsidRPr="005B1BA9">
              <w:rPr>
                <w:rFonts w:ascii="Times New Roman" w:hAnsi="Times New Roman"/>
                <w:b/>
                <w:sz w:val="20"/>
                <w:szCs w:val="20"/>
                <w:lang w:val="es-EC"/>
              </w:rPr>
              <w:t>Caso</w:t>
            </w:r>
            <w:r w:rsidRPr="005B1BA9">
              <w:rPr>
                <w:rFonts w:ascii="Times New Roman" w:hAnsi="Times New Roman"/>
                <w:b/>
                <w:spacing w:val="-1"/>
                <w:sz w:val="20"/>
                <w:szCs w:val="20"/>
                <w:lang w:val="es-EC"/>
              </w:rPr>
              <w:t xml:space="preserve"> </w:t>
            </w:r>
            <w:r w:rsidRPr="005B1BA9">
              <w:rPr>
                <w:rFonts w:ascii="Times New Roman" w:hAnsi="Times New Roman"/>
                <w:b/>
                <w:sz w:val="20"/>
                <w:szCs w:val="20"/>
                <w:lang w:val="es-EC"/>
              </w:rPr>
              <w:t>de</w:t>
            </w:r>
            <w:r w:rsidRPr="005B1BA9">
              <w:rPr>
                <w:rFonts w:ascii="Times New Roman" w:hAnsi="Times New Roman"/>
                <w:b/>
                <w:spacing w:val="-1"/>
                <w:sz w:val="20"/>
                <w:szCs w:val="20"/>
                <w:lang w:val="es-EC"/>
              </w:rPr>
              <w:t xml:space="preserve"> </w:t>
            </w:r>
            <w:r w:rsidRPr="005B1BA9">
              <w:rPr>
                <w:rFonts w:ascii="Times New Roman" w:hAnsi="Times New Roman"/>
                <w:b/>
                <w:sz w:val="20"/>
                <w:szCs w:val="20"/>
                <w:lang w:val="es-EC"/>
              </w:rPr>
              <w:t>uso</w:t>
            </w:r>
          </w:p>
        </w:tc>
        <w:tc>
          <w:tcPr>
            <w:tcW w:w="3454" w:type="dxa"/>
          </w:tcPr>
          <w:p w:rsidRPr="00B73B58" w:rsidR="00A87EE1" w:rsidP="00E9627E" w:rsidRDefault="00B0196E" w14:paraId="5ECEDFE2" w14:textId="6EE8682C">
            <w:pPr>
              <w:ind w:left="107"/>
              <w:rPr>
                <w:rFonts w:ascii="Times New Roman" w:hAnsi="Times New Roman"/>
                <w:sz w:val="18"/>
                <w:szCs w:val="18"/>
                <w:lang w:val="es-EC"/>
              </w:rPr>
            </w:pPr>
            <w:r w:rsidRPr="00B73B58">
              <w:rPr>
                <w:rFonts w:ascii="Times New Roman" w:hAnsi="Times New Roman"/>
                <w:sz w:val="18"/>
                <w:szCs w:val="18"/>
                <w:lang w:val="es-EC"/>
              </w:rPr>
              <w:t>Programación de</w:t>
            </w:r>
            <w:r w:rsidRPr="00B73B58" w:rsidR="0061730F">
              <w:rPr>
                <w:rFonts w:ascii="Times New Roman" w:hAnsi="Times New Roman"/>
                <w:sz w:val="18"/>
                <w:szCs w:val="18"/>
                <w:lang w:val="es-EC"/>
              </w:rPr>
              <w:t xml:space="preserve"> ajuste de nutrientes en el agua</w:t>
            </w:r>
            <w:r w:rsidR="00C315F2">
              <w:rPr>
                <w:rFonts w:ascii="Times New Roman" w:hAnsi="Times New Roman"/>
                <w:sz w:val="18"/>
                <w:szCs w:val="18"/>
                <w:lang w:val="es-EC"/>
              </w:rPr>
              <w:t xml:space="preserve">, </w:t>
            </w:r>
            <w:r w:rsidRPr="00B73B58">
              <w:rPr>
                <w:rFonts w:ascii="Times New Roman" w:hAnsi="Times New Roman"/>
                <w:sz w:val="18"/>
                <w:szCs w:val="18"/>
                <w:lang w:val="es-EC"/>
              </w:rPr>
              <w:t>horarios de bomba y luces led</w:t>
            </w:r>
          </w:p>
        </w:tc>
      </w:tr>
      <w:tr w:rsidRPr="005B1BA9" w:rsidR="00A87EE1" w:rsidTr="00A87EE1" w14:paraId="6ABBBB8B" w14:textId="77777777">
        <w:trPr>
          <w:trHeight w:val="230"/>
        </w:trPr>
        <w:tc>
          <w:tcPr>
            <w:tcW w:w="3454" w:type="dxa"/>
          </w:tcPr>
          <w:p w:rsidRPr="005B1BA9" w:rsidR="00A87EE1" w:rsidP="00E9627E" w:rsidRDefault="00A87EE1" w14:paraId="79FE37B5" w14:textId="088B6A29">
            <w:pPr>
              <w:tabs>
                <w:tab w:val="left" w:pos="1304"/>
              </w:tabs>
              <w:ind w:left="107"/>
              <w:rPr>
                <w:rFonts w:ascii="Times New Roman" w:hAnsi="Times New Roman"/>
                <w:b/>
                <w:sz w:val="20"/>
                <w:szCs w:val="20"/>
                <w:lang w:val="es-EC"/>
              </w:rPr>
            </w:pPr>
            <w:r w:rsidRPr="005B1BA9">
              <w:rPr>
                <w:rFonts w:ascii="Times New Roman" w:hAnsi="Times New Roman"/>
                <w:b/>
                <w:sz w:val="20"/>
                <w:szCs w:val="20"/>
                <w:lang w:val="es-EC"/>
              </w:rPr>
              <w:t>Actores:</w:t>
            </w:r>
            <w:r w:rsidRPr="005B1BA9" w:rsidR="009E12D4">
              <w:rPr>
                <w:rFonts w:ascii="Times New Roman" w:hAnsi="Times New Roman"/>
                <w:b/>
                <w:sz w:val="20"/>
                <w:szCs w:val="20"/>
                <w:lang w:val="es-EC"/>
              </w:rPr>
              <w:tab/>
            </w:r>
          </w:p>
        </w:tc>
        <w:tc>
          <w:tcPr>
            <w:tcW w:w="3454" w:type="dxa"/>
          </w:tcPr>
          <w:p w:rsidRPr="005B1BA9" w:rsidR="00A87EE1" w:rsidP="00E9627E" w:rsidRDefault="001108B6" w14:paraId="28AC0800" w14:textId="279DBDE3">
            <w:pPr>
              <w:ind w:left="107"/>
              <w:rPr>
                <w:rFonts w:ascii="Times New Roman" w:hAnsi="Times New Roman"/>
                <w:sz w:val="18"/>
                <w:szCs w:val="18"/>
                <w:lang w:val="es-EC"/>
              </w:rPr>
            </w:pPr>
            <w:r w:rsidRPr="00B73B58">
              <w:rPr>
                <w:rFonts w:ascii="Times New Roman" w:hAnsi="Times New Roman"/>
                <w:sz w:val="18"/>
                <w:szCs w:val="18"/>
                <w:lang w:val="es-EC"/>
              </w:rPr>
              <w:t>Usuario</w:t>
            </w:r>
          </w:p>
        </w:tc>
      </w:tr>
      <w:tr w:rsidRPr="005B1BA9" w:rsidR="00A87EE1" w:rsidTr="00A87EE1" w14:paraId="4B8B996B" w14:textId="77777777">
        <w:trPr>
          <w:trHeight w:val="230"/>
        </w:trPr>
        <w:tc>
          <w:tcPr>
            <w:tcW w:w="3454" w:type="dxa"/>
          </w:tcPr>
          <w:p w:rsidRPr="005B1BA9" w:rsidR="00A87EE1" w:rsidP="00E9627E" w:rsidRDefault="00A87EE1" w14:paraId="7034653A" w14:textId="77777777">
            <w:pPr>
              <w:ind w:left="107"/>
              <w:rPr>
                <w:rFonts w:ascii="Times New Roman" w:hAnsi="Times New Roman"/>
                <w:b/>
                <w:sz w:val="20"/>
                <w:szCs w:val="20"/>
                <w:lang w:val="es-EC"/>
              </w:rPr>
            </w:pPr>
            <w:r w:rsidRPr="005B1BA9">
              <w:rPr>
                <w:rFonts w:ascii="Times New Roman" w:hAnsi="Times New Roman"/>
                <w:b/>
                <w:sz w:val="20"/>
                <w:szCs w:val="20"/>
                <w:lang w:val="es-EC"/>
              </w:rPr>
              <w:t>Propósito:</w:t>
            </w:r>
          </w:p>
        </w:tc>
        <w:tc>
          <w:tcPr>
            <w:tcW w:w="3454" w:type="dxa"/>
          </w:tcPr>
          <w:p w:rsidRPr="00B73B58" w:rsidR="00A87EE1" w:rsidP="00E9627E" w:rsidRDefault="00AA5290" w14:paraId="251C58E9" w14:textId="45BD8A62">
            <w:pPr>
              <w:ind w:left="107"/>
              <w:rPr>
                <w:rFonts w:ascii="Times New Roman" w:hAnsi="Times New Roman"/>
                <w:sz w:val="18"/>
                <w:szCs w:val="18"/>
                <w:lang w:val="es-EC"/>
              </w:rPr>
            </w:pPr>
            <w:r w:rsidRPr="00B73B58">
              <w:rPr>
                <w:rFonts w:ascii="Times New Roman" w:hAnsi="Times New Roman"/>
                <w:sz w:val="18"/>
                <w:szCs w:val="18"/>
                <w:lang w:val="es-EC"/>
              </w:rPr>
              <w:t xml:space="preserve">Controlar </w:t>
            </w:r>
            <w:r w:rsidRPr="00B73B58" w:rsidR="001946E5">
              <w:rPr>
                <w:rFonts w:ascii="Times New Roman" w:hAnsi="Times New Roman"/>
                <w:sz w:val="18"/>
                <w:szCs w:val="18"/>
                <w:lang w:val="es-EC"/>
              </w:rPr>
              <w:t xml:space="preserve">horarios </w:t>
            </w:r>
            <w:r w:rsidRPr="00B73B58" w:rsidR="00070641">
              <w:rPr>
                <w:rFonts w:ascii="Times New Roman" w:hAnsi="Times New Roman"/>
                <w:sz w:val="18"/>
                <w:szCs w:val="18"/>
                <w:lang w:val="es-EC"/>
              </w:rPr>
              <w:t>d</w:t>
            </w:r>
            <w:r w:rsidR="006D716A">
              <w:rPr>
                <w:rFonts w:ascii="Times New Roman" w:hAnsi="Times New Roman"/>
                <w:sz w:val="18"/>
                <w:szCs w:val="18"/>
                <w:lang w:val="es-EC"/>
              </w:rPr>
              <w:t>e</w:t>
            </w:r>
            <w:r w:rsidRPr="00B73B58" w:rsidR="001946E5">
              <w:rPr>
                <w:rFonts w:ascii="Times New Roman" w:hAnsi="Times New Roman"/>
                <w:sz w:val="18"/>
                <w:szCs w:val="18"/>
                <w:lang w:val="es-EC"/>
              </w:rPr>
              <w:t>l flujo</w:t>
            </w:r>
            <w:r w:rsidRPr="00B73B58">
              <w:rPr>
                <w:rFonts w:ascii="Times New Roman" w:hAnsi="Times New Roman"/>
                <w:sz w:val="18"/>
                <w:szCs w:val="18"/>
                <w:lang w:val="es-EC"/>
              </w:rPr>
              <w:t xml:space="preserve"> de </w:t>
            </w:r>
            <w:r w:rsidRPr="00B73B58" w:rsidR="001946E5">
              <w:rPr>
                <w:rFonts w:ascii="Times New Roman" w:hAnsi="Times New Roman"/>
                <w:sz w:val="18"/>
                <w:szCs w:val="18"/>
                <w:lang w:val="es-EC"/>
              </w:rPr>
              <w:t>agua</w:t>
            </w:r>
            <w:r w:rsidRPr="00B73B58" w:rsidR="0034409A">
              <w:rPr>
                <w:rFonts w:ascii="Times New Roman" w:hAnsi="Times New Roman"/>
                <w:sz w:val="18"/>
                <w:szCs w:val="18"/>
                <w:lang w:val="es-EC"/>
              </w:rPr>
              <w:t>, luces led</w:t>
            </w:r>
            <w:r w:rsidRPr="00B73B58">
              <w:rPr>
                <w:rFonts w:ascii="Times New Roman" w:hAnsi="Times New Roman"/>
                <w:sz w:val="18"/>
                <w:szCs w:val="18"/>
                <w:lang w:val="es-EC"/>
              </w:rPr>
              <w:t xml:space="preserve"> y cantidad de nutrientes en el agua</w:t>
            </w:r>
          </w:p>
        </w:tc>
      </w:tr>
      <w:tr w:rsidRPr="005B1BA9" w:rsidR="00A87EE1" w:rsidTr="00A87EE1" w14:paraId="1DDA2B21" w14:textId="77777777">
        <w:trPr>
          <w:trHeight w:val="458"/>
        </w:trPr>
        <w:tc>
          <w:tcPr>
            <w:tcW w:w="3454" w:type="dxa"/>
          </w:tcPr>
          <w:p w:rsidRPr="005B1BA9" w:rsidR="00A87EE1" w:rsidP="00E9627E" w:rsidRDefault="00A87EE1" w14:paraId="45896F3E" w14:textId="77777777">
            <w:pPr>
              <w:ind w:left="107"/>
              <w:rPr>
                <w:rFonts w:ascii="Times New Roman" w:hAnsi="Times New Roman"/>
                <w:b/>
                <w:sz w:val="20"/>
                <w:szCs w:val="20"/>
                <w:lang w:val="es-EC"/>
              </w:rPr>
            </w:pPr>
            <w:r w:rsidRPr="005B1BA9">
              <w:rPr>
                <w:rFonts w:ascii="Times New Roman" w:hAnsi="Times New Roman"/>
                <w:b/>
                <w:sz w:val="20"/>
                <w:szCs w:val="20"/>
                <w:lang w:val="es-EC"/>
              </w:rPr>
              <w:t>Resumen:</w:t>
            </w:r>
          </w:p>
        </w:tc>
        <w:tc>
          <w:tcPr>
            <w:tcW w:w="3454" w:type="dxa"/>
          </w:tcPr>
          <w:p w:rsidRPr="00B73B58" w:rsidR="00A87EE1" w:rsidP="00E9627E" w:rsidRDefault="00D1107F" w14:paraId="447D8167" w14:textId="4EE90B40">
            <w:pPr>
              <w:ind w:left="107" w:right="590"/>
              <w:rPr>
                <w:rFonts w:ascii="Times New Roman" w:hAnsi="Times New Roman"/>
                <w:sz w:val="18"/>
                <w:szCs w:val="18"/>
                <w:lang w:val="es-EC"/>
              </w:rPr>
            </w:pPr>
            <w:r w:rsidRPr="00B73B58">
              <w:rPr>
                <w:rFonts w:ascii="Times New Roman" w:hAnsi="Times New Roman"/>
                <w:sz w:val="18"/>
                <w:szCs w:val="18"/>
                <w:lang w:val="es-EC"/>
              </w:rPr>
              <w:t xml:space="preserve">Este proceso inicia cuando el </w:t>
            </w:r>
            <w:r w:rsidRPr="00B73B58" w:rsidR="001108B6">
              <w:rPr>
                <w:rFonts w:ascii="Times New Roman" w:hAnsi="Times New Roman"/>
                <w:sz w:val="18"/>
                <w:szCs w:val="18"/>
                <w:lang w:val="es-EC"/>
              </w:rPr>
              <w:t xml:space="preserve">usuario </w:t>
            </w:r>
            <w:r w:rsidRPr="00B73B58" w:rsidR="00FF0784">
              <w:rPr>
                <w:rFonts w:ascii="Times New Roman" w:hAnsi="Times New Roman"/>
                <w:sz w:val="18"/>
                <w:szCs w:val="18"/>
                <w:lang w:val="es-EC"/>
              </w:rPr>
              <w:t>quiere p</w:t>
            </w:r>
            <w:r w:rsidRPr="00B73B58" w:rsidR="00DC6E1F">
              <w:rPr>
                <w:rFonts w:ascii="Times New Roman" w:hAnsi="Times New Roman"/>
                <w:sz w:val="18"/>
                <w:szCs w:val="18"/>
                <w:lang w:val="es-EC"/>
              </w:rPr>
              <w:t>lanificar</w:t>
            </w:r>
            <w:r w:rsidRPr="00B73B58" w:rsidR="00731AA1">
              <w:rPr>
                <w:rFonts w:ascii="Times New Roman" w:hAnsi="Times New Roman"/>
                <w:sz w:val="18"/>
                <w:szCs w:val="18"/>
                <w:lang w:val="es-EC"/>
              </w:rPr>
              <w:t xml:space="preserve"> los horarios de </w:t>
            </w:r>
            <w:r w:rsidRPr="00B73B58" w:rsidR="0036252F">
              <w:rPr>
                <w:rFonts w:ascii="Times New Roman" w:hAnsi="Times New Roman"/>
                <w:sz w:val="18"/>
                <w:szCs w:val="18"/>
                <w:lang w:val="es-EC"/>
              </w:rPr>
              <w:t>la bomba</w:t>
            </w:r>
            <w:r w:rsidRPr="00B73B58" w:rsidR="00117CC6">
              <w:rPr>
                <w:rFonts w:ascii="Times New Roman" w:hAnsi="Times New Roman"/>
                <w:sz w:val="18"/>
                <w:szCs w:val="18"/>
                <w:lang w:val="es-EC"/>
              </w:rPr>
              <w:t>,</w:t>
            </w:r>
            <w:r w:rsidRPr="00B73B58" w:rsidR="00CF3BE5">
              <w:rPr>
                <w:rFonts w:ascii="Times New Roman" w:hAnsi="Times New Roman"/>
                <w:sz w:val="18"/>
                <w:szCs w:val="18"/>
                <w:lang w:val="es-EC"/>
              </w:rPr>
              <w:t xml:space="preserve"> luces led</w:t>
            </w:r>
            <w:r w:rsidRPr="00B73B58" w:rsidR="000D38FA">
              <w:rPr>
                <w:rFonts w:ascii="Times New Roman" w:hAnsi="Times New Roman"/>
                <w:sz w:val="18"/>
                <w:szCs w:val="18"/>
                <w:lang w:val="es-EC"/>
              </w:rPr>
              <w:t xml:space="preserve"> y</w:t>
            </w:r>
            <w:r w:rsidRPr="00B73B58" w:rsidR="00731AA1">
              <w:rPr>
                <w:rFonts w:ascii="Times New Roman" w:hAnsi="Times New Roman"/>
                <w:sz w:val="18"/>
                <w:szCs w:val="18"/>
                <w:lang w:val="es-EC"/>
              </w:rPr>
              <w:t xml:space="preserve"> cantidad de nutrientes que desea que se liberen en el agua del cultivo</w:t>
            </w:r>
            <w:r w:rsidR="00F832CC">
              <w:rPr>
                <w:rFonts w:ascii="Times New Roman" w:hAnsi="Times New Roman"/>
                <w:sz w:val="18"/>
                <w:szCs w:val="18"/>
                <w:lang w:val="es-EC"/>
              </w:rPr>
              <w:t xml:space="preserve"> con su respectivo nombre</w:t>
            </w:r>
            <w:r w:rsidRPr="00B73B58" w:rsidR="00731AA1">
              <w:rPr>
                <w:rFonts w:ascii="Times New Roman" w:hAnsi="Times New Roman"/>
                <w:sz w:val="18"/>
                <w:szCs w:val="18"/>
                <w:lang w:val="es-EC"/>
              </w:rPr>
              <w:t>.</w:t>
            </w:r>
            <w:r w:rsidRPr="00B73B58" w:rsidR="005E2658">
              <w:rPr>
                <w:rFonts w:ascii="Times New Roman" w:hAnsi="Times New Roman"/>
                <w:sz w:val="18"/>
                <w:szCs w:val="18"/>
                <w:lang w:val="es-EC"/>
              </w:rPr>
              <w:t xml:space="preserve"> P</w:t>
            </w:r>
            <w:r w:rsidRPr="00B73B58" w:rsidR="000E3AD4">
              <w:rPr>
                <w:rFonts w:ascii="Times New Roman" w:hAnsi="Times New Roman"/>
                <w:sz w:val="18"/>
                <w:szCs w:val="18"/>
                <w:lang w:val="es-EC"/>
              </w:rPr>
              <w:t xml:space="preserve">rocederá </w:t>
            </w:r>
            <w:r w:rsidRPr="00B73B58" w:rsidR="004B0D01">
              <w:rPr>
                <w:rFonts w:ascii="Times New Roman" w:hAnsi="Times New Roman"/>
                <w:sz w:val="18"/>
                <w:szCs w:val="18"/>
                <w:lang w:val="es-EC"/>
              </w:rPr>
              <w:t>a modificar los valores por defecto según su preferencia dentro del formulario.</w:t>
            </w:r>
          </w:p>
        </w:tc>
      </w:tr>
      <w:tr w:rsidRPr="005B1BA9" w:rsidR="00A87EE1" w:rsidTr="00A87EE1" w14:paraId="5019E812" w14:textId="77777777">
        <w:trPr>
          <w:trHeight w:val="230"/>
        </w:trPr>
        <w:tc>
          <w:tcPr>
            <w:tcW w:w="3454" w:type="dxa"/>
          </w:tcPr>
          <w:p w:rsidRPr="005B1BA9" w:rsidR="00A87EE1" w:rsidP="00E9627E" w:rsidRDefault="00A87EE1" w14:paraId="55B55B3E" w14:textId="77777777">
            <w:pPr>
              <w:ind w:left="107"/>
              <w:rPr>
                <w:rFonts w:ascii="Times New Roman" w:hAnsi="Times New Roman"/>
                <w:b/>
                <w:sz w:val="20"/>
                <w:szCs w:val="20"/>
                <w:lang w:val="es-EC"/>
              </w:rPr>
            </w:pPr>
            <w:r w:rsidRPr="005B1BA9">
              <w:rPr>
                <w:rFonts w:ascii="Times New Roman" w:hAnsi="Times New Roman"/>
                <w:b/>
                <w:sz w:val="20"/>
                <w:szCs w:val="20"/>
                <w:lang w:val="es-EC"/>
              </w:rPr>
              <w:t>Tipo:</w:t>
            </w:r>
          </w:p>
        </w:tc>
        <w:tc>
          <w:tcPr>
            <w:tcW w:w="3454" w:type="dxa"/>
          </w:tcPr>
          <w:p w:rsidRPr="005B1BA9" w:rsidR="00A87EE1" w:rsidP="00E9627E" w:rsidRDefault="00A87EE1" w14:paraId="297A3397" w14:textId="77777777">
            <w:pPr>
              <w:ind w:left="107"/>
              <w:rPr>
                <w:rFonts w:ascii="Times New Roman" w:hAnsi="Times New Roman"/>
                <w:sz w:val="20"/>
                <w:szCs w:val="20"/>
                <w:lang w:val="es-EC"/>
              </w:rPr>
            </w:pPr>
            <w:r w:rsidRPr="005B1BA9">
              <w:rPr>
                <w:rFonts w:ascii="Times New Roman" w:hAnsi="Times New Roman"/>
                <w:sz w:val="20"/>
                <w:szCs w:val="20"/>
                <w:lang w:val="es-EC"/>
              </w:rPr>
              <w:t>Primario</w:t>
            </w:r>
          </w:p>
        </w:tc>
      </w:tr>
      <w:tr w:rsidRPr="005B1BA9" w:rsidR="00835F2A" w:rsidTr="00A87EE1" w14:paraId="5632A1B0" w14:textId="77777777">
        <w:trPr>
          <w:trHeight w:val="230"/>
        </w:trPr>
        <w:tc>
          <w:tcPr>
            <w:tcW w:w="6908" w:type="dxa"/>
            <w:gridSpan w:val="2"/>
          </w:tcPr>
          <w:p w:rsidRPr="005B1BA9" w:rsidR="00835F2A" w:rsidP="00E9627E" w:rsidRDefault="00835F2A" w14:paraId="402E95B9" w14:textId="08D24BFC">
            <w:pPr>
              <w:ind w:left="2233" w:right="2227"/>
              <w:jc w:val="center"/>
              <w:rPr>
                <w:b/>
                <w:lang w:val="es-EC"/>
              </w:rPr>
            </w:pPr>
            <w:r w:rsidRPr="005B1BA9">
              <w:rPr>
                <w:rFonts w:ascii="Times New Roman" w:hAnsi="Times New Roman"/>
                <w:b/>
                <w:sz w:val="20"/>
                <w:szCs w:val="20"/>
                <w:lang w:val="es-EC"/>
              </w:rPr>
              <w:t>Precondiciones</w:t>
            </w:r>
          </w:p>
        </w:tc>
      </w:tr>
      <w:tr w:rsidRPr="005B1BA9" w:rsidR="00835F2A" w:rsidTr="00A87EE1" w14:paraId="46C07EFF" w14:textId="77777777">
        <w:trPr>
          <w:trHeight w:val="230"/>
        </w:trPr>
        <w:tc>
          <w:tcPr>
            <w:tcW w:w="6908" w:type="dxa"/>
            <w:gridSpan w:val="2"/>
          </w:tcPr>
          <w:p w:rsidR="00B86BC6" w:rsidP="00E9627E" w:rsidRDefault="00B86BC6" w14:paraId="05A8DE83" w14:textId="77777777">
            <w:pPr>
              <w:pStyle w:val="ListParagraph"/>
              <w:numPr>
                <w:ilvl w:val="0"/>
                <w:numId w:val="15"/>
              </w:numPr>
              <w:jc w:val="both"/>
              <w:rPr>
                <w:sz w:val="18"/>
                <w:szCs w:val="18"/>
                <w:lang w:val="es-EC"/>
              </w:rPr>
            </w:pPr>
            <w:r w:rsidRPr="00B86BC6">
              <w:rPr>
                <w:sz w:val="18"/>
                <w:szCs w:val="18"/>
                <w:lang w:val="es-EC"/>
              </w:rPr>
              <w:t xml:space="preserve">El usuario deberá ingresar al sistema por medio de su usuario registrado. </w:t>
            </w:r>
          </w:p>
          <w:p w:rsidRPr="004004DD" w:rsidR="00835F2A" w:rsidP="00E9627E" w:rsidRDefault="00835F2A" w14:paraId="529A6CDD" w14:textId="4AF3CA68">
            <w:pPr>
              <w:pStyle w:val="ListParagraph"/>
              <w:numPr>
                <w:ilvl w:val="0"/>
                <w:numId w:val="15"/>
              </w:numPr>
              <w:jc w:val="both"/>
              <w:rPr>
                <w:bCs/>
                <w:sz w:val="18"/>
                <w:szCs w:val="18"/>
                <w:lang w:val="es-EC"/>
              </w:rPr>
            </w:pPr>
            <w:r w:rsidRPr="004004DD">
              <w:rPr>
                <w:bCs/>
                <w:sz w:val="18"/>
                <w:szCs w:val="18"/>
                <w:lang w:val="es-EC"/>
              </w:rPr>
              <w:t>La bomba y los sensores del sistema deben estar conectados a una fuente de energía eléctrica.</w:t>
            </w:r>
          </w:p>
          <w:p w:rsidRPr="004004DD" w:rsidR="00835F2A" w:rsidP="00E9627E" w:rsidRDefault="00835F2A" w14:paraId="2F3945FC" w14:textId="0BEB8E6D">
            <w:pPr>
              <w:pStyle w:val="ListParagraph"/>
              <w:numPr>
                <w:ilvl w:val="0"/>
                <w:numId w:val="15"/>
              </w:numPr>
              <w:jc w:val="both"/>
              <w:rPr>
                <w:bCs/>
                <w:sz w:val="18"/>
                <w:szCs w:val="18"/>
                <w:lang w:val="es-EC"/>
              </w:rPr>
            </w:pPr>
            <w:r w:rsidRPr="004004DD">
              <w:rPr>
                <w:bCs/>
                <w:sz w:val="18"/>
                <w:szCs w:val="18"/>
                <w:lang w:val="es-EC"/>
              </w:rPr>
              <w:t>El sistema de monitoreo y control de procesos de cultivos hidropónicos debe estar conectado a una red Wifi</w:t>
            </w:r>
          </w:p>
          <w:p w:rsidRPr="00835F2A" w:rsidR="00835F2A" w:rsidP="00E9627E" w:rsidRDefault="00835F2A" w14:paraId="67EE9469" w14:textId="38E7C9E6">
            <w:pPr>
              <w:pStyle w:val="ListParagraph"/>
              <w:numPr>
                <w:ilvl w:val="0"/>
                <w:numId w:val="15"/>
              </w:numPr>
              <w:jc w:val="both"/>
              <w:rPr>
                <w:bCs/>
                <w:lang w:val="es-EC"/>
              </w:rPr>
            </w:pPr>
            <w:r w:rsidRPr="004004DD">
              <w:rPr>
                <w:bCs/>
                <w:sz w:val="18"/>
                <w:szCs w:val="18"/>
                <w:lang w:val="es-EC"/>
              </w:rPr>
              <w:t>El dosificador de nutrientes no debe estar vacío.</w:t>
            </w:r>
          </w:p>
        </w:tc>
      </w:tr>
      <w:tr w:rsidRPr="005B1BA9" w:rsidR="00835F2A" w:rsidTr="00A87EE1" w14:paraId="0C27EF0B" w14:textId="77777777">
        <w:trPr>
          <w:trHeight w:val="230"/>
        </w:trPr>
        <w:tc>
          <w:tcPr>
            <w:tcW w:w="6908" w:type="dxa"/>
            <w:gridSpan w:val="2"/>
          </w:tcPr>
          <w:p w:rsidRPr="00835F2A" w:rsidR="00835F2A" w:rsidP="00E9627E" w:rsidRDefault="00835F2A" w14:paraId="2ED71406" w14:textId="1F0DE000">
            <w:pPr>
              <w:ind w:left="2233" w:right="2227"/>
              <w:jc w:val="center"/>
              <w:rPr>
                <w:b/>
                <w:lang w:val="es-EC"/>
              </w:rPr>
            </w:pPr>
            <w:r w:rsidRPr="004004DD">
              <w:rPr>
                <w:rFonts w:ascii="Times New Roman" w:hAnsi="Times New Roman"/>
                <w:b/>
                <w:sz w:val="20"/>
                <w:szCs w:val="20"/>
                <w:lang w:val="es-EC"/>
              </w:rPr>
              <w:t>Postcondiciones</w:t>
            </w:r>
          </w:p>
        </w:tc>
      </w:tr>
      <w:tr w:rsidRPr="005B1BA9" w:rsidR="00835F2A" w:rsidTr="00A87EE1" w14:paraId="4208D63A" w14:textId="77777777">
        <w:trPr>
          <w:trHeight w:val="230"/>
        </w:trPr>
        <w:tc>
          <w:tcPr>
            <w:tcW w:w="6908" w:type="dxa"/>
            <w:gridSpan w:val="2"/>
          </w:tcPr>
          <w:p w:rsidRPr="004004DD" w:rsidR="00835F2A" w:rsidP="00E9627E" w:rsidRDefault="00835F2A" w14:paraId="41BE4EC0" w14:textId="2E865FEA">
            <w:pPr>
              <w:pStyle w:val="ListParagraph"/>
              <w:numPr>
                <w:ilvl w:val="0"/>
                <w:numId w:val="15"/>
              </w:numPr>
              <w:jc w:val="both"/>
              <w:rPr>
                <w:bCs/>
                <w:sz w:val="18"/>
                <w:szCs w:val="18"/>
                <w:lang w:val="es-EC"/>
              </w:rPr>
            </w:pPr>
            <w:r w:rsidRPr="004004DD">
              <w:rPr>
                <w:bCs/>
                <w:sz w:val="18"/>
                <w:szCs w:val="18"/>
                <w:lang w:val="es-EC"/>
              </w:rPr>
              <w:t xml:space="preserve">El sistema guarda la configuración de horarios y nutrientes de la bomba de riego y luces led especificada por el </w:t>
            </w:r>
            <w:r w:rsidR="00913818">
              <w:rPr>
                <w:bCs/>
                <w:sz w:val="18"/>
                <w:szCs w:val="18"/>
                <w:lang w:val="es-EC"/>
              </w:rPr>
              <w:t>usuario</w:t>
            </w:r>
            <w:r w:rsidRPr="004004DD">
              <w:rPr>
                <w:bCs/>
                <w:sz w:val="18"/>
                <w:szCs w:val="18"/>
                <w:lang w:val="es-EC"/>
              </w:rPr>
              <w:t>.</w:t>
            </w:r>
          </w:p>
          <w:p w:rsidRPr="00835F2A" w:rsidR="00835F2A" w:rsidP="00E9627E" w:rsidRDefault="00835F2A" w14:paraId="0B8D2D20" w14:textId="2F935205">
            <w:pPr>
              <w:pStyle w:val="ListParagraph"/>
              <w:numPr>
                <w:ilvl w:val="0"/>
                <w:numId w:val="15"/>
              </w:numPr>
              <w:jc w:val="both"/>
              <w:rPr>
                <w:bCs/>
                <w:lang w:val="es-EC"/>
              </w:rPr>
            </w:pPr>
            <w:r w:rsidRPr="004004DD">
              <w:rPr>
                <w:bCs/>
                <w:sz w:val="18"/>
                <w:szCs w:val="18"/>
                <w:lang w:val="es-EC"/>
              </w:rPr>
              <w:t>La bomba de riego y luces led se activa en los horarios programados y libera la cantidad de nutrientes especificada por el agricultor.</w:t>
            </w:r>
          </w:p>
        </w:tc>
      </w:tr>
      <w:tr w:rsidRPr="005B1BA9" w:rsidR="00A87EE1" w:rsidTr="00A87EE1" w14:paraId="593CD506" w14:textId="77777777">
        <w:trPr>
          <w:trHeight w:val="230"/>
        </w:trPr>
        <w:tc>
          <w:tcPr>
            <w:tcW w:w="6908" w:type="dxa"/>
            <w:gridSpan w:val="2"/>
          </w:tcPr>
          <w:p w:rsidRPr="005B1BA9" w:rsidR="00A87EE1" w:rsidP="00E9627E" w:rsidRDefault="00A87EE1" w14:paraId="0CE8C792" w14:textId="77777777">
            <w:pPr>
              <w:ind w:left="2233" w:right="2227"/>
              <w:jc w:val="center"/>
              <w:rPr>
                <w:rFonts w:ascii="Times New Roman" w:hAnsi="Times New Roman"/>
                <w:b/>
                <w:sz w:val="20"/>
                <w:szCs w:val="20"/>
                <w:lang w:val="es-EC"/>
              </w:rPr>
            </w:pPr>
            <w:r w:rsidRPr="005B1BA9">
              <w:rPr>
                <w:rFonts w:ascii="Times New Roman" w:hAnsi="Times New Roman"/>
                <w:b/>
                <w:sz w:val="20"/>
                <w:szCs w:val="20"/>
                <w:lang w:val="es-EC"/>
              </w:rPr>
              <w:t>Flujo</w:t>
            </w:r>
            <w:r w:rsidRPr="005B1BA9">
              <w:rPr>
                <w:rFonts w:ascii="Times New Roman" w:hAnsi="Times New Roman"/>
                <w:b/>
                <w:spacing w:val="-1"/>
                <w:sz w:val="20"/>
                <w:szCs w:val="20"/>
                <w:lang w:val="es-EC"/>
              </w:rPr>
              <w:t xml:space="preserve"> </w:t>
            </w:r>
            <w:r w:rsidRPr="005B1BA9">
              <w:rPr>
                <w:rFonts w:ascii="Times New Roman" w:hAnsi="Times New Roman"/>
                <w:b/>
                <w:sz w:val="20"/>
                <w:szCs w:val="20"/>
                <w:lang w:val="es-EC"/>
              </w:rPr>
              <w:t>normal</w:t>
            </w:r>
            <w:r w:rsidRPr="005B1BA9">
              <w:rPr>
                <w:rFonts w:ascii="Times New Roman" w:hAnsi="Times New Roman"/>
                <w:b/>
                <w:spacing w:val="-2"/>
                <w:sz w:val="20"/>
                <w:szCs w:val="20"/>
                <w:lang w:val="es-EC"/>
              </w:rPr>
              <w:t xml:space="preserve"> </w:t>
            </w:r>
            <w:r w:rsidRPr="005B1BA9">
              <w:rPr>
                <w:rFonts w:ascii="Times New Roman" w:hAnsi="Times New Roman"/>
                <w:b/>
                <w:sz w:val="20"/>
                <w:szCs w:val="20"/>
                <w:lang w:val="es-EC"/>
              </w:rPr>
              <w:t>de</w:t>
            </w:r>
            <w:r w:rsidRPr="005B1BA9">
              <w:rPr>
                <w:rFonts w:ascii="Times New Roman" w:hAnsi="Times New Roman"/>
                <w:b/>
                <w:spacing w:val="-1"/>
                <w:sz w:val="20"/>
                <w:szCs w:val="20"/>
                <w:lang w:val="es-EC"/>
              </w:rPr>
              <w:t xml:space="preserve"> </w:t>
            </w:r>
            <w:r w:rsidRPr="005B1BA9">
              <w:rPr>
                <w:rFonts w:ascii="Times New Roman" w:hAnsi="Times New Roman"/>
                <w:b/>
                <w:sz w:val="20"/>
                <w:szCs w:val="20"/>
                <w:lang w:val="es-EC"/>
              </w:rPr>
              <w:t>eventos</w:t>
            </w:r>
          </w:p>
        </w:tc>
      </w:tr>
      <w:tr w:rsidRPr="005B1BA9" w:rsidR="00A87EE1" w:rsidTr="00A87EE1" w14:paraId="3F0CDCCB" w14:textId="77777777">
        <w:trPr>
          <w:trHeight w:val="230"/>
        </w:trPr>
        <w:tc>
          <w:tcPr>
            <w:tcW w:w="3454" w:type="dxa"/>
          </w:tcPr>
          <w:p w:rsidRPr="005B1BA9" w:rsidR="00A87EE1" w:rsidP="00E9627E" w:rsidRDefault="00A87EE1" w14:paraId="0DC52EBC" w14:textId="77777777">
            <w:pPr>
              <w:ind w:left="1010"/>
              <w:rPr>
                <w:rFonts w:ascii="Times New Roman" w:hAnsi="Times New Roman"/>
                <w:b/>
                <w:sz w:val="20"/>
                <w:szCs w:val="20"/>
                <w:lang w:val="es-EC"/>
              </w:rPr>
            </w:pPr>
            <w:r w:rsidRPr="005B1BA9">
              <w:rPr>
                <w:rFonts w:ascii="Times New Roman" w:hAnsi="Times New Roman"/>
                <w:b/>
                <w:sz w:val="20"/>
                <w:szCs w:val="20"/>
                <w:lang w:val="es-EC"/>
              </w:rPr>
              <w:t>Acción</w:t>
            </w:r>
            <w:r w:rsidRPr="005B1BA9">
              <w:rPr>
                <w:rFonts w:ascii="Times New Roman" w:hAnsi="Times New Roman"/>
                <w:b/>
                <w:spacing w:val="-3"/>
                <w:sz w:val="20"/>
                <w:szCs w:val="20"/>
                <w:lang w:val="es-EC"/>
              </w:rPr>
              <w:t xml:space="preserve"> </w:t>
            </w:r>
            <w:r w:rsidRPr="005B1BA9">
              <w:rPr>
                <w:rFonts w:ascii="Times New Roman" w:hAnsi="Times New Roman"/>
                <w:b/>
                <w:sz w:val="20"/>
                <w:szCs w:val="20"/>
                <w:lang w:val="es-EC"/>
              </w:rPr>
              <w:t>del</w:t>
            </w:r>
            <w:r w:rsidRPr="005B1BA9">
              <w:rPr>
                <w:rFonts w:ascii="Times New Roman" w:hAnsi="Times New Roman"/>
                <w:b/>
                <w:spacing w:val="-1"/>
                <w:sz w:val="20"/>
                <w:szCs w:val="20"/>
                <w:lang w:val="es-EC"/>
              </w:rPr>
              <w:t xml:space="preserve"> </w:t>
            </w:r>
            <w:r w:rsidRPr="005B1BA9">
              <w:rPr>
                <w:rFonts w:ascii="Times New Roman" w:hAnsi="Times New Roman"/>
                <w:b/>
                <w:sz w:val="20"/>
                <w:szCs w:val="20"/>
                <w:lang w:val="es-EC"/>
              </w:rPr>
              <w:t>Actor</w:t>
            </w:r>
          </w:p>
        </w:tc>
        <w:tc>
          <w:tcPr>
            <w:tcW w:w="3454" w:type="dxa"/>
          </w:tcPr>
          <w:p w:rsidRPr="005B1BA9" w:rsidR="00A87EE1" w:rsidP="00E9627E" w:rsidRDefault="00A87EE1" w14:paraId="609E96D2" w14:textId="77777777">
            <w:pPr>
              <w:ind w:left="799"/>
              <w:rPr>
                <w:rFonts w:ascii="Times New Roman" w:hAnsi="Times New Roman"/>
                <w:b/>
                <w:sz w:val="20"/>
                <w:szCs w:val="20"/>
                <w:lang w:val="es-EC"/>
              </w:rPr>
            </w:pPr>
            <w:r w:rsidRPr="005B1BA9">
              <w:rPr>
                <w:rFonts w:ascii="Times New Roman" w:hAnsi="Times New Roman"/>
                <w:b/>
                <w:sz w:val="20"/>
                <w:szCs w:val="20"/>
                <w:lang w:val="es-EC"/>
              </w:rPr>
              <w:t>Respuesta</w:t>
            </w:r>
            <w:r w:rsidRPr="005B1BA9">
              <w:rPr>
                <w:rFonts w:ascii="Times New Roman" w:hAnsi="Times New Roman"/>
                <w:b/>
                <w:spacing w:val="-2"/>
                <w:sz w:val="20"/>
                <w:szCs w:val="20"/>
                <w:lang w:val="es-EC"/>
              </w:rPr>
              <w:t xml:space="preserve"> </w:t>
            </w:r>
            <w:r w:rsidRPr="005B1BA9">
              <w:rPr>
                <w:rFonts w:ascii="Times New Roman" w:hAnsi="Times New Roman"/>
                <w:b/>
                <w:sz w:val="20"/>
                <w:szCs w:val="20"/>
                <w:lang w:val="es-EC"/>
              </w:rPr>
              <w:t>del</w:t>
            </w:r>
            <w:r w:rsidRPr="005B1BA9">
              <w:rPr>
                <w:rFonts w:ascii="Times New Roman" w:hAnsi="Times New Roman"/>
                <w:b/>
                <w:spacing w:val="-3"/>
                <w:sz w:val="20"/>
                <w:szCs w:val="20"/>
                <w:lang w:val="es-EC"/>
              </w:rPr>
              <w:t xml:space="preserve"> </w:t>
            </w:r>
            <w:r w:rsidRPr="005B1BA9">
              <w:rPr>
                <w:rFonts w:ascii="Times New Roman" w:hAnsi="Times New Roman"/>
                <w:b/>
                <w:sz w:val="20"/>
                <w:szCs w:val="20"/>
                <w:lang w:val="es-EC"/>
              </w:rPr>
              <w:t>sistema</w:t>
            </w:r>
          </w:p>
        </w:tc>
      </w:tr>
      <w:tr w:rsidRPr="005B1BA9" w:rsidR="00A87EE1" w:rsidTr="00A87EE1" w14:paraId="725A6104" w14:textId="77777777">
        <w:trPr>
          <w:trHeight w:val="3220"/>
        </w:trPr>
        <w:tc>
          <w:tcPr>
            <w:tcW w:w="3454" w:type="dxa"/>
          </w:tcPr>
          <w:p w:rsidRPr="000B32A3" w:rsidR="00A87EE1" w:rsidP="00E9627E" w:rsidRDefault="00EB0C06" w14:paraId="6B7F1DCD" w14:textId="33E0A4F2">
            <w:pPr>
              <w:pStyle w:val="ListParagraph"/>
              <w:numPr>
                <w:ilvl w:val="0"/>
                <w:numId w:val="12"/>
              </w:numPr>
              <w:ind w:left="284" w:right="154" w:hanging="218"/>
              <w:jc w:val="both"/>
              <w:rPr>
                <w:rFonts w:ascii="Times New Roman" w:hAnsi="Times New Roman"/>
                <w:sz w:val="18"/>
                <w:szCs w:val="18"/>
                <w:lang w:val="es-EC"/>
              </w:rPr>
            </w:pPr>
            <w:r w:rsidRPr="000B32A3">
              <w:rPr>
                <w:rFonts w:ascii="Times New Roman" w:hAnsi="Times New Roman"/>
                <w:sz w:val="18"/>
                <w:szCs w:val="18"/>
                <w:lang w:val="es-EC"/>
              </w:rPr>
              <w:t>A</w:t>
            </w:r>
            <w:r w:rsidRPr="000B32A3" w:rsidR="004D6AC6">
              <w:rPr>
                <w:rFonts w:ascii="Times New Roman" w:hAnsi="Times New Roman"/>
                <w:sz w:val="18"/>
                <w:szCs w:val="18"/>
                <w:lang w:val="es-EC"/>
              </w:rPr>
              <w:t xml:space="preserve">ccede a la </w:t>
            </w:r>
            <w:r w:rsidRPr="000B32A3" w:rsidR="00F32C6F">
              <w:rPr>
                <w:rFonts w:ascii="Times New Roman" w:hAnsi="Times New Roman"/>
                <w:sz w:val="18"/>
                <w:szCs w:val="18"/>
                <w:lang w:val="es-EC"/>
              </w:rPr>
              <w:t xml:space="preserve">aplicación móvil </w:t>
            </w:r>
            <w:r w:rsidRPr="000B32A3" w:rsidR="002D6F59">
              <w:rPr>
                <w:rFonts w:ascii="Times New Roman" w:hAnsi="Times New Roman"/>
                <w:sz w:val="18"/>
                <w:szCs w:val="18"/>
                <w:lang w:val="es-EC"/>
              </w:rPr>
              <w:t>e ingresa a</w:t>
            </w:r>
            <w:r w:rsidRPr="000B32A3" w:rsidR="006E24C1">
              <w:rPr>
                <w:rFonts w:ascii="Times New Roman" w:hAnsi="Times New Roman"/>
                <w:sz w:val="18"/>
                <w:szCs w:val="18"/>
                <w:lang w:val="es-EC"/>
              </w:rPr>
              <w:t xml:space="preserve"> la </w:t>
            </w:r>
            <w:r w:rsidRPr="000B32A3" w:rsidR="004D6AC6">
              <w:rPr>
                <w:rFonts w:ascii="Times New Roman" w:hAnsi="Times New Roman"/>
                <w:sz w:val="18"/>
                <w:szCs w:val="18"/>
                <w:lang w:val="es-EC"/>
              </w:rPr>
              <w:t>interfaz de programación de horarios y nutrientes de la bomba de riego.</w:t>
            </w:r>
          </w:p>
          <w:p w:rsidRPr="000B32A3" w:rsidR="000D2BA7" w:rsidP="00E9627E" w:rsidRDefault="000D2BA7" w14:paraId="63C75D4B" w14:textId="77777777">
            <w:pPr>
              <w:jc w:val="both"/>
              <w:rPr>
                <w:rFonts w:ascii="Times New Roman" w:hAnsi="Times New Roman"/>
                <w:b/>
                <w:sz w:val="18"/>
                <w:szCs w:val="18"/>
                <w:lang w:val="es-EC"/>
              </w:rPr>
            </w:pPr>
          </w:p>
          <w:p w:rsidRPr="000B32A3" w:rsidR="00A87EE1" w:rsidP="00E9627E" w:rsidRDefault="00A87EE1" w14:paraId="589B06A9" w14:textId="77777777">
            <w:pPr>
              <w:jc w:val="both"/>
              <w:rPr>
                <w:rFonts w:ascii="Times New Roman" w:hAnsi="Times New Roman"/>
                <w:b/>
                <w:sz w:val="18"/>
                <w:szCs w:val="18"/>
                <w:lang w:val="es-EC"/>
              </w:rPr>
            </w:pPr>
          </w:p>
          <w:p w:rsidRPr="000B32A3" w:rsidR="009C3C38" w:rsidP="00E9627E" w:rsidRDefault="009C3C38" w14:paraId="0A872E3B" w14:textId="022F901F">
            <w:pPr>
              <w:pStyle w:val="ListParagraph"/>
              <w:numPr>
                <w:ilvl w:val="0"/>
                <w:numId w:val="12"/>
              </w:numPr>
              <w:ind w:right="132"/>
              <w:jc w:val="both"/>
              <w:rPr>
                <w:rFonts w:ascii="Times New Roman" w:hAnsi="Times New Roman"/>
                <w:sz w:val="18"/>
                <w:szCs w:val="18"/>
                <w:lang w:val="es-EC"/>
              </w:rPr>
            </w:pPr>
            <w:r w:rsidRPr="000B32A3">
              <w:rPr>
                <w:rFonts w:ascii="Times New Roman" w:hAnsi="Times New Roman"/>
                <w:sz w:val="18"/>
                <w:szCs w:val="18"/>
                <w:lang w:val="es-EC"/>
              </w:rPr>
              <w:t xml:space="preserve">Activa la opción de programar </w:t>
            </w:r>
            <w:r w:rsidRPr="000B32A3" w:rsidR="00C64E5D">
              <w:rPr>
                <w:rFonts w:ascii="Times New Roman" w:hAnsi="Times New Roman"/>
                <w:sz w:val="18"/>
                <w:szCs w:val="18"/>
                <w:lang w:val="es-EC"/>
              </w:rPr>
              <w:t>horarios y dosificación de nutrientes.</w:t>
            </w:r>
          </w:p>
          <w:p w:rsidRPr="000B32A3" w:rsidR="00260DFA" w:rsidP="00E9627E" w:rsidRDefault="00260DFA" w14:paraId="031A4B1E" w14:textId="77777777">
            <w:pPr>
              <w:ind w:left="66" w:right="132"/>
              <w:rPr>
                <w:rFonts w:ascii="Times New Roman" w:hAnsi="Times New Roman"/>
                <w:sz w:val="18"/>
                <w:szCs w:val="18"/>
                <w:lang w:val="es-EC"/>
              </w:rPr>
            </w:pPr>
          </w:p>
          <w:p w:rsidRPr="000B32A3" w:rsidR="00D96E11" w:rsidP="00E9627E" w:rsidRDefault="00EB0C06" w14:paraId="5584902B" w14:textId="3C380507">
            <w:pPr>
              <w:pStyle w:val="ListParagraph"/>
              <w:numPr>
                <w:ilvl w:val="0"/>
                <w:numId w:val="12"/>
              </w:numPr>
              <w:ind w:right="132"/>
              <w:jc w:val="both"/>
              <w:rPr>
                <w:rFonts w:ascii="Times New Roman" w:hAnsi="Times New Roman"/>
                <w:sz w:val="18"/>
                <w:szCs w:val="18"/>
                <w:lang w:val="es-EC"/>
              </w:rPr>
            </w:pPr>
            <w:r w:rsidRPr="000B32A3">
              <w:rPr>
                <w:rFonts w:ascii="Times New Roman" w:hAnsi="Times New Roman"/>
                <w:sz w:val="18"/>
                <w:szCs w:val="18"/>
                <w:lang w:val="es-EC"/>
              </w:rPr>
              <w:t>S</w:t>
            </w:r>
            <w:r w:rsidRPr="000B32A3" w:rsidR="000B3943">
              <w:rPr>
                <w:rFonts w:ascii="Times New Roman" w:hAnsi="Times New Roman"/>
                <w:sz w:val="18"/>
                <w:szCs w:val="18"/>
                <w:lang w:val="es-EC"/>
              </w:rPr>
              <w:t>elecciona el horario de encendido y apagado de la bomba de riego según su preferencia.</w:t>
            </w:r>
          </w:p>
          <w:p w:rsidRPr="000B32A3" w:rsidR="00260DFA" w:rsidP="00E9627E" w:rsidRDefault="00260DFA" w14:paraId="455E6F96" w14:textId="77777777">
            <w:pPr>
              <w:ind w:right="132"/>
              <w:rPr>
                <w:rFonts w:ascii="Times New Roman" w:hAnsi="Times New Roman"/>
                <w:sz w:val="18"/>
                <w:szCs w:val="18"/>
                <w:lang w:val="es-EC"/>
              </w:rPr>
            </w:pPr>
          </w:p>
          <w:p w:rsidRPr="000B32A3" w:rsidR="003F20D9" w:rsidP="00E9627E" w:rsidRDefault="001C53B6" w14:paraId="6C4167E7" w14:textId="79817770">
            <w:pPr>
              <w:pStyle w:val="ListParagraph"/>
              <w:numPr>
                <w:ilvl w:val="0"/>
                <w:numId w:val="12"/>
              </w:numPr>
              <w:ind w:right="132"/>
              <w:jc w:val="both"/>
              <w:rPr>
                <w:rFonts w:ascii="Times New Roman" w:hAnsi="Times New Roman"/>
                <w:sz w:val="18"/>
                <w:szCs w:val="18"/>
                <w:lang w:val="es-EC"/>
              </w:rPr>
            </w:pPr>
            <w:r w:rsidRPr="000B32A3">
              <w:rPr>
                <w:rFonts w:ascii="Times New Roman" w:hAnsi="Times New Roman"/>
                <w:sz w:val="18"/>
                <w:szCs w:val="18"/>
                <w:lang w:val="es-EC"/>
              </w:rPr>
              <w:t>Especifica la cantidad de nutrientes que desea que se liberen en el agua de los cultivos.</w:t>
            </w:r>
          </w:p>
          <w:p w:rsidRPr="000B32A3" w:rsidR="00260DFA" w:rsidP="00E9627E" w:rsidRDefault="00260DFA" w14:paraId="598C9FAC" w14:textId="77777777">
            <w:pPr>
              <w:ind w:right="132"/>
              <w:rPr>
                <w:rFonts w:ascii="Times New Roman" w:hAnsi="Times New Roman"/>
                <w:sz w:val="18"/>
                <w:szCs w:val="18"/>
                <w:lang w:val="es-EC"/>
              </w:rPr>
            </w:pPr>
          </w:p>
          <w:p w:rsidRPr="000B32A3" w:rsidR="00117509" w:rsidP="00E9627E" w:rsidRDefault="00117509" w14:paraId="64AC6FF6" w14:textId="08F4683F">
            <w:pPr>
              <w:pStyle w:val="ListParagraph"/>
              <w:numPr>
                <w:ilvl w:val="0"/>
                <w:numId w:val="12"/>
              </w:numPr>
              <w:ind w:right="132"/>
              <w:jc w:val="both"/>
              <w:rPr>
                <w:rFonts w:ascii="Times New Roman" w:hAnsi="Times New Roman"/>
                <w:sz w:val="18"/>
                <w:szCs w:val="18"/>
                <w:lang w:val="es-EC"/>
              </w:rPr>
            </w:pPr>
            <w:r w:rsidRPr="000B32A3">
              <w:rPr>
                <w:rFonts w:ascii="Times New Roman" w:hAnsi="Times New Roman"/>
                <w:sz w:val="18"/>
                <w:szCs w:val="18"/>
                <w:lang w:val="es-EC"/>
              </w:rPr>
              <w:t>Define los horarios de encendido y apagado de luces led.</w:t>
            </w:r>
          </w:p>
          <w:p w:rsidRPr="000B32A3" w:rsidR="00A87EE1" w:rsidP="00E9627E" w:rsidRDefault="00A87EE1" w14:paraId="4E5B6DBE" w14:textId="3AB3F7C9">
            <w:pPr>
              <w:ind w:left="107" w:right="132"/>
              <w:jc w:val="both"/>
              <w:rPr>
                <w:rFonts w:ascii="Times New Roman" w:hAnsi="Times New Roman"/>
                <w:sz w:val="18"/>
                <w:szCs w:val="18"/>
                <w:lang w:val="es-EC"/>
              </w:rPr>
            </w:pPr>
          </w:p>
        </w:tc>
        <w:tc>
          <w:tcPr>
            <w:tcW w:w="3454" w:type="dxa"/>
          </w:tcPr>
          <w:p w:rsidRPr="000B32A3" w:rsidR="00A87EE1" w:rsidP="00E9627E" w:rsidRDefault="005417CF" w14:paraId="248DDE87" w14:textId="79114CD8">
            <w:pPr>
              <w:pStyle w:val="ListParagraph"/>
              <w:numPr>
                <w:ilvl w:val="0"/>
                <w:numId w:val="12"/>
              </w:numPr>
              <w:ind w:left="363" w:right="201" w:hanging="219"/>
              <w:jc w:val="both"/>
              <w:rPr>
                <w:rFonts w:ascii="Times New Roman" w:hAnsi="Times New Roman"/>
                <w:sz w:val="18"/>
                <w:szCs w:val="18"/>
                <w:lang w:val="es-EC"/>
              </w:rPr>
            </w:pPr>
            <w:r w:rsidRPr="000B32A3">
              <w:rPr>
                <w:rFonts w:ascii="Times New Roman" w:hAnsi="Times New Roman"/>
                <w:sz w:val="18"/>
                <w:szCs w:val="18"/>
                <w:lang w:val="es-EC"/>
              </w:rPr>
              <w:t>M</w:t>
            </w:r>
            <w:r w:rsidRPr="000B32A3" w:rsidR="00D07A34">
              <w:rPr>
                <w:rFonts w:ascii="Times New Roman" w:hAnsi="Times New Roman"/>
                <w:sz w:val="18"/>
                <w:szCs w:val="18"/>
                <w:lang w:val="es-EC"/>
              </w:rPr>
              <w:t xml:space="preserve">uestra </w:t>
            </w:r>
            <w:r w:rsidRPr="000B32A3" w:rsidR="00FD3B94">
              <w:rPr>
                <w:rFonts w:ascii="Times New Roman" w:hAnsi="Times New Roman"/>
                <w:sz w:val="18"/>
                <w:szCs w:val="18"/>
                <w:lang w:val="es-EC"/>
              </w:rPr>
              <w:t>una pantalla</w:t>
            </w:r>
            <w:r w:rsidRPr="000B32A3" w:rsidR="00E33FB8">
              <w:rPr>
                <w:rFonts w:ascii="Times New Roman" w:hAnsi="Times New Roman"/>
                <w:sz w:val="18"/>
                <w:szCs w:val="18"/>
                <w:lang w:val="es-EC"/>
              </w:rPr>
              <w:t xml:space="preserve"> con</w:t>
            </w:r>
            <w:r w:rsidRPr="000B32A3" w:rsidR="00D07A34">
              <w:rPr>
                <w:rFonts w:ascii="Times New Roman" w:hAnsi="Times New Roman"/>
                <w:sz w:val="18"/>
                <w:szCs w:val="18"/>
                <w:lang w:val="es-EC"/>
              </w:rPr>
              <w:t xml:space="preserve"> </w:t>
            </w:r>
            <w:r w:rsidR="00314127">
              <w:rPr>
                <w:rFonts w:ascii="Times New Roman" w:hAnsi="Times New Roman"/>
                <w:sz w:val="18"/>
                <w:szCs w:val="18"/>
                <w:lang w:val="es-EC"/>
              </w:rPr>
              <w:t>el nombre del cultivo</w:t>
            </w:r>
            <w:r w:rsidR="001279EC">
              <w:rPr>
                <w:rFonts w:ascii="Times New Roman" w:hAnsi="Times New Roman"/>
                <w:sz w:val="18"/>
                <w:szCs w:val="18"/>
                <w:lang w:val="es-EC"/>
              </w:rPr>
              <w:t xml:space="preserve">, </w:t>
            </w:r>
            <w:r w:rsidRPr="000B32A3" w:rsidR="007C7F26">
              <w:rPr>
                <w:rFonts w:ascii="Times New Roman" w:hAnsi="Times New Roman"/>
                <w:sz w:val="18"/>
                <w:szCs w:val="18"/>
                <w:lang w:val="es-EC"/>
              </w:rPr>
              <w:t xml:space="preserve">valores por defecto </w:t>
            </w:r>
            <w:r w:rsidRPr="000B32A3" w:rsidR="00C12084">
              <w:rPr>
                <w:rFonts w:ascii="Times New Roman" w:hAnsi="Times New Roman"/>
                <w:sz w:val="18"/>
                <w:szCs w:val="18"/>
                <w:lang w:val="es-EC"/>
              </w:rPr>
              <w:t>tanto</w:t>
            </w:r>
            <w:r w:rsidRPr="000B32A3" w:rsidR="00D07A34">
              <w:rPr>
                <w:rFonts w:ascii="Times New Roman" w:hAnsi="Times New Roman"/>
                <w:sz w:val="18"/>
                <w:szCs w:val="18"/>
                <w:lang w:val="es-EC"/>
              </w:rPr>
              <w:t xml:space="preserve"> los horarios de la bomba de riego </w:t>
            </w:r>
            <w:r w:rsidRPr="000B32A3" w:rsidR="0063141C">
              <w:rPr>
                <w:rFonts w:ascii="Times New Roman" w:hAnsi="Times New Roman"/>
                <w:sz w:val="18"/>
                <w:szCs w:val="18"/>
                <w:lang w:val="es-EC"/>
              </w:rPr>
              <w:t>y luces led</w:t>
            </w:r>
            <w:r w:rsidRPr="000B32A3" w:rsidR="00D07A34">
              <w:rPr>
                <w:rFonts w:ascii="Times New Roman" w:hAnsi="Times New Roman"/>
                <w:sz w:val="18"/>
                <w:szCs w:val="18"/>
                <w:lang w:val="es-EC"/>
              </w:rPr>
              <w:t xml:space="preserve"> </w:t>
            </w:r>
            <w:r w:rsidRPr="000B32A3" w:rsidR="00C12084">
              <w:rPr>
                <w:rFonts w:ascii="Times New Roman" w:hAnsi="Times New Roman"/>
                <w:sz w:val="18"/>
                <w:szCs w:val="18"/>
                <w:lang w:val="es-EC"/>
              </w:rPr>
              <w:t>como</w:t>
            </w:r>
            <w:r w:rsidRPr="000B32A3" w:rsidR="00D07A34">
              <w:rPr>
                <w:rFonts w:ascii="Times New Roman" w:hAnsi="Times New Roman"/>
                <w:sz w:val="18"/>
                <w:szCs w:val="18"/>
                <w:lang w:val="es-EC"/>
              </w:rPr>
              <w:t xml:space="preserve"> la cantidad de nutrientes que se liberarán en el agua.</w:t>
            </w:r>
          </w:p>
          <w:p w:rsidRPr="000B32A3" w:rsidR="00A87EE1" w:rsidP="00E9627E" w:rsidRDefault="00A87EE1" w14:paraId="719EA5F9" w14:textId="77777777">
            <w:pPr>
              <w:jc w:val="both"/>
              <w:rPr>
                <w:rFonts w:ascii="Times New Roman" w:hAnsi="Times New Roman"/>
                <w:b/>
                <w:sz w:val="18"/>
                <w:szCs w:val="18"/>
                <w:lang w:val="es-EC"/>
              </w:rPr>
            </w:pPr>
          </w:p>
          <w:p w:rsidRPr="000B32A3" w:rsidR="00A87EE1" w:rsidP="00E9627E" w:rsidRDefault="00A87EE1" w14:paraId="654EBAE6" w14:textId="77777777">
            <w:pPr>
              <w:spacing w:before="4"/>
              <w:jc w:val="both"/>
              <w:rPr>
                <w:rFonts w:ascii="Times New Roman" w:hAnsi="Times New Roman"/>
                <w:b/>
                <w:sz w:val="18"/>
                <w:szCs w:val="18"/>
                <w:lang w:val="es-EC"/>
              </w:rPr>
            </w:pPr>
          </w:p>
          <w:p w:rsidRPr="000B32A3" w:rsidR="00180292" w:rsidP="00E9627E" w:rsidRDefault="00180292" w14:paraId="6560D789" w14:textId="77777777">
            <w:pPr>
              <w:spacing w:before="4"/>
              <w:jc w:val="both"/>
              <w:rPr>
                <w:rFonts w:ascii="Times New Roman" w:hAnsi="Times New Roman"/>
                <w:b/>
                <w:sz w:val="18"/>
                <w:szCs w:val="18"/>
                <w:lang w:val="es-EC"/>
              </w:rPr>
            </w:pPr>
          </w:p>
          <w:p w:rsidRPr="000B32A3" w:rsidR="00180292" w:rsidP="00E9627E" w:rsidRDefault="00180292" w14:paraId="707BC425" w14:textId="77777777">
            <w:pPr>
              <w:spacing w:before="4"/>
              <w:jc w:val="both"/>
              <w:rPr>
                <w:rFonts w:ascii="Times New Roman" w:hAnsi="Times New Roman"/>
                <w:b/>
                <w:sz w:val="18"/>
                <w:szCs w:val="18"/>
                <w:lang w:val="es-EC"/>
              </w:rPr>
            </w:pPr>
          </w:p>
          <w:p w:rsidRPr="000B32A3" w:rsidR="00180292" w:rsidP="00E9627E" w:rsidRDefault="00180292" w14:paraId="1C5F85F8" w14:textId="77777777">
            <w:pPr>
              <w:spacing w:before="4"/>
              <w:jc w:val="both"/>
              <w:rPr>
                <w:rFonts w:ascii="Times New Roman" w:hAnsi="Times New Roman"/>
                <w:b/>
                <w:sz w:val="18"/>
                <w:szCs w:val="18"/>
                <w:lang w:val="es-EC"/>
              </w:rPr>
            </w:pPr>
          </w:p>
          <w:p w:rsidRPr="000B32A3" w:rsidR="00180292" w:rsidP="00E9627E" w:rsidRDefault="00180292" w14:paraId="6D26E737" w14:textId="77777777">
            <w:pPr>
              <w:spacing w:before="4"/>
              <w:jc w:val="both"/>
              <w:rPr>
                <w:rFonts w:ascii="Times New Roman" w:hAnsi="Times New Roman"/>
                <w:b/>
                <w:sz w:val="18"/>
                <w:szCs w:val="18"/>
                <w:lang w:val="es-EC"/>
              </w:rPr>
            </w:pPr>
          </w:p>
          <w:p w:rsidRPr="000B32A3" w:rsidR="00D96E11" w:rsidP="00E9627E" w:rsidRDefault="00D96E11" w14:paraId="76C7A7F5" w14:textId="77777777">
            <w:pPr>
              <w:spacing w:before="4"/>
              <w:jc w:val="both"/>
              <w:rPr>
                <w:rFonts w:ascii="Times New Roman" w:hAnsi="Times New Roman"/>
                <w:b/>
                <w:sz w:val="18"/>
                <w:szCs w:val="18"/>
                <w:lang w:val="es-EC"/>
              </w:rPr>
            </w:pPr>
          </w:p>
          <w:p w:rsidRPr="000B32A3" w:rsidR="00D96E11" w:rsidP="00E9627E" w:rsidRDefault="00D96E11" w14:paraId="200AB50A" w14:textId="77777777">
            <w:pPr>
              <w:spacing w:before="4"/>
              <w:jc w:val="both"/>
              <w:rPr>
                <w:rFonts w:ascii="Times New Roman" w:hAnsi="Times New Roman"/>
                <w:b/>
                <w:sz w:val="18"/>
                <w:szCs w:val="18"/>
                <w:lang w:val="es-EC"/>
              </w:rPr>
            </w:pPr>
          </w:p>
          <w:p w:rsidRPr="000B32A3" w:rsidR="00D96E11" w:rsidP="00E9627E" w:rsidRDefault="00D96E11" w14:paraId="2855AB01" w14:textId="77777777">
            <w:pPr>
              <w:spacing w:before="4"/>
              <w:jc w:val="both"/>
              <w:rPr>
                <w:rFonts w:ascii="Times New Roman" w:hAnsi="Times New Roman"/>
                <w:b/>
                <w:sz w:val="18"/>
                <w:szCs w:val="18"/>
                <w:lang w:val="es-EC"/>
              </w:rPr>
            </w:pPr>
          </w:p>
          <w:p w:rsidRPr="000B32A3" w:rsidR="007E0171" w:rsidP="00E9627E" w:rsidRDefault="007E0171" w14:paraId="761195B6" w14:textId="77777777">
            <w:pPr>
              <w:spacing w:before="4"/>
              <w:jc w:val="both"/>
              <w:rPr>
                <w:rFonts w:ascii="Times New Roman" w:hAnsi="Times New Roman"/>
                <w:b/>
                <w:sz w:val="18"/>
                <w:szCs w:val="18"/>
                <w:lang w:val="es-EC"/>
              </w:rPr>
            </w:pPr>
          </w:p>
          <w:p w:rsidRPr="000B32A3" w:rsidR="007E0171" w:rsidP="00E9627E" w:rsidRDefault="007E0171" w14:paraId="4C7EDB8D" w14:textId="77777777">
            <w:pPr>
              <w:spacing w:before="4"/>
              <w:jc w:val="both"/>
              <w:rPr>
                <w:rFonts w:ascii="Times New Roman" w:hAnsi="Times New Roman"/>
                <w:b/>
                <w:sz w:val="18"/>
                <w:szCs w:val="18"/>
                <w:lang w:val="es-EC"/>
              </w:rPr>
            </w:pPr>
          </w:p>
          <w:p w:rsidRPr="000B32A3" w:rsidR="00117509" w:rsidP="00E9627E" w:rsidRDefault="00117509" w14:paraId="4BE0C0D2" w14:textId="77777777">
            <w:pPr>
              <w:spacing w:before="4"/>
              <w:jc w:val="both"/>
              <w:rPr>
                <w:rFonts w:ascii="Times New Roman" w:hAnsi="Times New Roman"/>
                <w:b/>
                <w:sz w:val="18"/>
                <w:szCs w:val="18"/>
                <w:lang w:val="es-EC"/>
              </w:rPr>
            </w:pPr>
          </w:p>
          <w:p w:rsidR="00117509" w:rsidP="00E9627E" w:rsidRDefault="00117509" w14:paraId="4E4C5C25" w14:textId="77777777">
            <w:pPr>
              <w:spacing w:before="4"/>
              <w:jc w:val="both"/>
              <w:rPr>
                <w:rFonts w:ascii="Times New Roman" w:hAnsi="Times New Roman"/>
                <w:b/>
                <w:sz w:val="18"/>
                <w:szCs w:val="18"/>
                <w:lang w:val="es-EC"/>
              </w:rPr>
            </w:pPr>
          </w:p>
          <w:p w:rsidRPr="000B32A3" w:rsidR="00264C99" w:rsidP="00E9627E" w:rsidRDefault="00264C99" w14:paraId="5AE8C1B6" w14:textId="77777777">
            <w:pPr>
              <w:spacing w:before="4"/>
              <w:jc w:val="both"/>
              <w:rPr>
                <w:rFonts w:ascii="Times New Roman" w:hAnsi="Times New Roman"/>
                <w:b/>
                <w:sz w:val="18"/>
                <w:szCs w:val="18"/>
                <w:lang w:val="es-EC"/>
              </w:rPr>
            </w:pPr>
          </w:p>
          <w:p w:rsidR="008B289B" w:rsidP="00E9627E" w:rsidRDefault="008B289B" w14:paraId="0275BA3E" w14:textId="6EB7FF46">
            <w:pPr>
              <w:pStyle w:val="ListParagraph"/>
              <w:numPr>
                <w:ilvl w:val="0"/>
                <w:numId w:val="12"/>
              </w:numPr>
              <w:tabs>
                <w:tab w:val="left" w:pos="309"/>
              </w:tabs>
              <w:ind w:right="503"/>
              <w:jc w:val="both"/>
              <w:rPr>
                <w:rFonts w:ascii="Times New Roman" w:hAnsi="Times New Roman"/>
                <w:sz w:val="18"/>
                <w:szCs w:val="18"/>
                <w:lang w:val="es-EC"/>
              </w:rPr>
            </w:pPr>
            <w:r w:rsidRPr="000B32A3">
              <w:rPr>
                <w:rFonts w:ascii="Times New Roman" w:hAnsi="Times New Roman"/>
                <w:sz w:val="18"/>
                <w:szCs w:val="18"/>
                <w:lang w:val="es-EC"/>
              </w:rPr>
              <w:t xml:space="preserve"> El sistema </w:t>
            </w:r>
            <w:r w:rsidRPr="000B32A3" w:rsidR="009A6917">
              <w:rPr>
                <w:rFonts w:ascii="Times New Roman" w:hAnsi="Times New Roman"/>
                <w:sz w:val="18"/>
                <w:szCs w:val="18"/>
                <w:lang w:val="es-EC"/>
              </w:rPr>
              <w:t>verifica</w:t>
            </w:r>
            <w:r w:rsidRPr="000B32A3">
              <w:rPr>
                <w:rFonts w:ascii="Times New Roman" w:hAnsi="Times New Roman"/>
                <w:sz w:val="18"/>
                <w:szCs w:val="18"/>
                <w:lang w:val="es-EC"/>
              </w:rPr>
              <w:t xml:space="preserve"> que los datos sean válidos</w:t>
            </w:r>
            <w:r w:rsidRPr="000B32A3" w:rsidR="009A6917">
              <w:rPr>
                <w:rFonts w:ascii="Times New Roman" w:hAnsi="Times New Roman"/>
                <w:sz w:val="18"/>
                <w:szCs w:val="18"/>
                <w:lang w:val="es-EC"/>
              </w:rPr>
              <w:t>.</w:t>
            </w:r>
          </w:p>
          <w:p w:rsidRPr="00264C99" w:rsidR="00264C99" w:rsidP="00E9627E" w:rsidRDefault="00264C99" w14:paraId="23E05193" w14:textId="77777777">
            <w:pPr>
              <w:tabs>
                <w:tab w:val="left" w:pos="309"/>
              </w:tabs>
              <w:ind w:right="503"/>
              <w:rPr>
                <w:sz w:val="18"/>
                <w:szCs w:val="18"/>
                <w:lang w:val="es-EC"/>
              </w:rPr>
            </w:pPr>
          </w:p>
          <w:p w:rsidRPr="000B32A3" w:rsidR="00A87EE1" w:rsidP="00E9627E" w:rsidRDefault="00B22284" w14:paraId="3E6D015D" w14:textId="090791EC">
            <w:pPr>
              <w:pStyle w:val="ListParagraph"/>
              <w:numPr>
                <w:ilvl w:val="0"/>
                <w:numId w:val="12"/>
              </w:numPr>
              <w:tabs>
                <w:tab w:val="left" w:pos="309"/>
              </w:tabs>
              <w:ind w:right="503"/>
              <w:jc w:val="both"/>
              <w:rPr>
                <w:rFonts w:ascii="Times New Roman" w:hAnsi="Times New Roman"/>
                <w:sz w:val="18"/>
                <w:szCs w:val="18"/>
                <w:lang w:val="es-EC"/>
              </w:rPr>
            </w:pPr>
            <w:r w:rsidRPr="000B32A3">
              <w:rPr>
                <w:rFonts w:ascii="Times New Roman" w:hAnsi="Times New Roman"/>
                <w:sz w:val="18"/>
                <w:szCs w:val="18"/>
                <w:lang w:val="es-EC"/>
              </w:rPr>
              <w:t>Guarda la configuración realizada por el agricultor.</w:t>
            </w:r>
          </w:p>
          <w:p w:rsidRPr="000B32A3" w:rsidR="00D96E11" w:rsidP="00E9627E" w:rsidRDefault="00D96E11" w14:paraId="1BF657F8" w14:textId="77777777">
            <w:pPr>
              <w:tabs>
                <w:tab w:val="left" w:pos="309"/>
              </w:tabs>
              <w:ind w:left="360" w:right="503"/>
              <w:rPr>
                <w:rFonts w:ascii="Times New Roman" w:hAnsi="Times New Roman"/>
                <w:sz w:val="18"/>
                <w:szCs w:val="18"/>
                <w:lang w:val="es-EC"/>
              </w:rPr>
            </w:pPr>
          </w:p>
          <w:p w:rsidRPr="000B32A3" w:rsidR="00A87EE1" w:rsidP="00E9627E" w:rsidRDefault="00D37A40" w14:paraId="73951D50" w14:textId="5C799B81">
            <w:pPr>
              <w:pStyle w:val="ListParagraph"/>
              <w:numPr>
                <w:ilvl w:val="0"/>
                <w:numId w:val="12"/>
              </w:numPr>
              <w:tabs>
                <w:tab w:val="left" w:pos="309"/>
              </w:tabs>
              <w:ind w:right="503"/>
              <w:jc w:val="both"/>
              <w:rPr>
                <w:rFonts w:ascii="Times New Roman" w:hAnsi="Times New Roman"/>
                <w:sz w:val="18"/>
                <w:szCs w:val="18"/>
                <w:lang w:val="es-EC"/>
              </w:rPr>
            </w:pPr>
            <w:r w:rsidRPr="000B32A3">
              <w:rPr>
                <w:rFonts w:ascii="Times New Roman" w:hAnsi="Times New Roman"/>
                <w:sz w:val="18"/>
                <w:szCs w:val="18"/>
                <w:lang w:val="es-EC"/>
              </w:rPr>
              <w:t xml:space="preserve">Activa la bomba de riego en los horarios programados </w:t>
            </w:r>
            <w:r w:rsidRPr="000B32A3" w:rsidR="00181178">
              <w:rPr>
                <w:rFonts w:ascii="Times New Roman" w:hAnsi="Times New Roman"/>
                <w:sz w:val="18"/>
                <w:szCs w:val="18"/>
                <w:lang w:val="es-EC"/>
              </w:rPr>
              <w:t xml:space="preserve">junto a las luces led </w:t>
            </w:r>
            <w:r w:rsidRPr="000B32A3">
              <w:rPr>
                <w:rFonts w:ascii="Times New Roman" w:hAnsi="Times New Roman"/>
                <w:sz w:val="18"/>
                <w:szCs w:val="18"/>
                <w:lang w:val="es-EC"/>
              </w:rPr>
              <w:t>y libera la cantidad de nutrientes especificada.</w:t>
            </w:r>
          </w:p>
          <w:p w:rsidRPr="000B32A3" w:rsidR="00184D26" w:rsidP="00E9627E" w:rsidRDefault="00184D26" w14:paraId="1864E964" w14:textId="00579B74">
            <w:pPr>
              <w:tabs>
                <w:tab w:val="left" w:pos="309"/>
              </w:tabs>
              <w:ind w:right="503"/>
              <w:rPr>
                <w:rFonts w:ascii="Times New Roman" w:hAnsi="Times New Roman"/>
                <w:sz w:val="18"/>
                <w:szCs w:val="18"/>
                <w:lang w:val="es-EC"/>
              </w:rPr>
            </w:pPr>
          </w:p>
        </w:tc>
      </w:tr>
      <w:tr w:rsidRPr="005B1BA9" w:rsidR="00A87EE1" w:rsidTr="00A87EE1" w14:paraId="51E4A4DE" w14:textId="77777777">
        <w:trPr>
          <w:trHeight w:val="230"/>
        </w:trPr>
        <w:tc>
          <w:tcPr>
            <w:tcW w:w="6908" w:type="dxa"/>
            <w:gridSpan w:val="2"/>
          </w:tcPr>
          <w:p w:rsidRPr="005B1BA9" w:rsidR="00A87EE1" w:rsidP="00E9627E" w:rsidRDefault="00A87EE1" w14:paraId="1048BF6E" w14:textId="77777777">
            <w:pPr>
              <w:ind w:left="2235" w:right="2221"/>
              <w:jc w:val="center"/>
              <w:rPr>
                <w:rFonts w:ascii="Times New Roman" w:hAnsi="Times New Roman"/>
                <w:b/>
                <w:sz w:val="20"/>
                <w:szCs w:val="20"/>
                <w:lang w:val="es-EC"/>
              </w:rPr>
            </w:pPr>
            <w:r w:rsidRPr="005B1BA9">
              <w:rPr>
                <w:rFonts w:ascii="Times New Roman" w:hAnsi="Times New Roman"/>
                <w:b/>
                <w:sz w:val="20"/>
                <w:szCs w:val="20"/>
                <w:lang w:val="es-EC"/>
              </w:rPr>
              <w:t>Flujo alterno de</w:t>
            </w:r>
            <w:r w:rsidRPr="005B1BA9">
              <w:rPr>
                <w:rFonts w:ascii="Times New Roman" w:hAnsi="Times New Roman"/>
                <w:b/>
                <w:spacing w:val="-1"/>
                <w:sz w:val="20"/>
                <w:szCs w:val="20"/>
                <w:lang w:val="es-EC"/>
              </w:rPr>
              <w:t xml:space="preserve"> </w:t>
            </w:r>
            <w:r w:rsidRPr="005B1BA9">
              <w:rPr>
                <w:rFonts w:ascii="Times New Roman" w:hAnsi="Times New Roman"/>
                <w:b/>
                <w:sz w:val="20"/>
                <w:szCs w:val="20"/>
                <w:lang w:val="es-EC"/>
              </w:rPr>
              <w:t>eventos</w:t>
            </w:r>
          </w:p>
        </w:tc>
      </w:tr>
      <w:tr w:rsidRPr="005B1BA9" w:rsidR="00A87EE1" w:rsidTr="00A87EE1" w14:paraId="4BA1F7EA" w14:textId="77777777">
        <w:trPr>
          <w:trHeight w:val="460"/>
        </w:trPr>
        <w:tc>
          <w:tcPr>
            <w:tcW w:w="6908" w:type="dxa"/>
            <w:gridSpan w:val="2"/>
          </w:tcPr>
          <w:p w:rsidRPr="004004DD" w:rsidR="00EB63DC" w:rsidP="00E9627E" w:rsidRDefault="00EB63DC" w14:paraId="5E2040EE" w14:textId="1DB82F12">
            <w:pPr>
              <w:ind w:left="107" w:right="797"/>
              <w:rPr>
                <w:rFonts w:ascii="Times New Roman" w:hAnsi="Times New Roman"/>
                <w:bCs/>
                <w:sz w:val="18"/>
                <w:szCs w:val="18"/>
                <w:lang w:val="es-EC"/>
              </w:rPr>
            </w:pPr>
            <w:r w:rsidRPr="004004DD">
              <w:rPr>
                <w:rFonts w:ascii="Times New Roman" w:hAnsi="Times New Roman"/>
                <w:b/>
                <w:sz w:val="18"/>
                <w:szCs w:val="18"/>
                <w:lang w:val="es-EC"/>
              </w:rPr>
              <w:t>Línea 3:</w:t>
            </w:r>
            <w:r w:rsidRPr="004004DD">
              <w:rPr>
                <w:rFonts w:ascii="Times New Roman" w:hAnsi="Times New Roman"/>
                <w:bCs/>
                <w:sz w:val="18"/>
                <w:szCs w:val="18"/>
                <w:lang w:val="es-EC"/>
              </w:rPr>
              <w:t xml:space="preserve"> En caso de no activar </w:t>
            </w:r>
            <w:r w:rsidRPr="004004DD" w:rsidR="006F17AD">
              <w:rPr>
                <w:rFonts w:ascii="Times New Roman" w:hAnsi="Times New Roman"/>
                <w:bCs/>
                <w:sz w:val="18"/>
                <w:szCs w:val="18"/>
                <w:lang w:val="es-EC"/>
              </w:rPr>
              <w:t>la programación de horarios, el sistema funcionará con valores por defecto</w:t>
            </w:r>
            <w:r w:rsidR="009458F1">
              <w:rPr>
                <w:rFonts w:ascii="Times New Roman" w:hAnsi="Times New Roman"/>
                <w:bCs/>
                <w:sz w:val="18"/>
                <w:szCs w:val="18"/>
                <w:lang w:val="es-EC"/>
              </w:rPr>
              <w:t xml:space="preserve">, </w:t>
            </w:r>
            <w:r w:rsidR="00106540">
              <w:rPr>
                <w:rFonts w:ascii="Times New Roman" w:hAnsi="Times New Roman"/>
                <w:bCs/>
                <w:sz w:val="18"/>
                <w:szCs w:val="18"/>
                <w:lang w:val="es-EC"/>
              </w:rPr>
              <w:t>sigue en el paso 9.</w:t>
            </w:r>
          </w:p>
          <w:p w:rsidRPr="000B32A3" w:rsidR="00A87EE1" w:rsidP="00E9627E" w:rsidRDefault="00A87EE1" w14:paraId="4B95C48B" w14:textId="479086FD">
            <w:pPr>
              <w:ind w:left="107" w:right="797"/>
              <w:rPr>
                <w:rFonts w:ascii="Times New Roman" w:hAnsi="Times New Roman"/>
                <w:sz w:val="20"/>
                <w:szCs w:val="20"/>
                <w:lang w:val="es-EC"/>
              </w:rPr>
            </w:pPr>
            <w:r w:rsidRPr="004004DD">
              <w:rPr>
                <w:rFonts w:ascii="Times New Roman" w:hAnsi="Times New Roman"/>
                <w:b/>
                <w:sz w:val="18"/>
                <w:szCs w:val="18"/>
                <w:lang w:val="es-EC"/>
              </w:rPr>
              <w:t>Línea</w:t>
            </w:r>
            <w:r w:rsidRPr="004004DD">
              <w:rPr>
                <w:rFonts w:ascii="Times New Roman" w:hAnsi="Times New Roman"/>
                <w:b/>
                <w:spacing w:val="-1"/>
                <w:sz w:val="18"/>
                <w:szCs w:val="18"/>
                <w:lang w:val="es-EC"/>
              </w:rPr>
              <w:t xml:space="preserve"> </w:t>
            </w:r>
            <w:r w:rsidRPr="004004DD" w:rsidR="009A6917">
              <w:rPr>
                <w:rFonts w:ascii="Times New Roman" w:hAnsi="Times New Roman"/>
                <w:b/>
                <w:sz w:val="18"/>
                <w:szCs w:val="18"/>
                <w:lang w:val="es-EC"/>
              </w:rPr>
              <w:t>7</w:t>
            </w:r>
            <w:r w:rsidRPr="004004DD">
              <w:rPr>
                <w:rFonts w:ascii="Times New Roman" w:hAnsi="Times New Roman"/>
                <w:b/>
                <w:sz w:val="18"/>
                <w:szCs w:val="18"/>
                <w:lang w:val="es-EC"/>
              </w:rPr>
              <w:t>:</w:t>
            </w:r>
            <w:r w:rsidRPr="004004DD">
              <w:rPr>
                <w:rFonts w:ascii="Times New Roman" w:hAnsi="Times New Roman"/>
                <w:b/>
                <w:spacing w:val="-1"/>
                <w:sz w:val="18"/>
                <w:szCs w:val="18"/>
                <w:lang w:val="es-EC"/>
              </w:rPr>
              <w:t xml:space="preserve"> </w:t>
            </w:r>
            <w:r w:rsidRPr="004004DD" w:rsidR="004332B6">
              <w:rPr>
                <w:rFonts w:ascii="Times New Roman" w:hAnsi="Times New Roman"/>
                <w:sz w:val="20"/>
                <w:szCs w:val="20"/>
                <w:lang w:val="es-EC"/>
              </w:rPr>
              <w:t xml:space="preserve"> </w:t>
            </w:r>
            <w:r w:rsidRPr="004004DD" w:rsidR="00BE29D4">
              <w:rPr>
                <w:rFonts w:ascii="Times New Roman" w:hAnsi="Times New Roman"/>
                <w:sz w:val="20"/>
                <w:szCs w:val="20"/>
                <w:lang w:val="es-EC"/>
              </w:rPr>
              <w:t xml:space="preserve"> </w:t>
            </w:r>
            <w:r w:rsidRPr="004004DD" w:rsidR="00BE29D4">
              <w:rPr>
                <w:rFonts w:ascii="Times New Roman" w:hAnsi="Times New Roman"/>
                <w:sz w:val="18"/>
                <w:szCs w:val="18"/>
                <w:lang w:val="es-EC"/>
              </w:rPr>
              <w:t xml:space="preserve">En caso de que el </w:t>
            </w:r>
            <w:r w:rsidR="00371FC2">
              <w:rPr>
                <w:rFonts w:ascii="Times New Roman" w:hAnsi="Times New Roman"/>
                <w:sz w:val="18"/>
                <w:szCs w:val="18"/>
                <w:lang w:val="es-EC"/>
              </w:rPr>
              <w:t>usuario</w:t>
            </w:r>
            <w:r w:rsidRPr="004004DD" w:rsidR="00BE29D4">
              <w:rPr>
                <w:rFonts w:ascii="Times New Roman" w:hAnsi="Times New Roman"/>
                <w:sz w:val="18"/>
                <w:szCs w:val="18"/>
                <w:lang w:val="es-EC"/>
              </w:rPr>
              <w:t xml:space="preserve"> cometa un error al ingresar los horarios o la cantidad de nutrientes, el sistema muestra un mensaje de error y permite que el agricultor corrija la configuración</w:t>
            </w:r>
            <w:r w:rsidR="002C2C15">
              <w:rPr>
                <w:rFonts w:ascii="Times New Roman" w:hAnsi="Times New Roman"/>
                <w:bCs/>
                <w:sz w:val="18"/>
                <w:szCs w:val="18"/>
                <w:lang w:val="es-EC"/>
              </w:rPr>
              <w:t>, sigue en el paso 3.</w:t>
            </w:r>
          </w:p>
        </w:tc>
      </w:tr>
    </w:tbl>
    <w:p w:rsidRPr="003233CA" w:rsidR="00E276CF" w:rsidP="00E9627E" w:rsidRDefault="00E276CF" w14:paraId="36AD38F1" w14:textId="77777777">
      <w:pPr>
        <w:pStyle w:val="p1a"/>
        <w:spacing w:line="240" w:lineRule="auto"/>
        <w:rPr>
          <w:sz w:val="18"/>
          <w:lang w:val="es-ES" w:eastAsia="es-ES"/>
        </w:rPr>
      </w:pPr>
    </w:p>
    <w:p w:rsidRPr="003233CA" w:rsidR="003233CA" w:rsidP="003233CA" w:rsidRDefault="003233CA" w14:paraId="5065584B" w14:textId="3D23822E">
      <w:pPr>
        <w:pStyle w:val="Caption"/>
        <w:keepNext/>
        <w:spacing w:after="0"/>
        <w:rPr>
          <w:bCs/>
          <w:i w:val="0"/>
          <w:iCs w:val="0"/>
          <w:color w:val="auto"/>
          <w:szCs w:val="20"/>
          <w:lang w:eastAsia="es-ES"/>
        </w:rPr>
      </w:pPr>
      <w:r w:rsidRPr="003233CA">
        <w:rPr>
          <w:b/>
          <w:i w:val="0"/>
          <w:iCs w:val="0"/>
          <w:color w:val="auto"/>
          <w:szCs w:val="20"/>
          <w:lang w:eastAsia="es-ES"/>
        </w:rPr>
        <w:t xml:space="preserve">Tabla </w:t>
      </w:r>
      <w:r w:rsidRPr="003233CA">
        <w:rPr>
          <w:b/>
          <w:i w:val="0"/>
          <w:iCs w:val="0"/>
          <w:color w:val="auto"/>
          <w:szCs w:val="20"/>
          <w:lang w:eastAsia="es-ES"/>
        </w:rPr>
        <w:fldChar w:fldCharType="begin"/>
      </w:r>
      <w:r w:rsidRPr="003233CA">
        <w:rPr>
          <w:b/>
          <w:i w:val="0"/>
          <w:iCs w:val="0"/>
          <w:color w:val="auto"/>
          <w:szCs w:val="20"/>
          <w:lang w:eastAsia="es-ES"/>
        </w:rPr>
        <w:instrText xml:space="preserve"> SEQ Tabla \* ARABIC </w:instrText>
      </w:r>
      <w:r w:rsidRPr="003233CA">
        <w:rPr>
          <w:b/>
          <w:i w:val="0"/>
          <w:iCs w:val="0"/>
          <w:color w:val="auto"/>
          <w:szCs w:val="20"/>
          <w:lang w:eastAsia="es-ES"/>
        </w:rPr>
        <w:fldChar w:fldCharType="separate"/>
      </w:r>
      <w:r w:rsidRPr="003233CA">
        <w:rPr>
          <w:b/>
          <w:i w:val="0"/>
          <w:iCs w:val="0"/>
          <w:color w:val="auto"/>
          <w:szCs w:val="20"/>
          <w:lang w:eastAsia="es-ES"/>
        </w:rPr>
        <w:t>6</w:t>
      </w:r>
      <w:r w:rsidRPr="003233CA">
        <w:rPr>
          <w:b/>
          <w:i w:val="0"/>
          <w:iCs w:val="0"/>
          <w:color w:val="auto"/>
          <w:szCs w:val="20"/>
          <w:lang w:eastAsia="es-ES"/>
        </w:rPr>
        <w:fldChar w:fldCharType="end"/>
      </w:r>
      <w:r w:rsidRPr="003233CA">
        <w:rPr>
          <w:b/>
          <w:i w:val="0"/>
          <w:iCs w:val="0"/>
          <w:color w:val="auto"/>
          <w:szCs w:val="20"/>
          <w:lang w:eastAsia="es-ES"/>
        </w:rPr>
        <w:t>.</w:t>
      </w:r>
      <w:r w:rsidRPr="003233CA">
        <w:rPr>
          <w:bCs/>
          <w:i w:val="0"/>
          <w:iCs w:val="0"/>
          <w:color w:val="auto"/>
          <w:szCs w:val="20"/>
          <w:lang w:eastAsia="es-ES"/>
        </w:rPr>
        <w:t xml:space="preserve"> Caso de uso 3: Visualizar datos de cultivo.</w:t>
      </w:r>
    </w:p>
    <w:tbl>
      <w:tblPr>
        <w:tblStyle w:val="TableNormal2"/>
        <w:tblpPr w:leftFromText="141" w:rightFromText="141" w:vertAnchor="text" w:horzAnchor="margin" w:tblpY="162"/>
        <w:tblW w:w="0" w:type="auto"/>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1E0" w:firstRow="1" w:lastRow="1" w:firstColumn="1" w:lastColumn="1" w:noHBand="0" w:noVBand="0"/>
      </w:tblPr>
      <w:tblGrid>
        <w:gridCol w:w="3454"/>
        <w:gridCol w:w="3454"/>
      </w:tblGrid>
      <w:tr w:rsidRPr="005B1BA9" w:rsidR="004A5552" w14:paraId="2970C133" w14:textId="77777777">
        <w:trPr>
          <w:trHeight w:val="230"/>
        </w:trPr>
        <w:tc>
          <w:tcPr>
            <w:tcW w:w="3454" w:type="dxa"/>
          </w:tcPr>
          <w:p w:rsidRPr="005B1BA9" w:rsidR="004A5552" w:rsidP="00E9627E" w:rsidRDefault="004A5552" w14:paraId="70805C03" w14:textId="77777777">
            <w:pPr>
              <w:ind w:left="107"/>
              <w:rPr>
                <w:rFonts w:ascii="Times New Roman" w:hAnsi="Times New Roman"/>
                <w:b/>
                <w:sz w:val="20"/>
                <w:szCs w:val="20"/>
                <w:lang w:val="es-EC"/>
              </w:rPr>
            </w:pPr>
            <w:r w:rsidRPr="005B1BA9">
              <w:rPr>
                <w:rFonts w:ascii="Times New Roman" w:hAnsi="Times New Roman"/>
                <w:b/>
                <w:sz w:val="20"/>
                <w:szCs w:val="20"/>
                <w:lang w:val="es-EC"/>
              </w:rPr>
              <w:t>Caso</w:t>
            </w:r>
            <w:r w:rsidRPr="005B1BA9">
              <w:rPr>
                <w:rFonts w:ascii="Times New Roman" w:hAnsi="Times New Roman"/>
                <w:b/>
                <w:spacing w:val="-1"/>
                <w:sz w:val="20"/>
                <w:szCs w:val="20"/>
                <w:lang w:val="es-EC"/>
              </w:rPr>
              <w:t xml:space="preserve"> </w:t>
            </w:r>
            <w:r w:rsidRPr="005B1BA9">
              <w:rPr>
                <w:rFonts w:ascii="Times New Roman" w:hAnsi="Times New Roman"/>
                <w:b/>
                <w:sz w:val="20"/>
                <w:szCs w:val="20"/>
                <w:lang w:val="es-EC"/>
              </w:rPr>
              <w:t>de</w:t>
            </w:r>
            <w:r w:rsidRPr="005B1BA9">
              <w:rPr>
                <w:rFonts w:ascii="Times New Roman" w:hAnsi="Times New Roman"/>
                <w:b/>
                <w:spacing w:val="-1"/>
                <w:sz w:val="20"/>
                <w:szCs w:val="20"/>
                <w:lang w:val="es-EC"/>
              </w:rPr>
              <w:t xml:space="preserve"> </w:t>
            </w:r>
            <w:r w:rsidRPr="005B1BA9">
              <w:rPr>
                <w:rFonts w:ascii="Times New Roman" w:hAnsi="Times New Roman"/>
                <w:b/>
                <w:sz w:val="20"/>
                <w:szCs w:val="20"/>
                <w:lang w:val="es-EC"/>
              </w:rPr>
              <w:t>uso</w:t>
            </w:r>
          </w:p>
        </w:tc>
        <w:tc>
          <w:tcPr>
            <w:tcW w:w="3454" w:type="dxa"/>
          </w:tcPr>
          <w:p w:rsidRPr="00B73B58" w:rsidR="004A5552" w:rsidP="00E9627E" w:rsidRDefault="0060230C" w14:paraId="0756D688" w14:textId="7499EA1E">
            <w:pPr>
              <w:ind w:left="107"/>
              <w:rPr>
                <w:rFonts w:ascii="Times New Roman" w:hAnsi="Times New Roman"/>
                <w:sz w:val="18"/>
                <w:szCs w:val="18"/>
                <w:lang w:val="es-EC"/>
              </w:rPr>
            </w:pPr>
            <w:r w:rsidRPr="0060230C">
              <w:rPr>
                <w:rFonts w:ascii="Times New Roman" w:hAnsi="Times New Roman"/>
                <w:sz w:val="18"/>
                <w:szCs w:val="18"/>
                <w:lang w:val="es-EC"/>
              </w:rPr>
              <w:t>Visualizar datos del cultivo</w:t>
            </w:r>
          </w:p>
        </w:tc>
      </w:tr>
      <w:tr w:rsidRPr="005B1BA9" w:rsidR="004A5552" w14:paraId="280DFA2A" w14:textId="77777777">
        <w:trPr>
          <w:trHeight w:val="230"/>
        </w:trPr>
        <w:tc>
          <w:tcPr>
            <w:tcW w:w="3454" w:type="dxa"/>
          </w:tcPr>
          <w:p w:rsidRPr="005B1BA9" w:rsidR="004A5552" w:rsidP="00E9627E" w:rsidRDefault="004A5552" w14:paraId="65B0984B" w14:textId="77777777">
            <w:pPr>
              <w:tabs>
                <w:tab w:val="left" w:pos="1304"/>
              </w:tabs>
              <w:ind w:left="107"/>
              <w:rPr>
                <w:rFonts w:ascii="Times New Roman" w:hAnsi="Times New Roman"/>
                <w:b/>
                <w:sz w:val="20"/>
                <w:szCs w:val="20"/>
                <w:lang w:val="es-EC"/>
              </w:rPr>
            </w:pPr>
            <w:r w:rsidRPr="005B1BA9">
              <w:rPr>
                <w:rFonts w:ascii="Times New Roman" w:hAnsi="Times New Roman"/>
                <w:b/>
                <w:sz w:val="20"/>
                <w:szCs w:val="20"/>
                <w:lang w:val="es-EC"/>
              </w:rPr>
              <w:t>Actores:</w:t>
            </w:r>
            <w:r w:rsidRPr="005B1BA9">
              <w:rPr>
                <w:rFonts w:ascii="Times New Roman" w:hAnsi="Times New Roman"/>
                <w:b/>
                <w:sz w:val="20"/>
                <w:szCs w:val="20"/>
                <w:lang w:val="es-EC"/>
              </w:rPr>
              <w:tab/>
            </w:r>
          </w:p>
        </w:tc>
        <w:tc>
          <w:tcPr>
            <w:tcW w:w="3454" w:type="dxa"/>
          </w:tcPr>
          <w:p w:rsidRPr="005B1BA9" w:rsidR="004A5552" w:rsidP="00E9627E" w:rsidRDefault="004A5552" w14:paraId="42CF5C1F" w14:textId="77777777">
            <w:pPr>
              <w:ind w:left="107"/>
              <w:rPr>
                <w:rFonts w:ascii="Times New Roman" w:hAnsi="Times New Roman"/>
                <w:sz w:val="18"/>
                <w:szCs w:val="18"/>
                <w:lang w:val="es-EC"/>
              </w:rPr>
            </w:pPr>
            <w:r w:rsidRPr="00B73B58">
              <w:rPr>
                <w:rFonts w:ascii="Times New Roman" w:hAnsi="Times New Roman"/>
                <w:sz w:val="18"/>
                <w:szCs w:val="18"/>
                <w:lang w:val="es-EC"/>
              </w:rPr>
              <w:t>Usuario</w:t>
            </w:r>
          </w:p>
        </w:tc>
      </w:tr>
      <w:tr w:rsidRPr="005B1BA9" w:rsidR="004A5552" w14:paraId="13781BDE" w14:textId="77777777">
        <w:trPr>
          <w:trHeight w:val="230"/>
        </w:trPr>
        <w:tc>
          <w:tcPr>
            <w:tcW w:w="3454" w:type="dxa"/>
          </w:tcPr>
          <w:p w:rsidRPr="005B1BA9" w:rsidR="004A5552" w:rsidP="00E9627E" w:rsidRDefault="004A5552" w14:paraId="3B42DC20" w14:textId="77777777">
            <w:pPr>
              <w:ind w:left="107"/>
              <w:rPr>
                <w:rFonts w:ascii="Times New Roman" w:hAnsi="Times New Roman"/>
                <w:b/>
                <w:sz w:val="20"/>
                <w:szCs w:val="20"/>
                <w:lang w:val="es-EC"/>
              </w:rPr>
            </w:pPr>
            <w:r w:rsidRPr="005B1BA9">
              <w:rPr>
                <w:rFonts w:ascii="Times New Roman" w:hAnsi="Times New Roman"/>
                <w:b/>
                <w:sz w:val="20"/>
                <w:szCs w:val="20"/>
                <w:lang w:val="es-EC"/>
              </w:rPr>
              <w:t>Propósito:</w:t>
            </w:r>
          </w:p>
        </w:tc>
        <w:tc>
          <w:tcPr>
            <w:tcW w:w="3454" w:type="dxa"/>
          </w:tcPr>
          <w:p w:rsidRPr="00B73B58" w:rsidR="004A5552" w:rsidP="00E9627E" w:rsidRDefault="006463C8" w14:paraId="0F037A51" w14:textId="7F9D6BAF">
            <w:pPr>
              <w:ind w:left="107"/>
              <w:rPr>
                <w:rFonts w:ascii="Times New Roman" w:hAnsi="Times New Roman"/>
                <w:sz w:val="18"/>
                <w:szCs w:val="18"/>
                <w:lang w:val="es-EC"/>
              </w:rPr>
            </w:pPr>
            <w:r>
              <w:rPr>
                <w:rFonts w:ascii="Times New Roman" w:hAnsi="Times New Roman"/>
                <w:sz w:val="18"/>
                <w:szCs w:val="18"/>
                <w:lang w:val="es-EC"/>
              </w:rPr>
              <w:t>P</w:t>
            </w:r>
            <w:r w:rsidRPr="006463C8">
              <w:rPr>
                <w:rFonts w:ascii="Times New Roman" w:hAnsi="Times New Roman"/>
                <w:sz w:val="18"/>
                <w:szCs w:val="18"/>
                <w:lang w:val="es-EC"/>
              </w:rPr>
              <w:t>ermitir al cliente visualizar los datos de su cultivo</w:t>
            </w:r>
            <w:r w:rsidR="00BF24FF">
              <w:rPr>
                <w:rFonts w:ascii="Times New Roman" w:hAnsi="Times New Roman"/>
                <w:sz w:val="18"/>
                <w:szCs w:val="18"/>
                <w:lang w:val="es-EC"/>
              </w:rPr>
              <w:t>.</w:t>
            </w:r>
          </w:p>
        </w:tc>
      </w:tr>
      <w:tr w:rsidRPr="005B1BA9" w:rsidR="004A5552" w14:paraId="6400FCD5" w14:textId="77777777">
        <w:trPr>
          <w:trHeight w:val="458"/>
        </w:trPr>
        <w:tc>
          <w:tcPr>
            <w:tcW w:w="3454" w:type="dxa"/>
          </w:tcPr>
          <w:p w:rsidRPr="005B1BA9" w:rsidR="004A5552" w:rsidP="00E9627E" w:rsidRDefault="004A5552" w14:paraId="01D1CE19" w14:textId="77777777">
            <w:pPr>
              <w:ind w:left="107"/>
              <w:rPr>
                <w:rFonts w:ascii="Times New Roman" w:hAnsi="Times New Roman"/>
                <w:b/>
                <w:sz w:val="20"/>
                <w:szCs w:val="20"/>
                <w:lang w:val="es-EC"/>
              </w:rPr>
            </w:pPr>
            <w:r w:rsidRPr="005B1BA9">
              <w:rPr>
                <w:rFonts w:ascii="Times New Roman" w:hAnsi="Times New Roman"/>
                <w:b/>
                <w:sz w:val="20"/>
                <w:szCs w:val="20"/>
                <w:lang w:val="es-EC"/>
              </w:rPr>
              <w:t>Resumen:</w:t>
            </w:r>
          </w:p>
        </w:tc>
        <w:tc>
          <w:tcPr>
            <w:tcW w:w="3454" w:type="dxa"/>
          </w:tcPr>
          <w:p w:rsidRPr="00B73B58" w:rsidR="004A5552" w:rsidP="00E9627E" w:rsidRDefault="004A5552" w14:paraId="68DC3C44" w14:textId="1F6573E6">
            <w:pPr>
              <w:ind w:left="107" w:right="590"/>
              <w:rPr>
                <w:rFonts w:ascii="Times New Roman" w:hAnsi="Times New Roman"/>
                <w:sz w:val="18"/>
                <w:szCs w:val="18"/>
                <w:lang w:val="es-EC"/>
              </w:rPr>
            </w:pPr>
            <w:r w:rsidRPr="00B73B58">
              <w:rPr>
                <w:rFonts w:ascii="Times New Roman" w:hAnsi="Times New Roman"/>
                <w:sz w:val="18"/>
                <w:szCs w:val="18"/>
                <w:lang w:val="es-EC"/>
              </w:rPr>
              <w:t xml:space="preserve">Este proceso inicia cuando el usuario </w:t>
            </w:r>
            <w:r w:rsidRPr="00F610AD" w:rsidR="00F610AD">
              <w:rPr>
                <w:rFonts w:ascii="Times New Roman" w:hAnsi="Times New Roman"/>
                <w:sz w:val="18"/>
                <w:szCs w:val="18"/>
                <w:lang w:val="es-EC"/>
              </w:rPr>
              <w:t>desea ver los datos del cultivo recopilados por los sensores</w:t>
            </w:r>
            <w:r w:rsidR="002B0517">
              <w:rPr>
                <w:rFonts w:ascii="Times New Roman" w:hAnsi="Times New Roman"/>
                <w:sz w:val="18"/>
                <w:szCs w:val="18"/>
                <w:lang w:val="es-EC"/>
              </w:rPr>
              <w:t xml:space="preserve">, </w:t>
            </w:r>
            <w:r w:rsidR="0030351C">
              <w:rPr>
                <w:rFonts w:ascii="Times New Roman" w:hAnsi="Times New Roman"/>
                <w:sz w:val="18"/>
                <w:szCs w:val="18"/>
                <w:lang w:val="es-EC"/>
              </w:rPr>
              <w:t xml:space="preserve">deberá </w:t>
            </w:r>
            <w:r w:rsidR="002B0517">
              <w:rPr>
                <w:rFonts w:ascii="Times New Roman" w:hAnsi="Times New Roman"/>
                <w:sz w:val="18"/>
                <w:szCs w:val="18"/>
                <w:lang w:val="es-EC"/>
              </w:rPr>
              <w:t>iniciar sesión</w:t>
            </w:r>
            <w:r w:rsidR="00491F92">
              <w:rPr>
                <w:rFonts w:ascii="Times New Roman" w:hAnsi="Times New Roman"/>
                <w:sz w:val="18"/>
                <w:szCs w:val="18"/>
                <w:lang w:val="es-EC"/>
              </w:rPr>
              <w:t xml:space="preserve"> </w:t>
            </w:r>
            <w:r w:rsidR="00147504">
              <w:rPr>
                <w:rFonts w:ascii="Times New Roman" w:hAnsi="Times New Roman"/>
                <w:sz w:val="18"/>
                <w:szCs w:val="18"/>
                <w:lang w:val="es-EC"/>
              </w:rPr>
              <w:t xml:space="preserve">en la </w:t>
            </w:r>
            <w:r w:rsidRPr="00F610AD" w:rsidR="002B0517">
              <w:rPr>
                <w:rFonts w:ascii="Times New Roman" w:hAnsi="Times New Roman"/>
                <w:sz w:val="18"/>
                <w:szCs w:val="18"/>
                <w:lang w:val="es-EC"/>
              </w:rPr>
              <w:t>aplicación web</w:t>
            </w:r>
            <w:r w:rsidR="00147504">
              <w:rPr>
                <w:rFonts w:ascii="Times New Roman" w:hAnsi="Times New Roman"/>
                <w:sz w:val="18"/>
                <w:szCs w:val="18"/>
                <w:lang w:val="es-EC"/>
              </w:rPr>
              <w:t xml:space="preserve"> para ver los datos.</w:t>
            </w:r>
          </w:p>
        </w:tc>
      </w:tr>
      <w:tr w:rsidRPr="005B1BA9" w:rsidR="004A5552" w14:paraId="1E24185D" w14:textId="77777777">
        <w:trPr>
          <w:trHeight w:val="230"/>
        </w:trPr>
        <w:tc>
          <w:tcPr>
            <w:tcW w:w="3454" w:type="dxa"/>
          </w:tcPr>
          <w:p w:rsidRPr="005B1BA9" w:rsidR="004A5552" w:rsidP="00E9627E" w:rsidRDefault="004A5552" w14:paraId="14F05917" w14:textId="77777777">
            <w:pPr>
              <w:ind w:left="107"/>
              <w:rPr>
                <w:rFonts w:ascii="Times New Roman" w:hAnsi="Times New Roman"/>
                <w:b/>
                <w:sz w:val="20"/>
                <w:szCs w:val="20"/>
                <w:lang w:val="es-EC"/>
              </w:rPr>
            </w:pPr>
            <w:r w:rsidRPr="005B1BA9">
              <w:rPr>
                <w:rFonts w:ascii="Times New Roman" w:hAnsi="Times New Roman"/>
                <w:b/>
                <w:sz w:val="20"/>
                <w:szCs w:val="20"/>
                <w:lang w:val="es-EC"/>
              </w:rPr>
              <w:t>Tipo:</w:t>
            </w:r>
          </w:p>
        </w:tc>
        <w:tc>
          <w:tcPr>
            <w:tcW w:w="3454" w:type="dxa"/>
          </w:tcPr>
          <w:p w:rsidRPr="005B1BA9" w:rsidR="004A5552" w:rsidP="00E9627E" w:rsidRDefault="004A5552" w14:paraId="6396756F" w14:textId="77777777">
            <w:pPr>
              <w:ind w:left="107"/>
              <w:rPr>
                <w:rFonts w:ascii="Times New Roman" w:hAnsi="Times New Roman"/>
                <w:sz w:val="20"/>
                <w:szCs w:val="20"/>
                <w:lang w:val="es-EC"/>
              </w:rPr>
            </w:pPr>
            <w:r w:rsidRPr="005B1BA9">
              <w:rPr>
                <w:rFonts w:ascii="Times New Roman" w:hAnsi="Times New Roman"/>
                <w:sz w:val="20"/>
                <w:szCs w:val="20"/>
                <w:lang w:val="es-EC"/>
              </w:rPr>
              <w:t>Primario</w:t>
            </w:r>
          </w:p>
        </w:tc>
      </w:tr>
      <w:tr w:rsidRPr="005B1BA9" w:rsidR="004A5552" w14:paraId="242C7B2A" w14:textId="77777777">
        <w:trPr>
          <w:trHeight w:val="230"/>
        </w:trPr>
        <w:tc>
          <w:tcPr>
            <w:tcW w:w="6908" w:type="dxa"/>
            <w:gridSpan w:val="2"/>
          </w:tcPr>
          <w:p w:rsidRPr="005B1BA9" w:rsidR="004A5552" w:rsidP="00E9627E" w:rsidRDefault="004A5552" w14:paraId="69C776FB" w14:textId="77777777">
            <w:pPr>
              <w:ind w:left="2233" w:right="2227"/>
              <w:jc w:val="center"/>
              <w:rPr>
                <w:b/>
                <w:lang w:val="es-EC"/>
              </w:rPr>
            </w:pPr>
            <w:r w:rsidRPr="005B1BA9">
              <w:rPr>
                <w:rFonts w:ascii="Times New Roman" w:hAnsi="Times New Roman"/>
                <w:b/>
                <w:sz w:val="20"/>
                <w:szCs w:val="20"/>
                <w:lang w:val="es-EC"/>
              </w:rPr>
              <w:t>Precondiciones</w:t>
            </w:r>
          </w:p>
        </w:tc>
      </w:tr>
      <w:tr w:rsidRPr="005B1BA9" w:rsidR="004A5552" w14:paraId="6047596A" w14:textId="77777777">
        <w:trPr>
          <w:trHeight w:val="230"/>
        </w:trPr>
        <w:tc>
          <w:tcPr>
            <w:tcW w:w="6908" w:type="dxa"/>
            <w:gridSpan w:val="2"/>
          </w:tcPr>
          <w:p w:rsidRPr="007E1167" w:rsidR="007E1167" w:rsidP="00E9627E" w:rsidRDefault="007E1167" w14:paraId="247D45DF" w14:textId="77777777">
            <w:pPr>
              <w:pStyle w:val="ListParagraph"/>
              <w:numPr>
                <w:ilvl w:val="0"/>
                <w:numId w:val="15"/>
              </w:numPr>
              <w:rPr>
                <w:sz w:val="18"/>
                <w:szCs w:val="18"/>
                <w:lang w:val="es-EC"/>
              </w:rPr>
            </w:pPr>
            <w:r w:rsidRPr="007E1167">
              <w:rPr>
                <w:sz w:val="18"/>
                <w:szCs w:val="18"/>
                <w:lang w:val="es-EC"/>
              </w:rPr>
              <w:t>El sistema debe estar funcionando correctamente y los sensores deben estar enviando datos al sistema.</w:t>
            </w:r>
          </w:p>
          <w:p w:rsidRPr="00835F2A" w:rsidR="004A5552" w:rsidP="00E9627E" w:rsidRDefault="007E1167" w14:paraId="18250BEE" w14:textId="22218B95">
            <w:pPr>
              <w:pStyle w:val="ListParagraph"/>
              <w:numPr>
                <w:ilvl w:val="0"/>
                <w:numId w:val="15"/>
              </w:numPr>
              <w:jc w:val="both"/>
              <w:rPr>
                <w:bCs/>
                <w:lang w:val="es-EC"/>
              </w:rPr>
            </w:pPr>
            <w:r w:rsidRPr="007E1167">
              <w:rPr>
                <w:sz w:val="18"/>
                <w:szCs w:val="18"/>
                <w:lang w:val="es-EC"/>
              </w:rPr>
              <w:t>El cliente debe estar registrado y haber iniciado sesión en la aplicación web.</w:t>
            </w:r>
          </w:p>
        </w:tc>
      </w:tr>
      <w:tr w:rsidRPr="005B1BA9" w:rsidR="004A5552" w14:paraId="659C4473" w14:textId="77777777">
        <w:trPr>
          <w:trHeight w:val="230"/>
        </w:trPr>
        <w:tc>
          <w:tcPr>
            <w:tcW w:w="6908" w:type="dxa"/>
            <w:gridSpan w:val="2"/>
          </w:tcPr>
          <w:p w:rsidRPr="00835F2A" w:rsidR="004A5552" w:rsidP="00E9627E" w:rsidRDefault="004A5552" w14:paraId="2C3E1AF0" w14:textId="77777777">
            <w:pPr>
              <w:ind w:left="2233" w:right="2227"/>
              <w:jc w:val="center"/>
              <w:rPr>
                <w:b/>
                <w:lang w:val="es-EC"/>
              </w:rPr>
            </w:pPr>
            <w:r w:rsidRPr="004004DD">
              <w:rPr>
                <w:rFonts w:ascii="Times New Roman" w:hAnsi="Times New Roman"/>
                <w:b/>
                <w:sz w:val="20"/>
                <w:szCs w:val="20"/>
                <w:lang w:val="es-EC"/>
              </w:rPr>
              <w:t>Postcondiciones</w:t>
            </w:r>
          </w:p>
        </w:tc>
      </w:tr>
      <w:tr w:rsidRPr="005B1BA9" w:rsidR="004A5552" w14:paraId="3806F697" w14:textId="77777777">
        <w:trPr>
          <w:trHeight w:val="230"/>
        </w:trPr>
        <w:tc>
          <w:tcPr>
            <w:tcW w:w="6908" w:type="dxa"/>
            <w:gridSpan w:val="2"/>
          </w:tcPr>
          <w:p w:rsidRPr="004004DD" w:rsidR="004A5552" w:rsidP="00E9627E" w:rsidRDefault="004A5552" w14:paraId="36FAD2C2" w14:textId="77777777">
            <w:pPr>
              <w:pStyle w:val="ListParagraph"/>
              <w:numPr>
                <w:ilvl w:val="0"/>
                <w:numId w:val="15"/>
              </w:numPr>
              <w:jc w:val="both"/>
              <w:rPr>
                <w:sz w:val="18"/>
                <w:szCs w:val="18"/>
                <w:lang w:val="es-EC"/>
              </w:rPr>
            </w:pPr>
            <w:r w:rsidRPr="004004DD">
              <w:rPr>
                <w:sz w:val="18"/>
                <w:szCs w:val="18"/>
                <w:lang w:val="es-EC"/>
              </w:rPr>
              <w:t>El sistema guarda la configuración de horarios y nutrientes de la bomba de riego y luces led especificada por el agricultor.</w:t>
            </w:r>
          </w:p>
          <w:p w:rsidRPr="00835F2A" w:rsidR="004A5552" w:rsidP="00E9627E" w:rsidRDefault="004A5552" w14:paraId="4F74344B" w14:textId="77777777">
            <w:pPr>
              <w:pStyle w:val="ListParagraph"/>
              <w:numPr>
                <w:ilvl w:val="0"/>
                <w:numId w:val="15"/>
              </w:numPr>
              <w:jc w:val="both"/>
              <w:rPr>
                <w:bCs/>
                <w:lang w:val="es-EC"/>
              </w:rPr>
            </w:pPr>
            <w:r w:rsidRPr="004004DD">
              <w:rPr>
                <w:sz w:val="18"/>
                <w:szCs w:val="18"/>
                <w:lang w:val="es-EC"/>
              </w:rPr>
              <w:t>La bomba de riego y luces led se activa en los horarios programados y libera la cantidad de nutrientes especificada por el agricultor.</w:t>
            </w:r>
          </w:p>
        </w:tc>
      </w:tr>
      <w:tr w:rsidRPr="005B1BA9" w:rsidR="004A5552" w14:paraId="65981DB5" w14:textId="77777777">
        <w:trPr>
          <w:trHeight w:val="230"/>
        </w:trPr>
        <w:tc>
          <w:tcPr>
            <w:tcW w:w="6908" w:type="dxa"/>
            <w:gridSpan w:val="2"/>
          </w:tcPr>
          <w:p w:rsidRPr="005B1BA9" w:rsidR="004A5552" w:rsidP="00E9627E" w:rsidRDefault="004A5552" w14:paraId="7E2ED46C" w14:textId="77777777">
            <w:pPr>
              <w:ind w:left="2233" w:right="2227"/>
              <w:jc w:val="center"/>
              <w:rPr>
                <w:rFonts w:ascii="Times New Roman" w:hAnsi="Times New Roman"/>
                <w:b/>
                <w:sz w:val="20"/>
                <w:szCs w:val="20"/>
                <w:lang w:val="es-EC"/>
              </w:rPr>
            </w:pPr>
            <w:r w:rsidRPr="005B1BA9">
              <w:rPr>
                <w:rFonts w:ascii="Times New Roman" w:hAnsi="Times New Roman"/>
                <w:b/>
                <w:sz w:val="20"/>
                <w:szCs w:val="20"/>
                <w:lang w:val="es-EC"/>
              </w:rPr>
              <w:t>Flujo</w:t>
            </w:r>
            <w:r w:rsidRPr="005B1BA9">
              <w:rPr>
                <w:rFonts w:ascii="Times New Roman" w:hAnsi="Times New Roman"/>
                <w:b/>
                <w:spacing w:val="-1"/>
                <w:sz w:val="20"/>
                <w:szCs w:val="20"/>
                <w:lang w:val="es-EC"/>
              </w:rPr>
              <w:t xml:space="preserve"> </w:t>
            </w:r>
            <w:r w:rsidRPr="005B1BA9">
              <w:rPr>
                <w:rFonts w:ascii="Times New Roman" w:hAnsi="Times New Roman"/>
                <w:b/>
                <w:sz w:val="20"/>
                <w:szCs w:val="20"/>
                <w:lang w:val="es-EC"/>
              </w:rPr>
              <w:t>normal</w:t>
            </w:r>
            <w:r w:rsidRPr="005B1BA9">
              <w:rPr>
                <w:rFonts w:ascii="Times New Roman" w:hAnsi="Times New Roman"/>
                <w:b/>
                <w:spacing w:val="-2"/>
                <w:sz w:val="20"/>
                <w:szCs w:val="20"/>
                <w:lang w:val="es-EC"/>
              </w:rPr>
              <w:t xml:space="preserve"> </w:t>
            </w:r>
            <w:r w:rsidRPr="005B1BA9">
              <w:rPr>
                <w:rFonts w:ascii="Times New Roman" w:hAnsi="Times New Roman"/>
                <w:b/>
                <w:sz w:val="20"/>
                <w:szCs w:val="20"/>
                <w:lang w:val="es-EC"/>
              </w:rPr>
              <w:t>de</w:t>
            </w:r>
            <w:r w:rsidRPr="005B1BA9">
              <w:rPr>
                <w:rFonts w:ascii="Times New Roman" w:hAnsi="Times New Roman"/>
                <w:b/>
                <w:spacing w:val="-1"/>
                <w:sz w:val="20"/>
                <w:szCs w:val="20"/>
                <w:lang w:val="es-EC"/>
              </w:rPr>
              <w:t xml:space="preserve"> </w:t>
            </w:r>
            <w:r w:rsidRPr="005B1BA9">
              <w:rPr>
                <w:rFonts w:ascii="Times New Roman" w:hAnsi="Times New Roman"/>
                <w:b/>
                <w:sz w:val="20"/>
                <w:szCs w:val="20"/>
                <w:lang w:val="es-EC"/>
              </w:rPr>
              <w:t>eventos</w:t>
            </w:r>
          </w:p>
        </w:tc>
      </w:tr>
      <w:tr w:rsidRPr="005B1BA9" w:rsidR="004A5552" w14:paraId="11794BE1" w14:textId="77777777">
        <w:trPr>
          <w:trHeight w:val="230"/>
        </w:trPr>
        <w:tc>
          <w:tcPr>
            <w:tcW w:w="3454" w:type="dxa"/>
          </w:tcPr>
          <w:p w:rsidRPr="005B1BA9" w:rsidR="004A5552" w:rsidP="00E9627E" w:rsidRDefault="004A5552" w14:paraId="17B886F1" w14:textId="77777777">
            <w:pPr>
              <w:ind w:left="1010"/>
              <w:rPr>
                <w:rFonts w:ascii="Times New Roman" w:hAnsi="Times New Roman"/>
                <w:b/>
                <w:sz w:val="20"/>
                <w:szCs w:val="20"/>
                <w:lang w:val="es-EC"/>
              </w:rPr>
            </w:pPr>
            <w:r w:rsidRPr="005B1BA9">
              <w:rPr>
                <w:rFonts w:ascii="Times New Roman" w:hAnsi="Times New Roman"/>
                <w:b/>
                <w:sz w:val="20"/>
                <w:szCs w:val="20"/>
                <w:lang w:val="es-EC"/>
              </w:rPr>
              <w:t>Acción</w:t>
            </w:r>
            <w:r w:rsidRPr="005B1BA9">
              <w:rPr>
                <w:rFonts w:ascii="Times New Roman" w:hAnsi="Times New Roman"/>
                <w:b/>
                <w:spacing w:val="-3"/>
                <w:sz w:val="20"/>
                <w:szCs w:val="20"/>
                <w:lang w:val="es-EC"/>
              </w:rPr>
              <w:t xml:space="preserve"> </w:t>
            </w:r>
            <w:r w:rsidRPr="005B1BA9">
              <w:rPr>
                <w:rFonts w:ascii="Times New Roman" w:hAnsi="Times New Roman"/>
                <w:b/>
                <w:sz w:val="20"/>
                <w:szCs w:val="20"/>
                <w:lang w:val="es-EC"/>
              </w:rPr>
              <w:t>del</w:t>
            </w:r>
            <w:r w:rsidRPr="005B1BA9">
              <w:rPr>
                <w:rFonts w:ascii="Times New Roman" w:hAnsi="Times New Roman"/>
                <w:b/>
                <w:spacing w:val="-1"/>
                <w:sz w:val="20"/>
                <w:szCs w:val="20"/>
                <w:lang w:val="es-EC"/>
              </w:rPr>
              <w:t xml:space="preserve"> </w:t>
            </w:r>
            <w:r w:rsidRPr="005B1BA9">
              <w:rPr>
                <w:rFonts w:ascii="Times New Roman" w:hAnsi="Times New Roman"/>
                <w:b/>
                <w:sz w:val="20"/>
                <w:szCs w:val="20"/>
                <w:lang w:val="es-EC"/>
              </w:rPr>
              <w:t>Actor</w:t>
            </w:r>
          </w:p>
        </w:tc>
        <w:tc>
          <w:tcPr>
            <w:tcW w:w="3454" w:type="dxa"/>
          </w:tcPr>
          <w:p w:rsidRPr="005B1BA9" w:rsidR="004A5552" w:rsidP="00E9627E" w:rsidRDefault="004A5552" w14:paraId="1D1D8B64" w14:textId="77777777">
            <w:pPr>
              <w:ind w:left="799"/>
              <w:rPr>
                <w:rFonts w:ascii="Times New Roman" w:hAnsi="Times New Roman"/>
                <w:b/>
                <w:sz w:val="20"/>
                <w:szCs w:val="20"/>
                <w:lang w:val="es-EC"/>
              </w:rPr>
            </w:pPr>
            <w:r w:rsidRPr="005B1BA9">
              <w:rPr>
                <w:rFonts w:ascii="Times New Roman" w:hAnsi="Times New Roman"/>
                <w:b/>
                <w:sz w:val="20"/>
                <w:szCs w:val="20"/>
                <w:lang w:val="es-EC"/>
              </w:rPr>
              <w:t>Respuesta</w:t>
            </w:r>
            <w:r w:rsidRPr="005B1BA9">
              <w:rPr>
                <w:rFonts w:ascii="Times New Roman" w:hAnsi="Times New Roman"/>
                <w:b/>
                <w:spacing w:val="-2"/>
                <w:sz w:val="20"/>
                <w:szCs w:val="20"/>
                <w:lang w:val="es-EC"/>
              </w:rPr>
              <w:t xml:space="preserve"> </w:t>
            </w:r>
            <w:r w:rsidRPr="005B1BA9">
              <w:rPr>
                <w:rFonts w:ascii="Times New Roman" w:hAnsi="Times New Roman"/>
                <w:b/>
                <w:sz w:val="20"/>
                <w:szCs w:val="20"/>
                <w:lang w:val="es-EC"/>
              </w:rPr>
              <w:t>del</w:t>
            </w:r>
            <w:r w:rsidRPr="005B1BA9">
              <w:rPr>
                <w:rFonts w:ascii="Times New Roman" w:hAnsi="Times New Roman"/>
                <w:b/>
                <w:spacing w:val="-3"/>
                <w:sz w:val="20"/>
                <w:szCs w:val="20"/>
                <w:lang w:val="es-EC"/>
              </w:rPr>
              <w:t xml:space="preserve"> </w:t>
            </w:r>
            <w:r w:rsidRPr="005B1BA9">
              <w:rPr>
                <w:rFonts w:ascii="Times New Roman" w:hAnsi="Times New Roman"/>
                <w:b/>
                <w:sz w:val="20"/>
                <w:szCs w:val="20"/>
                <w:lang w:val="es-EC"/>
              </w:rPr>
              <w:t>sistema</w:t>
            </w:r>
          </w:p>
        </w:tc>
      </w:tr>
      <w:tr w:rsidRPr="005B1BA9" w:rsidR="004A5552" w:rsidTr="00053A9C" w14:paraId="7D058274" w14:textId="77777777">
        <w:trPr>
          <w:trHeight w:val="1980"/>
        </w:trPr>
        <w:tc>
          <w:tcPr>
            <w:tcW w:w="3454" w:type="dxa"/>
          </w:tcPr>
          <w:p w:rsidRPr="00C2538B" w:rsidR="004A5552" w:rsidP="00E9627E" w:rsidRDefault="00EB6C12" w14:paraId="19F2E032" w14:textId="4671E4C5">
            <w:pPr>
              <w:pStyle w:val="ListParagraph"/>
              <w:numPr>
                <w:ilvl w:val="0"/>
                <w:numId w:val="25"/>
              </w:numPr>
              <w:rPr>
                <w:b/>
                <w:sz w:val="18"/>
                <w:szCs w:val="18"/>
                <w:lang w:val="es-EC"/>
              </w:rPr>
            </w:pPr>
            <w:r w:rsidRPr="00C2538B">
              <w:rPr>
                <w:sz w:val="18"/>
                <w:szCs w:val="18"/>
                <w:lang w:val="es-EC"/>
              </w:rPr>
              <w:t>El cliente ingresa a la aplicación web.</w:t>
            </w:r>
          </w:p>
          <w:p w:rsidRPr="00D77956" w:rsidR="004A5552" w:rsidP="00E9627E" w:rsidRDefault="004A5552" w14:paraId="158FA460" w14:textId="77777777">
            <w:pPr>
              <w:jc w:val="both"/>
              <w:rPr>
                <w:rFonts w:ascii="Times New Roman" w:hAnsi="Times New Roman"/>
                <w:b/>
                <w:sz w:val="18"/>
                <w:szCs w:val="18"/>
                <w:lang w:val="es-EC"/>
              </w:rPr>
            </w:pPr>
          </w:p>
          <w:p w:rsidRPr="00D77956" w:rsidR="00EA0DD1" w:rsidP="00E9627E" w:rsidRDefault="00EA0DD1" w14:paraId="4B2932F2" w14:textId="77777777">
            <w:pPr>
              <w:jc w:val="both"/>
              <w:rPr>
                <w:rFonts w:ascii="Times New Roman" w:hAnsi="Times New Roman"/>
                <w:b/>
                <w:sz w:val="18"/>
                <w:szCs w:val="18"/>
                <w:lang w:val="es-EC"/>
              </w:rPr>
            </w:pPr>
          </w:p>
          <w:p w:rsidR="004B64E6" w:rsidP="00E9627E" w:rsidRDefault="004B64E6" w14:paraId="281C5678" w14:textId="77777777">
            <w:pPr>
              <w:ind w:right="132"/>
              <w:rPr>
                <w:sz w:val="18"/>
                <w:szCs w:val="18"/>
                <w:lang w:val="es-EC"/>
              </w:rPr>
            </w:pPr>
          </w:p>
          <w:p w:rsidRPr="00D77956" w:rsidR="004A5552" w:rsidP="00E9627E" w:rsidRDefault="00EA0DD1" w14:paraId="68F4262B" w14:textId="64DD6B39">
            <w:pPr>
              <w:ind w:right="132"/>
              <w:rPr>
                <w:rFonts w:ascii="Times New Roman" w:hAnsi="Times New Roman"/>
                <w:sz w:val="18"/>
                <w:szCs w:val="18"/>
                <w:lang w:val="es-EC"/>
              </w:rPr>
            </w:pPr>
            <w:r>
              <w:rPr>
                <w:sz w:val="18"/>
                <w:szCs w:val="18"/>
                <w:lang w:val="es-EC"/>
              </w:rPr>
              <w:t>3.</w:t>
            </w:r>
            <w:r w:rsidR="00866D14">
              <w:rPr>
                <w:sz w:val="18"/>
                <w:szCs w:val="18"/>
                <w:lang w:val="es-EC"/>
              </w:rPr>
              <w:t>S</w:t>
            </w:r>
            <w:r w:rsidRPr="008E4A7C" w:rsidR="008E4A7C">
              <w:rPr>
                <w:sz w:val="18"/>
                <w:szCs w:val="18"/>
                <w:lang w:val="es-EC"/>
              </w:rPr>
              <w:t xml:space="preserve">elecciona </w:t>
            </w:r>
            <w:r w:rsidR="002B3BAF">
              <w:rPr>
                <w:sz w:val="18"/>
                <w:szCs w:val="18"/>
                <w:lang w:val="es-EC"/>
              </w:rPr>
              <w:t>l</w:t>
            </w:r>
            <w:r w:rsidRPr="008E4A7C" w:rsidR="008E4A7C">
              <w:rPr>
                <w:sz w:val="18"/>
                <w:szCs w:val="18"/>
                <w:lang w:val="es-EC"/>
              </w:rPr>
              <w:t xml:space="preserve">a opción de </w:t>
            </w:r>
            <w:r w:rsidR="002B3BAF">
              <w:rPr>
                <w:sz w:val="18"/>
                <w:szCs w:val="18"/>
                <w:lang w:val="es-EC"/>
              </w:rPr>
              <w:t>su interés</w:t>
            </w:r>
            <w:r w:rsidR="001074A9">
              <w:rPr>
                <w:sz w:val="18"/>
                <w:szCs w:val="18"/>
                <w:lang w:val="es-EC"/>
              </w:rPr>
              <w:t>, por ejemplo, temperatura</w:t>
            </w:r>
            <w:r w:rsidRPr="008E4A7C" w:rsidR="008E4A7C">
              <w:rPr>
                <w:sz w:val="18"/>
                <w:szCs w:val="18"/>
                <w:lang w:val="es-EC"/>
              </w:rPr>
              <w:t>.</w:t>
            </w:r>
          </w:p>
        </w:tc>
        <w:tc>
          <w:tcPr>
            <w:tcW w:w="3454" w:type="dxa"/>
          </w:tcPr>
          <w:p w:rsidRPr="0053126D" w:rsidR="004A5552" w:rsidP="00E9627E" w:rsidRDefault="004A5552" w14:paraId="5AFF5A4D" w14:textId="77777777">
            <w:pPr>
              <w:pStyle w:val="ListParagraph"/>
              <w:numPr>
                <w:ilvl w:val="0"/>
                <w:numId w:val="25"/>
              </w:numPr>
              <w:spacing w:before="4"/>
              <w:ind w:right="201"/>
              <w:rPr>
                <w:sz w:val="18"/>
                <w:szCs w:val="18"/>
                <w:lang w:val="es-EC"/>
              </w:rPr>
            </w:pPr>
            <w:r w:rsidRPr="0053126D">
              <w:rPr>
                <w:sz w:val="18"/>
                <w:szCs w:val="18"/>
                <w:lang w:val="es-EC"/>
              </w:rPr>
              <w:t xml:space="preserve">Muestra una pantalla con </w:t>
            </w:r>
            <w:r w:rsidRPr="0053126D" w:rsidR="00AF4C64">
              <w:rPr>
                <w:sz w:val="18"/>
                <w:szCs w:val="18"/>
                <w:lang w:val="es-EC"/>
              </w:rPr>
              <w:t xml:space="preserve">un texto indicando que </w:t>
            </w:r>
            <w:r w:rsidRPr="0053126D" w:rsidR="00481EC5">
              <w:rPr>
                <w:sz w:val="18"/>
                <w:szCs w:val="18"/>
                <w:lang w:val="es-EC"/>
              </w:rPr>
              <w:t>de clic en botón</w:t>
            </w:r>
            <w:r w:rsidRPr="0053126D" w:rsidR="0053126D">
              <w:rPr>
                <w:sz w:val="18"/>
                <w:szCs w:val="18"/>
                <w:lang w:val="es-EC"/>
              </w:rPr>
              <w:t xml:space="preserve"> con nombre de</w:t>
            </w:r>
            <w:r w:rsidRPr="0053126D" w:rsidR="00481EC5">
              <w:rPr>
                <w:sz w:val="18"/>
                <w:szCs w:val="18"/>
                <w:lang w:val="es-EC"/>
              </w:rPr>
              <w:t xml:space="preserve">l dato </w:t>
            </w:r>
            <w:r w:rsidRPr="0053126D" w:rsidR="0053126D">
              <w:rPr>
                <w:sz w:val="18"/>
                <w:szCs w:val="18"/>
                <w:lang w:val="es-EC"/>
              </w:rPr>
              <w:t>que desea ver</w:t>
            </w:r>
            <w:r w:rsidRPr="0053126D">
              <w:rPr>
                <w:sz w:val="18"/>
                <w:szCs w:val="18"/>
                <w:lang w:val="es-EC"/>
              </w:rPr>
              <w:t>.</w:t>
            </w:r>
          </w:p>
          <w:p w:rsidRPr="00866F1A" w:rsidR="004A5552" w:rsidP="00E9627E" w:rsidRDefault="00866F1A" w14:paraId="7584A6F2" w14:textId="57BB1F8F">
            <w:pPr>
              <w:spacing w:before="4"/>
              <w:ind w:right="201"/>
              <w:rPr>
                <w:sz w:val="18"/>
                <w:szCs w:val="18"/>
                <w:lang w:val="es-EC"/>
              </w:rPr>
            </w:pPr>
            <w:r>
              <w:rPr>
                <w:sz w:val="18"/>
                <w:szCs w:val="18"/>
                <w:lang w:val="es-EC"/>
              </w:rPr>
              <w:t>4.</w:t>
            </w:r>
            <w:r w:rsidRPr="005B59C4" w:rsidR="005B59C4">
              <w:rPr>
                <w:lang w:val="es-EC"/>
              </w:rPr>
              <w:t xml:space="preserve"> </w:t>
            </w:r>
            <w:r w:rsidR="007D7DDE">
              <w:rPr>
                <w:lang w:val="es-EC"/>
              </w:rPr>
              <w:t>Indica</w:t>
            </w:r>
            <w:r w:rsidRPr="005B59C4" w:rsidR="005B59C4">
              <w:rPr>
                <w:sz w:val="18"/>
                <w:szCs w:val="18"/>
                <w:lang w:val="es-EC"/>
              </w:rPr>
              <w:t xml:space="preserve"> los datos estadísticos</w:t>
            </w:r>
            <w:r w:rsidR="005B59C4">
              <w:rPr>
                <w:sz w:val="18"/>
                <w:szCs w:val="18"/>
                <w:lang w:val="es-EC"/>
              </w:rPr>
              <w:t xml:space="preserve"> históricos de la temperatura </w:t>
            </w:r>
            <w:r w:rsidRPr="005B59C4" w:rsidR="005B59C4">
              <w:rPr>
                <w:sz w:val="18"/>
                <w:szCs w:val="18"/>
                <w:lang w:val="es-EC"/>
              </w:rPr>
              <w:t>del cultivo obtenidos por los sensores</w:t>
            </w:r>
            <w:r w:rsidR="00053A9C">
              <w:rPr>
                <w:sz w:val="18"/>
                <w:szCs w:val="18"/>
                <w:lang w:val="es-EC"/>
              </w:rPr>
              <w:t>.</w:t>
            </w:r>
          </w:p>
        </w:tc>
      </w:tr>
      <w:tr w:rsidRPr="005B1BA9" w:rsidR="004A5552" w14:paraId="2EFFB919" w14:textId="77777777">
        <w:trPr>
          <w:trHeight w:val="230"/>
        </w:trPr>
        <w:tc>
          <w:tcPr>
            <w:tcW w:w="6908" w:type="dxa"/>
            <w:gridSpan w:val="2"/>
          </w:tcPr>
          <w:p w:rsidRPr="005B1BA9" w:rsidR="004A5552" w:rsidP="00E9627E" w:rsidRDefault="004A5552" w14:paraId="576A95C0" w14:textId="77777777">
            <w:pPr>
              <w:ind w:left="2235" w:right="2221"/>
              <w:jc w:val="center"/>
              <w:rPr>
                <w:rFonts w:ascii="Times New Roman" w:hAnsi="Times New Roman"/>
                <w:b/>
                <w:sz w:val="20"/>
                <w:szCs w:val="20"/>
                <w:lang w:val="es-EC"/>
              </w:rPr>
            </w:pPr>
            <w:r w:rsidRPr="005B1BA9">
              <w:rPr>
                <w:rFonts w:ascii="Times New Roman" w:hAnsi="Times New Roman"/>
                <w:b/>
                <w:sz w:val="20"/>
                <w:szCs w:val="20"/>
                <w:lang w:val="es-EC"/>
              </w:rPr>
              <w:t>Flujo alterno de</w:t>
            </w:r>
            <w:r w:rsidRPr="005B1BA9">
              <w:rPr>
                <w:rFonts w:ascii="Times New Roman" w:hAnsi="Times New Roman"/>
                <w:b/>
                <w:spacing w:val="-1"/>
                <w:sz w:val="20"/>
                <w:szCs w:val="20"/>
                <w:lang w:val="es-EC"/>
              </w:rPr>
              <w:t xml:space="preserve"> </w:t>
            </w:r>
            <w:r w:rsidRPr="005B1BA9">
              <w:rPr>
                <w:rFonts w:ascii="Times New Roman" w:hAnsi="Times New Roman"/>
                <w:b/>
                <w:sz w:val="20"/>
                <w:szCs w:val="20"/>
                <w:lang w:val="es-EC"/>
              </w:rPr>
              <w:t>eventos</w:t>
            </w:r>
          </w:p>
        </w:tc>
      </w:tr>
      <w:tr w:rsidRPr="005B1BA9" w:rsidR="004A5552" w14:paraId="55292A13" w14:textId="77777777">
        <w:trPr>
          <w:trHeight w:val="460"/>
        </w:trPr>
        <w:tc>
          <w:tcPr>
            <w:tcW w:w="6908" w:type="dxa"/>
            <w:gridSpan w:val="2"/>
          </w:tcPr>
          <w:p w:rsidRPr="00326BD6" w:rsidR="004A5552" w:rsidP="00E9627E" w:rsidRDefault="004A5552" w14:paraId="1647A247" w14:textId="65E517B0">
            <w:pPr>
              <w:ind w:left="107" w:right="797"/>
              <w:rPr>
                <w:rFonts w:ascii="Times New Roman" w:hAnsi="Times New Roman"/>
                <w:bCs/>
                <w:sz w:val="20"/>
                <w:szCs w:val="20"/>
                <w:lang w:val="es-EC"/>
              </w:rPr>
            </w:pPr>
            <w:r w:rsidRPr="004004DD">
              <w:rPr>
                <w:rFonts w:ascii="Times New Roman" w:hAnsi="Times New Roman"/>
                <w:b/>
                <w:sz w:val="18"/>
                <w:szCs w:val="18"/>
                <w:lang w:val="es-EC"/>
              </w:rPr>
              <w:t xml:space="preserve">Línea </w:t>
            </w:r>
            <w:r w:rsidR="00444D12">
              <w:rPr>
                <w:rFonts w:ascii="Times New Roman" w:hAnsi="Times New Roman"/>
                <w:b/>
                <w:sz w:val="18"/>
                <w:szCs w:val="18"/>
                <w:lang w:val="es-EC"/>
              </w:rPr>
              <w:t>4</w:t>
            </w:r>
            <w:r w:rsidRPr="004004DD">
              <w:rPr>
                <w:rFonts w:ascii="Times New Roman" w:hAnsi="Times New Roman"/>
                <w:b/>
                <w:sz w:val="18"/>
                <w:szCs w:val="18"/>
                <w:lang w:val="es-EC"/>
              </w:rPr>
              <w:t>:</w:t>
            </w:r>
            <w:r w:rsidRPr="004004DD">
              <w:rPr>
                <w:rFonts w:ascii="Times New Roman" w:hAnsi="Times New Roman"/>
                <w:sz w:val="18"/>
                <w:szCs w:val="18"/>
                <w:lang w:val="es-EC"/>
              </w:rPr>
              <w:t xml:space="preserve"> </w:t>
            </w:r>
            <w:r w:rsidRPr="00444D12" w:rsidR="00444D12">
              <w:rPr>
                <w:lang w:val="es-EC"/>
              </w:rPr>
              <w:t xml:space="preserve"> </w:t>
            </w:r>
            <w:r w:rsidRPr="00444D12" w:rsidR="00444D12">
              <w:rPr>
                <w:rFonts w:ascii="Times New Roman" w:hAnsi="Times New Roman"/>
                <w:sz w:val="18"/>
                <w:szCs w:val="18"/>
                <w:lang w:val="es-EC"/>
              </w:rPr>
              <w:t>Si no hay datos del cultivo disponibles, el sistema muestra un mensaje indicando que no hay datos para mostrar.</w:t>
            </w:r>
          </w:p>
        </w:tc>
      </w:tr>
    </w:tbl>
    <w:p w:rsidR="00067681" w:rsidP="00067681" w:rsidRDefault="00312091" w14:paraId="575DDBE4" w14:textId="1E6921E1">
      <w:pPr>
        <w:pStyle w:val="heading10"/>
        <w:numPr>
          <w:ilvl w:val="1"/>
          <w:numId w:val="18"/>
        </w:numPr>
        <w:ind w:right="0"/>
        <w:rPr>
          <w:lang w:val="es-EC"/>
        </w:rPr>
      </w:pPr>
      <w:bookmarkStart w:name="_Hlk132550708" w:id="4"/>
      <w:r w:rsidRPr="00312091">
        <w:rPr>
          <w:lang w:val="es-EC"/>
        </w:rPr>
        <w:t>Perfeccionamiento y adaptación de modelos, pruebas y software</w:t>
      </w:r>
    </w:p>
    <w:bookmarkEnd w:id="4"/>
    <w:p w:rsidR="002C06E8" w:rsidP="002C06E8" w:rsidRDefault="003C0FFB" w14:paraId="04B752C1" w14:textId="77777777">
      <w:pPr>
        <w:ind w:firstLine="0"/>
        <w:rPr>
          <w:lang w:val="es-EC" w:eastAsia="en-US"/>
        </w:rPr>
      </w:pPr>
      <w:r>
        <w:rPr>
          <w:lang w:val="es-EC" w:eastAsia="en-US"/>
        </w:rPr>
        <w:t>En esta fase se</w:t>
      </w:r>
      <w:r w:rsidR="0002260F">
        <w:rPr>
          <w:lang w:val="es-EC" w:eastAsia="en-US"/>
        </w:rPr>
        <w:t xml:space="preserve"> </w:t>
      </w:r>
      <w:r w:rsidR="004270BD">
        <w:rPr>
          <w:lang w:val="es-EC" w:eastAsia="en-US"/>
        </w:rPr>
        <w:t>utilizará</w:t>
      </w:r>
      <w:r w:rsidR="0002260F">
        <w:rPr>
          <w:lang w:val="es-EC" w:eastAsia="en-US"/>
        </w:rPr>
        <w:t xml:space="preserve"> </w:t>
      </w:r>
      <w:r w:rsidR="00C649B4">
        <w:rPr>
          <w:lang w:val="es-EC" w:eastAsia="en-US"/>
        </w:rPr>
        <w:t>la herra</w:t>
      </w:r>
      <w:r w:rsidR="004270BD">
        <w:rPr>
          <w:lang w:val="es-EC" w:eastAsia="en-US"/>
        </w:rPr>
        <w:t>mienta</w:t>
      </w:r>
      <w:r w:rsidR="002635B7">
        <w:rPr>
          <w:lang w:val="es-EC" w:eastAsia="en-US"/>
        </w:rPr>
        <w:t xml:space="preserve"> TDD</w:t>
      </w:r>
      <w:r w:rsidR="00D47FA2">
        <w:rPr>
          <w:lang w:val="es-EC" w:eastAsia="en-US"/>
        </w:rPr>
        <w:t>T4IoTS</w:t>
      </w:r>
      <w:r w:rsidR="004270BD">
        <w:rPr>
          <w:lang w:val="es-EC" w:eastAsia="en-US"/>
        </w:rPr>
        <w:t xml:space="preserve"> para </w:t>
      </w:r>
      <w:r w:rsidR="007D487A">
        <w:rPr>
          <w:lang w:val="es-EC" w:eastAsia="en-US"/>
        </w:rPr>
        <w:t>el desarrollo del</w:t>
      </w:r>
      <w:r w:rsidR="00C81FF3">
        <w:rPr>
          <w:lang w:val="es-EC" w:eastAsia="en-US"/>
        </w:rPr>
        <w:t xml:space="preserve"> sistema,</w:t>
      </w:r>
      <w:r w:rsidR="009C25F7">
        <w:rPr>
          <w:lang w:val="es-EC" w:eastAsia="en-US"/>
        </w:rPr>
        <w:t xml:space="preserve"> dicha herramienta</w:t>
      </w:r>
      <w:r w:rsidR="00041102">
        <w:rPr>
          <w:lang w:val="es-EC" w:eastAsia="en-US"/>
        </w:rPr>
        <w:t xml:space="preserve"> </w:t>
      </w:r>
      <w:r w:rsidRPr="00975CFD" w:rsidR="00041102">
        <w:rPr>
          <w:lang w:val="es-EC" w:eastAsia="en-US"/>
        </w:rPr>
        <w:t>utiliza el patrón modelo-vista-controlador</w:t>
      </w:r>
      <w:r w:rsidR="00EF452A">
        <w:rPr>
          <w:lang w:val="es-EC" w:eastAsia="en-US"/>
        </w:rPr>
        <w:t>. A</w:t>
      </w:r>
      <w:r w:rsidRPr="007977CD" w:rsidR="00EF452A">
        <w:rPr>
          <w:lang w:val="es-EC" w:eastAsia="en-US"/>
        </w:rPr>
        <w:t xml:space="preserve"> partir de los casos de uso</w:t>
      </w:r>
      <w:r w:rsidRPr="00336FCA" w:rsidR="00336FCA">
        <w:rPr>
          <w:lang w:val="es-EC" w:eastAsia="en-US"/>
        </w:rPr>
        <w:t xml:space="preserve"> </w:t>
      </w:r>
      <w:r w:rsidRPr="00975CFD" w:rsidR="00336FCA">
        <w:rPr>
          <w:lang w:val="es-EC" w:eastAsia="en-US"/>
        </w:rPr>
        <w:t>genera el código fuente a partir del diagrama de clases</w:t>
      </w:r>
      <w:r w:rsidR="00BD6BD5">
        <w:rPr>
          <w:lang w:val="es-EC" w:eastAsia="en-US"/>
        </w:rPr>
        <w:t xml:space="preserve">, </w:t>
      </w:r>
      <w:r w:rsidRPr="007977CD" w:rsidR="005413DC">
        <w:rPr>
          <w:lang w:val="es-EC" w:eastAsia="en-US"/>
        </w:rPr>
        <w:t>produc</w:t>
      </w:r>
      <w:r w:rsidR="00BD6BD5">
        <w:rPr>
          <w:lang w:val="es-EC" w:eastAsia="en-US"/>
        </w:rPr>
        <w:t>e</w:t>
      </w:r>
      <w:r w:rsidRPr="007977CD" w:rsidR="007977CD">
        <w:rPr>
          <w:lang w:val="es-EC" w:eastAsia="en-US"/>
        </w:rPr>
        <w:t xml:space="preserve"> el software para la aplicación web y sus interfaces de usuario preliminares</w:t>
      </w:r>
      <w:r w:rsidRPr="007977CD" w:rsidR="005413DC">
        <w:rPr>
          <w:lang w:val="es-EC" w:eastAsia="en-US"/>
        </w:rPr>
        <w:t>.</w:t>
      </w:r>
      <w:r w:rsidRPr="00E904ED" w:rsidR="00E904ED">
        <w:rPr>
          <w:lang w:val="es-EC" w:eastAsia="en-US"/>
        </w:rPr>
        <w:t xml:space="preserve"> </w:t>
      </w:r>
    </w:p>
    <w:p w:rsidR="002C06E8" w:rsidP="000C4D0E" w:rsidRDefault="007977CD" w14:paraId="5BC97FA1" w14:textId="17039D32">
      <w:pPr>
        <w:rPr>
          <w:lang w:val="es-EC" w:eastAsia="en-US"/>
        </w:rPr>
      </w:pPr>
      <w:r w:rsidRPr="007977CD">
        <w:rPr>
          <w:lang w:val="es-EC" w:eastAsia="en-US"/>
        </w:rPr>
        <w:t>Además, puede diseñar dispositivos IoT y generar la mayor parte del software requerido para su configuración y operación</w:t>
      </w:r>
      <w:r w:rsidR="00DA4DEC">
        <w:rPr>
          <w:lang w:val="es-EC" w:eastAsia="en-US"/>
        </w:rPr>
        <w:t>.</w:t>
      </w:r>
      <w:r w:rsidR="00AB1283">
        <w:rPr>
          <w:lang w:val="es-EC" w:eastAsia="en-US"/>
        </w:rPr>
        <w:t xml:space="preserve"> </w:t>
      </w:r>
      <w:r w:rsidRPr="00AB1283" w:rsidR="00AB1283">
        <w:rPr>
          <w:lang w:val="es-EC" w:eastAsia="en-US"/>
        </w:rPr>
        <w:t>No obstante, dado que no se generan las interfaces de la aplicación móvil, será responsabilidad de los desarrolladores llevar a cabo dicha tarea.</w:t>
      </w:r>
    </w:p>
    <w:p w:rsidR="00C66D85" w:rsidP="000C4D0E" w:rsidRDefault="002C06E8" w14:paraId="0B36230C" w14:textId="3C2C071C">
      <w:pPr>
        <w:rPr>
          <w:lang w:val="es-EC" w:eastAsia="en-US"/>
        </w:rPr>
      </w:pPr>
      <w:r>
        <w:rPr>
          <w:lang w:val="es-EC" w:eastAsia="en-US"/>
        </w:rPr>
        <w:t xml:space="preserve">En la </w:t>
      </w:r>
      <w:r w:rsidR="000D7828">
        <w:rPr>
          <w:lang w:val="es-EC" w:eastAsia="en-US"/>
        </w:rPr>
        <w:t>F</w:t>
      </w:r>
      <w:r w:rsidRPr="00C77BE1">
        <w:rPr>
          <w:lang w:val="es-EC" w:eastAsia="en-US"/>
        </w:rPr>
        <w:t>i</w:t>
      </w:r>
      <w:r w:rsidR="000D7828">
        <w:rPr>
          <w:lang w:val="es-EC" w:eastAsia="en-US"/>
        </w:rPr>
        <w:t>g.</w:t>
      </w:r>
      <w:r>
        <w:rPr>
          <w:lang w:val="es-EC" w:eastAsia="en-US"/>
        </w:rPr>
        <w:t xml:space="preserve"> 4</w:t>
      </w:r>
      <w:r w:rsidR="001B5FAB">
        <w:rPr>
          <w:lang w:val="es-EC" w:eastAsia="en-US"/>
        </w:rPr>
        <w:t>,</w:t>
      </w:r>
      <w:r w:rsidR="00C66D85">
        <w:rPr>
          <w:lang w:val="es-EC" w:eastAsia="en-US"/>
        </w:rPr>
        <w:t xml:space="preserve"> se presenta </w:t>
      </w:r>
      <w:r w:rsidR="00D06BEF">
        <w:rPr>
          <w:lang w:val="es-EC" w:eastAsia="en-US"/>
        </w:rPr>
        <w:t>una vista sencilla</w:t>
      </w:r>
      <w:r w:rsidR="00FA4054">
        <w:rPr>
          <w:lang w:val="es-EC" w:eastAsia="en-US"/>
        </w:rPr>
        <w:t xml:space="preserve"> </w:t>
      </w:r>
      <w:r w:rsidR="00E7689B">
        <w:rPr>
          <w:lang w:val="es-EC" w:eastAsia="en-US"/>
        </w:rPr>
        <w:t>d</w:t>
      </w:r>
      <w:r w:rsidR="00C66D85">
        <w:rPr>
          <w:lang w:val="es-EC" w:eastAsia="en-US"/>
        </w:rPr>
        <w:t>e</w:t>
      </w:r>
      <w:r w:rsidR="001B5FAB">
        <w:rPr>
          <w:lang w:val="es-EC" w:eastAsia="en-US"/>
        </w:rPr>
        <w:t xml:space="preserve"> la generación de modelos</w:t>
      </w:r>
      <w:r w:rsidR="00C66D85">
        <w:rPr>
          <w:lang w:val="es-EC" w:eastAsia="en-US"/>
        </w:rPr>
        <w:t xml:space="preserve"> </w:t>
      </w:r>
      <w:r w:rsidR="001B5FAB">
        <w:rPr>
          <w:lang w:val="es-EC" w:eastAsia="en-US"/>
        </w:rPr>
        <w:t>con los casos de usos</w:t>
      </w:r>
      <w:r w:rsidR="000938B7">
        <w:rPr>
          <w:lang w:val="es-EC" w:eastAsia="en-US"/>
        </w:rPr>
        <w:t xml:space="preserve"> detallados anteriormente</w:t>
      </w:r>
      <w:r w:rsidR="00163755">
        <w:rPr>
          <w:lang w:val="es-EC" w:eastAsia="en-US"/>
        </w:rPr>
        <w:t>.</w:t>
      </w:r>
    </w:p>
    <w:p w:rsidR="00B30A3F" w:rsidP="00CE735A" w:rsidRDefault="002C06E8" w14:paraId="2790A9EB" w14:textId="77777777">
      <w:pPr>
        <w:keepNext/>
        <w:ind w:firstLine="720"/>
        <w:jc w:val="center"/>
      </w:pPr>
      <w:r w:rsidRPr="00C77BE1">
        <w:rPr>
          <w:lang w:val="es-EC" w:eastAsia="en-US"/>
        </w:rPr>
        <w:drawing>
          <wp:inline distT="0" distB="0" distL="0" distR="0" wp14:anchorId="1DD804DB" wp14:editId="07339706">
            <wp:extent cx="3456000" cy="1702800"/>
            <wp:effectExtent l="0" t="0" r="0" b="0"/>
            <wp:docPr id="1134717946" name="Imagen 1134717946"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717946" name="Imagen 1" descr="Interfaz de usuario gráfica&#10;&#10;Descripción generada automáticamente"/>
                    <pic:cNvPicPr/>
                  </pic:nvPicPr>
                  <pic:blipFill>
                    <a:blip r:embed="rId12"/>
                    <a:stretch>
                      <a:fillRect/>
                    </a:stretch>
                  </pic:blipFill>
                  <pic:spPr>
                    <a:xfrm>
                      <a:off x="0" y="0"/>
                      <a:ext cx="3456000" cy="1702800"/>
                    </a:xfrm>
                    <a:prstGeom prst="rect">
                      <a:avLst/>
                    </a:prstGeom>
                  </pic:spPr>
                </pic:pic>
              </a:graphicData>
            </a:graphic>
          </wp:inline>
        </w:drawing>
      </w:r>
    </w:p>
    <w:p w:rsidRPr="00C77BE1" w:rsidR="00F16444" w:rsidP="000D7828" w:rsidRDefault="00B30A3F" w14:paraId="1FFD252A" w14:textId="62F82BAE">
      <w:pPr>
        <w:pStyle w:val="Figura"/>
        <w:rPr>
          <w:b/>
        </w:rPr>
      </w:pPr>
      <w:r w:rsidRPr="00F16444">
        <w:rPr>
          <w:b/>
        </w:rPr>
        <w:t xml:space="preserve">Fig. </w:t>
      </w:r>
      <w:r w:rsidRPr="00F16444">
        <w:rPr>
          <w:b/>
        </w:rPr>
        <w:fldChar w:fldCharType="begin"/>
      </w:r>
      <w:r w:rsidRPr="00F16444">
        <w:rPr>
          <w:b/>
        </w:rPr>
        <w:instrText xml:space="preserve"> SEQ Fig. \* ARABIC </w:instrText>
      </w:r>
      <w:r w:rsidRPr="00F16444">
        <w:rPr>
          <w:b/>
        </w:rPr>
        <w:fldChar w:fldCharType="separate"/>
      </w:r>
      <w:r w:rsidRPr="00F16444">
        <w:rPr>
          <w:b/>
        </w:rPr>
        <w:t>4</w:t>
      </w:r>
      <w:r w:rsidRPr="00F16444">
        <w:rPr>
          <w:b/>
        </w:rPr>
        <w:fldChar w:fldCharType="end"/>
      </w:r>
      <w:r w:rsidRPr="00F16444">
        <w:rPr>
          <w:b/>
        </w:rPr>
        <w:t xml:space="preserve">. </w:t>
      </w:r>
      <w:r w:rsidRPr="00F16444">
        <w:t>Diseño de casos de usos en TDDT4IoTS</w:t>
      </w:r>
      <w:r w:rsidRPr="00C77BE1" w:rsidR="002C06E8">
        <w:rPr>
          <w:b/>
        </w:rPr>
        <w:t xml:space="preserve"> </w:t>
      </w:r>
    </w:p>
    <w:p w:rsidR="002C06E8" w:rsidP="00CE735A" w:rsidRDefault="00A76626" w14:paraId="65FD1E10" w14:textId="0BC01825">
      <w:pPr>
        <w:rPr>
          <w:lang w:val="es-EC" w:eastAsia="en-US"/>
        </w:rPr>
      </w:pPr>
      <w:r>
        <w:rPr>
          <w:lang w:val="es-EC" w:eastAsia="en-US"/>
        </w:rPr>
        <w:t xml:space="preserve">En la </w:t>
      </w:r>
      <w:r w:rsidR="000D7828">
        <w:rPr>
          <w:lang w:val="es-EC" w:eastAsia="en-US"/>
        </w:rPr>
        <w:t>F</w:t>
      </w:r>
      <w:r w:rsidRPr="00C77BE1">
        <w:rPr>
          <w:lang w:val="es-EC" w:eastAsia="en-US"/>
        </w:rPr>
        <w:t>ig</w:t>
      </w:r>
      <w:r w:rsidR="000D7828">
        <w:rPr>
          <w:lang w:val="es-EC" w:eastAsia="en-US"/>
        </w:rPr>
        <w:t>.</w:t>
      </w:r>
      <w:r>
        <w:rPr>
          <w:lang w:val="es-EC" w:eastAsia="en-US"/>
        </w:rPr>
        <w:t xml:space="preserve"> 5, </w:t>
      </w:r>
      <w:r w:rsidR="002E3A9C">
        <w:rPr>
          <w:lang w:val="es-EC" w:eastAsia="en-US"/>
        </w:rPr>
        <w:t xml:space="preserve">se muestra </w:t>
      </w:r>
      <w:r w:rsidR="00A91FB4">
        <w:rPr>
          <w:lang w:val="es-EC" w:eastAsia="en-US"/>
        </w:rPr>
        <w:t>la generación del</w:t>
      </w:r>
      <w:r w:rsidR="002E3A9C">
        <w:rPr>
          <w:lang w:val="es-EC" w:eastAsia="en-US"/>
        </w:rPr>
        <w:t xml:space="preserve"> diagrama de clases obtenidos con</w:t>
      </w:r>
      <w:r w:rsidR="005244AB">
        <w:rPr>
          <w:lang w:val="es-EC" w:eastAsia="en-US"/>
        </w:rPr>
        <w:t xml:space="preserve"> </w:t>
      </w:r>
      <w:r w:rsidR="001D2C45">
        <w:rPr>
          <w:lang w:val="es-EC" w:eastAsia="en-US"/>
        </w:rPr>
        <w:t>la herramienta mencionada</w:t>
      </w:r>
      <w:r w:rsidR="00A94BD6">
        <w:rPr>
          <w:lang w:val="es-EC" w:eastAsia="en-US"/>
        </w:rPr>
        <w:t>.</w:t>
      </w:r>
    </w:p>
    <w:p w:rsidR="00BB0FDF" w:rsidP="00C66D85" w:rsidRDefault="00BB0FDF" w14:paraId="6F5318E9" w14:textId="77777777">
      <w:pPr>
        <w:ind w:firstLine="720"/>
        <w:rPr>
          <w:lang w:val="es-EC" w:eastAsia="en-US"/>
        </w:rPr>
      </w:pPr>
    </w:p>
    <w:p w:rsidR="000D7828" w:rsidP="00CE735A" w:rsidRDefault="005F09BD" w14:paraId="1A517BEE" w14:textId="20C8B71D">
      <w:pPr>
        <w:keepNext/>
        <w:ind w:firstLine="720"/>
        <w:jc w:val="center"/>
      </w:pPr>
      <w:r w:rsidRPr="005F09BD">
        <w:drawing>
          <wp:inline distT="0" distB="0" distL="0" distR="0" wp14:anchorId="4F259193" wp14:editId="03B1D9D7">
            <wp:extent cx="3491239" cy="1569493"/>
            <wp:effectExtent l="0" t="0" r="0" b="0"/>
            <wp:docPr id="707739708" name="Imagen 707739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739708" name=""/>
                    <pic:cNvPicPr/>
                  </pic:nvPicPr>
                  <pic:blipFill>
                    <a:blip r:embed="rId13"/>
                    <a:stretch>
                      <a:fillRect/>
                    </a:stretch>
                  </pic:blipFill>
                  <pic:spPr>
                    <a:xfrm>
                      <a:off x="0" y="0"/>
                      <a:ext cx="3518008" cy="1581527"/>
                    </a:xfrm>
                    <a:prstGeom prst="rect">
                      <a:avLst/>
                    </a:prstGeom>
                  </pic:spPr>
                </pic:pic>
              </a:graphicData>
            </a:graphic>
          </wp:inline>
        </w:drawing>
      </w:r>
    </w:p>
    <w:p w:rsidRPr="00471DEB" w:rsidR="008F033E" w:rsidP="00471DEB" w:rsidRDefault="000D7828" w14:paraId="435CB418" w14:textId="19BD8E00">
      <w:pPr>
        <w:pStyle w:val="Caption"/>
        <w:jc w:val="center"/>
        <w:rPr>
          <w:i w:val="0"/>
          <w:color w:val="auto"/>
          <w:szCs w:val="20"/>
          <w:lang w:eastAsia="es-ES"/>
        </w:rPr>
      </w:pPr>
      <w:r w:rsidRPr="000D7828">
        <w:rPr>
          <w:b/>
          <w:i w:val="0"/>
          <w:iCs w:val="0"/>
          <w:color w:val="auto"/>
          <w:szCs w:val="20"/>
          <w:lang w:eastAsia="es-ES"/>
        </w:rPr>
        <w:t xml:space="preserve">Fig. </w:t>
      </w:r>
      <w:r w:rsidRPr="000D7828">
        <w:rPr>
          <w:b/>
          <w:i w:val="0"/>
          <w:iCs w:val="0"/>
          <w:color w:val="auto"/>
          <w:szCs w:val="20"/>
          <w:lang w:eastAsia="es-ES"/>
        </w:rPr>
        <w:fldChar w:fldCharType="begin"/>
      </w:r>
      <w:r w:rsidRPr="000D7828">
        <w:rPr>
          <w:b/>
          <w:i w:val="0"/>
          <w:iCs w:val="0"/>
          <w:color w:val="auto"/>
          <w:szCs w:val="20"/>
          <w:lang w:eastAsia="es-ES"/>
        </w:rPr>
        <w:instrText xml:space="preserve"> SEQ Fig. \* ARABIC </w:instrText>
      </w:r>
      <w:r w:rsidRPr="000D7828">
        <w:rPr>
          <w:b/>
          <w:i w:val="0"/>
          <w:iCs w:val="0"/>
          <w:color w:val="auto"/>
          <w:szCs w:val="20"/>
          <w:lang w:eastAsia="es-ES"/>
        </w:rPr>
        <w:fldChar w:fldCharType="separate"/>
      </w:r>
      <w:r w:rsidRPr="000D7828">
        <w:rPr>
          <w:b/>
          <w:i w:val="0"/>
          <w:iCs w:val="0"/>
          <w:color w:val="auto"/>
          <w:szCs w:val="20"/>
          <w:lang w:eastAsia="es-ES"/>
        </w:rPr>
        <w:t>5</w:t>
      </w:r>
      <w:r w:rsidRPr="000D7828">
        <w:rPr>
          <w:b/>
          <w:i w:val="0"/>
          <w:iCs w:val="0"/>
          <w:color w:val="auto"/>
          <w:szCs w:val="20"/>
          <w:lang w:eastAsia="es-ES"/>
        </w:rPr>
        <w:fldChar w:fldCharType="end"/>
      </w:r>
      <w:r w:rsidRPr="000D7828">
        <w:rPr>
          <w:b/>
          <w:i w:val="0"/>
          <w:iCs w:val="0"/>
          <w:color w:val="auto"/>
          <w:szCs w:val="20"/>
          <w:lang w:eastAsia="es-ES"/>
        </w:rPr>
        <w:t xml:space="preserve">. </w:t>
      </w:r>
      <w:r w:rsidRPr="000D7828">
        <w:rPr>
          <w:bCs/>
          <w:i w:val="0"/>
          <w:iCs w:val="0"/>
          <w:color w:val="auto"/>
          <w:szCs w:val="20"/>
          <w:lang w:eastAsia="es-ES"/>
        </w:rPr>
        <w:t>Diagrama de clases generados TDDT4IoTS</w:t>
      </w:r>
    </w:p>
    <w:p w:rsidRPr="00471DEB" w:rsidR="00C04612" w:rsidP="00471DEB" w:rsidRDefault="00C04612" w14:paraId="4022E97A" w14:textId="38039403">
      <w:pPr>
        <w:pStyle w:val="ListParagraph"/>
        <w:widowControl w:val="0"/>
        <w:numPr>
          <w:ilvl w:val="2"/>
          <w:numId w:val="1"/>
        </w:numPr>
        <w:spacing w:before="240" w:after="120"/>
        <w:ind w:left="788" w:hanging="431"/>
        <w:contextualSpacing w:val="0"/>
        <w:outlineLvl w:val="2"/>
        <w:rPr>
          <w:b/>
          <w:sz w:val="22"/>
          <w:szCs w:val="22"/>
          <w:lang w:val="es-EC" w:eastAsia="pt-BR"/>
        </w:rPr>
      </w:pPr>
      <w:r w:rsidRPr="00471DEB">
        <w:rPr>
          <w:b/>
          <w:sz w:val="22"/>
          <w:szCs w:val="22"/>
          <w:lang w:val="es-EC" w:eastAsia="pt-BR"/>
        </w:rPr>
        <w:t xml:space="preserve">Diseño de las interfaces </w:t>
      </w:r>
    </w:p>
    <w:p w:rsidRPr="003E4FE8" w:rsidR="003E4FE8" w:rsidP="003E4FE8" w:rsidRDefault="006953EE" w14:paraId="52D94627" w14:textId="537D0F8C">
      <w:pPr>
        <w:pStyle w:val="p1a"/>
        <w:rPr>
          <w:lang w:val="es-EC"/>
        </w:rPr>
      </w:pPr>
      <w:r>
        <w:rPr>
          <w:lang w:val="es-EC"/>
        </w:rPr>
        <w:t>S</w:t>
      </w:r>
      <w:r w:rsidR="007E154F">
        <w:rPr>
          <w:lang w:val="es-EC"/>
        </w:rPr>
        <w:t xml:space="preserve">e desarrolló </w:t>
      </w:r>
      <w:r w:rsidR="00F84DF7">
        <w:rPr>
          <w:lang w:val="es-EC"/>
        </w:rPr>
        <w:t>el</w:t>
      </w:r>
      <w:r w:rsidR="007E154F">
        <w:rPr>
          <w:lang w:val="es-EC"/>
        </w:rPr>
        <w:t xml:space="preserve"> primer prototipo de la aplicación móvil</w:t>
      </w:r>
      <w:r w:rsidR="007B4CF8">
        <w:rPr>
          <w:lang w:val="es-EC"/>
        </w:rPr>
        <w:t xml:space="preserve"> de HydroGrow</w:t>
      </w:r>
      <w:r w:rsidR="00AC1984">
        <w:rPr>
          <w:lang w:val="es-EC"/>
        </w:rPr>
        <w:t xml:space="preserve"> (ver </w:t>
      </w:r>
      <w:r w:rsidR="002621D9">
        <w:rPr>
          <w:lang w:val="es-EC"/>
        </w:rPr>
        <w:t>F</w:t>
      </w:r>
      <w:r w:rsidR="00AC1984">
        <w:rPr>
          <w:lang w:val="es-EC"/>
        </w:rPr>
        <w:t>ig. 6)</w:t>
      </w:r>
      <w:r w:rsidR="00335865">
        <w:rPr>
          <w:lang w:val="es-EC"/>
        </w:rPr>
        <w:t>, en la que se realizará el control del sistema de cultivo, mientras que en la aplicación we</w:t>
      </w:r>
      <w:r w:rsidR="007B712A">
        <w:rPr>
          <w:lang w:val="es-EC"/>
        </w:rPr>
        <w:t>b sólo se presentarán gráficos.</w:t>
      </w:r>
    </w:p>
    <w:p w:rsidR="006A0440" w:rsidP="007317C7" w:rsidRDefault="006A0440" w14:paraId="24BB98FD" w14:textId="321B1DF7">
      <w:pPr>
        <w:rPr>
          <w:lang w:val="es-EC" w:eastAsia="en-US"/>
        </w:rPr>
      </w:pPr>
      <w:r w:rsidRPr="006A0440">
        <w:rPr>
          <w:lang w:val="es-EC" w:eastAsia="en-US"/>
        </w:rPr>
        <w:drawing>
          <wp:inline distT="0" distB="0" distL="0" distR="0" wp14:anchorId="3EE761C8" wp14:editId="3BB3BE58">
            <wp:extent cx="1074343" cy="2247349"/>
            <wp:effectExtent l="0" t="0" r="0" b="635"/>
            <wp:docPr id="474014048" name="Imagen 474014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014048" name=""/>
                    <pic:cNvPicPr/>
                  </pic:nvPicPr>
                  <pic:blipFill>
                    <a:blip r:embed="rId14"/>
                    <a:stretch>
                      <a:fillRect/>
                    </a:stretch>
                  </pic:blipFill>
                  <pic:spPr>
                    <a:xfrm>
                      <a:off x="0" y="0"/>
                      <a:ext cx="1086029" cy="2271794"/>
                    </a:xfrm>
                    <a:prstGeom prst="rect">
                      <a:avLst/>
                    </a:prstGeom>
                  </pic:spPr>
                </pic:pic>
              </a:graphicData>
            </a:graphic>
          </wp:inline>
        </w:drawing>
      </w:r>
      <w:r w:rsidRPr="00C77BE1" w:rsidR="00E5739E">
        <w:rPr>
          <w:lang w:val="es-EC" w:eastAsia="en-US"/>
        </w:rPr>
        <w:drawing>
          <wp:inline distT="0" distB="0" distL="0" distR="0" wp14:anchorId="318DDA8B" wp14:editId="08E9A571">
            <wp:extent cx="1033145" cy="2247219"/>
            <wp:effectExtent l="0" t="0" r="0" b="1270"/>
            <wp:docPr id="956382106" name="Imagen 95638210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382106" name="Imagen 956382106" descr="Interfaz de usuario gráfica, Aplicación&#10;&#10;Descripción generada automáticamente"/>
                    <pic:cNvPicPr/>
                  </pic:nvPicPr>
                  <pic:blipFill>
                    <a:blip r:embed="rId15"/>
                    <a:stretch>
                      <a:fillRect/>
                    </a:stretch>
                  </pic:blipFill>
                  <pic:spPr>
                    <a:xfrm>
                      <a:off x="0" y="0"/>
                      <a:ext cx="1065206" cy="2316956"/>
                    </a:xfrm>
                    <a:prstGeom prst="rect">
                      <a:avLst/>
                    </a:prstGeom>
                  </pic:spPr>
                </pic:pic>
              </a:graphicData>
            </a:graphic>
          </wp:inline>
        </w:drawing>
      </w:r>
      <w:r w:rsidRPr="00C77BE1" w:rsidR="00E5739E">
        <w:rPr>
          <w:lang w:val="es-EC" w:eastAsia="en-US"/>
        </w:rPr>
        <w:drawing>
          <wp:inline distT="0" distB="0" distL="0" distR="0" wp14:anchorId="5D4C8214" wp14:editId="12421AE8">
            <wp:extent cx="1054100" cy="2248242"/>
            <wp:effectExtent l="0" t="0" r="0" b="0"/>
            <wp:docPr id="593252627" name="Imagen 593252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252627" name="Imagen 593252627"/>
                    <pic:cNvPicPr/>
                  </pic:nvPicPr>
                  <pic:blipFill>
                    <a:blip r:embed="rId16"/>
                    <a:stretch>
                      <a:fillRect/>
                    </a:stretch>
                  </pic:blipFill>
                  <pic:spPr>
                    <a:xfrm>
                      <a:off x="0" y="0"/>
                      <a:ext cx="1076880" cy="2296827"/>
                    </a:xfrm>
                    <a:prstGeom prst="rect">
                      <a:avLst/>
                    </a:prstGeom>
                  </pic:spPr>
                </pic:pic>
              </a:graphicData>
            </a:graphic>
          </wp:inline>
        </w:drawing>
      </w:r>
      <w:r w:rsidRPr="00C77BE1" w:rsidR="00E5739E">
        <w:rPr>
          <w:lang w:val="es-EC" w:eastAsia="en-US"/>
        </w:rPr>
        <w:drawing>
          <wp:inline distT="0" distB="0" distL="0" distR="0" wp14:anchorId="55596A8A" wp14:editId="23864FB5">
            <wp:extent cx="1071245" cy="2242445"/>
            <wp:effectExtent l="0" t="0" r="0" b="5715"/>
            <wp:docPr id="157171373" name="Imagen 15717137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71373" name="Imagen 157171373" descr="Interfaz de usuario gráfica, Aplicación&#10;&#10;Descripción generada automáticamente"/>
                    <pic:cNvPicPr/>
                  </pic:nvPicPr>
                  <pic:blipFill>
                    <a:blip r:embed="rId17"/>
                    <a:stretch>
                      <a:fillRect/>
                    </a:stretch>
                  </pic:blipFill>
                  <pic:spPr>
                    <a:xfrm>
                      <a:off x="0" y="0"/>
                      <a:ext cx="1092011" cy="2285914"/>
                    </a:xfrm>
                    <a:prstGeom prst="rect">
                      <a:avLst/>
                    </a:prstGeom>
                  </pic:spPr>
                </pic:pic>
              </a:graphicData>
            </a:graphic>
          </wp:inline>
        </w:drawing>
      </w:r>
    </w:p>
    <w:p w:rsidRPr="007317C7" w:rsidR="006A0440" w:rsidP="00E5739E" w:rsidRDefault="006A0440" w14:paraId="2607E3C3" w14:textId="0C435F4D">
      <w:pPr>
        <w:ind w:firstLine="0"/>
        <w:rPr>
          <w:lang w:val="es-EC" w:eastAsia="en-US"/>
        </w:rPr>
      </w:pPr>
    </w:p>
    <w:p w:rsidRPr="00471DEB" w:rsidR="6467A261" w:rsidP="00471DEB" w:rsidRDefault="00F00E2B" w14:paraId="190EBCBC" w14:textId="055DE1F6">
      <w:pPr>
        <w:pStyle w:val="Figura"/>
        <w:spacing w:before="0" w:after="0"/>
        <w:rPr>
          <w:b/>
        </w:rPr>
      </w:pPr>
      <w:r>
        <w:rPr>
          <w:b/>
        </w:rPr>
        <w:t>Fig.</w:t>
      </w:r>
      <w:r w:rsidRPr="00082E6D" w:rsidR="00E5739E">
        <w:rPr>
          <w:b/>
        </w:rPr>
        <w:t xml:space="preserve"> 6</w:t>
      </w:r>
      <w:r w:rsidRPr="00F00E2B" w:rsidR="009E7A27">
        <w:t xml:space="preserve">. Presentación de los prototipos de la </w:t>
      </w:r>
      <w:r w:rsidRPr="00F00E2B" w:rsidR="00276342">
        <w:t xml:space="preserve">interfaz gráfica de la </w:t>
      </w:r>
      <w:r w:rsidRPr="00F00E2B" w:rsidR="00726998">
        <w:t>a</w:t>
      </w:r>
      <w:r w:rsidRPr="00F00E2B" w:rsidR="00276342">
        <w:t>plicación M</w:t>
      </w:r>
      <w:r w:rsidRPr="00F00E2B" w:rsidR="0010074B">
        <w:t>ó</w:t>
      </w:r>
      <w:r w:rsidRPr="00F00E2B" w:rsidR="00830EE5">
        <w:t>vil</w:t>
      </w:r>
    </w:p>
    <w:p w:rsidRPr="00E07CBA" w:rsidR="00EE5C04" w:rsidP="00471DEB" w:rsidRDefault="00EE5C04" w14:paraId="161019D8" w14:textId="77777777">
      <w:pPr>
        <w:pStyle w:val="heading10"/>
        <w:numPr>
          <w:ilvl w:val="0"/>
          <w:numId w:val="1"/>
        </w:numPr>
        <w:tabs>
          <w:tab w:val="num" w:pos="567"/>
        </w:tabs>
        <w:spacing w:before="520" w:after="280" w:line="240" w:lineRule="auto"/>
        <w:ind w:left="357" w:right="0" w:hanging="357"/>
        <w:rPr>
          <w:lang w:val="es-EC"/>
        </w:rPr>
      </w:pPr>
      <w:r w:rsidRPr="00471DEB">
        <w:rPr>
          <w:lang w:val="es-EC"/>
        </w:rPr>
        <w:t>Resultados y Discusión</w:t>
      </w:r>
    </w:p>
    <w:p w:rsidRPr="00E07CBA" w:rsidR="0004478F" w:rsidP="00EE706D" w:rsidRDefault="00E07CBA" w14:paraId="3336BAC6" w14:textId="6A3F409F">
      <w:pPr>
        <w:widowControl w:val="0"/>
        <w:pBdr>
          <w:top w:val="nil"/>
          <w:left w:val="nil"/>
          <w:bottom w:val="nil"/>
          <w:right w:val="nil"/>
          <w:between w:val="nil"/>
        </w:pBdr>
        <w:spacing w:line="240" w:lineRule="atLeast"/>
        <w:ind w:right="567" w:firstLine="0"/>
        <w:rPr>
          <w:lang w:val="es-EC"/>
        </w:rPr>
      </w:pPr>
      <w:r>
        <w:rPr>
          <w:bCs/>
          <w:lang w:val="es-EC"/>
        </w:rPr>
        <w:t>X</w:t>
      </w:r>
      <w:r w:rsidRPr="00E07CBA" w:rsidR="004F2E28">
        <w:rPr>
          <w:bCs/>
          <w:lang w:val="es-EC"/>
        </w:rPr>
        <w:t>xx</w:t>
      </w:r>
    </w:p>
    <w:p w:rsidRPr="00E07CBA" w:rsidR="005C1B81" w:rsidP="00471DEB" w:rsidRDefault="00EE5C04" w14:paraId="2F2E2334" w14:textId="58328051">
      <w:pPr>
        <w:pStyle w:val="heading10"/>
        <w:numPr>
          <w:ilvl w:val="0"/>
          <w:numId w:val="1"/>
        </w:numPr>
        <w:tabs>
          <w:tab w:val="num" w:pos="567"/>
        </w:tabs>
        <w:spacing w:before="520" w:after="280" w:line="240" w:lineRule="auto"/>
        <w:ind w:left="357" w:right="0" w:hanging="357"/>
        <w:rPr>
          <w:lang w:val="es-EC"/>
        </w:rPr>
      </w:pPr>
      <w:r w:rsidRPr="00471DEB">
        <w:rPr>
          <w:lang w:val="es-EC"/>
        </w:rPr>
        <w:t>Conclusiones y recom</w:t>
      </w:r>
      <w:r w:rsidRPr="00E07CBA">
        <w:rPr>
          <w:b w:val="0"/>
          <w:szCs w:val="24"/>
          <w:lang w:val="es-EC"/>
        </w:rPr>
        <w:t>endaciones</w:t>
      </w:r>
    </w:p>
    <w:p w:rsidRPr="00471DEB" w:rsidR="00FD1C9A" w:rsidP="00471DEB" w:rsidRDefault="00FD1C9A" w14:paraId="63FC2D86" w14:textId="0AC27ABC">
      <w:pPr>
        <w:widowControl w:val="0"/>
        <w:pBdr>
          <w:top w:val="nil"/>
          <w:left w:val="nil"/>
          <w:bottom w:val="nil"/>
          <w:right w:val="nil"/>
          <w:between w:val="nil"/>
        </w:pBdr>
        <w:spacing w:before="240" w:after="240" w:line="240" w:lineRule="atLeast"/>
        <w:ind w:right="-28" w:firstLine="0"/>
        <w:rPr>
          <w:lang w:val="es-EC"/>
        </w:rPr>
      </w:pPr>
      <w:r w:rsidRPr="00E07CBA">
        <w:rPr>
          <w:lang w:val="es-EC"/>
        </w:rPr>
        <w:t>X</w:t>
      </w:r>
      <w:r w:rsidRPr="00E07CBA" w:rsidR="004C5D75">
        <w:rPr>
          <w:lang w:val="es-EC"/>
        </w:rPr>
        <w:t>x</w:t>
      </w:r>
      <w:r w:rsidRPr="00E07CBA" w:rsidR="00E571A2">
        <w:rPr>
          <w:lang w:val="es-EC"/>
        </w:rPr>
        <w:t>x</w:t>
      </w:r>
    </w:p>
    <w:p w:rsidRPr="00471DEB" w:rsidR="00F719A7" w:rsidP="00035A60" w:rsidRDefault="00DC33F9" w14:paraId="4E6A1AEF" w14:textId="74876A76">
      <w:pPr>
        <w:pStyle w:val="heading10"/>
        <w:ind w:left="567" w:right="0" w:hanging="567"/>
        <w:rPr>
          <w:lang w:val="es-EC"/>
        </w:rPr>
      </w:pPr>
      <w:r w:rsidRPr="007B7A22">
        <w:rPr>
          <w:lang w:val="es-EC"/>
        </w:rPr>
        <w:t>Referencias</w:t>
      </w:r>
    </w:p>
    <w:p w:rsidRPr="009C26C8" w:rsidR="00035A60" w:rsidP="000353D1" w:rsidRDefault="00035A60" w14:paraId="55E0F92B" w14:textId="660DF695">
      <w:pPr>
        <w:widowControl w:val="0"/>
        <w:autoSpaceDE w:val="0"/>
        <w:autoSpaceDN w:val="0"/>
        <w:adjustRightInd w:val="0"/>
        <w:ind w:left="640" w:hanging="640"/>
        <w:rPr>
          <w:szCs w:val="24"/>
        </w:rPr>
      </w:pPr>
      <w:r>
        <w:fldChar w:fldCharType="begin" w:fldLock="1"/>
      </w:r>
      <w:r w:rsidRPr="00255886">
        <w:rPr>
          <w:lang w:val="en-US"/>
        </w:rPr>
        <w:instrText xml:space="preserve">ADDIN Mendeley Bibliography CSL_BIBLIOGRAPHY </w:instrText>
      </w:r>
      <w:r>
        <w:fldChar w:fldCharType="separate"/>
      </w:r>
      <w:r w:rsidRPr="000353D1">
        <w:rPr>
          <w:szCs w:val="24"/>
        </w:rPr>
        <w:t>[1]</w:t>
      </w:r>
      <w:r w:rsidRPr="000353D1">
        <w:rPr>
          <w:szCs w:val="24"/>
        </w:rPr>
        <w:tab/>
      </w:r>
      <w:r w:rsidRPr="000353D1">
        <w:rPr>
          <w:szCs w:val="24"/>
        </w:rPr>
        <w:t xml:space="preserve">R. Gashgari, K. Alharbi, K. Mughrbil, A. Jan, y A. Glolam, “Comparison between growing plants in hydroponic system and soil based system”, </w:t>
      </w:r>
      <w:r w:rsidRPr="000353D1">
        <w:rPr>
          <w:i/>
          <w:szCs w:val="24"/>
        </w:rPr>
        <w:t xml:space="preserve">Proc. </w:t>
      </w:r>
      <w:r w:rsidRPr="009C26C8">
        <w:rPr>
          <w:i/>
          <w:szCs w:val="24"/>
        </w:rPr>
        <w:t>World Congr. Mech. Chem. Mater. Eng.</w:t>
      </w:r>
      <w:r w:rsidRPr="009C26C8">
        <w:rPr>
          <w:szCs w:val="24"/>
        </w:rPr>
        <w:t>, pp. 1–7, 2018, doi: 10.11159/icmie18.131.</w:t>
      </w:r>
    </w:p>
    <w:p w:rsidRPr="002B23B9" w:rsidR="00035A60" w:rsidP="000353D1" w:rsidRDefault="00035A60" w14:paraId="32C3C688" w14:textId="77777777">
      <w:pPr>
        <w:widowControl w:val="0"/>
        <w:autoSpaceDE w:val="0"/>
        <w:autoSpaceDN w:val="0"/>
        <w:adjustRightInd w:val="0"/>
        <w:ind w:left="640" w:hanging="640"/>
        <w:rPr>
          <w:szCs w:val="24"/>
          <w:lang w:val="en-US"/>
        </w:rPr>
      </w:pPr>
      <w:r w:rsidRPr="002B23B9">
        <w:rPr>
          <w:szCs w:val="24"/>
          <w:lang w:val="en-US"/>
        </w:rPr>
        <w:t>[2]</w:t>
      </w:r>
      <w:r w:rsidRPr="002B23B9">
        <w:rPr>
          <w:szCs w:val="24"/>
          <w:lang w:val="en-US"/>
        </w:rPr>
        <w:tab/>
      </w:r>
      <w:r w:rsidRPr="002B23B9">
        <w:rPr>
          <w:szCs w:val="24"/>
          <w:lang w:val="en-US"/>
        </w:rPr>
        <w:t xml:space="preserve">J. Chaiwongsai, “Automatic Control and Management System for Tropical Hydroponic Cultivation”, en </w:t>
      </w:r>
      <w:r w:rsidRPr="002B23B9">
        <w:rPr>
          <w:i/>
          <w:szCs w:val="24"/>
          <w:lang w:val="en-US"/>
        </w:rPr>
        <w:t>2019 IEEE International Symposium on Circuits and Systems (ISCAS)</w:t>
      </w:r>
      <w:r w:rsidRPr="002B23B9">
        <w:rPr>
          <w:szCs w:val="24"/>
          <w:lang w:val="en-US"/>
        </w:rPr>
        <w:t>, 2019, pp. 1–4. doi: 10.1109/ISCAS.2019.8702572.</w:t>
      </w:r>
    </w:p>
    <w:p w:rsidRPr="009C26C8" w:rsidR="00035A60" w:rsidP="000353D1" w:rsidRDefault="00035A60" w14:paraId="1BA41611" w14:textId="77777777">
      <w:pPr>
        <w:widowControl w:val="0"/>
        <w:autoSpaceDE w:val="0"/>
        <w:autoSpaceDN w:val="0"/>
        <w:adjustRightInd w:val="0"/>
        <w:ind w:left="640" w:hanging="640"/>
        <w:rPr>
          <w:szCs w:val="24"/>
        </w:rPr>
      </w:pPr>
      <w:r w:rsidRPr="009C26C8">
        <w:rPr>
          <w:szCs w:val="24"/>
        </w:rPr>
        <w:t>[3]</w:t>
      </w:r>
      <w:r w:rsidRPr="009C26C8">
        <w:rPr>
          <w:szCs w:val="24"/>
        </w:rPr>
        <w:tab/>
      </w:r>
      <w:r w:rsidRPr="009C26C8">
        <w:rPr>
          <w:szCs w:val="24"/>
        </w:rPr>
        <w:t xml:space="preserve">D. Savvas y N. Gruda, “Application of soilless culture technologies in the modern greenhouse industry - A review”, </w:t>
      </w:r>
      <w:r w:rsidRPr="009C26C8">
        <w:rPr>
          <w:i/>
          <w:szCs w:val="24"/>
        </w:rPr>
        <w:t>Eur. J. Hortic. Sci.</w:t>
      </w:r>
      <w:r w:rsidRPr="009C26C8">
        <w:rPr>
          <w:szCs w:val="24"/>
        </w:rPr>
        <w:t>, vol. 83, núm. 5, pp. 280–293, 2018, doi: 10.17660/eJHS.2018/83.5.2.</w:t>
      </w:r>
    </w:p>
    <w:p w:rsidRPr="009C26C8" w:rsidR="00035A60" w:rsidP="000353D1" w:rsidRDefault="00035A60" w14:paraId="00EF48AC" w14:textId="77777777">
      <w:pPr>
        <w:widowControl w:val="0"/>
        <w:autoSpaceDE w:val="0"/>
        <w:autoSpaceDN w:val="0"/>
        <w:adjustRightInd w:val="0"/>
        <w:ind w:left="640" w:hanging="640"/>
        <w:rPr>
          <w:szCs w:val="24"/>
        </w:rPr>
      </w:pPr>
      <w:r w:rsidRPr="009C26C8">
        <w:rPr>
          <w:szCs w:val="24"/>
        </w:rPr>
        <w:t>[4]</w:t>
      </w:r>
      <w:r w:rsidRPr="009C26C8">
        <w:rPr>
          <w:szCs w:val="24"/>
        </w:rPr>
        <w:tab/>
      </w:r>
      <w:r w:rsidRPr="009C26C8">
        <w:rPr>
          <w:szCs w:val="24"/>
        </w:rPr>
        <w:t xml:space="preserve">H. M. Resh, </w:t>
      </w:r>
      <w:r w:rsidRPr="009C26C8">
        <w:rPr>
          <w:i/>
          <w:szCs w:val="24"/>
        </w:rPr>
        <w:t>HYDROPONIC Food Production. A Definitive Guidebook for the Advanced Home Gardener.</w:t>
      </w:r>
      <w:r w:rsidRPr="009C26C8">
        <w:rPr>
          <w:szCs w:val="24"/>
        </w:rPr>
        <w:t xml:space="preserve"> 2013. [En línea]. Disponible en: https://www.taylorfrancis.com/books/9781439878699</w:t>
      </w:r>
    </w:p>
    <w:p w:rsidRPr="009C26C8" w:rsidR="00035A60" w:rsidP="000353D1" w:rsidRDefault="00035A60" w14:paraId="76C38E53" w14:textId="77777777">
      <w:pPr>
        <w:widowControl w:val="0"/>
        <w:autoSpaceDE w:val="0"/>
        <w:autoSpaceDN w:val="0"/>
        <w:adjustRightInd w:val="0"/>
        <w:ind w:left="640" w:hanging="640"/>
        <w:rPr>
          <w:szCs w:val="24"/>
        </w:rPr>
      </w:pPr>
      <w:r w:rsidRPr="009C26C8">
        <w:rPr>
          <w:szCs w:val="24"/>
        </w:rPr>
        <w:t>[5]</w:t>
      </w:r>
      <w:r w:rsidRPr="009C26C8">
        <w:rPr>
          <w:szCs w:val="24"/>
        </w:rPr>
        <w:tab/>
      </w:r>
      <w:r w:rsidRPr="009C26C8">
        <w:rPr>
          <w:szCs w:val="24"/>
        </w:rPr>
        <w:t xml:space="preserve">F. J. Ferrández-Pastor, J. M. García-Chamizo, M. Nieto-Hidalgo, J. Mora-Pascual, y J. Mora-Martínez, “Developing Ubiquitous Sensor Network Platform Using Internet of Things: Application in Precision Agriculture”, </w:t>
      </w:r>
      <w:r w:rsidRPr="009C26C8">
        <w:rPr>
          <w:i/>
          <w:szCs w:val="24"/>
        </w:rPr>
        <w:t>Sensors</w:t>
      </w:r>
      <w:r w:rsidRPr="009C26C8">
        <w:rPr>
          <w:szCs w:val="24"/>
        </w:rPr>
        <w:t>, vol. 16, núm. 7, 2016, doi: 10.3390/s16071141.</w:t>
      </w:r>
    </w:p>
    <w:p w:rsidRPr="00035A60" w:rsidR="00035A60" w:rsidP="000353D1" w:rsidRDefault="00035A60" w14:paraId="47380DEC" w14:textId="77777777">
      <w:pPr>
        <w:widowControl w:val="0"/>
        <w:autoSpaceDE w:val="0"/>
        <w:autoSpaceDN w:val="0"/>
        <w:adjustRightInd w:val="0"/>
        <w:ind w:left="640" w:hanging="640"/>
        <w:rPr>
          <w:noProof/>
          <w:szCs w:val="24"/>
        </w:rPr>
      </w:pPr>
      <w:r w:rsidRPr="00035A60">
        <w:rPr>
          <w:noProof/>
          <w:szCs w:val="24"/>
        </w:rPr>
        <w:t>[6]</w:t>
      </w:r>
      <w:r w:rsidRPr="00035A60">
        <w:rPr>
          <w:noProof/>
          <w:szCs w:val="24"/>
        </w:rPr>
        <w:tab/>
      </w:r>
      <w:r w:rsidRPr="00035A60">
        <w:rPr>
          <w:noProof/>
          <w:szCs w:val="24"/>
        </w:rPr>
        <w:t>A. Amaya y L. Cruz, “Diseño e implementación de un control de pH, conductividad y monitoreo del nivel de agua para el cuidado cultivos hidropónicos de uso doméstico”, p. 14, 2016.</w:t>
      </w:r>
    </w:p>
    <w:p w:rsidRPr="009C26C8" w:rsidR="00035A60" w:rsidP="000353D1" w:rsidRDefault="00035A60" w14:paraId="4C7B0135" w14:textId="77777777">
      <w:pPr>
        <w:widowControl w:val="0"/>
        <w:autoSpaceDE w:val="0"/>
        <w:autoSpaceDN w:val="0"/>
        <w:adjustRightInd w:val="0"/>
        <w:ind w:left="640" w:hanging="640"/>
        <w:rPr>
          <w:szCs w:val="24"/>
        </w:rPr>
      </w:pPr>
      <w:r w:rsidRPr="009C26C8">
        <w:rPr>
          <w:szCs w:val="24"/>
        </w:rPr>
        <w:t>[7]</w:t>
      </w:r>
      <w:r w:rsidRPr="009C26C8">
        <w:rPr>
          <w:szCs w:val="24"/>
        </w:rPr>
        <w:tab/>
      </w:r>
      <w:r w:rsidRPr="00CD2B48" w:rsidR="00CD2B48">
        <w:rPr>
          <w:noProof/>
          <w:szCs w:val="24"/>
        </w:rPr>
        <w:t xml:space="preserve">E. A. E. A. A. El-nour, “Management of Furrow Irrigation Technology and Its Risk Assessments: A review”, </w:t>
      </w:r>
      <w:r w:rsidRPr="00CD2B48" w:rsidR="00CD2B48">
        <w:rPr>
          <w:i/>
          <w:iCs/>
          <w:noProof/>
          <w:szCs w:val="24"/>
        </w:rPr>
        <w:t>Middle East J. Appl. Sci.</w:t>
      </w:r>
      <w:r w:rsidRPr="00CD2B48" w:rsidR="00CD2B48">
        <w:rPr>
          <w:noProof/>
          <w:szCs w:val="24"/>
        </w:rPr>
        <w:t>, núm. October, 2020, doi: 10.36632/mejas/2020.10.4.51</w:t>
      </w:r>
      <w:r w:rsidRPr="009C26C8">
        <w:rPr>
          <w:szCs w:val="24"/>
        </w:rPr>
        <w:t>.</w:t>
      </w:r>
    </w:p>
    <w:p w:rsidRPr="00CD2B48" w:rsidR="00CD2B48" w:rsidP="000353D1" w:rsidRDefault="00CD2B48" w14:paraId="25EA2C5E" w14:textId="77777777">
      <w:pPr>
        <w:widowControl w:val="0"/>
        <w:autoSpaceDE w:val="0"/>
        <w:autoSpaceDN w:val="0"/>
        <w:adjustRightInd w:val="0"/>
        <w:ind w:left="640" w:hanging="640"/>
        <w:rPr>
          <w:noProof/>
          <w:szCs w:val="24"/>
        </w:rPr>
      </w:pPr>
      <w:r w:rsidRPr="00CD2B48">
        <w:rPr>
          <w:noProof/>
          <w:szCs w:val="24"/>
        </w:rPr>
        <w:t>[8]</w:t>
      </w:r>
      <w:r w:rsidRPr="00CD2B48">
        <w:rPr>
          <w:noProof/>
          <w:szCs w:val="24"/>
        </w:rPr>
        <w:tab/>
      </w:r>
      <w:r w:rsidRPr="00CD2B48">
        <w:rPr>
          <w:noProof/>
          <w:szCs w:val="24"/>
        </w:rPr>
        <w:t xml:space="preserve">M. Dutta </w:t>
      </w:r>
      <w:r w:rsidRPr="00CD2B48">
        <w:rPr>
          <w:i/>
          <w:iCs/>
          <w:noProof/>
          <w:szCs w:val="24"/>
        </w:rPr>
        <w:t>et al.</w:t>
      </w:r>
      <w:r w:rsidRPr="00CD2B48">
        <w:rPr>
          <w:noProof/>
          <w:szCs w:val="24"/>
        </w:rPr>
        <w:t xml:space="preserve">, “Monitoring Root and Shoot Characteristics for the Sustainable Growth of Barley Using an IoT-Enabled Hydroponic System and AquaCrop Simulator”, </w:t>
      </w:r>
      <w:r w:rsidRPr="00CD2B48">
        <w:rPr>
          <w:i/>
          <w:iCs/>
          <w:noProof/>
          <w:szCs w:val="24"/>
        </w:rPr>
        <w:t>Sustainability</w:t>
      </w:r>
      <w:r w:rsidRPr="00CD2B48">
        <w:rPr>
          <w:noProof/>
          <w:szCs w:val="24"/>
        </w:rPr>
        <w:t>, vol. 15, núm. 5, 2023, doi: 10.3390/su15054396.</w:t>
      </w:r>
    </w:p>
    <w:p w:rsidRPr="00CD2B48" w:rsidR="00CD2B48" w:rsidP="000353D1" w:rsidRDefault="00CD2B48" w14:paraId="23B4CB05" w14:textId="77777777">
      <w:pPr>
        <w:widowControl w:val="0"/>
        <w:autoSpaceDE w:val="0"/>
        <w:autoSpaceDN w:val="0"/>
        <w:adjustRightInd w:val="0"/>
        <w:ind w:left="640" w:hanging="640"/>
        <w:rPr>
          <w:noProof/>
          <w:szCs w:val="24"/>
        </w:rPr>
      </w:pPr>
      <w:r w:rsidRPr="00CD2B48">
        <w:rPr>
          <w:noProof/>
          <w:szCs w:val="24"/>
        </w:rPr>
        <w:t>[9]</w:t>
      </w:r>
      <w:r w:rsidRPr="00CD2B48">
        <w:rPr>
          <w:noProof/>
          <w:szCs w:val="24"/>
        </w:rPr>
        <w:tab/>
      </w:r>
      <w:r w:rsidRPr="00CD2B48">
        <w:rPr>
          <w:noProof/>
          <w:szCs w:val="24"/>
        </w:rPr>
        <w:t>D. Rengifo, “Impacto de la expansión urbana sobre tierras productivas y sus repercusiones en la producción agrícola”, pp. 1–79, 2022, [En línea]. Disponible en: https://repositorio.uasb.edu.ec/bitstream/10644/8621/1/T3777-MRI-Rengifo-Impacto.pdf</w:t>
      </w:r>
    </w:p>
    <w:p w:rsidRPr="00CD2B48" w:rsidR="00CD2B48" w:rsidP="000353D1" w:rsidRDefault="00CD2B48" w14:paraId="69DD537C" w14:textId="77777777">
      <w:pPr>
        <w:widowControl w:val="0"/>
        <w:autoSpaceDE w:val="0"/>
        <w:autoSpaceDN w:val="0"/>
        <w:adjustRightInd w:val="0"/>
        <w:ind w:left="640" w:hanging="640"/>
        <w:rPr>
          <w:noProof/>
          <w:szCs w:val="24"/>
        </w:rPr>
      </w:pPr>
      <w:r w:rsidRPr="00CD2B48">
        <w:rPr>
          <w:noProof/>
          <w:szCs w:val="24"/>
        </w:rPr>
        <w:t>[10]</w:t>
      </w:r>
      <w:r w:rsidRPr="00CD2B48">
        <w:rPr>
          <w:noProof/>
          <w:szCs w:val="24"/>
        </w:rPr>
        <w:tab/>
      </w:r>
      <w:r w:rsidRPr="00CD2B48">
        <w:rPr>
          <w:noProof/>
          <w:szCs w:val="24"/>
        </w:rPr>
        <w:t xml:space="preserve">I. Papadopoulos, F. Chatzitheodoridis, P. Christos, T. Vasilios, y C. Gianneli, “Evaluation of Hydroponic Production of Vegetables and Ornamental Pot-Plants in a Heated Greenhouse in Western Macedonia, Greece”, </w:t>
      </w:r>
      <w:r w:rsidRPr="00CD2B48">
        <w:rPr>
          <w:i/>
          <w:iCs/>
          <w:noProof/>
          <w:szCs w:val="24"/>
        </w:rPr>
        <w:t>Am. J. Agric. Biol. Sci.</w:t>
      </w:r>
      <w:r w:rsidRPr="00CD2B48">
        <w:rPr>
          <w:noProof/>
          <w:szCs w:val="24"/>
        </w:rPr>
        <w:t>, vol. 3, pp. 559–565, 2008, doi: 10.3844/ajabssp.2008.559.565.</w:t>
      </w:r>
    </w:p>
    <w:p w:rsidRPr="00CD2B48" w:rsidR="00CD2B48" w:rsidP="000353D1" w:rsidRDefault="00CD2B48" w14:paraId="6AD89FA0" w14:textId="77777777">
      <w:pPr>
        <w:widowControl w:val="0"/>
        <w:autoSpaceDE w:val="0"/>
        <w:autoSpaceDN w:val="0"/>
        <w:adjustRightInd w:val="0"/>
        <w:ind w:left="640" w:hanging="640"/>
        <w:rPr>
          <w:noProof/>
          <w:szCs w:val="24"/>
        </w:rPr>
      </w:pPr>
      <w:r w:rsidRPr="00CD2B48">
        <w:rPr>
          <w:noProof/>
          <w:szCs w:val="24"/>
        </w:rPr>
        <w:t>[11]</w:t>
      </w:r>
      <w:r w:rsidRPr="00CD2B48">
        <w:rPr>
          <w:noProof/>
          <w:szCs w:val="24"/>
        </w:rPr>
        <w:tab/>
      </w:r>
      <w:r w:rsidRPr="00CD2B48">
        <w:rPr>
          <w:noProof/>
          <w:szCs w:val="24"/>
        </w:rPr>
        <w:t xml:space="preserve">N. Sharma, S. Acharya, K. Kumar, N. Singh, y O. Chaurasia, “Hydroponics as an advanced technique for vegetable production: An overview”, </w:t>
      </w:r>
      <w:r w:rsidRPr="00CD2B48">
        <w:rPr>
          <w:i/>
          <w:iCs/>
          <w:noProof/>
          <w:szCs w:val="24"/>
        </w:rPr>
        <w:t>J. Soil Water Conserv.</w:t>
      </w:r>
      <w:r w:rsidRPr="00CD2B48">
        <w:rPr>
          <w:noProof/>
          <w:szCs w:val="24"/>
        </w:rPr>
        <w:t>, vol. 17, pp. 364–371, 2019, doi: 10.5958/2455-7145.2018.00056.5.</w:t>
      </w:r>
    </w:p>
    <w:p w:rsidRPr="00CD2B48" w:rsidR="00CD2B48" w:rsidP="000353D1" w:rsidRDefault="00CD2B48" w14:paraId="1370A654" w14:textId="77777777">
      <w:pPr>
        <w:widowControl w:val="0"/>
        <w:autoSpaceDE w:val="0"/>
        <w:autoSpaceDN w:val="0"/>
        <w:adjustRightInd w:val="0"/>
        <w:ind w:left="640" w:hanging="640"/>
        <w:rPr>
          <w:noProof/>
          <w:szCs w:val="24"/>
        </w:rPr>
      </w:pPr>
      <w:r w:rsidRPr="00CD2B48">
        <w:rPr>
          <w:noProof/>
          <w:szCs w:val="24"/>
        </w:rPr>
        <w:t>[12]</w:t>
      </w:r>
      <w:r w:rsidRPr="00CD2B48">
        <w:rPr>
          <w:noProof/>
          <w:szCs w:val="24"/>
        </w:rPr>
        <w:tab/>
      </w:r>
      <w:r w:rsidRPr="00CD2B48">
        <w:rPr>
          <w:noProof/>
          <w:szCs w:val="24"/>
        </w:rPr>
        <w:t xml:space="preserve">D. R. A. Tambogon y A. N. Yumang, “Growth of Garlic in Hydroponic System with IoT-Based Monitoring”, en </w:t>
      </w:r>
      <w:r w:rsidRPr="00CD2B48">
        <w:rPr>
          <w:i/>
          <w:iCs/>
          <w:noProof/>
          <w:szCs w:val="24"/>
        </w:rPr>
        <w:t>2022 14th International Conference on Computer and Automation Engineering (ICCAE)</w:t>
      </w:r>
      <w:r w:rsidRPr="00CD2B48">
        <w:rPr>
          <w:noProof/>
          <w:szCs w:val="24"/>
        </w:rPr>
        <w:t>, 2022, pp. 184–189. doi: 10.1109/ICCAE55086.2022.9762436.</w:t>
      </w:r>
    </w:p>
    <w:p w:rsidRPr="00CD2B48" w:rsidR="00CD2B48" w:rsidP="000353D1" w:rsidRDefault="00CD2B48" w14:paraId="63A998E3" w14:textId="77777777">
      <w:pPr>
        <w:widowControl w:val="0"/>
        <w:autoSpaceDE w:val="0"/>
        <w:autoSpaceDN w:val="0"/>
        <w:adjustRightInd w:val="0"/>
        <w:ind w:left="640" w:hanging="640"/>
        <w:rPr>
          <w:noProof/>
          <w:szCs w:val="24"/>
        </w:rPr>
      </w:pPr>
      <w:r w:rsidRPr="00CD2B48">
        <w:rPr>
          <w:noProof/>
          <w:szCs w:val="24"/>
        </w:rPr>
        <w:t>[13]</w:t>
      </w:r>
      <w:r w:rsidRPr="00CD2B48">
        <w:rPr>
          <w:noProof/>
          <w:szCs w:val="24"/>
        </w:rPr>
        <w:tab/>
      </w:r>
      <w:r w:rsidRPr="00CD2B48">
        <w:rPr>
          <w:noProof/>
          <w:szCs w:val="24"/>
        </w:rPr>
        <w:t>G. Marques, D. Aleixo, y R. Pitarma, “Enhanced Hydroponic Agriculture Environmental Monitoring: An Internet of Things Approach BT - Computational Science – ICCS 2019”, 2019, pp. 658–669.</w:t>
      </w:r>
    </w:p>
    <w:p w:rsidRPr="00CD2B48" w:rsidR="00CD2B48" w:rsidP="000353D1" w:rsidRDefault="00CD2B48" w14:paraId="7C5B3B64" w14:textId="77777777">
      <w:pPr>
        <w:widowControl w:val="0"/>
        <w:autoSpaceDE w:val="0"/>
        <w:autoSpaceDN w:val="0"/>
        <w:adjustRightInd w:val="0"/>
        <w:ind w:left="640" w:hanging="640"/>
        <w:rPr>
          <w:noProof/>
          <w:szCs w:val="24"/>
        </w:rPr>
      </w:pPr>
      <w:r w:rsidRPr="00CD2B48">
        <w:rPr>
          <w:noProof/>
          <w:szCs w:val="24"/>
        </w:rPr>
        <w:t>[14]</w:t>
      </w:r>
      <w:r w:rsidRPr="00CD2B48">
        <w:rPr>
          <w:noProof/>
          <w:szCs w:val="24"/>
        </w:rPr>
        <w:tab/>
      </w:r>
      <w:r w:rsidRPr="00CD2B48">
        <w:rPr>
          <w:noProof/>
          <w:szCs w:val="24"/>
        </w:rPr>
        <w:t xml:space="preserve">M. J. Ibarra-Cabrera, M. A. Cruz, C. R. Quispe Onofre, y S. F. Ochoa, “An IoT-Based System Architecture for Monitoring Hydroponic Growing in Urban Agriculture”, en </w:t>
      </w:r>
      <w:r w:rsidRPr="00CD2B48">
        <w:rPr>
          <w:i/>
          <w:iCs/>
          <w:noProof/>
          <w:szCs w:val="24"/>
        </w:rPr>
        <w:t>Proceedings of the International Conference on Ubiquitous Computing &amp; Ambient Intelligence (UCAmI 2022)</w:t>
      </w:r>
      <w:r w:rsidRPr="00CD2B48">
        <w:rPr>
          <w:noProof/>
          <w:szCs w:val="24"/>
        </w:rPr>
        <w:t>, 2023, pp. 622–633.</w:t>
      </w:r>
    </w:p>
    <w:p w:rsidRPr="00CD2B48" w:rsidR="00CD2B48" w:rsidP="000353D1" w:rsidRDefault="00CD2B48" w14:paraId="53025FFE" w14:textId="77777777">
      <w:pPr>
        <w:widowControl w:val="0"/>
        <w:autoSpaceDE w:val="0"/>
        <w:autoSpaceDN w:val="0"/>
        <w:adjustRightInd w:val="0"/>
        <w:ind w:left="640" w:hanging="640"/>
        <w:rPr>
          <w:noProof/>
          <w:szCs w:val="24"/>
        </w:rPr>
      </w:pPr>
      <w:r w:rsidRPr="00CD2B48">
        <w:rPr>
          <w:noProof/>
          <w:szCs w:val="24"/>
        </w:rPr>
        <w:t>[15]</w:t>
      </w:r>
      <w:r w:rsidRPr="00CD2B48">
        <w:rPr>
          <w:noProof/>
          <w:szCs w:val="24"/>
        </w:rPr>
        <w:tab/>
      </w:r>
      <w:r w:rsidRPr="00CD2B48">
        <w:rPr>
          <w:noProof/>
          <w:szCs w:val="24"/>
        </w:rPr>
        <w:t xml:space="preserve">C.-L. Chang, S.-C. Chung, W.-L. Fu, y C.-C. Huang, “Artificial intelligence approaches to predict growth, harvest day, and quality of lettuce (Lactuca sativa L.) in a IoT-enabled greenhouse system”, </w:t>
      </w:r>
      <w:r w:rsidRPr="00CD2B48">
        <w:rPr>
          <w:i/>
          <w:iCs/>
          <w:noProof/>
          <w:szCs w:val="24"/>
        </w:rPr>
        <w:t>Biosyst. Eng.</w:t>
      </w:r>
      <w:r w:rsidRPr="00CD2B48">
        <w:rPr>
          <w:noProof/>
          <w:szCs w:val="24"/>
        </w:rPr>
        <w:t>, vol. 212, pp. 77–105, 2021, doi: https://doi.org/10.1016/j.biosystemseng.2021.09.015.</w:t>
      </w:r>
    </w:p>
    <w:p w:rsidRPr="00CD2B48" w:rsidR="00CD2B48" w:rsidP="000353D1" w:rsidRDefault="00CD2B48" w14:paraId="1D296612" w14:textId="77777777">
      <w:pPr>
        <w:widowControl w:val="0"/>
        <w:autoSpaceDE w:val="0"/>
        <w:autoSpaceDN w:val="0"/>
        <w:adjustRightInd w:val="0"/>
        <w:ind w:left="640" w:hanging="640"/>
        <w:rPr>
          <w:noProof/>
          <w:szCs w:val="24"/>
        </w:rPr>
      </w:pPr>
      <w:r w:rsidRPr="00CD2B48">
        <w:rPr>
          <w:noProof/>
          <w:szCs w:val="24"/>
        </w:rPr>
        <w:t>[16]</w:t>
      </w:r>
      <w:r w:rsidRPr="00CD2B48">
        <w:rPr>
          <w:noProof/>
          <w:szCs w:val="24"/>
        </w:rPr>
        <w:tab/>
      </w:r>
      <w:r w:rsidRPr="00CD2B48">
        <w:rPr>
          <w:noProof/>
          <w:szCs w:val="24"/>
        </w:rPr>
        <w:t xml:space="preserve">P. P. V, S. S M, y S. S. C, “Robust Smart Irrigation System using Hydroponic Farming based on Data Science and IoT”, en </w:t>
      </w:r>
      <w:r w:rsidRPr="00CD2B48">
        <w:rPr>
          <w:i/>
          <w:iCs/>
          <w:noProof/>
          <w:szCs w:val="24"/>
        </w:rPr>
        <w:t>2020 IEEE Bangalore Humanitarian Technology Conference (B-HTC)</w:t>
      </w:r>
      <w:r w:rsidRPr="00CD2B48">
        <w:rPr>
          <w:noProof/>
          <w:szCs w:val="24"/>
        </w:rPr>
        <w:t>, 2020, pp. 1–4. doi: 10.1109/B-HTC50970.2020.9297842.</w:t>
      </w:r>
    </w:p>
    <w:p w:rsidRPr="00CD2B48" w:rsidR="00CD2B48" w:rsidP="000353D1" w:rsidRDefault="00CD2B48" w14:paraId="583D8F5D" w14:textId="77777777">
      <w:pPr>
        <w:widowControl w:val="0"/>
        <w:autoSpaceDE w:val="0"/>
        <w:autoSpaceDN w:val="0"/>
        <w:adjustRightInd w:val="0"/>
        <w:ind w:left="640" w:hanging="640"/>
        <w:rPr>
          <w:noProof/>
          <w:szCs w:val="24"/>
        </w:rPr>
      </w:pPr>
      <w:r w:rsidRPr="00CD2B48">
        <w:rPr>
          <w:noProof/>
          <w:szCs w:val="24"/>
        </w:rPr>
        <w:t>[17]</w:t>
      </w:r>
      <w:r w:rsidRPr="00CD2B48">
        <w:rPr>
          <w:noProof/>
          <w:szCs w:val="24"/>
        </w:rPr>
        <w:tab/>
      </w:r>
      <w:r w:rsidRPr="00CD2B48">
        <w:rPr>
          <w:noProof/>
          <w:szCs w:val="24"/>
        </w:rPr>
        <w:t xml:space="preserve">M. Mehra, S. Saxena, S. Sankaranarayanan, R. J. Tom, y M. Veeramanikandan, “IoT based hydroponics system using Deep Neural Networks”, </w:t>
      </w:r>
      <w:r w:rsidRPr="00CD2B48">
        <w:rPr>
          <w:i/>
          <w:iCs/>
          <w:noProof/>
          <w:szCs w:val="24"/>
        </w:rPr>
        <w:t>Comput. Electron. Agric.</w:t>
      </w:r>
      <w:r w:rsidRPr="00CD2B48">
        <w:rPr>
          <w:noProof/>
          <w:szCs w:val="24"/>
        </w:rPr>
        <w:t>, vol. 155, pp. 473–486, 2018, doi: https://doi.org/10.1016/j.compag.2018.10.015.</w:t>
      </w:r>
    </w:p>
    <w:p w:rsidRPr="00CD2B48" w:rsidR="00CD2B48" w:rsidP="000353D1" w:rsidRDefault="00CD2B48" w14:paraId="4CB1BFEC" w14:textId="77777777">
      <w:pPr>
        <w:widowControl w:val="0"/>
        <w:autoSpaceDE w:val="0"/>
        <w:autoSpaceDN w:val="0"/>
        <w:adjustRightInd w:val="0"/>
        <w:ind w:left="640" w:hanging="640"/>
        <w:rPr>
          <w:noProof/>
          <w:szCs w:val="24"/>
        </w:rPr>
      </w:pPr>
      <w:r w:rsidRPr="00CD2B48">
        <w:rPr>
          <w:noProof/>
          <w:szCs w:val="24"/>
        </w:rPr>
        <w:t>[18]</w:t>
      </w:r>
      <w:r w:rsidRPr="00CD2B48">
        <w:rPr>
          <w:noProof/>
          <w:szCs w:val="24"/>
        </w:rPr>
        <w:tab/>
      </w:r>
      <w:r w:rsidRPr="00CD2B48">
        <w:rPr>
          <w:noProof/>
          <w:szCs w:val="24"/>
        </w:rPr>
        <w:t xml:space="preserve">K. Kour </w:t>
      </w:r>
      <w:r w:rsidRPr="00CD2B48">
        <w:rPr>
          <w:i/>
          <w:iCs/>
          <w:noProof/>
          <w:szCs w:val="24"/>
        </w:rPr>
        <w:t>et al.</w:t>
      </w:r>
      <w:r w:rsidRPr="00CD2B48">
        <w:rPr>
          <w:noProof/>
          <w:szCs w:val="24"/>
        </w:rPr>
        <w:t xml:space="preserve">, “Monitoring Ambient Parameters in the IoT Precision Agriculture Scenario: An Approach to Sensor Selection and Hydroponic Saffron Cultivation”, </w:t>
      </w:r>
      <w:r w:rsidRPr="00CD2B48">
        <w:rPr>
          <w:i/>
          <w:iCs/>
          <w:noProof/>
          <w:szCs w:val="24"/>
        </w:rPr>
        <w:t>Sensors</w:t>
      </w:r>
      <w:r w:rsidRPr="00CD2B48">
        <w:rPr>
          <w:noProof/>
          <w:szCs w:val="24"/>
        </w:rPr>
        <w:t>, vol. 22, núm. 22, 2022, doi: 10.3390/s22228905.</w:t>
      </w:r>
    </w:p>
    <w:p w:rsidRPr="00CD2B48" w:rsidR="00CD2B48" w:rsidP="000353D1" w:rsidRDefault="00CD2B48" w14:paraId="5A1C921B" w14:textId="77777777">
      <w:pPr>
        <w:widowControl w:val="0"/>
        <w:autoSpaceDE w:val="0"/>
        <w:autoSpaceDN w:val="0"/>
        <w:adjustRightInd w:val="0"/>
        <w:ind w:left="640" w:hanging="640"/>
        <w:rPr>
          <w:noProof/>
          <w:szCs w:val="24"/>
        </w:rPr>
      </w:pPr>
      <w:r w:rsidRPr="00CD2B48">
        <w:rPr>
          <w:noProof/>
          <w:szCs w:val="24"/>
        </w:rPr>
        <w:t>[19]</w:t>
      </w:r>
      <w:r w:rsidRPr="00CD2B48">
        <w:rPr>
          <w:noProof/>
          <w:szCs w:val="24"/>
        </w:rPr>
        <w:tab/>
      </w:r>
      <w:r w:rsidRPr="00CD2B48">
        <w:rPr>
          <w:noProof/>
          <w:szCs w:val="24"/>
        </w:rPr>
        <w:t xml:space="preserve">K. Kour </w:t>
      </w:r>
      <w:r w:rsidRPr="00CD2B48">
        <w:rPr>
          <w:i/>
          <w:iCs/>
          <w:noProof/>
          <w:szCs w:val="24"/>
        </w:rPr>
        <w:t>et al.</w:t>
      </w:r>
      <w:r w:rsidRPr="00CD2B48">
        <w:rPr>
          <w:noProof/>
          <w:szCs w:val="24"/>
        </w:rPr>
        <w:t xml:space="preserve">, “Smart-Hydroponic-Based Framework for Saffron Cultivation: A Precision Smart Agriculture Perspective”, </w:t>
      </w:r>
      <w:r w:rsidRPr="00CD2B48">
        <w:rPr>
          <w:i/>
          <w:iCs/>
          <w:noProof/>
          <w:szCs w:val="24"/>
        </w:rPr>
        <w:t>Sustainability</w:t>
      </w:r>
      <w:r w:rsidRPr="00CD2B48">
        <w:rPr>
          <w:noProof/>
          <w:szCs w:val="24"/>
        </w:rPr>
        <w:t>, vol. 14, núm. 3, 2022, doi: 10.3390/su14031120.</w:t>
      </w:r>
    </w:p>
    <w:p w:rsidRPr="00CD2B48" w:rsidR="00CD2B48" w:rsidP="000353D1" w:rsidRDefault="00CD2B48" w14:paraId="151DF9B1" w14:textId="77777777">
      <w:pPr>
        <w:widowControl w:val="0"/>
        <w:autoSpaceDE w:val="0"/>
        <w:autoSpaceDN w:val="0"/>
        <w:adjustRightInd w:val="0"/>
        <w:ind w:left="640" w:hanging="640"/>
        <w:rPr>
          <w:noProof/>
          <w:szCs w:val="24"/>
        </w:rPr>
      </w:pPr>
      <w:r w:rsidRPr="00CD2B48">
        <w:rPr>
          <w:noProof/>
          <w:szCs w:val="24"/>
        </w:rPr>
        <w:t>[20]</w:t>
      </w:r>
      <w:r w:rsidRPr="00CD2B48">
        <w:rPr>
          <w:noProof/>
          <w:szCs w:val="24"/>
        </w:rPr>
        <w:tab/>
      </w:r>
      <w:r w:rsidRPr="00CD2B48">
        <w:rPr>
          <w:noProof/>
          <w:szCs w:val="24"/>
        </w:rPr>
        <w:t xml:space="preserve">S. Park y J. Kim, “Design and Implementation of a Hydroponic Strawberry Monitoring and Harvesting Timing Information Supporting System Based on Nano AI-Cloud and IoT-Edge”, </w:t>
      </w:r>
      <w:r w:rsidRPr="00CD2B48">
        <w:rPr>
          <w:i/>
          <w:iCs/>
          <w:noProof/>
          <w:szCs w:val="24"/>
        </w:rPr>
        <w:t>Electronics</w:t>
      </w:r>
      <w:r w:rsidRPr="00CD2B48">
        <w:rPr>
          <w:noProof/>
          <w:szCs w:val="24"/>
        </w:rPr>
        <w:t>, vol. 10, núm. 12, 2021, doi: 10.3390/electronics10121400.</w:t>
      </w:r>
    </w:p>
    <w:p w:rsidRPr="00CD2B48" w:rsidR="00CD2B48" w:rsidP="000353D1" w:rsidRDefault="00CD2B48" w14:paraId="3A00B3A6" w14:textId="77777777">
      <w:pPr>
        <w:widowControl w:val="0"/>
        <w:autoSpaceDE w:val="0"/>
        <w:autoSpaceDN w:val="0"/>
        <w:adjustRightInd w:val="0"/>
        <w:ind w:left="640" w:hanging="640"/>
        <w:rPr>
          <w:noProof/>
          <w:szCs w:val="24"/>
        </w:rPr>
      </w:pPr>
      <w:r w:rsidRPr="00CD2B48">
        <w:rPr>
          <w:noProof/>
          <w:szCs w:val="24"/>
        </w:rPr>
        <w:t>[21]</w:t>
      </w:r>
      <w:r w:rsidRPr="00CD2B48">
        <w:rPr>
          <w:noProof/>
          <w:szCs w:val="24"/>
        </w:rPr>
        <w:tab/>
      </w:r>
      <w:r w:rsidRPr="00CD2B48">
        <w:rPr>
          <w:noProof/>
          <w:szCs w:val="24"/>
        </w:rPr>
        <w:t xml:space="preserve">H. Andrianto, Suhardi, y A. Faizal, “Development of Smart Greenhouse System for Hydroponic Agriculture”, en </w:t>
      </w:r>
      <w:r w:rsidRPr="00CD2B48">
        <w:rPr>
          <w:i/>
          <w:iCs/>
          <w:noProof/>
          <w:szCs w:val="24"/>
        </w:rPr>
        <w:t>2020 International Conference on Information Technology Systems and Innovation (ICITSI)</w:t>
      </w:r>
      <w:r w:rsidRPr="00CD2B48">
        <w:rPr>
          <w:noProof/>
          <w:szCs w:val="24"/>
        </w:rPr>
        <w:t>, 2020, pp. 335–340. doi: 10.1109/ICITSI50517.2020.9264917.</w:t>
      </w:r>
    </w:p>
    <w:p w:rsidRPr="00CD2B48" w:rsidR="00CD2B48" w:rsidP="000353D1" w:rsidRDefault="00CD2B48" w14:paraId="47F8B18F" w14:textId="77777777">
      <w:pPr>
        <w:widowControl w:val="0"/>
        <w:autoSpaceDE w:val="0"/>
        <w:autoSpaceDN w:val="0"/>
        <w:adjustRightInd w:val="0"/>
        <w:ind w:left="640" w:hanging="640"/>
        <w:rPr>
          <w:noProof/>
          <w:szCs w:val="24"/>
        </w:rPr>
      </w:pPr>
      <w:r w:rsidRPr="00CD2B48">
        <w:rPr>
          <w:noProof/>
          <w:szCs w:val="24"/>
        </w:rPr>
        <w:t>[22]</w:t>
      </w:r>
      <w:r w:rsidRPr="00CD2B48">
        <w:rPr>
          <w:noProof/>
          <w:szCs w:val="24"/>
        </w:rPr>
        <w:tab/>
      </w:r>
      <w:r w:rsidRPr="00CD2B48">
        <w:rPr>
          <w:noProof/>
          <w:szCs w:val="24"/>
        </w:rPr>
        <w:t xml:space="preserve">E. I. Putra, M. Cendana, y Y. Yaddarabullah, “Decision support system to determine hydroponic vegetable cultivation based on Internet of Things (IoT)”, </w:t>
      </w:r>
      <w:r w:rsidRPr="00CD2B48">
        <w:rPr>
          <w:i/>
          <w:iCs/>
          <w:noProof/>
          <w:szCs w:val="24"/>
        </w:rPr>
        <w:t>IOP Conf. Ser. Mater. Sci. Eng.</w:t>
      </w:r>
      <w:r w:rsidRPr="00CD2B48">
        <w:rPr>
          <w:noProof/>
          <w:szCs w:val="24"/>
        </w:rPr>
        <w:t>, vol. 1098, núm. 6, p. 62007, mar. 2021, doi: 10.1088/1757-899X/1098/6/062007.</w:t>
      </w:r>
    </w:p>
    <w:p w:rsidRPr="00CD2B48" w:rsidR="00CD2B48" w:rsidP="000353D1" w:rsidRDefault="00CD2B48" w14:paraId="2AC09504" w14:textId="77777777">
      <w:pPr>
        <w:widowControl w:val="0"/>
        <w:autoSpaceDE w:val="0"/>
        <w:autoSpaceDN w:val="0"/>
        <w:adjustRightInd w:val="0"/>
        <w:ind w:left="640" w:hanging="640"/>
        <w:rPr>
          <w:noProof/>
          <w:szCs w:val="24"/>
        </w:rPr>
      </w:pPr>
      <w:r w:rsidRPr="00CD2B48">
        <w:rPr>
          <w:noProof/>
          <w:szCs w:val="24"/>
        </w:rPr>
        <w:t>[23]</w:t>
      </w:r>
      <w:r w:rsidRPr="00CD2B48">
        <w:rPr>
          <w:noProof/>
          <w:szCs w:val="24"/>
        </w:rPr>
        <w:tab/>
      </w:r>
      <w:r w:rsidRPr="00CD2B48">
        <w:rPr>
          <w:noProof/>
          <w:szCs w:val="24"/>
        </w:rPr>
        <w:t>L. Nuez, “Arduino Controlled Smart Hydroponic Modular System”, pp. 1–29, 2018, Consultado: el 6 de abril de 2023. [En línea]. Disponible en: https://www.instructables.com/Arduino-Controlled-Smart-Hydroponic-Modular-System/</w:t>
      </w:r>
    </w:p>
    <w:p w:rsidRPr="00CD2B48" w:rsidR="00CD2B48" w:rsidP="000353D1" w:rsidRDefault="00CD2B48" w14:paraId="39217AAB" w14:textId="77777777">
      <w:pPr>
        <w:widowControl w:val="0"/>
        <w:autoSpaceDE w:val="0"/>
        <w:autoSpaceDN w:val="0"/>
        <w:adjustRightInd w:val="0"/>
        <w:ind w:left="640" w:hanging="640"/>
        <w:rPr>
          <w:noProof/>
          <w:szCs w:val="24"/>
        </w:rPr>
      </w:pPr>
      <w:r w:rsidRPr="00CD2B48">
        <w:rPr>
          <w:noProof/>
          <w:szCs w:val="24"/>
        </w:rPr>
        <w:t>[24]</w:t>
      </w:r>
      <w:r w:rsidRPr="00CD2B48">
        <w:rPr>
          <w:noProof/>
          <w:szCs w:val="24"/>
        </w:rPr>
        <w:tab/>
      </w:r>
      <w:r w:rsidRPr="00CD2B48">
        <w:rPr>
          <w:noProof/>
          <w:szCs w:val="24"/>
        </w:rPr>
        <w:t xml:space="preserve">A. Khudoyberdiev, S. Ahmad, I. Ullah, y D. H. Kim, “An optimization scheme based on fuzzy logic control for efficient energy consumption in hydroponics environment”, </w:t>
      </w:r>
      <w:r w:rsidRPr="00CD2B48">
        <w:rPr>
          <w:i/>
          <w:iCs/>
          <w:noProof/>
          <w:szCs w:val="24"/>
        </w:rPr>
        <w:t>Energies</w:t>
      </w:r>
      <w:r w:rsidRPr="00CD2B48">
        <w:rPr>
          <w:noProof/>
          <w:szCs w:val="24"/>
        </w:rPr>
        <w:t>, vol. 13, núm. 2, 2020, doi: 10.3390/en13020289.</w:t>
      </w:r>
    </w:p>
    <w:p w:rsidRPr="00CD2B48" w:rsidR="00CD2B48" w:rsidP="000353D1" w:rsidRDefault="00CD2B48" w14:paraId="546BBF25" w14:textId="77777777">
      <w:pPr>
        <w:widowControl w:val="0"/>
        <w:autoSpaceDE w:val="0"/>
        <w:autoSpaceDN w:val="0"/>
        <w:adjustRightInd w:val="0"/>
        <w:ind w:left="640" w:hanging="640"/>
        <w:rPr>
          <w:noProof/>
          <w:szCs w:val="24"/>
        </w:rPr>
      </w:pPr>
      <w:r w:rsidRPr="00CD2B48">
        <w:rPr>
          <w:noProof/>
          <w:szCs w:val="24"/>
        </w:rPr>
        <w:t>[25]</w:t>
      </w:r>
      <w:r w:rsidRPr="00CD2B48">
        <w:rPr>
          <w:noProof/>
          <w:szCs w:val="24"/>
        </w:rPr>
        <w:tab/>
      </w:r>
      <w:r w:rsidRPr="00CD2B48">
        <w:rPr>
          <w:noProof/>
          <w:szCs w:val="24"/>
        </w:rPr>
        <w:t xml:space="preserve">M. E. H. Chowdhury </w:t>
      </w:r>
      <w:r w:rsidRPr="00CD2B48">
        <w:rPr>
          <w:i/>
          <w:iCs/>
          <w:noProof/>
          <w:szCs w:val="24"/>
        </w:rPr>
        <w:t>et al.</w:t>
      </w:r>
      <w:r w:rsidRPr="00CD2B48">
        <w:rPr>
          <w:noProof/>
          <w:szCs w:val="24"/>
        </w:rPr>
        <w:t xml:space="preserve">, “Design, construction and testing of iot based automated indoor vertical hydroponics farming test-bed in qatar”, </w:t>
      </w:r>
      <w:r w:rsidRPr="00CD2B48">
        <w:rPr>
          <w:i/>
          <w:iCs/>
          <w:noProof/>
          <w:szCs w:val="24"/>
        </w:rPr>
        <w:t>Sensors (Switzerland)</w:t>
      </w:r>
      <w:r w:rsidRPr="00CD2B48">
        <w:rPr>
          <w:noProof/>
          <w:szCs w:val="24"/>
        </w:rPr>
        <w:t>, vol. 20, núm. 19, pp. 1–24, oct. 2020, doi: 10.3390/s20195637.</w:t>
      </w:r>
    </w:p>
    <w:p w:rsidRPr="00CD2B48" w:rsidR="00CD2B48" w:rsidP="000353D1" w:rsidRDefault="00CD2B48" w14:paraId="4490E427" w14:textId="77777777">
      <w:pPr>
        <w:widowControl w:val="0"/>
        <w:autoSpaceDE w:val="0"/>
        <w:autoSpaceDN w:val="0"/>
        <w:adjustRightInd w:val="0"/>
        <w:ind w:left="640" w:hanging="640"/>
        <w:rPr>
          <w:noProof/>
          <w:szCs w:val="24"/>
        </w:rPr>
      </w:pPr>
      <w:r w:rsidRPr="00CD2B48">
        <w:rPr>
          <w:noProof/>
          <w:szCs w:val="24"/>
        </w:rPr>
        <w:t>[26]</w:t>
      </w:r>
      <w:r w:rsidRPr="00CD2B48">
        <w:rPr>
          <w:noProof/>
          <w:szCs w:val="24"/>
        </w:rPr>
        <w:tab/>
      </w:r>
      <w:r w:rsidRPr="00CD2B48">
        <w:rPr>
          <w:noProof/>
          <w:szCs w:val="24"/>
        </w:rPr>
        <w:t>P. N. Crisnapati, I. N. K. Wardana, I. K. A. A. Aryanto, y A. Hermawan, “Hommons: Hydroponic management and monitoring system for an IOT based NFT farm using web technology”, oct. 2017. doi: 10.1109/CITSM.2017.8089268.</w:t>
      </w:r>
    </w:p>
    <w:p w:rsidRPr="00CD2B48" w:rsidR="00CD2B48" w:rsidP="000353D1" w:rsidRDefault="00CD2B48" w14:paraId="058D93B9" w14:textId="77777777">
      <w:pPr>
        <w:widowControl w:val="0"/>
        <w:autoSpaceDE w:val="0"/>
        <w:autoSpaceDN w:val="0"/>
        <w:adjustRightInd w:val="0"/>
        <w:ind w:left="640" w:hanging="640"/>
        <w:rPr>
          <w:noProof/>
          <w:szCs w:val="24"/>
        </w:rPr>
      </w:pPr>
      <w:r w:rsidRPr="00CD2B48">
        <w:rPr>
          <w:noProof/>
          <w:szCs w:val="24"/>
        </w:rPr>
        <w:t>[27]</w:t>
      </w:r>
      <w:r w:rsidRPr="00CD2B48">
        <w:rPr>
          <w:noProof/>
          <w:szCs w:val="24"/>
        </w:rPr>
        <w:tab/>
      </w:r>
      <w:r w:rsidRPr="00CD2B48">
        <w:rPr>
          <w:noProof/>
          <w:szCs w:val="24"/>
        </w:rPr>
        <w:t xml:space="preserve">P. Sihombing, N. Karina, J. Tarigan, y M. Syarif, “Automated hydroponics nutrition plants systems using arduino uno microcontroller based on android”, </w:t>
      </w:r>
      <w:r w:rsidRPr="00CD2B48">
        <w:rPr>
          <w:i/>
          <w:iCs/>
          <w:noProof/>
          <w:szCs w:val="24"/>
        </w:rPr>
        <w:t>J. Phys. Conf. Ser.</w:t>
      </w:r>
      <w:r w:rsidRPr="00CD2B48">
        <w:rPr>
          <w:noProof/>
          <w:szCs w:val="24"/>
        </w:rPr>
        <w:t>, vol. 978, p. 12014, 2018, doi: 10.1088/1742-6596/978/1/012014.</w:t>
      </w:r>
    </w:p>
    <w:p w:rsidRPr="00CD2B48" w:rsidR="00CD2B48" w:rsidP="000353D1" w:rsidRDefault="00CD2B48" w14:paraId="2368D4BC" w14:textId="77777777">
      <w:pPr>
        <w:widowControl w:val="0"/>
        <w:autoSpaceDE w:val="0"/>
        <w:autoSpaceDN w:val="0"/>
        <w:adjustRightInd w:val="0"/>
        <w:ind w:left="640" w:hanging="640"/>
        <w:rPr>
          <w:noProof/>
          <w:szCs w:val="24"/>
        </w:rPr>
      </w:pPr>
      <w:r w:rsidRPr="00CD2B48">
        <w:rPr>
          <w:noProof/>
          <w:szCs w:val="24"/>
        </w:rPr>
        <w:t>[28]</w:t>
      </w:r>
      <w:r w:rsidRPr="00CD2B48">
        <w:rPr>
          <w:noProof/>
          <w:szCs w:val="24"/>
        </w:rPr>
        <w:tab/>
      </w:r>
      <w:r w:rsidRPr="00CD2B48">
        <w:rPr>
          <w:noProof/>
          <w:szCs w:val="24"/>
        </w:rPr>
        <w:t xml:space="preserve">S. Tagle </w:t>
      </w:r>
      <w:r w:rsidRPr="00CD2B48">
        <w:rPr>
          <w:i/>
          <w:iCs/>
          <w:noProof/>
          <w:szCs w:val="24"/>
        </w:rPr>
        <w:t>et al.</w:t>
      </w:r>
      <w:r w:rsidRPr="00CD2B48">
        <w:rPr>
          <w:noProof/>
          <w:szCs w:val="24"/>
        </w:rPr>
        <w:t xml:space="preserve">, “Development of an Automated Data Acquisition System for Hydroponic Farming”, en </w:t>
      </w:r>
      <w:r w:rsidRPr="00CD2B48">
        <w:rPr>
          <w:i/>
          <w:iCs/>
          <w:noProof/>
          <w:szCs w:val="24"/>
        </w:rPr>
        <w:t>2018 IEEE 10th International Conference on Humanoid, Nanotechnology, Information Technology,Communication and Control, Environment and Management (HNICEM)</w:t>
      </w:r>
      <w:r w:rsidRPr="00CD2B48">
        <w:rPr>
          <w:noProof/>
          <w:szCs w:val="24"/>
        </w:rPr>
        <w:t>, 2018, pp. 1–5. doi: 10.1109/HNICEM.2018.8666373.</w:t>
      </w:r>
    </w:p>
    <w:p w:rsidRPr="00CD2B48" w:rsidR="00CD2B48" w:rsidP="000353D1" w:rsidRDefault="00CD2B48" w14:paraId="07B5F070" w14:textId="77777777">
      <w:pPr>
        <w:widowControl w:val="0"/>
        <w:autoSpaceDE w:val="0"/>
        <w:autoSpaceDN w:val="0"/>
        <w:adjustRightInd w:val="0"/>
        <w:ind w:left="640" w:hanging="640"/>
        <w:rPr>
          <w:noProof/>
          <w:szCs w:val="24"/>
        </w:rPr>
      </w:pPr>
      <w:r w:rsidRPr="00CD2B48">
        <w:rPr>
          <w:noProof/>
          <w:szCs w:val="24"/>
        </w:rPr>
        <w:t>[29]</w:t>
      </w:r>
      <w:r w:rsidRPr="00CD2B48">
        <w:rPr>
          <w:noProof/>
          <w:szCs w:val="24"/>
        </w:rPr>
        <w:tab/>
      </w:r>
      <w:r w:rsidRPr="00CD2B48">
        <w:rPr>
          <w:noProof/>
          <w:szCs w:val="24"/>
        </w:rPr>
        <w:t>L. Ardhiansyah y D. A. Prasetya, “Design And Implementation Of An Automation System For A Nutrition Pump In Hydroponics Using Arduino Uno”, 2021, [En línea]. Disponible en: http://eprints.ums.ac.id/id/eprint/92723%0Ahttp://eprints.ums.ac.id/92723/2/Lutfi_Ardhiansyah_Publication_Manuscript.pdf</w:t>
      </w:r>
    </w:p>
    <w:p w:rsidRPr="00CD2B48" w:rsidR="00CD2B48" w:rsidP="000353D1" w:rsidRDefault="00CD2B48" w14:paraId="69D5BEBE" w14:textId="77777777">
      <w:pPr>
        <w:widowControl w:val="0"/>
        <w:autoSpaceDE w:val="0"/>
        <w:autoSpaceDN w:val="0"/>
        <w:adjustRightInd w:val="0"/>
        <w:ind w:left="640" w:hanging="640"/>
        <w:rPr>
          <w:noProof/>
          <w:szCs w:val="24"/>
        </w:rPr>
      </w:pPr>
      <w:r w:rsidRPr="00CD2B48">
        <w:rPr>
          <w:noProof/>
          <w:szCs w:val="24"/>
        </w:rPr>
        <w:t>[30]</w:t>
      </w:r>
      <w:r w:rsidRPr="00CD2B48">
        <w:rPr>
          <w:noProof/>
          <w:szCs w:val="24"/>
        </w:rPr>
        <w:tab/>
      </w:r>
      <w:r w:rsidRPr="00CD2B48">
        <w:rPr>
          <w:noProof/>
          <w:szCs w:val="24"/>
        </w:rPr>
        <w:t xml:space="preserve">K. Tatas </w:t>
      </w:r>
      <w:r w:rsidRPr="00CD2B48">
        <w:rPr>
          <w:i/>
          <w:iCs/>
          <w:noProof/>
          <w:szCs w:val="24"/>
        </w:rPr>
        <w:t>et al.</w:t>
      </w:r>
      <w:r w:rsidRPr="00CD2B48">
        <w:rPr>
          <w:noProof/>
          <w:szCs w:val="24"/>
        </w:rPr>
        <w:t xml:space="preserve">, “Reliable IoT-Based Monitoring and Control of Hydroponic Systems”, </w:t>
      </w:r>
      <w:r w:rsidRPr="00CD2B48">
        <w:rPr>
          <w:i/>
          <w:iCs/>
          <w:noProof/>
          <w:szCs w:val="24"/>
        </w:rPr>
        <w:t>Technologies</w:t>
      </w:r>
      <w:r w:rsidRPr="00CD2B48">
        <w:rPr>
          <w:noProof/>
          <w:szCs w:val="24"/>
        </w:rPr>
        <w:t>, vol. 10, núm. 1, 2022, doi: 10.3390/technologies10010026.</w:t>
      </w:r>
    </w:p>
    <w:p w:rsidRPr="00CD2B48" w:rsidR="00CD2B48" w:rsidP="000353D1" w:rsidRDefault="00CD2B48" w14:paraId="480378DB" w14:textId="77777777">
      <w:pPr>
        <w:widowControl w:val="0"/>
        <w:autoSpaceDE w:val="0"/>
        <w:autoSpaceDN w:val="0"/>
        <w:adjustRightInd w:val="0"/>
        <w:ind w:left="640" w:hanging="640"/>
        <w:rPr>
          <w:noProof/>
          <w:szCs w:val="24"/>
        </w:rPr>
      </w:pPr>
      <w:r w:rsidRPr="00CD2B48">
        <w:rPr>
          <w:noProof/>
          <w:szCs w:val="24"/>
        </w:rPr>
        <w:t>[31]</w:t>
      </w:r>
      <w:r w:rsidRPr="00CD2B48">
        <w:rPr>
          <w:noProof/>
          <w:szCs w:val="24"/>
        </w:rPr>
        <w:tab/>
      </w:r>
      <w:r w:rsidRPr="00CD2B48">
        <w:rPr>
          <w:noProof/>
          <w:szCs w:val="24"/>
        </w:rPr>
        <w:t>M. J. Ibarra-Cabrera, M. A. Cruz, C. R. Quispe Onofre, y S. F. Ochoa, “An IoT-Based System Architecture for Monitoring Hydroponic Growing in Urban Agriculture BT - Proceedings of the International Conference on Ubiquitous Computing &amp; Ambient Intelligence (UCAmI 2022)”, 2023, pp. 622–633.</w:t>
      </w:r>
    </w:p>
    <w:p w:rsidRPr="00CD2B48" w:rsidR="00CD2B48" w:rsidP="000353D1" w:rsidRDefault="00CD2B48" w14:paraId="484050BC" w14:textId="77777777">
      <w:pPr>
        <w:widowControl w:val="0"/>
        <w:autoSpaceDE w:val="0"/>
        <w:autoSpaceDN w:val="0"/>
        <w:adjustRightInd w:val="0"/>
        <w:ind w:left="640" w:hanging="640"/>
        <w:rPr>
          <w:noProof/>
          <w:szCs w:val="24"/>
        </w:rPr>
      </w:pPr>
      <w:r w:rsidRPr="00CD2B48">
        <w:rPr>
          <w:noProof/>
          <w:szCs w:val="24"/>
        </w:rPr>
        <w:t>[32]</w:t>
      </w:r>
      <w:r w:rsidRPr="00CD2B48">
        <w:rPr>
          <w:noProof/>
          <w:szCs w:val="24"/>
        </w:rPr>
        <w:tab/>
      </w:r>
      <w:r w:rsidRPr="00CD2B48">
        <w:rPr>
          <w:noProof/>
          <w:szCs w:val="24"/>
        </w:rPr>
        <w:t xml:space="preserve">B. Almadani y S. M. Mostafa, “IIoT Based Multimodal Communication Model for Agriculture and Agro-Industries”, </w:t>
      </w:r>
      <w:r w:rsidRPr="00CD2B48">
        <w:rPr>
          <w:i/>
          <w:iCs/>
          <w:noProof/>
          <w:szCs w:val="24"/>
        </w:rPr>
        <w:t>IEEE Access</w:t>
      </w:r>
      <w:r w:rsidRPr="00CD2B48">
        <w:rPr>
          <w:noProof/>
          <w:szCs w:val="24"/>
        </w:rPr>
        <w:t>, vol. 9, pp. 10070–10088, 2021, doi: 10.1109/ACCESS.2021.3050391.</w:t>
      </w:r>
    </w:p>
    <w:p w:rsidRPr="00CD2B48" w:rsidR="00CD2B48" w:rsidP="000353D1" w:rsidRDefault="00CD2B48" w14:paraId="66661AB4" w14:textId="77777777">
      <w:pPr>
        <w:widowControl w:val="0"/>
        <w:autoSpaceDE w:val="0"/>
        <w:autoSpaceDN w:val="0"/>
        <w:adjustRightInd w:val="0"/>
        <w:ind w:left="640" w:hanging="640"/>
        <w:rPr>
          <w:noProof/>
          <w:szCs w:val="24"/>
        </w:rPr>
      </w:pPr>
      <w:r w:rsidRPr="00CD2B48">
        <w:rPr>
          <w:noProof/>
          <w:szCs w:val="24"/>
        </w:rPr>
        <w:t>[33]</w:t>
      </w:r>
      <w:r w:rsidRPr="00CD2B48">
        <w:rPr>
          <w:noProof/>
          <w:szCs w:val="24"/>
        </w:rPr>
        <w:tab/>
      </w:r>
      <w:r w:rsidRPr="00CD2B48">
        <w:rPr>
          <w:noProof/>
          <w:szCs w:val="24"/>
        </w:rPr>
        <w:t>L. Nuez, “Arduino Controlled Smart Hydroponic Modular System”, pp. 1–29, 2018, [En línea]. Disponible en: https://create.arduino.cc/projecthub/luisantoniomartinnuez/arduino-controlled-smart-hydroponic-modular-system-0d65ad?ref=platform&amp;ref_id=424_trending___&amp;offset=2</w:t>
      </w:r>
    </w:p>
    <w:p w:rsidRPr="00CD2B48" w:rsidR="00CD2B48" w:rsidP="000353D1" w:rsidRDefault="00CD2B48" w14:paraId="761B667F" w14:textId="77777777">
      <w:pPr>
        <w:widowControl w:val="0"/>
        <w:autoSpaceDE w:val="0"/>
        <w:autoSpaceDN w:val="0"/>
        <w:adjustRightInd w:val="0"/>
        <w:ind w:left="640" w:hanging="640"/>
        <w:rPr>
          <w:noProof/>
          <w:szCs w:val="24"/>
        </w:rPr>
      </w:pPr>
      <w:r w:rsidRPr="00CD2B48">
        <w:rPr>
          <w:noProof/>
          <w:szCs w:val="24"/>
        </w:rPr>
        <w:t>[34]</w:t>
      </w:r>
      <w:r w:rsidRPr="00CD2B48">
        <w:rPr>
          <w:noProof/>
          <w:szCs w:val="24"/>
        </w:rPr>
        <w:tab/>
      </w:r>
      <w:r w:rsidRPr="00CD2B48">
        <w:rPr>
          <w:noProof/>
          <w:szCs w:val="24"/>
        </w:rPr>
        <w:t xml:space="preserve">G. Guerrero-Ulloa, M. J. Hornos, y C. Rodríguez-Domínguez, “TDDM4IoTS: A Test-Driven Development Methodology for Internet of Things (IoT)-Based Systems”, en </w:t>
      </w:r>
      <w:r w:rsidRPr="00CD2B48">
        <w:rPr>
          <w:i/>
          <w:iCs/>
          <w:noProof/>
          <w:szCs w:val="24"/>
        </w:rPr>
        <w:t>Applied Technologies</w:t>
      </w:r>
      <w:r w:rsidRPr="00CD2B48">
        <w:rPr>
          <w:noProof/>
          <w:szCs w:val="24"/>
        </w:rPr>
        <w:t>, 2020, pp. 41–55.</w:t>
      </w:r>
    </w:p>
    <w:p w:rsidRPr="00CD2B48" w:rsidR="00CD2B48" w:rsidP="000353D1" w:rsidRDefault="00CD2B48" w14:paraId="143800B0" w14:textId="77777777">
      <w:pPr>
        <w:widowControl w:val="0"/>
        <w:autoSpaceDE w:val="0"/>
        <w:autoSpaceDN w:val="0"/>
        <w:adjustRightInd w:val="0"/>
        <w:ind w:left="640" w:hanging="640"/>
        <w:rPr>
          <w:noProof/>
          <w:szCs w:val="24"/>
        </w:rPr>
      </w:pPr>
      <w:r w:rsidRPr="00CD2B48">
        <w:rPr>
          <w:noProof/>
          <w:szCs w:val="24"/>
        </w:rPr>
        <w:t>[35]</w:t>
      </w:r>
      <w:r w:rsidRPr="00CD2B48">
        <w:rPr>
          <w:noProof/>
          <w:szCs w:val="24"/>
        </w:rPr>
        <w:tab/>
      </w:r>
      <w:r w:rsidRPr="00CD2B48">
        <w:rPr>
          <w:noProof/>
          <w:szCs w:val="24"/>
        </w:rPr>
        <w:t>E. Ortegón, J. F. Pacheco, y A. Prieto, “Metodología del marco lógico para la planificación, el seguimiento y la evaluación de proyectos y programas”. [En línea]. Disponible en: www.issuu.com/publicacionescepal/stacks</w:t>
      </w:r>
    </w:p>
    <w:p w:rsidRPr="00CD2B48" w:rsidR="00CD2B48" w:rsidP="000353D1" w:rsidRDefault="00CD2B48" w14:paraId="437F1ECD" w14:textId="77777777">
      <w:pPr>
        <w:widowControl w:val="0"/>
        <w:autoSpaceDE w:val="0"/>
        <w:autoSpaceDN w:val="0"/>
        <w:adjustRightInd w:val="0"/>
        <w:ind w:left="640" w:hanging="640"/>
        <w:rPr>
          <w:noProof/>
          <w:szCs w:val="24"/>
        </w:rPr>
      </w:pPr>
      <w:r w:rsidRPr="00CD2B48">
        <w:rPr>
          <w:noProof/>
          <w:szCs w:val="24"/>
        </w:rPr>
        <w:t>[36]</w:t>
      </w:r>
      <w:r w:rsidRPr="00CD2B48">
        <w:rPr>
          <w:noProof/>
          <w:szCs w:val="24"/>
        </w:rPr>
        <w:tab/>
      </w:r>
      <w:r w:rsidRPr="00940364" w:rsidR="00940364">
        <w:rPr>
          <w:noProof/>
          <w:szCs w:val="24"/>
        </w:rPr>
        <w:t xml:space="preserve">G. Guerrero-Ulloa, M. J. Hornos, C. Rodríguez-Domínguez, y M. M. Fernández-Coello, “IoT-Based Smart Medicine Dispenser to Control and Supervise Medication Intake”, </w:t>
      </w:r>
      <w:r w:rsidRPr="00940364" w:rsidR="00940364">
        <w:rPr>
          <w:i/>
          <w:iCs/>
          <w:noProof/>
          <w:szCs w:val="24"/>
        </w:rPr>
        <w:t>Intell. Environ. 2020. Ambient Intell. Smart Environ.</w:t>
      </w:r>
      <w:r w:rsidRPr="00940364" w:rsidR="00940364">
        <w:rPr>
          <w:noProof/>
          <w:szCs w:val="24"/>
        </w:rPr>
        <w:t>, vol. 28, pp. 39–48, 2020, doi: 10.3233/AISE200021</w:t>
      </w:r>
      <w:r w:rsidRPr="00CD2B48">
        <w:rPr>
          <w:noProof/>
          <w:szCs w:val="24"/>
        </w:rPr>
        <w:t>.</w:t>
      </w:r>
    </w:p>
    <w:p w:rsidRPr="00940364" w:rsidR="00940364" w:rsidP="000353D1" w:rsidRDefault="00940364" w14:paraId="7ECD8785" w14:textId="77777777">
      <w:pPr>
        <w:widowControl w:val="0"/>
        <w:autoSpaceDE w:val="0"/>
        <w:autoSpaceDN w:val="0"/>
        <w:adjustRightInd w:val="0"/>
        <w:ind w:left="640" w:hanging="640"/>
        <w:rPr>
          <w:noProof/>
          <w:szCs w:val="24"/>
        </w:rPr>
      </w:pPr>
      <w:r w:rsidRPr="00940364">
        <w:rPr>
          <w:noProof/>
          <w:szCs w:val="24"/>
        </w:rPr>
        <w:t>[37]</w:t>
      </w:r>
      <w:r w:rsidRPr="00940364">
        <w:rPr>
          <w:noProof/>
          <w:szCs w:val="24"/>
        </w:rPr>
        <w:tab/>
      </w:r>
      <w:r w:rsidRPr="00940364">
        <w:rPr>
          <w:noProof/>
          <w:szCs w:val="24"/>
        </w:rPr>
        <w:t xml:space="preserve">U. M. Arief, D. Shofiani, I. N. Yarman, y P. Wicaksono, “Information Technology Innovation for Android-Based Letter and Number Recognition to Improve Learning Outcomes for Kindergarten Students”, en </w:t>
      </w:r>
      <w:r w:rsidRPr="00940364">
        <w:rPr>
          <w:i/>
          <w:iCs/>
          <w:noProof/>
          <w:szCs w:val="24"/>
        </w:rPr>
        <w:t>Proceedings of the 4th Vocational Education International Conference (VEIC 2022)</w:t>
      </w:r>
      <w:r w:rsidRPr="00940364">
        <w:rPr>
          <w:noProof/>
          <w:szCs w:val="24"/>
        </w:rPr>
        <w:t>, 2022, pp. 138–146. doi: 10.2991/978-2-494069-47-3_19.</w:t>
      </w:r>
    </w:p>
    <w:p w:rsidRPr="00940364" w:rsidR="00940364" w:rsidP="000353D1" w:rsidRDefault="00940364" w14:paraId="2DD4EC7C" w14:textId="77777777">
      <w:pPr>
        <w:widowControl w:val="0"/>
        <w:autoSpaceDE w:val="0"/>
        <w:autoSpaceDN w:val="0"/>
        <w:adjustRightInd w:val="0"/>
        <w:ind w:left="640" w:hanging="640"/>
        <w:rPr>
          <w:noProof/>
          <w:szCs w:val="24"/>
        </w:rPr>
      </w:pPr>
      <w:r w:rsidRPr="00940364">
        <w:rPr>
          <w:noProof/>
          <w:szCs w:val="24"/>
        </w:rPr>
        <w:t>[38]</w:t>
      </w:r>
      <w:r w:rsidRPr="00940364">
        <w:rPr>
          <w:noProof/>
          <w:szCs w:val="24"/>
        </w:rPr>
        <w:tab/>
      </w:r>
      <w:r w:rsidRPr="00940364">
        <w:rPr>
          <w:noProof/>
          <w:szCs w:val="24"/>
        </w:rPr>
        <w:t>A. DODO, “ElectroStore”, 2019, [En línea]. Disponible en: https://grupoelectrostore.com/shop/placas-para-programacion/esp/modulo-node-mcu-esp8266-v3-lua-wifi-ch340/</w:t>
      </w:r>
    </w:p>
    <w:p w:rsidRPr="00940364" w:rsidR="00940364" w:rsidP="000353D1" w:rsidRDefault="00940364" w14:paraId="5C810B91" w14:textId="77777777">
      <w:pPr>
        <w:widowControl w:val="0"/>
        <w:autoSpaceDE w:val="0"/>
        <w:autoSpaceDN w:val="0"/>
        <w:adjustRightInd w:val="0"/>
        <w:ind w:left="640" w:hanging="640"/>
        <w:rPr>
          <w:noProof/>
          <w:szCs w:val="24"/>
        </w:rPr>
      </w:pPr>
      <w:r w:rsidRPr="00940364">
        <w:rPr>
          <w:noProof/>
          <w:szCs w:val="24"/>
        </w:rPr>
        <w:t>[39]</w:t>
      </w:r>
      <w:r w:rsidRPr="00940364">
        <w:rPr>
          <w:noProof/>
          <w:szCs w:val="24"/>
        </w:rPr>
        <w:tab/>
      </w:r>
      <w:r w:rsidRPr="00940364">
        <w:rPr>
          <w:noProof/>
          <w:szCs w:val="24"/>
        </w:rPr>
        <w:t>ElectroStore, “Sensor de temperatura ds18b20”, 2019, [En línea]. Disponible en: https://grupoelectrostore.com/shop/sensores/temperatura/sensor-de-temperatura-sonda-ds18b20-a-prueba-de-agua-inoxidable/</w:t>
      </w:r>
    </w:p>
    <w:p w:rsidRPr="00940364" w:rsidR="00940364" w:rsidP="000353D1" w:rsidRDefault="00940364" w14:paraId="5DA58E32" w14:textId="77777777">
      <w:pPr>
        <w:widowControl w:val="0"/>
        <w:autoSpaceDE w:val="0"/>
        <w:autoSpaceDN w:val="0"/>
        <w:adjustRightInd w:val="0"/>
        <w:ind w:left="640" w:hanging="640"/>
        <w:rPr>
          <w:noProof/>
          <w:szCs w:val="24"/>
        </w:rPr>
      </w:pPr>
      <w:r w:rsidRPr="00940364">
        <w:rPr>
          <w:noProof/>
          <w:szCs w:val="24"/>
        </w:rPr>
        <w:t>[40]</w:t>
      </w:r>
      <w:r w:rsidRPr="00940364">
        <w:rPr>
          <w:noProof/>
          <w:szCs w:val="24"/>
        </w:rPr>
        <w:tab/>
      </w:r>
      <w:r w:rsidRPr="00940364">
        <w:rPr>
          <w:noProof/>
          <w:szCs w:val="24"/>
        </w:rPr>
        <w:t>ElectroStore, “Modulo Sensor de luz BH1750”, 2019, [En línea]. Disponible en: https://grupoelectrostore.com/shop/sensores/luzuv/modulo-sensor-de-intensidad-de-luz-gy-302-bh1750/</w:t>
      </w:r>
    </w:p>
    <w:p w:rsidRPr="00940364" w:rsidR="00940364" w:rsidP="000353D1" w:rsidRDefault="00940364" w14:paraId="334CE9CF" w14:textId="77777777">
      <w:pPr>
        <w:widowControl w:val="0"/>
        <w:autoSpaceDE w:val="0"/>
        <w:autoSpaceDN w:val="0"/>
        <w:adjustRightInd w:val="0"/>
        <w:ind w:left="640" w:hanging="640"/>
        <w:rPr>
          <w:noProof/>
          <w:szCs w:val="24"/>
        </w:rPr>
      </w:pPr>
      <w:r w:rsidRPr="00940364">
        <w:rPr>
          <w:noProof/>
          <w:szCs w:val="24"/>
        </w:rPr>
        <w:t>[41]</w:t>
      </w:r>
      <w:r w:rsidRPr="00940364">
        <w:rPr>
          <w:noProof/>
          <w:szCs w:val="24"/>
        </w:rPr>
        <w:tab/>
      </w:r>
      <w:r w:rsidRPr="00940364">
        <w:rPr>
          <w:noProof/>
          <w:szCs w:val="24"/>
        </w:rPr>
        <w:t>ElectroStore, “Sensor de pH”, [En línea]. Disponible en: https://grupoelectrostore.com/shop/sensores/agua/sensor-de-ph-tarjeta-acondicionadora/</w:t>
      </w:r>
    </w:p>
    <w:p w:rsidRPr="00940364" w:rsidR="00940364" w:rsidP="000353D1" w:rsidRDefault="00940364" w14:paraId="28B27547" w14:textId="77777777">
      <w:pPr>
        <w:widowControl w:val="0"/>
        <w:autoSpaceDE w:val="0"/>
        <w:autoSpaceDN w:val="0"/>
        <w:adjustRightInd w:val="0"/>
        <w:ind w:left="640" w:hanging="640"/>
        <w:rPr>
          <w:noProof/>
          <w:szCs w:val="24"/>
        </w:rPr>
      </w:pPr>
      <w:r w:rsidRPr="00940364">
        <w:rPr>
          <w:noProof/>
          <w:szCs w:val="24"/>
        </w:rPr>
        <w:t>[42]</w:t>
      </w:r>
      <w:r w:rsidRPr="00940364">
        <w:rPr>
          <w:noProof/>
          <w:szCs w:val="24"/>
        </w:rPr>
        <w:tab/>
      </w:r>
      <w:r w:rsidRPr="00940364">
        <w:rPr>
          <w:noProof/>
          <w:szCs w:val="24"/>
        </w:rPr>
        <w:t>ElectroStore, “Bomba de Agua R385”, 2019, [En línea]. Disponible en: https://grupoelectrostore.com/shop/motores/bombas-para-agua/bomba-de-agua-de-diafragma-6-12v-r385-90-a-120l-h/</w:t>
      </w:r>
    </w:p>
    <w:p w:rsidRPr="00940364" w:rsidR="00940364" w:rsidP="000353D1" w:rsidRDefault="00940364" w14:paraId="6149FEC8" w14:textId="77777777">
      <w:pPr>
        <w:widowControl w:val="0"/>
        <w:autoSpaceDE w:val="0"/>
        <w:autoSpaceDN w:val="0"/>
        <w:adjustRightInd w:val="0"/>
        <w:ind w:left="640" w:hanging="640"/>
        <w:rPr>
          <w:noProof/>
          <w:szCs w:val="24"/>
        </w:rPr>
      </w:pPr>
      <w:r w:rsidRPr="00940364">
        <w:rPr>
          <w:noProof/>
          <w:szCs w:val="24"/>
        </w:rPr>
        <w:t>[43]</w:t>
      </w:r>
      <w:r w:rsidRPr="00940364">
        <w:rPr>
          <w:noProof/>
          <w:szCs w:val="24"/>
        </w:rPr>
        <w:tab/>
      </w:r>
      <w:r w:rsidRPr="00940364">
        <w:rPr>
          <w:noProof/>
          <w:szCs w:val="24"/>
        </w:rPr>
        <w:t>ElectroStore, “Modulo RELE 5v”, 2019, [En línea]. Disponible en: https://grupoelectrostore.com/shop/modulos-y-shields/modulos-rele/modulo-rele-5v-ky-019-rele-5v-1-canal/</w:t>
      </w:r>
    </w:p>
    <w:p w:rsidRPr="00940364" w:rsidR="00940364" w:rsidP="000353D1" w:rsidRDefault="00940364" w14:paraId="6EC01E43" w14:textId="77777777">
      <w:pPr>
        <w:widowControl w:val="0"/>
        <w:autoSpaceDE w:val="0"/>
        <w:autoSpaceDN w:val="0"/>
        <w:adjustRightInd w:val="0"/>
        <w:ind w:left="640" w:hanging="640"/>
        <w:rPr>
          <w:noProof/>
          <w:szCs w:val="24"/>
        </w:rPr>
      </w:pPr>
      <w:r w:rsidRPr="00940364">
        <w:rPr>
          <w:noProof/>
          <w:szCs w:val="24"/>
        </w:rPr>
        <w:t>[44]</w:t>
      </w:r>
      <w:r w:rsidRPr="00940364">
        <w:rPr>
          <w:noProof/>
          <w:szCs w:val="24"/>
        </w:rPr>
        <w:tab/>
      </w:r>
      <w:r w:rsidRPr="00940364">
        <w:rPr>
          <w:noProof/>
          <w:szCs w:val="24"/>
        </w:rPr>
        <w:t>M. Libre, “MQ-135 Sensor de gas”, 2023, [En línea]. Disponible en: https://articulo.mercadolibre.com.ec/MEC-517472707-modulo-sensor-de-calidad-del-aire-mq-135-mq135-_JM</w:t>
      </w:r>
    </w:p>
    <w:p w:rsidRPr="00940364" w:rsidR="00940364" w:rsidP="000353D1" w:rsidRDefault="00940364" w14:paraId="5B55E7D9" w14:textId="77777777">
      <w:pPr>
        <w:widowControl w:val="0"/>
        <w:autoSpaceDE w:val="0"/>
        <w:autoSpaceDN w:val="0"/>
        <w:adjustRightInd w:val="0"/>
        <w:ind w:left="640" w:hanging="640"/>
        <w:rPr>
          <w:noProof/>
          <w:szCs w:val="24"/>
        </w:rPr>
      </w:pPr>
      <w:r w:rsidRPr="00940364">
        <w:rPr>
          <w:noProof/>
          <w:szCs w:val="24"/>
        </w:rPr>
        <w:t>[45]</w:t>
      </w:r>
      <w:r w:rsidRPr="00940364">
        <w:rPr>
          <w:noProof/>
          <w:szCs w:val="24"/>
        </w:rPr>
        <w:tab/>
      </w:r>
      <w:r w:rsidRPr="00940364">
        <w:rPr>
          <w:noProof/>
          <w:szCs w:val="24"/>
        </w:rPr>
        <w:t xml:space="preserve">P. P. R. I. N. 19 tahun 2005 TAHUN, </w:t>
      </w:r>
      <w:r w:rsidRPr="00940364">
        <w:rPr>
          <w:i/>
          <w:iCs/>
          <w:noProof/>
          <w:szCs w:val="24"/>
        </w:rPr>
        <w:t>Visual Studio Hacks: Tips &amp; Tools for Turbocharging the IDE</w:t>
      </w:r>
      <w:r w:rsidRPr="00940364">
        <w:rPr>
          <w:noProof/>
          <w:szCs w:val="24"/>
        </w:rPr>
        <w:t>, núm. 2. 2005.</w:t>
      </w:r>
    </w:p>
    <w:p w:rsidRPr="00940364" w:rsidR="00940364" w:rsidP="000353D1" w:rsidRDefault="00940364" w14:paraId="09AC6540" w14:textId="77777777">
      <w:pPr>
        <w:widowControl w:val="0"/>
        <w:autoSpaceDE w:val="0"/>
        <w:autoSpaceDN w:val="0"/>
        <w:adjustRightInd w:val="0"/>
        <w:ind w:left="640" w:hanging="640"/>
        <w:rPr>
          <w:noProof/>
          <w:szCs w:val="24"/>
        </w:rPr>
      </w:pPr>
      <w:r w:rsidRPr="00940364">
        <w:rPr>
          <w:noProof/>
          <w:szCs w:val="24"/>
        </w:rPr>
        <w:t>[46]</w:t>
      </w:r>
      <w:r w:rsidRPr="00940364">
        <w:rPr>
          <w:noProof/>
          <w:szCs w:val="24"/>
        </w:rPr>
        <w:tab/>
      </w:r>
      <w:r w:rsidRPr="00940364">
        <w:rPr>
          <w:noProof/>
          <w:szCs w:val="24"/>
        </w:rPr>
        <w:t xml:space="preserve">M. Castellote Garcia, “Desarrollo de una aplicación android de apuestas utilizando firebase para la sincronización de datos”, </w:t>
      </w:r>
      <w:r w:rsidRPr="00940364">
        <w:rPr>
          <w:i/>
          <w:iCs/>
          <w:noProof/>
          <w:szCs w:val="24"/>
        </w:rPr>
        <w:t xml:space="preserve">Univ. jaume l </w:t>
      </w:r>
      <w:r w:rsidRPr="00940364">
        <w:rPr>
          <w:noProof/>
          <w:szCs w:val="24"/>
        </w:rPr>
        <w:t>, núm. 1, pp. 1–92, 2017.</w:t>
      </w:r>
    </w:p>
    <w:p w:rsidRPr="00940364" w:rsidR="00940364" w:rsidP="000353D1" w:rsidRDefault="00940364" w14:paraId="35B4ED91" w14:textId="77777777">
      <w:pPr>
        <w:widowControl w:val="0"/>
        <w:autoSpaceDE w:val="0"/>
        <w:autoSpaceDN w:val="0"/>
        <w:adjustRightInd w:val="0"/>
        <w:ind w:left="640" w:hanging="640"/>
        <w:rPr>
          <w:noProof/>
          <w:szCs w:val="24"/>
        </w:rPr>
      </w:pPr>
      <w:r w:rsidRPr="00940364">
        <w:rPr>
          <w:noProof/>
          <w:szCs w:val="24"/>
        </w:rPr>
        <w:t>[47]</w:t>
      </w:r>
      <w:r w:rsidRPr="00940364">
        <w:rPr>
          <w:noProof/>
          <w:szCs w:val="24"/>
        </w:rPr>
        <w:tab/>
      </w:r>
      <w:r w:rsidRPr="00940364">
        <w:rPr>
          <w:noProof/>
          <w:szCs w:val="24"/>
        </w:rPr>
        <w:t xml:space="preserve">D. Robledo, “Desarrollo de Aplicaciones Android I”, </w:t>
      </w:r>
      <w:r w:rsidRPr="00940364">
        <w:rPr>
          <w:i/>
          <w:iCs/>
          <w:noProof/>
          <w:szCs w:val="24"/>
        </w:rPr>
        <w:t>Desarro. Apl. para Android I</w:t>
      </w:r>
      <w:r w:rsidRPr="00940364">
        <w:rPr>
          <w:noProof/>
          <w:szCs w:val="24"/>
        </w:rPr>
        <w:t>, pp. 7–31, 2016.</w:t>
      </w:r>
    </w:p>
    <w:p w:rsidRPr="00940364" w:rsidR="00940364" w:rsidP="000353D1" w:rsidRDefault="00940364" w14:paraId="790A98AE" w14:textId="77777777">
      <w:pPr>
        <w:widowControl w:val="0"/>
        <w:autoSpaceDE w:val="0"/>
        <w:autoSpaceDN w:val="0"/>
        <w:adjustRightInd w:val="0"/>
        <w:ind w:left="640" w:hanging="640"/>
        <w:rPr>
          <w:noProof/>
          <w:szCs w:val="24"/>
        </w:rPr>
      </w:pPr>
      <w:r w:rsidRPr="00940364">
        <w:rPr>
          <w:noProof/>
          <w:szCs w:val="24"/>
        </w:rPr>
        <w:t>[48]</w:t>
      </w:r>
      <w:r w:rsidRPr="00940364">
        <w:rPr>
          <w:noProof/>
          <w:szCs w:val="24"/>
        </w:rPr>
        <w:tab/>
      </w:r>
      <w:r w:rsidRPr="00940364">
        <w:rPr>
          <w:noProof/>
          <w:szCs w:val="24"/>
        </w:rPr>
        <w:t xml:space="preserve">S. Boot, “Spring Boot”, </w:t>
      </w:r>
      <w:r w:rsidRPr="00940364">
        <w:rPr>
          <w:i/>
          <w:iCs/>
          <w:noProof/>
          <w:szCs w:val="24"/>
        </w:rPr>
        <w:t>España</w:t>
      </w:r>
      <w:r w:rsidRPr="00940364">
        <w:rPr>
          <w:noProof/>
          <w:szCs w:val="24"/>
        </w:rPr>
        <w:t>, vol. 14, núm. 107, pp. 193–194, 2018.</w:t>
      </w:r>
    </w:p>
    <w:p w:rsidRPr="00940364" w:rsidR="00940364" w:rsidP="000353D1" w:rsidRDefault="00940364" w14:paraId="26905694" w14:textId="77777777">
      <w:pPr>
        <w:widowControl w:val="0"/>
        <w:autoSpaceDE w:val="0"/>
        <w:autoSpaceDN w:val="0"/>
        <w:adjustRightInd w:val="0"/>
        <w:ind w:left="640" w:hanging="640"/>
        <w:rPr>
          <w:noProof/>
        </w:rPr>
      </w:pPr>
      <w:r w:rsidRPr="00940364">
        <w:rPr>
          <w:noProof/>
          <w:szCs w:val="24"/>
        </w:rPr>
        <w:t>[49]</w:t>
      </w:r>
      <w:r w:rsidRPr="00940364">
        <w:rPr>
          <w:noProof/>
          <w:szCs w:val="24"/>
        </w:rPr>
        <w:tab/>
      </w:r>
      <w:r w:rsidRPr="00940364">
        <w:rPr>
          <w:noProof/>
          <w:szCs w:val="24"/>
        </w:rPr>
        <w:t xml:space="preserve">G. Guerrero-Ulloa, A. Andrango-Catota, M. Abad-Alay, M. J. Hornos, y C. Rodríguez-Domínguez, “Development and Assessment of an Indoor Air Quality Control IoT-Based System”, </w:t>
      </w:r>
      <w:r w:rsidRPr="00940364">
        <w:rPr>
          <w:i/>
          <w:iCs/>
          <w:noProof/>
          <w:szCs w:val="24"/>
        </w:rPr>
        <w:t>Electronics</w:t>
      </w:r>
      <w:r w:rsidRPr="00940364">
        <w:rPr>
          <w:noProof/>
          <w:szCs w:val="24"/>
        </w:rPr>
        <w:t>, vol. 12, núm. 3, 2023, doi: 10.3390/electronics12030608.</w:t>
      </w:r>
    </w:p>
    <w:p w:rsidRPr="00035A60" w:rsidR="00F719A7" w:rsidP="00EE1594" w:rsidRDefault="00035A60" w14:paraId="42072E54" w14:textId="6B0F1300">
      <w:pPr>
        <w:pStyle w:val="p1a"/>
        <w:spacing w:line="240" w:lineRule="auto"/>
        <w:ind w:firstLine="227"/>
        <w:rPr>
          <w:lang w:val="es-ES" w:eastAsia="es-US"/>
        </w:rPr>
      </w:pPr>
      <w:r>
        <w:rPr>
          <w:lang w:val="es-ES" w:eastAsia="es-US"/>
        </w:rPr>
        <w:fldChar w:fldCharType="end"/>
      </w:r>
    </w:p>
    <w:sectPr w:rsidRPr="00035A60" w:rsidR="00F719A7" w:rsidSect="00745E03">
      <w:headerReference w:type="even" r:id="rId18"/>
      <w:headerReference w:type="default" r:id="rId19"/>
      <w:pgSz w:w="11906" w:h="16838"/>
      <w:pgMar w:top="2948" w:right="2494" w:bottom="2694" w:left="2494" w:header="2381" w:footer="2324" w:gutter="0"/>
      <w:pgNumType w:start="1"/>
      <w:cols w:space="720"/>
      <w:titlePg/>
      <w15:footnoteColumns w:val="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0425A" w:rsidRDefault="0050425A" w14:paraId="5F4C037A" w14:textId="77777777">
      <w:r>
        <w:separator/>
      </w:r>
    </w:p>
  </w:endnote>
  <w:endnote w:type="continuationSeparator" w:id="0">
    <w:p w:rsidR="0050425A" w:rsidRDefault="0050425A" w14:paraId="43D1FA5E" w14:textId="77777777">
      <w:r>
        <w:continuationSeparator/>
      </w:r>
    </w:p>
  </w:endnote>
  <w:endnote w:type="continuationNotice" w:id="1">
    <w:p w:rsidR="0050425A" w:rsidRDefault="0050425A" w14:paraId="3D2D235F"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Roboto">
    <w:altName w:val="Arial"/>
    <w:charset w:val="00"/>
    <w:family w:val="auto"/>
    <w:pitch w:val="variable"/>
    <w:sig w:usb0="E0000AFF" w:usb1="5000217F" w:usb2="00000021"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0425A" w:rsidRDefault="0050425A" w14:paraId="3CE46F69" w14:textId="77777777">
      <w:r>
        <w:separator/>
      </w:r>
    </w:p>
  </w:footnote>
  <w:footnote w:type="continuationSeparator" w:id="0">
    <w:p w:rsidR="0050425A" w:rsidRDefault="0050425A" w14:paraId="7768AF94" w14:textId="77777777">
      <w:r>
        <w:continuationSeparator/>
      </w:r>
    </w:p>
  </w:footnote>
  <w:footnote w:type="continuationNotice" w:id="1">
    <w:p w:rsidR="0050425A" w:rsidRDefault="0050425A" w14:paraId="4C702BCE"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C1B81" w:rsidP="000479BE" w:rsidRDefault="00DC33F9" w14:paraId="23677AE5" w14:textId="4ACC35AD">
    <w:pPr>
      <w:pBdr>
        <w:top w:val="nil"/>
        <w:left w:val="nil"/>
        <w:bottom w:val="nil"/>
        <w:right w:val="nil"/>
        <w:between w:val="nil"/>
      </w:pBdr>
      <w:tabs>
        <w:tab w:val="center" w:pos="4536"/>
        <w:tab w:val="right" w:pos="9072"/>
      </w:tabs>
      <w:ind w:firstLine="0"/>
      <w:jc w:val="right"/>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separate"/>
    </w:r>
    <w:r w:rsidR="00F200C2">
      <w:rPr>
        <w:noProof/>
        <w:color w:val="000000"/>
        <w:sz w:val="18"/>
        <w:szCs w:val="18"/>
      </w:rPr>
      <w:t>18</w:t>
    </w:r>
    <w:r>
      <w:rPr>
        <w:color w:val="000000"/>
        <w:sz w:val="18"/>
        <w:szCs w:val="18"/>
      </w:rPr>
      <w:fldChar w:fldCharType="end"/>
    </w:r>
  </w:p>
  <w:p w:rsidR="0045323E" w:rsidRDefault="0045323E" w14:paraId="7280206D" w14:textId="7777777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5C1B81" w:rsidRDefault="00DC33F9" w14:paraId="2E31E3A3" w14:textId="444C9DFB">
    <w:pPr>
      <w:pBdr>
        <w:top w:val="nil"/>
        <w:left w:val="nil"/>
        <w:bottom w:val="nil"/>
        <w:right w:val="nil"/>
        <w:between w:val="nil"/>
      </w:pBdr>
      <w:tabs>
        <w:tab w:val="center" w:pos="4536"/>
        <w:tab w:val="right" w:pos="9072"/>
      </w:tabs>
      <w:ind w:firstLine="0"/>
      <w:jc w:val="right"/>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separate"/>
    </w:r>
    <w:r w:rsidR="00F200C2">
      <w:rPr>
        <w:noProof/>
        <w:color w:val="000000"/>
        <w:sz w:val="18"/>
        <w:szCs w:val="18"/>
      </w:rPr>
      <w:t>15</w:t>
    </w:r>
    <w:r>
      <w:rPr>
        <w:color w:val="000000"/>
        <w:sz w:val="18"/>
        <w:szCs w:val="18"/>
      </w:rPr>
      <w:fldChar w:fldCharType="end"/>
    </w:r>
  </w:p>
  <w:p w:rsidR="0045323E" w:rsidRDefault="0045323E" w14:paraId="71806A17" w14:textId="777777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608EC"/>
    <w:multiLevelType w:val="hybridMultilevel"/>
    <w:tmpl w:val="F62ED6E8"/>
    <w:lvl w:ilvl="0" w:tplc="24D20234">
      <w:numFmt w:val="bullet"/>
      <w:lvlText w:val="-"/>
      <w:lvlJc w:val="left"/>
      <w:pPr>
        <w:ind w:left="720" w:hanging="360"/>
      </w:pPr>
      <w:rPr>
        <w:rFonts w:hint="default" w:ascii="Times New Roman" w:hAnsi="Times New Roman" w:eastAsia="Times New Roman" w:cs="Times New Roman"/>
      </w:rPr>
    </w:lvl>
    <w:lvl w:ilvl="1" w:tplc="300A0003" w:tentative="1">
      <w:start w:val="1"/>
      <w:numFmt w:val="bullet"/>
      <w:lvlText w:val="o"/>
      <w:lvlJc w:val="left"/>
      <w:pPr>
        <w:ind w:left="1440" w:hanging="360"/>
      </w:pPr>
      <w:rPr>
        <w:rFonts w:hint="default" w:ascii="Courier New" w:hAnsi="Courier New" w:cs="Courier New"/>
      </w:rPr>
    </w:lvl>
    <w:lvl w:ilvl="2" w:tplc="300A0005" w:tentative="1">
      <w:start w:val="1"/>
      <w:numFmt w:val="bullet"/>
      <w:lvlText w:val=""/>
      <w:lvlJc w:val="left"/>
      <w:pPr>
        <w:ind w:left="2160" w:hanging="360"/>
      </w:pPr>
      <w:rPr>
        <w:rFonts w:hint="default" w:ascii="Wingdings" w:hAnsi="Wingdings"/>
      </w:rPr>
    </w:lvl>
    <w:lvl w:ilvl="3" w:tplc="300A0001" w:tentative="1">
      <w:start w:val="1"/>
      <w:numFmt w:val="bullet"/>
      <w:lvlText w:val=""/>
      <w:lvlJc w:val="left"/>
      <w:pPr>
        <w:ind w:left="2880" w:hanging="360"/>
      </w:pPr>
      <w:rPr>
        <w:rFonts w:hint="default" w:ascii="Symbol" w:hAnsi="Symbol"/>
      </w:rPr>
    </w:lvl>
    <w:lvl w:ilvl="4" w:tplc="300A0003" w:tentative="1">
      <w:start w:val="1"/>
      <w:numFmt w:val="bullet"/>
      <w:lvlText w:val="o"/>
      <w:lvlJc w:val="left"/>
      <w:pPr>
        <w:ind w:left="3600" w:hanging="360"/>
      </w:pPr>
      <w:rPr>
        <w:rFonts w:hint="default" w:ascii="Courier New" w:hAnsi="Courier New" w:cs="Courier New"/>
      </w:rPr>
    </w:lvl>
    <w:lvl w:ilvl="5" w:tplc="300A0005" w:tentative="1">
      <w:start w:val="1"/>
      <w:numFmt w:val="bullet"/>
      <w:lvlText w:val=""/>
      <w:lvlJc w:val="left"/>
      <w:pPr>
        <w:ind w:left="4320" w:hanging="360"/>
      </w:pPr>
      <w:rPr>
        <w:rFonts w:hint="default" w:ascii="Wingdings" w:hAnsi="Wingdings"/>
      </w:rPr>
    </w:lvl>
    <w:lvl w:ilvl="6" w:tplc="300A0001" w:tentative="1">
      <w:start w:val="1"/>
      <w:numFmt w:val="bullet"/>
      <w:lvlText w:val=""/>
      <w:lvlJc w:val="left"/>
      <w:pPr>
        <w:ind w:left="5040" w:hanging="360"/>
      </w:pPr>
      <w:rPr>
        <w:rFonts w:hint="default" w:ascii="Symbol" w:hAnsi="Symbol"/>
      </w:rPr>
    </w:lvl>
    <w:lvl w:ilvl="7" w:tplc="300A0003" w:tentative="1">
      <w:start w:val="1"/>
      <w:numFmt w:val="bullet"/>
      <w:lvlText w:val="o"/>
      <w:lvlJc w:val="left"/>
      <w:pPr>
        <w:ind w:left="5760" w:hanging="360"/>
      </w:pPr>
      <w:rPr>
        <w:rFonts w:hint="default" w:ascii="Courier New" w:hAnsi="Courier New" w:cs="Courier New"/>
      </w:rPr>
    </w:lvl>
    <w:lvl w:ilvl="8" w:tplc="300A0005" w:tentative="1">
      <w:start w:val="1"/>
      <w:numFmt w:val="bullet"/>
      <w:lvlText w:val=""/>
      <w:lvlJc w:val="left"/>
      <w:pPr>
        <w:ind w:left="6480" w:hanging="360"/>
      </w:pPr>
      <w:rPr>
        <w:rFonts w:hint="default" w:ascii="Wingdings" w:hAnsi="Wingdings"/>
      </w:rPr>
    </w:lvl>
  </w:abstractNum>
  <w:abstractNum w:abstractNumId="1" w15:restartNumberingAfterBreak="0">
    <w:nsid w:val="0B7256B3"/>
    <w:multiLevelType w:val="hybridMultilevel"/>
    <w:tmpl w:val="B04A753C"/>
    <w:lvl w:ilvl="0" w:tplc="01FEE49C">
      <w:start w:val="7"/>
      <w:numFmt w:val="decimal"/>
      <w:lvlText w:val="%1."/>
      <w:lvlJc w:val="left"/>
      <w:pPr>
        <w:ind w:left="720" w:hanging="360"/>
      </w:pPr>
      <w:rPr>
        <w:rFonts w:hint="default"/>
        <w:b w:val="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D5B00DC"/>
    <w:multiLevelType w:val="hybridMultilevel"/>
    <w:tmpl w:val="6FCEA0DC"/>
    <w:lvl w:ilvl="0" w:tplc="300A0001">
      <w:start w:val="1"/>
      <w:numFmt w:val="bullet"/>
      <w:lvlText w:val=""/>
      <w:lvlJc w:val="left"/>
      <w:pPr>
        <w:ind w:left="947" w:hanging="360"/>
      </w:pPr>
      <w:rPr>
        <w:rFonts w:hint="default" w:ascii="Symbol" w:hAnsi="Symbol"/>
      </w:rPr>
    </w:lvl>
    <w:lvl w:ilvl="1" w:tplc="300A0003" w:tentative="1">
      <w:start w:val="1"/>
      <w:numFmt w:val="bullet"/>
      <w:lvlText w:val="o"/>
      <w:lvlJc w:val="left"/>
      <w:pPr>
        <w:ind w:left="1667" w:hanging="360"/>
      </w:pPr>
      <w:rPr>
        <w:rFonts w:hint="default" w:ascii="Courier New" w:hAnsi="Courier New" w:cs="Courier New"/>
      </w:rPr>
    </w:lvl>
    <w:lvl w:ilvl="2" w:tplc="300A0005" w:tentative="1">
      <w:start w:val="1"/>
      <w:numFmt w:val="bullet"/>
      <w:lvlText w:val=""/>
      <w:lvlJc w:val="left"/>
      <w:pPr>
        <w:ind w:left="2387" w:hanging="360"/>
      </w:pPr>
      <w:rPr>
        <w:rFonts w:hint="default" w:ascii="Wingdings" w:hAnsi="Wingdings"/>
      </w:rPr>
    </w:lvl>
    <w:lvl w:ilvl="3" w:tplc="300A0001" w:tentative="1">
      <w:start w:val="1"/>
      <w:numFmt w:val="bullet"/>
      <w:lvlText w:val=""/>
      <w:lvlJc w:val="left"/>
      <w:pPr>
        <w:ind w:left="3107" w:hanging="360"/>
      </w:pPr>
      <w:rPr>
        <w:rFonts w:hint="default" w:ascii="Symbol" w:hAnsi="Symbol"/>
      </w:rPr>
    </w:lvl>
    <w:lvl w:ilvl="4" w:tplc="300A0003" w:tentative="1">
      <w:start w:val="1"/>
      <w:numFmt w:val="bullet"/>
      <w:lvlText w:val="o"/>
      <w:lvlJc w:val="left"/>
      <w:pPr>
        <w:ind w:left="3827" w:hanging="360"/>
      </w:pPr>
      <w:rPr>
        <w:rFonts w:hint="default" w:ascii="Courier New" w:hAnsi="Courier New" w:cs="Courier New"/>
      </w:rPr>
    </w:lvl>
    <w:lvl w:ilvl="5" w:tplc="300A0005" w:tentative="1">
      <w:start w:val="1"/>
      <w:numFmt w:val="bullet"/>
      <w:lvlText w:val=""/>
      <w:lvlJc w:val="left"/>
      <w:pPr>
        <w:ind w:left="4547" w:hanging="360"/>
      </w:pPr>
      <w:rPr>
        <w:rFonts w:hint="default" w:ascii="Wingdings" w:hAnsi="Wingdings"/>
      </w:rPr>
    </w:lvl>
    <w:lvl w:ilvl="6" w:tplc="300A0001" w:tentative="1">
      <w:start w:val="1"/>
      <w:numFmt w:val="bullet"/>
      <w:lvlText w:val=""/>
      <w:lvlJc w:val="left"/>
      <w:pPr>
        <w:ind w:left="5267" w:hanging="360"/>
      </w:pPr>
      <w:rPr>
        <w:rFonts w:hint="default" w:ascii="Symbol" w:hAnsi="Symbol"/>
      </w:rPr>
    </w:lvl>
    <w:lvl w:ilvl="7" w:tplc="300A0003" w:tentative="1">
      <w:start w:val="1"/>
      <w:numFmt w:val="bullet"/>
      <w:lvlText w:val="o"/>
      <w:lvlJc w:val="left"/>
      <w:pPr>
        <w:ind w:left="5987" w:hanging="360"/>
      </w:pPr>
      <w:rPr>
        <w:rFonts w:hint="default" w:ascii="Courier New" w:hAnsi="Courier New" w:cs="Courier New"/>
      </w:rPr>
    </w:lvl>
    <w:lvl w:ilvl="8" w:tplc="300A0005" w:tentative="1">
      <w:start w:val="1"/>
      <w:numFmt w:val="bullet"/>
      <w:lvlText w:val=""/>
      <w:lvlJc w:val="left"/>
      <w:pPr>
        <w:ind w:left="6707" w:hanging="360"/>
      </w:pPr>
      <w:rPr>
        <w:rFonts w:hint="default" w:ascii="Wingdings" w:hAnsi="Wingdings"/>
      </w:rPr>
    </w:lvl>
  </w:abstractNum>
  <w:abstractNum w:abstractNumId="3" w15:restartNumberingAfterBreak="0">
    <w:nsid w:val="10541B94"/>
    <w:multiLevelType w:val="hybridMultilevel"/>
    <w:tmpl w:val="68201B5E"/>
    <w:lvl w:ilvl="0" w:tplc="366C14A4">
      <w:start w:val="4"/>
      <w:numFmt w:val="decimal"/>
      <w:lvlText w:val="%1."/>
      <w:lvlJc w:val="left"/>
      <w:pPr>
        <w:ind w:left="107" w:hanging="201"/>
      </w:pPr>
      <w:rPr>
        <w:rFonts w:hint="default" w:ascii="Times New Roman" w:hAnsi="Times New Roman" w:eastAsia="Times New Roman" w:cs="Times New Roman"/>
        <w:spacing w:val="0"/>
        <w:w w:val="99"/>
        <w:sz w:val="20"/>
        <w:szCs w:val="20"/>
        <w:lang w:val="es-ES" w:eastAsia="en-US" w:bidi="ar-SA"/>
      </w:rPr>
    </w:lvl>
    <w:lvl w:ilvl="1" w:tplc="1DEEA65E">
      <w:numFmt w:val="bullet"/>
      <w:lvlText w:val="•"/>
      <w:lvlJc w:val="left"/>
      <w:pPr>
        <w:ind w:left="434" w:hanging="201"/>
      </w:pPr>
      <w:rPr>
        <w:rFonts w:hint="default"/>
        <w:lang w:val="es-ES" w:eastAsia="en-US" w:bidi="ar-SA"/>
      </w:rPr>
    </w:lvl>
    <w:lvl w:ilvl="2" w:tplc="E1306EFC">
      <w:numFmt w:val="bullet"/>
      <w:lvlText w:val="•"/>
      <w:lvlJc w:val="left"/>
      <w:pPr>
        <w:ind w:left="768" w:hanging="201"/>
      </w:pPr>
      <w:rPr>
        <w:rFonts w:hint="default"/>
        <w:lang w:val="es-ES" w:eastAsia="en-US" w:bidi="ar-SA"/>
      </w:rPr>
    </w:lvl>
    <w:lvl w:ilvl="3" w:tplc="5B184278">
      <w:numFmt w:val="bullet"/>
      <w:lvlText w:val="•"/>
      <w:lvlJc w:val="left"/>
      <w:pPr>
        <w:ind w:left="1103" w:hanging="201"/>
      </w:pPr>
      <w:rPr>
        <w:rFonts w:hint="default"/>
        <w:lang w:val="es-ES" w:eastAsia="en-US" w:bidi="ar-SA"/>
      </w:rPr>
    </w:lvl>
    <w:lvl w:ilvl="4" w:tplc="641620A2">
      <w:numFmt w:val="bullet"/>
      <w:lvlText w:val="•"/>
      <w:lvlJc w:val="left"/>
      <w:pPr>
        <w:ind w:left="1437" w:hanging="201"/>
      </w:pPr>
      <w:rPr>
        <w:rFonts w:hint="default"/>
        <w:lang w:val="es-ES" w:eastAsia="en-US" w:bidi="ar-SA"/>
      </w:rPr>
    </w:lvl>
    <w:lvl w:ilvl="5" w:tplc="3F9EEBD6">
      <w:numFmt w:val="bullet"/>
      <w:lvlText w:val="•"/>
      <w:lvlJc w:val="left"/>
      <w:pPr>
        <w:ind w:left="1772" w:hanging="201"/>
      </w:pPr>
      <w:rPr>
        <w:rFonts w:hint="default"/>
        <w:lang w:val="es-ES" w:eastAsia="en-US" w:bidi="ar-SA"/>
      </w:rPr>
    </w:lvl>
    <w:lvl w:ilvl="6" w:tplc="F5FC6808">
      <w:numFmt w:val="bullet"/>
      <w:lvlText w:val="•"/>
      <w:lvlJc w:val="left"/>
      <w:pPr>
        <w:ind w:left="2106" w:hanging="201"/>
      </w:pPr>
      <w:rPr>
        <w:rFonts w:hint="default"/>
        <w:lang w:val="es-ES" w:eastAsia="en-US" w:bidi="ar-SA"/>
      </w:rPr>
    </w:lvl>
    <w:lvl w:ilvl="7" w:tplc="83165AC8">
      <w:numFmt w:val="bullet"/>
      <w:lvlText w:val="•"/>
      <w:lvlJc w:val="left"/>
      <w:pPr>
        <w:ind w:left="2440" w:hanging="201"/>
      </w:pPr>
      <w:rPr>
        <w:rFonts w:hint="default"/>
        <w:lang w:val="es-ES" w:eastAsia="en-US" w:bidi="ar-SA"/>
      </w:rPr>
    </w:lvl>
    <w:lvl w:ilvl="8" w:tplc="337C754C">
      <w:numFmt w:val="bullet"/>
      <w:lvlText w:val="•"/>
      <w:lvlJc w:val="left"/>
      <w:pPr>
        <w:ind w:left="2775" w:hanging="201"/>
      </w:pPr>
      <w:rPr>
        <w:rFonts w:hint="default"/>
        <w:lang w:val="es-ES" w:eastAsia="en-US" w:bidi="ar-SA"/>
      </w:rPr>
    </w:lvl>
  </w:abstractNum>
  <w:abstractNum w:abstractNumId="4" w15:restartNumberingAfterBreak="0">
    <w:nsid w:val="170D02D8"/>
    <w:multiLevelType w:val="hybridMultilevel"/>
    <w:tmpl w:val="A816E896"/>
    <w:lvl w:ilvl="0" w:tplc="300A0001">
      <w:start w:val="1"/>
      <w:numFmt w:val="bullet"/>
      <w:lvlText w:val=""/>
      <w:lvlJc w:val="left"/>
      <w:pPr>
        <w:ind w:left="947" w:hanging="360"/>
      </w:pPr>
      <w:rPr>
        <w:rFonts w:hint="default" w:ascii="Symbol" w:hAnsi="Symbol"/>
      </w:rPr>
    </w:lvl>
    <w:lvl w:ilvl="1" w:tplc="300A0003" w:tentative="1">
      <w:start w:val="1"/>
      <w:numFmt w:val="bullet"/>
      <w:lvlText w:val="o"/>
      <w:lvlJc w:val="left"/>
      <w:pPr>
        <w:ind w:left="1667" w:hanging="360"/>
      </w:pPr>
      <w:rPr>
        <w:rFonts w:hint="default" w:ascii="Courier New" w:hAnsi="Courier New" w:cs="Courier New"/>
      </w:rPr>
    </w:lvl>
    <w:lvl w:ilvl="2" w:tplc="300A0005" w:tentative="1">
      <w:start w:val="1"/>
      <w:numFmt w:val="bullet"/>
      <w:lvlText w:val=""/>
      <w:lvlJc w:val="left"/>
      <w:pPr>
        <w:ind w:left="2387" w:hanging="360"/>
      </w:pPr>
      <w:rPr>
        <w:rFonts w:hint="default" w:ascii="Wingdings" w:hAnsi="Wingdings"/>
      </w:rPr>
    </w:lvl>
    <w:lvl w:ilvl="3" w:tplc="300A0001" w:tentative="1">
      <w:start w:val="1"/>
      <w:numFmt w:val="bullet"/>
      <w:lvlText w:val=""/>
      <w:lvlJc w:val="left"/>
      <w:pPr>
        <w:ind w:left="3107" w:hanging="360"/>
      </w:pPr>
      <w:rPr>
        <w:rFonts w:hint="default" w:ascii="Symbol" w:hAnsi="Symbol"/>
      </w:rPr>
    </w:lvl>
    <w:lvl w:ilvl="4" w:tplc="300A0003" w:tentative="1">
      <w:start w:val="1"/>
      <w:numFmt w:val="bullet"/>
      <w:lvlText w:val="o"/>
      <w:lvlJc w:val="left"/>
      <w:pPr>
        <w:ind w:left="3827" w:hanging="360"/>
      </w:pPr>
      <w:rPr>
        <w:rFonts w:hint="default" w:ascii="Courier New" w:hAnsi="Courier New" w:cs="Courier New"/>
      </w:rPr>
    </w:lvl>
    <w:lvl w:ilvl="5" w:tplc="300A0005" w:tentative="1">
      <w:start w:val="1"/>
      <w:numFmt w:val="bullet"/>
      <w:lvlText w:val=""/>
      <w:lvlJc w:val="left"/>
      <w:pPr>
        <w:ind w:left="4547" w:hanging="360"/>
      </w:pPr>
      <w:rPr>
        <w:rFonts w:hint="default" w:ascii="Wingdings" w:hAnsi="Wingdings"/>
      </w:rPr>
    </w:lvl>
    <w:lvl w:ilvl="6" w:tplc="300A0001" w:tentative="1">
      <w:start w:val="1"/>
      <w:numFmt w:val="bullet"/>
      <w:lvlText w:val=""/>
      <w:lvlJc w:val="left"/>
      <w:pPr>
        <w:ind w:left="5267" w:hanging="360"/>
      </w:pPr>
      <w:rPr>
        <w:rFonts w:hint="default" w:ascii="Symbol" w:hAnsi="Symbol"/>
      </w:rPr>
    </w:lvl>
    <w:lvl w:ilvl="7" w:tplc="300A0003" w:tentative="1">
      <w:start w:val="1"/>
      <w:numFmt w:val="bullet"/>
      <w:lvlText w:val="o"/>
      <w:lvlJc w:val="left"/>
      <w:pPr>
        <w:ind w:left="5987" w:hanging="360"/>
      </w:pPr>
      <w:rPr>
        <w:rFonts w:hint="default" w:ascii="Courier New" w:hAnsi="Courier New" w:cs="Courier New"/>
      </w:rPr>
    </w:lvl>
    <w:lvl w:ilvl="8" w:tplc="300A0005" w:tentative="1">
      <w:start w:val="1"/>
      <w:numFmt w:val="bullet"/>
      <w:lvlText w:val=""/>
      <w:lvlJc w:val="left"/>
      <w:pPr>
        <w:ind w:left="6707" w:hanging="360"/>
      </w:pPr>
      <w:rPr>
        <w:rFonts w:hint="default" w:ascii="Wingdings" w:hAnsi="Wingdings"/>
      </w:rPr>
    </w:lvl>
  </w:abstractNum>
  <w:abstractNum w:abstractNumId="5" w15:restartNumberingAfterBreak="0">
    <w:nsid w:val="1F1804BF"/>
    <w:multiLevelType w:val="hybridMultilevel"/>
    <w:tmpl w:val="7298D1CC"/>
    <w:lvl w:ilvl="0" w:tplc="300A000F">
      <w:start w:val="1"/>
      <w:numFmt w:val="decimal"/>
      <w:lvlText w:val="%1."/>
      <w:lvlJc w:val="left"/>
      <w:pPr>
        <w:ind w:left="827" w:hanging="360"/>
      </w:pPr>
    </w:lvl>
    <w:lvl w:ilvl="1" w:tplc="300A0019" w:tentative="1">
      <w:start w:val="1"/>
      <w:numFmt w:val="lowerLetter"/>
      <w:lvlText w:val="%2."/>
      <w:lvlJc w:val="left"/>
      <w:pPr>
        <w:ind w:left="1547" w:hanging="360"/>
      </w:pPr>
    </w:lvl>
    <w:lvl w:ilvl="2" w:tplc="300A001B" w:tentative="1">
      <w:start w:val="1"/>
      <w:numFmt w:val="lowerRoman"/>
      <w:lvlText w:val="%3."/>
      <w:lvlJc w:val="right"/>
      <w:pPr>
        <w:ind w:left="2267" w:hanging="180"/>
      </w:pPr>
    </w:lvl>
    <w:lvl w:ilvl="3" w:tplc="300A000F" w:tentative="1">
      <w:start w:val="1"/>
      <w:numFmt w:val="decimal"/>
      <w:lvlText w:val="%4."/>
      <w:lvlJc w:val="left"/>
      <w:pPr>
        <w:ind w:left="2987" w:hanging="360"/>
      </w:pPr>
    </w:lvl>
    <w:lvl w:ilvl="4" w:tplc="300A0019" w:tentative="1">
      <w:start w:val="1"/>
      <w:numFmt w:val="lowerLetter"/>
      <w:lvlText w:val="%5."/>
      <w:lvlJc w:val="left"/>
      <w:pPr>
        <w:ind w:left="3707" w:hanging="360"/>
      </w:pPr>
    </w:lvl>
    <w:lvl w:ilvl="5" w:tplc="300A001B" w:tentative="1">
      <w:start w:val="1"/>
      <w:numFmt w:val="lowerRoman"/>
      <w:lvlText w:val="%6."/>
      <w:lvlJc w:val="right"/>
      <w:pPr>
        <w:ind w:left="4427" w:hanging="180"/>
      </w:pPr>
    </w:lvl>
    <w:lvl w:ilvl="6" w:tplc="300A000F" w:tentative="1">
      <w:start w:val="1"/>
      <w:numFmt w:val="decimal"/>
      <w:lvlText w:val="%7."/>
      <w:lvlJc w:val="left"/>
      <w:pPr>
        <w:ind w:left="5147" w:hanging="360"/>
      </w:pPr>
    </w:lvl>
    <w:lvl w:ilvl="7" w:tplc="300A0019" w:tentative="1">
      <w:start w:val="1"/>
      <w:numFmt w:val="lowerLetter"/>
      <w:lvlText w:val="%8."/>
      <w:lvlJc w:val="left"/>
      <w:pPr>
        <w:ind w:left="5867" w:hanging="360"/>
      </w:pPr>
    </w:lvl>
    <w:lvl w:ilvl="8" w:tplc="300A001B" w:tentative="1">
      <w:start w:val="1"/>
      <w:numFmt w:val="lowerRoman"/>
      <w:lvlText w:val="%9."/>
      <w:lvlJc w:val="right"/>
      <w:pPr>
        <w:ind w:left="6587" w:hanging="180"/>
      </w:pPr>
    </w:lvl>
  </w:abstractNum>
  <w:abstractNum w:abstractNumId="6" w15:restartNumberingAfterBreak="0">
    <w:nsid w:val="1F4973F7"/>
    <w:multiLevelType w:val="multilevel"/>
    <w:tmpl w:val="A0345960"/>
    <w:lvl w:ilvl="0">
      <w:start w:val="3"/>
      <w:numFmt w:val="decimal"/>
      <w:lvlText w:val="%1."/>
      <w:lvlJc w:val="left"/>
      <w:pPr>
        <w:ind w:left="720" w:hanging="360"/>
      </w:pPr>
      <w:rPr>
        <w:rFonts w:hint="default"/>
        <w:b w:val="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2555F62"/>
    <w:multiLevelType w:val="hybridMultilevel"/>
    <w:tmpl w:val="74D69B6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4A16600"/>
    <w:multiLevelType w:val="hybridMultilevel"/>
    <w:tmpl w:val="CF70A0A8"/>
    <w:lvl w:ilvl="0" w:tplc="BE9AAEC8">
      <w:start w:val="2"/>
      <w:numFmt w:val="decimal"/>
      <w:lvlText w:val="%1."/>
      <w:lvlJc w:val="left"/>
      <w:pPr>
        <w:ind w:left="720" w:hanging="360"/>
      </w:pPr>
      <w:rPr>
        <w:rFonts w:hint="default"/>
        <w:b w:val="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7C568B2"/>
    <w:multiLevelType w:val="hybridMultilevel"/>
    <w:tmpl w:val="93A00F46"/>
    <w:lvl w:ilvl="0" w:tplc="300A0001">
      <w:start w:val="1"/>
      <w:numFmt w:val="bullet"/>
      <w:lvlText w:val=""/>
      <w:lvlJc w:val="left"/>
      <w:pPr>
        <w:ind w:left="720" w:hanging="360"/>
      </w:pPr>
      <w:rPr>
        <w:rFonts w:hint="default" w:ascii="Symbol" w:hAnsi="Symbol"/>
      </w:rPr>
    </w:lvl>
    <w:lvl w:ilvl="1" w:tplc="300A0003" w:tentative="1">
      <w:start w:val="1"/>
      <w:numFmt w:val="bullet"/>
      <w:lvlText w:val="o"/>
      <w:lvlJc w:val="left"/>
      <w:pPr>
        <w:ind w:left="1440" w:hanging="360"/>
      </w:pPr>
      <w:rPr>
        <w:rFonts w:hint="default" w:ascii="Courier New" w:hAnsi="Courier New" w:cs="Courier New"/>
      </w:rPr>
    </w:lvl>
    <w:lvl w:ilvl="2" w:tplc="300A0005" w:tentative="1">
      <w:start w:val="1"/>
      <w:numFmt w:val="bullet"/>
      <w:lvlText w:val=""/>
      <w:lvlJc w:val="left"/>
      <w:pPr>
        <w:ind w:left="2160" w:hanging="360"/>
      </w:pPr>
      <w:rPr>
        <w:rFonts w:hint="default" w:ascii="Wingdings" w:hAnsi="Wingdings"/>
      </w:rPr>
    </w:lvl>
    <w:lvl w:ilvl="3" w:tplc="300A0001">
      <w:start w:val="1"/>
      <w:numFmt w:val="bullet"/>
      <w:lvlText w:val=""/>
      <w:lvlJc w:val="left"/>
      <w:pPr>
        <w:ind w:left="2880" w:hanging="360"/>
      </w:pPr>
      <w:rPr>
        <w:rFonts w:hint="default" w:ascii="Symbol" w:hAnsi="Symbol"/>
      </w:rPr>
    </w:lvl>
    <w:lvl w:ilvl="4" w:tplc="300A0003" w:tentative="1">
      <w:start w:val="1"/>
      <w:numFmt w:val="bullet"/>
      <w:lvlText w:val="o"/>
      <w:lvlJc w:val="left"/>
      <w:pPr>
        <w:ind w:left="3600" w:hanging="360"/>
      </w:pPr>
      <w:rPr>
        <w:rFonts w:hint="default" w:ascii="Courier New" w:hAnsi="Courier New" w:cs="Courier New"/>
      </w:rPr>
    </w:lvl>
    <w:lvl w:ilvl="5" w:tplc="300A0005" w:tentative="1">
      <w:start w:val="1"/>
      <w:numFmt w:val="bullet"/>
      <w:lvlText w:val=""/>
      <w:lvlJc w:val="left"/>
      <w:pPr>
        <w:ind w:left="4320" w:hanging="360"/>
      </w:pPr>
      <w:rPr>
        <w:rFonts w:hint="default" w:ascii="Wingdings" w:hAnsi="Wingdings"/>
      </w:rPr>
    </w:lvl>
    <w:lvl w:ilvl="6" w:tplc="300A0001" w:tentative="1">
      <w:start w:val="1"/>
      <w:numFmt w:val="bullet"/>
      <w:lvlText w:val=""/>
      <w:lvlJc w:val="left"/>
      <w:pPr>
        <w:ind w:left="5040" w:hanging="360"/>
      </w:pPr>
      <w:rPr>
        <w:rFonts w:hint="default" w:ascii="Symbol" w:hAnsi="Symbol"/>
      </w:rPr>
    </w:lvl>
    <w:lvl w:ilvl="7" w:tplc="300A0003" w:tentative="1">
      <w:start w:val="1"/>
      <w:numFmt w:val="bullet"/>
      <w:lvlText w:val="o"/>
      <w:lvlJc w:val="left"/>
      <w:pPr>
        <w:ind w:left="5760" w:hanging="360"/>
      </w:pPr>
      <w:rPr>
        <w:rFonts w:hint="default" w:ascii="Courier New" w:hAnsi="Courier New" w:cs="Courier New"/>
      </w:rPr>
    </w:lvl>
    <w:lvl w:ilvl="8" w:tplc="300A0005" w:tentative="1">
      <w:start w:val="1"/>
      <w:numFmt w:val="bullet"/>
      <w:lvlText w:val=""/>
      <w:lvlJc w:val="left"/>
      <w:pPr>
        <w:ind w:left="6480" w:hanging="360"/>
      </w:pPr>
      <w:rPr>
        <w:rFonts w:hint="default" w:ascii="Wingdings" w:hAnsi="Wingdings"/>
      </w:rPr>
    </w:lvl>
  </w:abstractNum>
  <w:abstractNum w:abstractNumId="10" w15:restartNumberingAfterBreak="0">
    <w:nsid w:val="29BF4EF4"/>
    <w:multiLevelType w:val="hybridMultilevel"/>
    <w:tmpl w:val="3A32FFA0"/>
    <w:lvl w:ilvl="0" w:tplc="80B6547E">
      <w:start w:val="5"/>
      <w:numFmt w:val="decimal"/>
      <w:lvlText w:val="%1."/>
      <w:lvlJc w:val="left"/>
      <w:pPr>
        <w:ind w:left="720" w:hanging="360"/>
      </w:pPr>
      <w:rPr>
        <w:rFonts w:hint="default"/>
        <w:b w:val="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CE46E36"/>
    <w:multiLevelType w:val="hybridMultilevel"/>
    <w:tmpl w:val="AE9AB546"/>
    <w:lvl w:ilvl="0" w:tplc="300A0001">
      <w:start w:val="1"/>
      <w:numFmt w:val="bullet"/>
      <w:lvlText w:val=""/>
      <w:lvlJc w:val="left"/>
      <w:pPr>
        <w:ind w:left="720" w:hanging="360"/>
      </w:pPr>
      <w:rPr>
        <w:rFonts w:hint="default" w:ascii="Symbol" w:hAnsi="Symbol"/>
      </w:rPr>
    </w:lvl>
    <w:lvl w:ilvl="1" w:tplc="300A0003" w:tentative="1">
      <w:start w:val="1"/>
      <w:numFmt w:val="bullet"/>
      <w:lvlText w:val="o"/>
      <w:lvlJc w:val="left"/>
      <w:pPr>
        <w:ind w:left="1440" w:hanging="360"/>
      </w:pPr>
      <w:rPr>
        <w:rFonts w:hint="default" w:ascii="Courier New" w:hAnsi="Courier New" w:cs="Courier New"/>
      </w:rPr>
    </w:lvl>
    <w:lvl w:ilvl="2" w:tplc="300A0005" w:tentative="1">
      <w:start w:val="1"/>
      <w:numFmt w:val="bullet"/>
      <w:lvlText w:val=""/>
      <w:lvlJc w:val="left"/>
      <w:pPr>
        <w:ind w:left="2160" w:hanging="360"/>
      </w:pPr>
      <w:rPr>
        <w:rFonts w:hint="default" w:ascii="Wingdings" w:hAnsi="Wingdings"/>
      </w:rPr>
    </w:lvl>
    <w:lvl w:ilvl="3" w:tplc="300A0001">
      <w:start w:val="1"/>
      <w:numFmt w:val="bullet"/>
      <w:lvlText w:val=""/>
      <w:lvlJc w:val="left"/>
      <w:pPr>
        <w:ind w:left="2880" w:hanging="360"/>
      </w:pPr>
      <w:rPr>
        <w:rFonts w:hint="default" w:ascii="Symbol" w:hAnsi="Symbol"/>
      </w:rPr>
    </w:lvl>
    <w:lvl w:ilvl="4" w:tplc="300A0003" w:tentative="1">
      <w:start w:val="1"/>
      <w:numFmt w:val="bullet"/>
      <w:lvlText w:val="o"/>
      <w:lvlJc w:val="left"/>
      <w:pPr>
        <w:ind w:left="3600" w:hanging="360"/>
      </w:pPr>
      <w:rPr>
        <w:rFonts w:hint="default" w:ascii="Courier New" w:hAnsi="Courier New" w:cs="Courier New"/>
      </w:rPr>
    </w:lvl>
    <w:lvl w:ilvl="5" w:tplc="300A0005" w:tentative="1">
      <w:start w:val="1"/>
      <w:numFmt w:val="bullet"/>
      <w:lvlText w:val=""/>
      <w:lvlJc w:val="left"/>
      <w:pPr>
        <w:ind w:left="4320" w:hanging="360"/>
      </w:pPr>
      <w:rPr>
        <w:rFonts w:hint="default" w:ascii="Wingdings" w:hAnsi="Wingdings"/>
      </w:rPr>
    </w:lvl>
    <w:lvl w:ilvl="6" w:tplc="300A0001" w:tentative="1">
      <w:start w:val="1"/>
      <w:numFmt w:val="bullet"/>
      <w:lvlText w:val=""/>
      <w:lvlJc w:val="left"/>
      <w:pPr>
        <w:ind w:left="5040" w:hanging="360"/>
      </w:pPr>
      <w:rPr>
        <w:rFonts w:hint="default" w:ascii="Symbol" w:hAnsi="Symbol"/>
      </w:rPr>
    </w:lvl>
    <w:lvl w:ilvl="7" w:tplc="300A0003" w:tentative="1">
      <w:start w:val="1"/>
      <w:numFmt w:val="bullet"/>
      <w:lvlText w:val="o"/>
      <w:lvlJc w:val="left"/>
      <w:pPr>
        <w:ind w:left="5760" w:hanging="360"/>
      </w:pPr>
      <w:rPr>
        <w:rFonts w:hint="default" w:ascii="Courier New" w:hAnsi="Courier New" w:cs="Courier New"/>
      </w:rPr>
    </w:lvl>
    <w:lvl w:ilvl="8" w:tplc="300A0005" w:tentative="1">
      <w:start w:val="1"/>
      <w:numFmt w:val="bullet"/>
      <w:lvlText w:val=""/>
      <w:lvlJc w:val="left"/>
      <w:pPr>
        <w:ind w:left="6480" w:hanging="360"/>
      </w:pPr>
      <w:rPr>
        <w:rFonts w:hint="default" w:ascii="Wingdings" w:hAnsi="Wingdings"/>
      </w:rPr>
    </w:lvl>
  </w:abstractNum>
  <w:abstractNum w:abstractNumId="12" w15:restartNumberingAfterBreak="0">
    <w:nsid w:val="2F49339A"/>
    <w:multiLevelType w:val="hybridMultilevel"/>
    <w:tmpl w:val="998E823C"/>
    <w:lvl w:ilvl="0" w:tplc="14E6210E">
      <w:start w:val="8"/>
      <w:numFmt w:val="decimal"/>
      <w:lvlText w:val="%1."/>
      <w:lvlJc w:val="left"/>
      <w:pPr>
        <w:ind w:left="720" w:hanging="360"/>
      </w:pPr>
      <w:rPr>
        <w:rFonts w:hint="default"/>
        <w:b w:val="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92B5999"/>
    <w:multiLevelType w:val="hybridMultilevel"/>
    <w:tmpl w:val="2F9A7BB0"/>
    <w:lvl w:ilvl="0" w:tplc="AEB252DE">
      <w:start w:val="4"/>
      <w:numFmt w:val="decimal"/>
      <w:lvlText w:val="%1."/>
      <w:lvlJc w:val="left"/>
      <w:pPr>
        <w:ind w:left="107" w:hanging="201"/>
      </w:pPr>
      <w:rPr>
        <w:rFonts w:hint="default" w:ascii="Times New Roman" w:hAnsi="Times New Roman" w:eastAsia="Times New Roman" w:cs="Times New Roman"/>
        <w:spacing w:val="0"/>
        <w:w w:val="99"/>
        <w:sz w:val="20"/>
        <w:szCs w:val="20"/>
        <w:lang w:val="es-ES" w:eastAsia="en-US" w:bidi="ar-SA"/>
      </w:rPr>
    </w:lvl>
    <w:lvl w:ilvl="1" w:tplc="8D407032">
      <w:numFmt w:val="bullet"/>
      <w:lvlText w:val="•"/>
      <w:lvlJc w:val="left"/>
      <w:pPr>
        <w:ind w:left="434" w:hanging="201"/>
      </w:pPr>
      <w:rPr>
        <w:rFonts w:hint="default"/>
        <w:lang w:val="es-ES" w:eastAsia="en-US" w:bidi="ar-SA"/>
      </w:rPr>
    </w:lvl>
    <w:lvl w:ilvl="2" w:tplc="9D704E26">
      <w:numFmt w:val="bullet"/>
      <w:lvlText w:val="•"/>
      <w:lvlJc w:val="left"/>
      <w:pPr>
        <w:ind w:left="768" w:hanging="201"/>
      </w:pPr>
      <w:rPr>
        <w:rFonts w:hint="default"/>
        <w:lang w:val="es-ES" w:eastAsia="en-US" w:bidi="ar-SA"/>
      </w:rPr>
    </w:lvl>
    <w:lvl w:ilvl="3" w:tplc="7352A4AA">
      <w:numFmt w:val="bullet"/>
      <w:lvlText w:val="•"/>
      <w:lvlJc w:val="left"/>
      <w:pPr>
        <w:ind w:left="1103" w:hanging="201"/>
      </w:pPr>
      <w:rPr>
        <w:rFonts w:hint="default"/>
        <w:lang w:val="es-ES" w:eastAsia="en-US" w:bidi="ar-SA"/>
      </w:rPr>
    </w:lvl>
    <w:lvl w:ilvl="4" w:tplc="9A08C884">
      <w:numFmt w:val="bullet"/>
      <w:lvlText w:val="•"/>
      <w:lvlJc w:val="left"/>
      <w:pPr>
        <w:ind w:left="1437" w:hanging="201"/>
      </w:pPr>
      <w:rPr>
        <w:rFonts w:hint="default"/>
        <w:lang w:val="es-ES" w:eastAsia="en-US" w:bidi="ar-SA"/>
      </w:rPr>
    </w:lvl>
    <w:lvl w:ilvl="5" w:tplc="1312F6B0">
      <w:numFmt w:val="bullet"/>
      <w:lvlText w:val="•"/>
      <w:lvlJc w:val="left"/>
      <w:pPr>
        <w:ind w:left="1772" w:hanging="201"/>
      </w:pPr>
      <w:rPr>
        <w:rFonts w:hint="default"/>
        <w:lang w:val="es-ES" w:eastAsia="en-US" w:bidi="ar-SA"/>
      </w:rPr>
    </w:lvl>
    <w:lvl w:ilvl="6" w:tplc="894E003E">
      <w:numFmt w:val="bullet"/>
      <w:lvlText w:val="•"/>
      <w:lvlJc w:val="left"/>
      <w:pPr>
        <w:ind w:left="2106" w:hanging="201"/>
      </w:pPr>
      <w:rPr>
        <w:rFonts w:hint="default"/>
        <w:lang w:val="es-ES" w:eastAsia="en-US" w:bidi="ar-SA"/>
      </w:rPr>
    </w:lvl>
    <w:lvl w:ilvl="7" w:tplc="9A9E3CFC">
      <w:numFmt w:val="bullet"/>
      <w:lvlText w:val="•"/>
      <w:lvlJc w:val="left"/>
      <w:pPr>
        <w:ind w:left="2440" w:hanging="201"/>
      </w:pPr>
      <w:rPr>
        <w:rFonts w:hint="default"/>
        <w:lang w:val="es-ES" w:eastAsia="en-US" w:bidi="ar-SA"/>
      </w:rPr>
    </w:lvl>
    <w:lvl w:ilvl="8" w:tplc="EDCE7940">
      <w:numFmt w:val="bullet"/>
      <w:lvlText w:val="•"/>
      <w:lvlJc w:val="left"/>
      <w:pPr>
        <w:ind w:left="2775" w:hanging="201"/>
      </w:pPr>
      <w:rPr>
        <w:rFonts w:hint="default"/>
        <w:lang w:val="es-ES" w:eastAsia="en-US" w:bidi="ar-SA"/>
      </w:rPr>
    </w:lvl>
  </w:abstractNum>
  <w:abstractNum w:abstractNumId="14" w15:restartNumberingAfterBreak="0">
    <w:nsid w:val="3B76615B"/>
    <w:multiLevelType w:val="hybridMultilevel"/>
    <w:tmpl w:val="DBEEB8A8"/>
    <w:lvl w:ilvl="0" w:tplc="300A000F">
      <w:start w:val="1"/>
      <w:numFmt w:val="decimal"/>
      <w:lvlText w:val="%1."/>
      <w:lvlJc w:val="left"/>
      <w:pPr>
        <w:ind w:left="720" w:hanging="360"/>
      </w:pPr>
      <w:rPr>
        <w:rFonts w:hint="default"/>
        <w:b w:val="0"/>
      </w:r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40CE5EBF"/>
    <w:multiLevelType w:val="multilevel"/>
    <w:tmpl w:val="300A001F"/>
    <w:lvl w:ilvl="0">
      <w:start w:val="1"/>
      <w:numFmt w:val="decimal"/>
      <w:lvlText w:val="%1."/>
      <w:lvlJc w:val="left"/>
      <w:pPr>
        <w:ind w:left="360" w:hanging="360"/>
      </w:pPr>
      <w:rPr>
        <w:b/>
        <w:bCs/>
        <w:color w:val="auto"/>
        <w:sz w:val="24"/>
        <w:szCs w:val="24"/>
      </w:rPr>
    </w:lvl>
    <w:lvl w:ilvl="1">
      <w:start w:val="1"/>
      <w:numFmt w:val="decimal"/>
      <w:lvlText w:val="%1.%2."/>
      <w:lvlJc w:val="left"/>
      <w:pPr>
        <w:ind w:left="792" w:hanging="432"/>
      </w:pPr>
      <w:rPr>
        <w:b/>
        <w:bCs/>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rPr>
        <w:b w:val="0"/>
        <w:i/>
        <w:sz w:val="20"/>
        <w:szCs w:val="20"/>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C226F63"/>
    <w:multiLevelType w:val="hybridMultilevel"/>
    <w:tmpl w:val="82CE9392"/>
    <w:lvl w:ilvl="0" w:tplc="300A000F">
      <w:start w:val="1"/>
      <w:numFmt w:val="decimal"/>
      <w:lvlText w:val="%1."/>
      <w:lvlJc w:val="left"/>
      <w:pPr>
        <w:ind w:left="720" w:hanging="360"/>
      </w:pPr>
      <w:rPr>
        <w:rFonts w:hint="default"/>
        <w:b w:val="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E1C4090"/>
    <w:multiLevelType w:val="hybridMultilevel"/>
    <w:tmpl w:val="F858FC2A"/>
    <w:lvl w:ilvl="0" w:tplc="465245D6">
      <w:start w:val="1"/>
      <w:numFmt w:val="decimal"/>
      <w:lvlText w:val="%1."/>
      <w:lvlJc w:val="left"/>
      <w:pPr>
        <w:ind w:left="467" w:hanging="360"/>
      </w:pPr>
      <w:rPr>
        <w:rFonts w:hint="default"/>
      </w:rPr>
    </w:lvl>
    <w:lvl w:ilvl="1" w:tplc="300A0019" w:tentative="1">
      <w:start w:val="1"/>
      <w:numFmt w:val="lowerLetter"/>
      <w:lvlText w:val="%2."/>
      <w:lvlJc w:val="left"/>
      <w:pPr>
        <w:ind w:left="1187" w:hanging="360"/>
      </w:pPr>
    </w:lvl>
    <w:lvl w:ilvl="2" w:tplc="300A001B" w:tentative="1">
      <w:start w:val="1"/>
      <w:numFmt w:val="lowerRoman"/>
      <w:lvlText w:val="%3."/>
      <w:lvlJc w:val="right"/>
      <w:pPr>
        <w:ind w:left="1907" w:hanging="180"/>
      </w:pPr>
    </w:lvl>
    <w:lvl w:ilvl="3" w:tplc="300A000F" w:tentative="1">
      <w:start w:val="1"/>
      <w:numFmt w:val="decimal"/>
      <w:lvlText w:val="%4."/>
      <w:lvlJc w:val="left"/>
      <w:pPr>
        <w:ind w:left="2627" w:hanging="360"/>
      </w:pPr>
    </w:lvl>
    <w:lvl w:ilvl="4" w:tplc="300A0019" w:tentative="1">
      <w:start w:val="1"/>
      <w:numFmt w:val="lowerLetter"/>
      <w:lvlText w:val="%5."/>
      <w:lvlJc w:val="left"/>
      <w:pPr>
        <w:ind w:left="3347" w:hanging="360"/>
      </w:pPr>
    </w:lvl>
    <w:lvl w:ilvl="5" w:tplc="300A001B" w:tentative="1">
      <w:start w:val="1"/>
      <w:numFmt w:val="lowerRoman"/>
      <w:lvlText w:val="%6."/>
      <w:lvlJc w:val="right"/>
      <w:pPr>
        <w:ind w:left="4067" w:hanging="180"/>
      </w:pPr>
    </w:lvl>
    <w:lvl w:ilvl="6" w:tplc="300A000F" w:tentative="1">
      <w:start w:val="1"/>
      <w:numFmt w:val="decimal"/>
      <w:lvlText w:val="%7."/>
      <w:lvlJc w:val="left"/>
      <w:pPr>
        <w:ind w:left="4787" w:hanging="360"/>
      </w:pPr>
    </w:lvl>
    <w:lvl w:ilvl="7" w:tplc="300A0019" w:tentative="1">
      <w:start w:val="1"/>
      <w:numFmt w:val="lowerLetter"/>
      <w:lvlText w:val="%8."/>
      <w:lvlJc w:val="left"/>
      <w:pPr>
        <w:ind w:left="5507" w:hanging="360"/>
      </w:pPr>
    </w:lvl>
    <w:lvl w:ilvl="8" w:tplc="300A001B" w:tentative="1">
      <w:start w:val="1"/>
      <w:numFmt w:val="lowerRoman"/>
      <w:lvlText w:val="%9."/>
      <w:lvlJc w:val="right"/>
      <w:pPr>
        <w:ind w:left="6227" w:hanging="180"/>
      </w:pPr>
    </w:lvl>
  </w:abstractNum>
  <w:abstractNum w:abstractNumId="18" w15:restartNumberingAfterBreak="0">
    <w:nsid w:val="52E55016"/>
    <w:multiLevelType w:val="multilevel"/>
    <w:tmpl w:val="300A001F"/>
    <w:lvl w:ilvl="0">
      <w:start w:val="1"/>
      <w:numFmt w:val="decimal"/>
      <w:lvlText w:val="%1."/>
      <w:lvlJc w:val="left"/>
      <w:pPr>
        <w:ind w:left="360" w:hanging="360"/>
      </w:pPr>
      <w:rPr>
        <w:b/>
        <w:bCs/>
        <w:color w:val="auto"/>
        <w:sz w:val="24"/>
        <w:szCs w:val="24"/>
      </w:rPr>
    </w:lvl>
    <w:lvl w:ilvl="1">
      <w:start w:val="1"/>
      <w:numFmt w:val="decimal"/>
      <w:lvlText w:val="%1.%2."/>
      <w:lvlJc w:val="left"/>
      <w:pPr>
        <w:ind w:left="792" w:hanging="432"/>
      </w:pPr>
      <w:rPr>
        <w:b/>
        <w:bCs/>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rPr>
        <w:b w:val="0"/>
        <w:i/>
        <w:sz w:val="20"/>
        <w:szCs w:val="20"/>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99156D4"/>
    <w:multiLevelType w:val="hybridMultilevel"/>
    <w:tmpl w:val="96886322"/>
    <w:lvl w:ilvl="0" w:tplc="25BE6A62">
      <w:start w:val="8"/>
      <w:numFmt w:val="decimal"/>
      <w:lvlText w:val="%1."/>
      <w:lvlJc w:val="left"/>
      <w:pPr>
        <w:ind w:left="720" w:hanging="360"/>
      </w:pPr>
      <w:rPr>
        <w:rFonts w:hint="default"/>
        <w:b w:val="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5B7303FA"/>
    <w:multiLevelType w:val="hybridMultilevel"/>
    <w:tmpl w:val="563EE7D4"/>
    <w:lvl w:ilvl="0" w:tplc="300A000F">
      <w:start w:val="1"/>
      <w:numFmt w:val="decimal"/>
      <w:lvlText w:val="%1."/>
      <w:lvlJc w:val="left"/>
      <w:pPr>
        <w:ind w:left="720" w:hanging="360"/>
      </w:pPr>
      <w:rPr>
        <w:rFonts w:hint="default"/>
        <w:b w:val="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65524C09"/>
    <w:multiLevelType w:val="hybridMultilevel"/>
    <w:tmpl w:val="8C982424"/>
    <w:lvl w:ilvl="0" w:tplc="300A0001">
      <w:start w:val="1"/>
      <w:numFmt w:val="bullet"/>
      <w:lvlText w:val=""/>
      <w:lvlJc w:val="left"/>
      <w:pPr>
        <w:ind w:left="947" w:hanging="360"/>
      </w:pPr>
      <w:rPr>
        <w:rFonts w:hint="default" w:ascii="Symbol" w:hAnsi="Symbol"/>
      </w:rPr>
    </w:lvl>
    <w:lvl w:ilvl="1" w:tplc="300A0003" w:tentative="1">
      <w:start w:val="1"/>
      <w:numFmt w:val="bullet"/>
      <w:lvlText w:val="o"/>
      <w:lvlJc w:val="left"/>
      <w:pPr>
        <w:ind w:left="1667" w:hanging="360"/>
      </w:pPr>
      <w:rPr>
        <w:rFonts w:hint="default" w:ascii="Courier New" w:hAnsi="Courier New" w:cs="Courier New"/>
      </w:rPr>
    </w:lvl>
    <w:lvl w:ilvl="2" w:tplc="300A0005" w:tentative="1">
      <w:start w:val="1"/>
      <w:numFmt w:val="bullet"/>
      <w:lvlText w:val=""/>
      <w:lvlJc w:val="left"/>
      <w:pPr>
        <w:ind w:left="2387" w:hanging="360"/>
      </w:pPr>
      <w:rPr>
        <w:rFonts w:hint="default" w:ascii="Wingdings" w:hAnsi="Wingdings"/>
      </w:rPr>
    </w:lvl>
    <w:lvl w:ilvl="3" w:tplc="300A0001" w:tentative="1">
      <w:start w:val="1"/>
      <w:numFmt w:val="bullet"/>
      <w:lvlText w:val=""/>
      <w:lvlJc w:val="left"/>
      <w:pPr>
        <w:ind w:left="3107" w:hanging="360"/>
      </w:pPr>
      <w:rPr>
        <w:rFonts w:hint="default" w:ascii="Symbol" w:hAnsi="Symbol"/>
      </w:rPr>
    </w:lvl>
    <w:lvl w:ilvl="4" w:tplc="300A0003" w:tentative="1">
      <w:start w:val="1"/>
      <w:numFmt w:val="bullet"/>
      <w:lvlText w:val="o"/>
      <w:lvlJc w:val="left"/>
      <w:pPr>
        <w:ind w:left="3827" w:hanging="360"/>
      </w:pPr>
      <w:rPr>
        <w:rFonts w:hint="default" w:ascii="Courier New" w:hAnsi="Courier New" w:cs="Courier New"/>
      </w:rPr>
    </w:lvl>
    <w:lvl w:ilvl="5" w:tplc="300A0005" w:tentative="1">
      <w:start w:val="1"/>
      <w:numFmt w:val="bullet"/>
      <w:lvlText w:val=""/>
      <w:lvlJc w:val="left"/>
      <w:pPr>
        <w:ind w:left="4547" w:hanging="360"/>
      </w:pPr>
      <w:rPr>
        <w:rFonts w:hint="default" w:ascii="Wingdings" w:hAnsi="Wingdings"/>
      </w:rPr>
    </w:lvl>
    <w:lvl w:ilvl="6" w:tplc="300A0001" w:tentative="1">
      <w:start w:val="1"/>
      <w:numFmt w:val="bullet"/>
      <w:lvlText w:val=""/>
      <w:lvlJc w:val="left"/>
      <w:pPr>
        <w:ind w:left="5267" w:hanging="360"/>
      </w:pPr>
      <w:rPr>
        <w:rFonts w:hint="default" w:ascii="Symbol" w:hAnsi="Symbol"/>
      </w:rPr>
    </w:lvl>
    <w:lvl w:ilvl="7" w:tplc="300A0003" w:tentative="1">
      <w:start w:val="1"/>
      <w:numFmt w:val="bullet"/>
      <w:lvlText w:val="o"/>
      <w:lvlJc w:val="left"/>
      <w:pPr>
        <w:ind w:left="5987" w:hanging="360"/>
      </w:pPr>
      <w:rPr>
        <w:rFonts w:hint="default" w:ascii="Courier New" w:hAnsi="Courier New" w:cs="Courier New"/>
      </w:rPr>
    </w:lvl>
    <w:lvl w:ilvl="8" w:tplc="300A0005" w:tentative="1">
      <w:start w:val="1"/>
      <w:numFmt w:val="bullet"/>
      <w:lvlText w:val=""/>
      <w:lvlJc w:val="left"/>
      <w:pPr>
        <w:ind w:left="6707" w:hanging="360"/>
      </w:pPr>
      <w:rPr>
        <w:rFonts w:hint="default" w:ascii="Wingdings" w:hAnsi="Wingdings"/>
      </w:rPr>
    </w:lvl>
  </w:abstractNum>
  <w:abstractNum w:abstractNumId="22" w15:restartNumberingAfterBreak="0">
    <w:nsid w:val="69E72065"/>
    <w:multiLevelType w:val="multilevel"/>
    <w:tmpl w:val="A0345960"/>
    <w:lvl w:ilvl="0">
      <w:start w:val="3"/>
      <w:numFmt w:val="decimal"/>
      <w:lvlText w:val="%1."/>
      <w:lvlJc w:val="left"/>
      <w:pPr>
        <w:ind w:left="720" w:hanging="360"/>
      </w:pPr>
      <w:rPr>
        <w:rFonts w:hint="default"/>
        <w:b w:val="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6AAB6607"/>
    <w:multiLevelType w:val="hybridMultilevel"/>
    <w:tmpl w:val="AF10AB98"/>
    <w:lvl w:ilvl="0" w:tplc="300A0001">
      <w:start w:val="1"/>
      <w:numFmt w:val="bullet"/>
      <w:lvlText w:val=""/>
      <w:lvlJc w:val="left"/>
      <w:pPr>
        <w:ind w:left="720" w:hanging="360"/>
      </w:pPr>
      <w:rPr>
        <w:rFonts w:hint="default" w:ascii="Symbol" w:hAnsi="Symbol"/>
      </w:rPr>
    </w:lvl>
    <w:lvl w:ilvl="1" w:tplc="7CBCD8D8">
      <w:numFmt w:val="bullet"/>
      <w:lvlText w:val="•"/>
      <w:lvlJc w:val="left"/>
      <w:pPr>
        <w:ind w:left="1440" w:hanging="360"/>
      </w:pPr>
      <w:rPr>
        <w:rFonts w:hint="default" w:ascii="Times New Roman" w:hAnsi="Times New Roman" w:eastAsia="Times New Roman" w:cs="Times New Roman"/>
      </w:rPr>
    </w:lvl>
    <w:lvl w:ilvl="2" w:tplc="300A0005">
      <w:start w:val="1"/>
      <w:numFmt w:val="bullet"/>
      <w:lvlText w:val=""/>
      <w:lvlJc w:val="left"/>
      <w:pPr>
        <w:ind w:left="2160" w:hanging="360"/>
      </w:pPr>
      <w:rPr>
        <w:rFonts w:hint="default" w:ascii="Wingdings" w:hAnsi="Wingdings"/>
      </w:rPr>
    </w:lvl>
    <w:lvl w:ilvl="3" w:tplc="300A0001" w:tentative="1">
      <w:start w:val="1"/>
      <w:numFmt w:val="bullet"/>
      <w:lvlText w:val=""/>
      <w:lvlJc w:val="left"/>
      <w:pPr>
        <w:ind w:left="2880" w:hanging="360"/>
      </w:pPr>
      <w:rPr>
        <w:rFonts w:hint="default" w:ascii="Symbol" w:hAnsi="Symbol"/>
      </w:rPr>
    </w:lvl>
    <w:lvl w:ilvl="4" w:tplc="300A0003" w:tentative="1">
      <w:start w:val="1"/>
      <w:numFmt w:val="bullet"/>
      <w:lvlText w:val="o"/>
      <w:lvlJc w:val="left"/>
      <w:pPr>
        <w:ind w:left="3600" w:hanging="360"/>
      </w:pPr>
      <w:rPr>
        <w:rFonts w:hint="default" w:ascii="Courier New" w:hAnsi="Courier New" w:cs="Courier New"/>
      </w:rPr>
    </w:lvl>
    <w:lvl w:ilvl="5" w:tplc="300A0005" w:tentative="1">
      <w:start w:val="1"/>
      <w:numFmt w:val="bullet"/>
      <w:lvlText w:val=""/>
      <w:lvlJc w:val="left"/>
      <w:pPr>
        <w:ind w:left="4320" w:hanging="360"/>
      </w:pPr>
      <w:rPr>
        <w:rFonts w:hint="default" w:ascii="Wingdings" w:hAnsi="Wingdings"/>
      </w:rPr>
    </w:lvl>
    <w:lvl w:ilvl="6" w:tplc="300A0001" w:tentative="1">
      <w:start w:val="1"/>
      <w:numFmt w:val="bullet"/>
      <w:lvlText w:val=""/>
      <w:lvlJc w:val="left"/>
      <w:pPr>
        <w:ind w:left="5040" w:hanging="360"/>
      </w:pPr>
      <w:rPr>
        <w:rFonts w:hint="default" w:ascii="Symbol" w:hAnsi="Symbol"/>
      </w:rPr>
    </w:lvl>
    <w:lvl w:ilvl="7" w:tplc="300A0003" w:tentative="1">
      <w:start w:val="1"/>
      <w:numFmt w:val="bullet"/>
      <w:lvlText w:val="o"/>
      <w:lvlJc w:val="left"/>
      <w:pPr>
        <w:ind w:left="5760" w:hanging="360"/>
      </w:pPr>
      <w:rPr>
        <w:rFonts w:hint="default" w:ascii="Courier New" w:hAnsi="Courier New" w:cs="Courier New"/>
      </w:rPr>
    </w:lvl>
    <w:lvl w:ilvl="8" w:tplc="300A0005" w:tentative="1">
      <w:start w:val="1"/>
      <w:numFmt w:val="bullet"/>
      <w:lvlText w:val=""/>
      <w:lvlJc w:val="left"/>
      <w:pPr>
        <w:ind w:left="6480" w:hanging="360"/>
      </w:pPr>
      <w:rPr>
        <w:rFonts w:hint="default" w:ascii="Wingdings" w:hAnsi="Wingdings"/>
      </w:rPr>
    </w:lvl>
  </w:abstractNum>
  <w:abstractNum w:abstractNumId="24" w15:restartNumberingAfterBreak="0">
    <w:nsid w:val="6AF15ECB"/>
    <w:multiLevelType w:val="hybridMultilevel"/>
    <w:tmpl w:val="09B83C4A"/>
    <w:lvl w:ilvl="0" w:tplc="300A000F">
      <w:start w:val="1"/>
      <w:numFmt w:val="decimal"/>
      <w:lvlText w:val="%1."/>
      <w:lvlJc w:val="left"/>
      <w:pPr>
        <w:ind w:left="720" w:hanging="360"/>
      </w:pPr>
      <w:rPr>
        <w:rFonts w:hint="default"/>
      </w:r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15:restartNumberingAfterBreak="0">
    <w:nsid w:val="7738779A"/>
    <w:multiLevelType w:val="multilevel"/>
    <w:tmpl w:val="19AC4F2C"/>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hint="default" w:ascii="Times New Roman" w:hAnsi="Times New Roman"/>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7BEE1CDF"/>
    <w:multiLevelType w:val="hybridMultilevel"/>
    <w:tmpl w:val="77B278FE"/>
    <w:lvl w:ilvl="0" w:tplc="300A0001">
      <w:start w:val="1"/>
      <w:numFmt w:val="bullet"/>
      <w:lvlText w:val=""/>
      <w:lvlJc w:val="left"/>
      <w:pPr>
        <w:ind w:left="1080" w:hanging="360"/>
      </w:pPr>
      <w:rPr>
        <w:rFonts w:hint="default" w:ascii="Symbol" w:hAnsi="Symbol"/>
      </w:rPr>
    </w:lvl>
    <w:lvl w:ilvl="1" w:tplc="300A0003" w:tentative="1">
      <w:start w:val="1"/>
      <w:numFmt w:val="bullet"/>
      <w:lvlText w:val="o"/>
      <w:lvlJc w:val="left"/>
      <w:pPr>
        <w:ind w:left="1800" w:hanging="360"/>
      </w:pPr>
      <w:rPr>
        <w:rFonts w:hint="default" w:ascii="Courier New" w:hAnsi="Courier New" w:cs="Courier New"/>
      </w:rPr>
    </w:lvl>
    <w:lvl w:ilvl="2" w:tplc="300A0005" w:tentative="1">
      <w:start w:val="1"/>
      <w:numFmt w:val="bullet"/>
      <w:lvlText w:val=""/>
      <w:lvlJc w:val="left"/>
      <w:pPr>
        <w:ind w:left="2520" w:hanging="360"/>
      </w:pPr>
      <w:rPr>
        <w:rFonts w:hint="default" w:ascii="Wingdings" w:hAnsi="Wingdings"/>
      </w:rPr>
    </w:lvl>
    <w:lvl w:ilvl="3" w:tplc="300A0001" w:tentative="1">
      <w:start w:val="1"/>
      <w:numFmt w:val="bullet"/>
      <w:lvlText w:val=""/>
      <w:lvlJc w:val="left"/>
      <w:pPr>
        <w:ind w:left="3240" w:hanging="360"/>
      </w:pPr>
      <w:rPr>
        <w:rFonts w:hint="default" w:ascii="Symbol" w:hAnsi="Symbol"/>
      </w:rPr>
    </w:lvl>
    <w:lvl w:ilvl="4" w:tplc="300A0003" w:tentative="1">
      <w:start w:val="1"/>
      <w:numFmt w:val="bullet"/>
      <w:lvlText w:val="o"/>
      <w:lvlJc w:val="left"/>
      <w:pPr>
        <w:ind w:left="3960" w:hanging="360"/>
      </w:pPr>
      <w:rPr>
        <w:rFonts w:hint="default" w:ascii="Courier New" w:hAnsi="Courier New" w:cs="Courier New"/>
      </w:rPr>
    </w:lvl>
    <w:lvl w:ilvl="5" w:tplc="300A0005" w:tentative="1">
      <w:start w:val="1"/>
      <w:numFmt w:val="bullet"/>
      <w:lvlText w:val=""/>
      <w:lvlJc w:val="left"/>
      <w:pPr>
        <w:ind w:left="4680" w:hanging="360"/>
      </w:pPr>
      <w:rPr>
        <w:rFonts w:hint="default" w:ascii="Wingdings" w:hAnsi="Wingdings"/>
      </w:rPr>
    </w:lvl>
    <w:lvl w:ilvl="6" w:tplc="300A0001" w:tentative="1">
      <w:start w:val="1"/>
      <w:numFmt w:val="bullet"/>
      <w:lvlText w:val=""/>
      <w:lvlJc w:val="left"/>
      <w:pPr>
        <w:ind w:left="5400" w:hanging="360"/>
      </w:pPr>
      <w:rPr>
        <w:rFonts w:hint="default" w:ascii="Symbol" w:hAnsi="Symbol"/>
      </w:rPr>
    </w:lvl>
    <w:lvl w:ilvl="7" w:tplc="300A0003" w:tentative="1">
      <w:start w:val="1"/>
      <w:numFmt w:val="bullet"/>
      <w:lvlText w:val="o"/>
      <w:lvlJc w:val="left"/>
      <w:pPr>
        <w:ind w:left="6120" w:hanging="360"/>
      </w:pPr>
      <w:rPr>
        <w:rFonts w:hint="default" w:ascii="Courier New" w:hAnsi="Courier New" w:cs="Courier New"/>
      </w:rPr>
    </w:lvl>
    <w:lvl w:ilvl="8" w:tplc="300A0005" w:tentative="1">
      <w:start w:val="1"/>
      <w:numFmt w:val="bullet"/>
      <w:lvlText w:val=""/>
      <w:lvlJc w:val="left"/>
      <w:pPr>
        <w:ind w:left="6840" w:hanging="360"/>
      </w:pPr>
      <w:rPr>
        <w:rFonts w:hint="default" w:ascii="Wingdings" w:hAnsi="Wingdings"/>
      </w:rPr>
    </w:lvl>
  </w:abstractNum>
  <w:num w:numId="1" w16cid:durableId="348878269">
    <w:abstractNumId w:val="15"/>
  </w:num>
  <w:num w:numId="2" w16cid:durableId="508982573">
    <w:abstractNumId w:val="25"/>
  </w:num>
  <w:num w:numId="3" w16cid:durableId="241456810">
    <w:abstractNumId w:val="0"/>
  </w:num>
  <w:num w:numId="4" w16cid:durableId="624852722">
    <w:abstractNumId w:val="23"/>
  </w:num>
  <w:num w:numId="5" w16cid:durableId="478108741">
    <w:abstractNumId w:val="2"/>
  </w:num>
  <w:num w:numId="6" w16cid:durableId="1540044563">
    <w:abstractNumId w:val="4"/>
  </w:num>
  <w:num w:numId="7" w16cid:durableId="686559215">
    <w:abstractNumId w:val="21"/>
  </w:num>
  <w:num w:numId="8" w16cid:durableId="683284171">
    <w:abstractNumId w:val="3"/>
  </w:num>
  <w:num w:numId="9" w16cid:durableId="608583905">
    <w:abstractNumId w:val="13"/>
  </w:num>
  <w:num w:numId="10" w16cid:durableId="246429379">
    <w:abstractNumId w:val="17"/>
  </w:num>
  <w:num w:numId="11" w16cid:durableId="111217888">
    <w:abstractNumId w:val="5"/>
  </w:num>
  <w:num w:numId="12" w16cid:durableId="113986213">
    <w:abstractNumId w:val="24"/>
  </w:num>
  <w:num w:numId="13" w16cid:durableId="1074861854">
    <w:abstractNumId w:val="7"/>
  </w:num>
  <w:num w:numId="14" w16cid:durableId="66998334">
    <w:abstractNumId w:val="9"/>
  </w:num>
  <w:num w:numId="15" w16cid:durableId="1868331580">
    <w:abstractNumId w:val="11"/>
  </w:num>
  <w:num w:numId="16" w16cid:durableId="1768961043">
    <w:abstractNumId w:val="26"/>
  </w:num>
  <w:num w:numId="17" w16cid:durableId="91172055">
    <w:abstractNumId w:val="20"/>
  </w:num>
  <w:num w:numId="18" w16cid:durableId="970092381">
    <w:abstractNumId w:val="6"/>
  </w:num>
  <w:num w:numId="19" w16cid:durableId="1828859410">
    <w:abstractNumId w:val="8"/>
  </w:num>
  <w:num w:numId="20" w16cid:durableId="1198078510">
    <w:abstractNumId w:val="12"/>
  </w:num>
  <w:num w:numId="21" w16cid:durableId="1757436197">
    <w:abstractNumId w:val="10"/>
  </w:num>
  <w:num w:numId="22" w16cid:durableId="1513454953">
    <w:abstractNumId w:val="1"/>
  </w:num>
  <w:num w:numId="23" w16cid:durableId="1433010377">
    <w:abstractNumId w:val="19"/>
  </w:num>
  <w:num w:numId="24" w16cid:durableId="2090883064">
    <w:abstractNumId w:val="16"/>
  </w:num>
  <w:num w:numId="25" w16cid:durableId="1825584934">
    <w:abstractNumId w:val="14"/>
  </w:num>
  <w:num w:numId="26" w16cid:durableId="1205560563">
    <w:abstractNumId w:val="18"/>
  </w:num>
  <w:num w:numId="27" w16cid:durableId="2138907011">
    <w:abstractNumId w:val="22"/>
  </w:num>
  <w:numIdMacAtCleanup w:val="9"/>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80"/>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M2AiILMyNzY2MLUyUdpeDU4uLM/DyQAkOjWgBmLNogLQAAAA=="/>
  </w:docVars>
  <w:rsids>
    <w:rsidRoot w:val="005C1B81"/>
    <w:rsid w:val="00000075"/>
    <w:rsid w:val="00000352"/>
    <w:rsid w:val="0000054D"/>
    <w:rsid w:val="000008EA"/>
    <w:rsid w:val="00000A5E"/>
    <w:rsid w:val="00000B2D"/>
    <w:rsid w:val="00000BE8"/>
    <w:rsid w:val="00000FEA"/>
    <w:rsid w:val="00001364"/>
    <w:rsid w:val="000015E1"/>
    <w:rsid w:val="00002510"/>
    <w:rsid w:val="0000251B"/>
    <w:rsid w:val="00002BAC"/>
    <w:rsid w:val="0000307D"/>
    <w:rsid w:val="00003C42"/>
    <w:rsid w:val="00003FFB"/>
    <w:rsid w:val="00004731"/>
    <w:rsid w:val="000047B3"/>
    <w:rsid w:val="00004BD5"/>
    <w:rsid w:val="00004E5F"/>
    <w:rsid w:val="00004F25"/>
    <w:rsid w:val="000050C5"/>
    <w:rsid w:val="00005BF5"/>
    <w:rsid w:val="00006293"/>
    <w:rsid w:val="000065A0"/>
    <w:rsid w:val="0000667D"/>
    <w:rsid w:val="0000692B"/>
    <w:rsid w:val="00006F30"/>
    <w:rsid w:val="00007CB1"/>
    <w:rsid w:val="00007F0D"/>
    <w:rsid w:val="00010981"/>
    <w:rsid w:val="00011083"/>
    <w:rsid w:val="00011208"/>
    <w:rsid w:val="000116C9"/>
    <w:rsid w:val="0001173F"/>
    <w:rsid w:val="000118F4"/>
    <w:rsid w:val="00012140"/>
    <w:rsid w:val="000126FE"/>
    <w:rsid w:val="00012856"/>
    <w:rsid w:val="000128BD"/>
    <w:rsid w:val="000128DD"/>
    <w:rsid w:val="000129DE"/>
    <w:rsid w:val="00013AA0"/>
    <w:rsid w:val="00013C25"/>
    <w:rsid w:val="0001445E"/>
    <w:rsid w:val="00014BF9"/>
    <w:rsid w:val="00014ECA"/>
    <w:rsid w:val="0001518C"/>
    <w:rsid w:val="000152DB"/>
    <w:rsid w:val="00015579"/>
    <w:rsid w:val="00015C82"/>
    <w:rsid w:val="0001618A"/>
    <w:rsid w:val="00016786"/>
    <w:rsid w:val="000169DB"/>
    <w:rsid w:val="00016BD0"/>
    <w:rsid w:val="00017073"/>
    <w:rsid w:val="000170CB"/>
    <w:rsid w:val="00017303"/>
    <w:rsid w:val="00017BDE"/>
    <w:rsid w:val="00017D3F"/>
    <w:rsid w:val="00017E44"/>
    <w:rsid w:val="00017EB3"/>
    <w:rsid w:val="00017F05"/>
    <w:rsid w:val="000201F8"/>
    <w:rsid w:val="00020959"/>
    <w:rsid w:val="000209D4"/>
    <w:rsid w:val="00020A58"/>
    <w:rsid w:val="00021047"/>
    <w:rsid w:val="000210B7"/>
    <w:rsid w:val="0002112A"/>
    <w:rsid w:val="00021B4C"/>
    <w:rsid w:val="00021B61"/>
    <w:rsid w:val="00022455"/>
    <w:rsid w:val="0002260F"/>
    <w:rsid w:val="0002263D"/>
    <w:rsid w:val="000229CF"/>
    <w:rsid w:val="00022C64"/>
    <w:rsid w:val="00022FC4"/>
    <w:rsid w:val="00022FFF"/>
    <w:rsid w:val="000231D9"/>
    <w:rsid w:val="00023885"/>
    <w:rsid w:val="00023911"/>
    <w:rsid w:val="00023BDE"/>
    <w:rsid w:val="00024622"/>
    <w:rsid w:val="00024EBF"/>
    <w:rsid w:val="00024F16"/>
    <w:rsid w:val="00025732"/>
    <w:rsid w:val="000257E8"/>
    <w:rsid w:val="000262A3"/>
    <w:rsid w:val="000266A7"/>
    <w:rsid w:val="0002672F"/>
    <w:rsid w:val="00026F1E"/>
    <w:rsid w:val="00027872"/>
    <w:rsid w:val="0003016B"/>
    <w:rsid w:val="00030752"/>
    <w:rsid w:val="000307A4"/>
    <w:rsid w:val="00030C6C"/>
    <w:rsid w:val="00031678"/>
    <w:rsid w:val="00031F0B"/>
    <w:rsid w:val="000323EB"/>
    <w:rsid w:val="0003259D"/>
    <w:rsid w:val="0003267F"/>
    <w:rsid w:val="00033750"/>
    <w:rsid w:val="0003394A"/>
    <w:rsid w:val="00033DDC"/>
    <w:rsid w:val="00033E79"/>
    <w:rsid w:val="000342C9"/>
    <w:rsid w:val="000344EF"/>
    <w:rsid w:val="00034E5D"/>
    <w:rsid w:val="000351D9"/>
    <w:rsid w:val="00035252"/>
    <w:rsid w:val="00035257"/>
    <w:rsid w:val="000352C6"/>
    <w:rsid w:val="000353D1"/>
    <w:rsid w:val="00035582"/>
    <w:rsid w:val="00035A4E"/>
    <w:rsid w:val="00035A60"/>
    <w:rsid w:val="00035E8B"/>
    <w:rsid w:val="00035F7A"/>
    <w:rsid w:val="0003602D"/>
    <w:rsid w:val="00036742"/>
    <w:rsid w:val="0003688B"/>
    <w:rsid w:val="0003720C"/>
    <w:rsid w:val="00037497"/>
    <w:rsid w:val="000379D3"/>
    <w:rsid w:val="00037B23"/>
    <w:rsid w:val="00037C35"/>
    <w:rsid w:val="00037D5F"/>
    <w:rsid w:val="0004007C"/>
    <w:rsid w:val="000403BE"/>
    <w:rsid w:val="00040924"/>
    <w:rsid w:val="00040A19"/>
    <w:rsid w:val="00040B9F"/>
    <w:rsid w:val="00041102"/>
    <w:rsid w:val="000411B7"/>
    <w:rsid w:val="000416F9"/>
    <w:rsid w:val="00041874"/>
    <w:rsid w:val="000419FC"/>
    <w:rsid w:val="00041E8E"/>
    <w:rsid w:val="000425C4"/>
    <w:rsid w:val="000431AA"/>
    <w:rsid w:val="000432B0"/>
    <w:rsid w:val="00043522"/>
    <w:rsid w:val="0004353E"/>
    <w:rsid w:val="000437A5"/>
    <w:rsid w:val="00043A57"/>
    <w:rsid w:val="00043E08"/>
    <w:rsid w:val="0004441A"/>
    <w:rsid w:val="000445B3"/>
    <w:rsid w:val="0004478F"/>
    <w:rsid w:val="00044F60"/>
    <w:rsid w:val="000450EB"/>
    <w:rsid w:val="00045EAC"/>
    <w:rsid w:val="0004607A"/>
    <w:rsid w:val="000463F7"/>
    <w:rsid w:val="00046737"/>
    <w:rsid w:val="0004680D"/>
    <w:rsid w:val="000468A4"/>
    <w:rsid w:val="00046E47"/>
    <w:rsid w:val="00046FFA"/>
    <w:rsid w:val="00047092"/>
    <w:rsid w:val="00047327"/>
    <w:rsid w:val="00047344"/>
    <w:rsid w:val="0004756C"/>
    <w:rsid w:val="000476FF"/>
    <w:rsid w:val="000479BE"/>
    <w:rsid w:val="000479EA"/>
    <w:rsid w:val="00047A12"/>
    <w:rsid w:val="00047CFA"/>
    <w:rsid w:val="00047F62"/>
    <w:rsid w:val="00050687"/>
    <w:rsid w:val="00050729"/>
    <w:rsid w:val="00050D83"/>
    <w:rsid w:val="00050DBC"/>
    <w:rsid w:val="00051000"/>
    <w:rsid w:val="00051DE5"/>
    <w:rsid w:val="000521D2"/>
    <w:rsid w:val="00052408"/>
    <w:rsid w:val="000527F6"/>
    <w:rsid w:val="00052E02"/>
    <w:rsid w:val="000539D1"/>
    <w:rsid w:val="00053A9C"/>
    <w:rsid w:val="00053F37"/>
    <w:rsid w:val="0005414F"/>
    <w:rsid w:val="00054295"/>
    <w:rsid w:val="000545E9"/>
    <w:rsid w:val="0005498A"/>
    <w:rsid w:val="000549C1"/>
    <w:rsid w:val="00054BEF"/>
    <w:rsid w:val="00054DF8"/>
    <w:rsid w:val="00055533"/>
    <w:rsid w:val="00055978"/>
    <w:rsid w:val="000561FB"/>
    <w:rsid w:val="0005685A"/>
    <w:rsid w:val="000570AC"/>
    <w:rsid w:val="000570F2"/>
    <w:rsid w:val="00057833"/>
    <w:rsid w:val="00057DEE"/>
    <w:rsid w:val="000600B3"/>
    <w:rsid w:val="000602D1"/>
    <w:rsid w:val="00060787"/>
    <w:rsid w:val="00060C67"/>
    <w:rsid w:val="00060F90"/>
    <w:rsid w:val="00061665"/>
    <w:rsid w:val="0006175E"/>
    <w:rsid w:val="000618BE"/>
    <w:rsid w:val="00061AC1"/>
    <w:rsid w:val="000622B5"/>
    <w:rsid w:val="0006244F"/>
    <w:rsid w:val="000624D1"/>
    <w:rsid w:val="00062C1C"/>
    <w:rsid w:val="0006308D"/>
    <w:rsid w:val="000631BB"/>
    <w:rsid w:val="000633A2"/>
    <w:rsid w:val="00063444"/>
    <w:rsid w:val="000639D4"/>
    <w:rsid w:val="00063B80"/>
    <w:rsid w:val="00063D26"/>
    <w:rsid w:val="0006428D"/>
    <w:rsid w:val="0006467F"/>
    <w:rsid w:val="00064A15"/>
    <w:rsid w:val="00064A51"/>
    <w:rsid w:val="00064BC1"/>
    <w:rsid w:val="00064C1E"/>
    <w:rsid w:val="000650E3"/>
    <w:rsid w:val="00065288"/>
    <w:rsid w:val="00065448"/>
    <w:rsid w:val="000654F9"/>
    <w:rsid w:val="0006569B"/>
    <w:rsid w:val="00065798"/>
    <w:rsid w:val="00065A05"/>
    <w:rsid w:val="00065E5A"/>
    <w:rsid w:val="0006655A"/>
    <w:rsid w:val="00066684"/>
    <w:rsid w:val="000667BD"/>
    <w:rsid w:val="0006685E"/>
    <w:rsid w:val="00066B86"/>
    <w:rsid w:val="00066CAB"/>
    <w:rsid w:val="00067644"/>
    <w:rsid w:val="00067681"/>
    <w:rsid w:val="000676A3"/>
    <w:rsid w:val="00067CE3"/>
    <w:rsid w:val="00067DD8"/>
    <w:rsid w:val="00067EF9"/>
    <w:rsid w:val="000700B8"/>
    <w:rsid w:val="0007020F"/>
    <w:rsid w:val="00070641"/>
    <w:rsid w:val="00070B0D"/>
    <w:rsid w:val="00071488"/>
    <w:rsid w:val="0007187C"/>
    <w:rsid w:val="00071A18"/>
    <w:rsid w:val="00071F98"/>
    <w:rsid w:val="00072022"/>
    <w:rsid w:val="0007263F"/>
    <w:rsid w:val="000728E7"/>
    <w:rsid w:val="00072C66"/>
    <w:rsid w:val="000734FB"/>
    <w:rsid w:val="00073B43"/>
    <w:rsid w:val="00073EF7"/>
    <w:rsid w:val="000748B1"/>
    <w:rsid w:val="00074B41"/>
    <w:rsid w:val="00074C6B"/>
    <w:rsid w:val="000751D7"/>
    <w:rsid w:val="00075748"/>
    <w:rsid w:val="00075750"/>
    <w:rsid w:val="00076254"/>
    <w:rsid w:val="00076300"/>
    <w:rsid w:val="000763D4"/>
    <w:rsid w:val="0007656C"/>
    <w:rsid w:val="0007658C"/>
    <w:rsid w:val="00076759"/>
    <w:rsid w:val="00076C58"/>
    <w:rsid w:val="00076EF2"/>
    <w:rsid w:val="0007725F"/>
    <w:rsid w:val="00077379"/>
    <w:rsid w:val="00077A3B"/>
    <w:rsid w:val="00077BD3"/>
    <w:rsid w:val="00077E57"/>
    <w:rsid w:val="00077F22"/>
    <w:rsid w:val="00077FCC"/>
    <w:rsid w:val="00077FF8"/>
    <w:rsid w:val="00080186"/>
    <w:rsid w:val="00080240"/>
    <w:rsid w:val="00080330"/>
    <w:rsid w:val="000804E0"/>
    <w:rsid w:val="000804EC"/>
    <w:rsid w:val="000804F1"/>
    <w:rsid w:val="000807F5"/>
    <w:rsid w:val="0008081F"/>
    <w:rsid w:val="00080AED"/>
    <w:rsid w:val="00080C4D"/>
    <w:rsid w:val="00080CA0"/>
    <w:rsid w:val="00080EC9"/>
    <w:rsid w:val="000813B6"/>
    <w:rsid w:val="000816D7"/>
    <w:rsid w:val="00081AEC"/>
    <w:rsid w:val="00081DD9"/>
    <w:rsid w:val="00082BD5"/>
    <w:rsid w:val="00082D19"/>
    <w:rsid w:val="00082E6D"/>
    <w:rsid w:val="000836E8"/>
    <w:rsid w:val="00083C66"/>
    <w:rsid w:val="00083C9A"/>
    <w:rsid w:val="00083E85"/>
    <w:rsid w:val="00083FD1"/>
    <w:rsid w:val="000844F9"/>
    <w:rsid w:val="000845B4"/>
    <w:rsid w:val="00084A26"/>
    <w:rsid w:val="00084B2F"/>
    <w:rsid w:val="00084C32"/>
    <w:rsid w:val="00085A32"/>
    <w:rsid w:val="00085C5F"/>
    <w:rsid w:val="000864A8"/>
    <w:rsid w:val="00086B33"/>
    <w:rsid w:val="00086DB0"/>
    <w:rsid w:val="00086FA0"/>
    <w:rsid w:val="000876FD"/>
    <w:rsid w:val="0008788B"/>
    <w:rsid w:val="000904D4"/>
    <w:rsid w:val="00090BE4"/>
    <w:rsid w:val="00090CF4"/>
    <w:rsid w:val="00090DE0"/>
    <w:rsid w:val="00090F61"/>
    <w:rsid w:val="00091053"/>
    <w:rsid w:val="00091265"/>
    <w:rsid w:val="00091494"/>
    <w:rsid w:val="000917F4"/>
    <w:rsid w:val="00091F5A"/>
    <w:rsid w:val="0009211F"/>
    <w:rsid w:val="0009225F"/>
    <w:rsid w:val="000922B4"/>
    <w:rsid w:val="000925F7"/>
    <w:rsid w:val="0009290E"/>
    <w:rsid w:val="00092E07"/>
    <w:rsid w:val="0009320F"/>
    <w:rsid w:val="0009335D"/>
    <w:rsid w:val="000934B3"/>
    <w:rsid w:val="000934C2"/>
    <w:rsid w:val="00093764"/>
    <w:rsid w:val="0009382E"/>
    <w:rsid w:val="000938B7"/>
    <w:rsid w:val="0009391A"/>
    <w:rsid w:val="0009396D"/>
    <w:rsid w:val="00093DA0"/>
    <w:rsid w:val="00093F52"/>
    <w:rsid w:val="000940A9"/>
    <w:rsid w:val="0009441B"/>
    <w:rsid w:val="00094FDB"/>
    <w:rsid w:val="000950D1"/>
    <w:rsid w:val="00095A7D"/>
    <w:rsid w:val="00095B66"/>
    <w:rsid w:val="000961AD"/>
    <w:rsid w:val="0009633C"/>
    <w:rsid w:val="00096658"/>
    <w:rsid w:val="00096696"/>
    <w:rsid w:val="0009680F"/>
    <w:rsid w:val="00096967"/>
    <w:rsid w:val="00096972"/>
    <w:rsid w:val="00096AA1"/>
    <w:rsid w:val="00096B5B"/>
    <w:rsid w:val="000974E4"/>
    <w:rsid w:val="0009790C"/>
    <w:rsid w:val="00097F89"/>
    <w:rsid w:val="000A0033"/>
    <w:rsid w:val="000A00A9"/>
    <w:rsid w:val="000A0333"/>
    <w:rsid w:val="000A0408"/>
    <w:rsid w:val="000A07C7"/>
    <w:rsid w:val="000A09C3"/>
    <w:rsid w:val="000A10B0"/>
    <w:rsid w:val="000A1361"/>
    <w:rsid w:val="000A174D"/>
    <w:rsid w:val="000A1D33"/>
    <w:rsid w:val="000A26CD"/>
    <w:rsid w:val="000A2A4B"/>
    <w:rsid w:val="000A2F12"/>
    <w:rsid w:val="000A3204"/>
    <w:rsid w:val="000A368F"/>
    <w:rsid w:val="000A3DDD"/>
    <w:rsid w:val="000A4704"/>
    <w:rsid w:val="000A51CB"/>
    <w:rsid w:val="000A5755"/>
    <w:rsid w:val="000A5D68"/>
    <w:rsid w:val="000A5F2A"/>
    <w:rsid w:val="000A61AF"/>
    <w:rsid w:val="000A61E5"/>
    <w:rsid w:val="000A6489"/>
    <w:rsid w:val="000A64C3"/>
    <w:rsid w:val="000A65FA"/>
    <w:rsid w:val="000A6853"/>
    <w:rsid w:val="000A723A"/>
    <w:rsid w:val="000A73C6"/>
    <w:rsid w:val="000A749E"/>
    <w:rsid w:val="000A76BC"/>
    <w:rsid w:val="000A7A87"/>
    <w:rsid w:val="000A7B04"/>
    <w:rsid w:val="000A7CBF"/>
    <w:rsid w:val="000B045C"/>
    <w:rsid w:val="000B0AAF"/>
    <w:rsid w:val="000B15A5"/>
    <w:rsid w:val="000B1819"/>
    <w:rsid w:val="000B1C46"/>
    <w:rsid w:val="000B1C8F"/>
    <w:rsid w:val="000B1D1C"/>
    <w:rsid w:val="000B215E"/>
    <w:rsid w:val="000B2388"/>
    <w:rsid w:val="000B23DD"/>
    <w:rsid w:val="000B2424"/>
    <w:rsid w:val="000B26F2"/>
    <w:rsid w:val="000B26FF"/>
    <w:rsid w:val="000B2E14"/>
    <w:rsid w:val="000B32A3"/>
    <w:rsid w:val="000B3425"/>
    <w:rsid w:val="000B3501"/>
    <w:rsid w:val="000B3819"/>
    <w:rsid w:val="000B3943"/>
    <w:rsid w:val="000B3973"/>
    <w:rsid w:val="000B39BB"/>
    <w:rsid w:val="000B3A05"/>
    <w:rsid w:val="000B3AA5"/>
    <w:rsid w:val="000B3B24"/>
    <w:rsid w:val="000B4128"/>
    <w:rsid w:val="000B479A"/>
    <w:rsid w:val="000B4EB6"/>
    <w:rsid w:val="000B53F6"/>
    <w:rsid w:val="000B56AE"/>
    <w:rsid w:val="000B59E3"/>
    <w:rsid w:val="000B6034"/>
    <w:rsid w:val="000B6372"/>
    <w:rsid w:val="000B642F"/>
    <w:rsid w:val="000B6561"/>
    <w:rsid w:val="000B683F"/>
    <w:rsid w:val="000B69B7"/>
    <w:rsid w:val="000B6AB3"/>
    <w:rsid w:val="000B781E"/>
    <w:rsid w:val="000C0368"/>
    <w:rsid w:val="000C0548"/>
    <w:rsid w:val="000C0674"/>
    <w:rsid w:val="000C074B"/>
    <w:rsid w:val="000C0A1A"/>
    <w:rsid w:val="000C0A33"/>
    <w:rsid w:val="000C0B44"/>
    <w:rsid w:val="000C0B9B"/>
    <w:rsid w:val="000C0C22"/>
    <w:rsid w:val="000C1365"/>
    <w:rsid w:val="000C144A"/>
    <w:rsid w:val="000C16A3"/>
    <w:rsid w:val="000C171C"/>
    <w:rsid w:val="000C189F"/>
    <w:rsid w:val="000C1AB4"/>
    <w:rsid w:val="000C1D99"/>
    <w:rsid w:val="000C20FB"/>
    <w:rsid w:val="000C2107"/>
    <w:rsid w:val="000C225A"/>
    <w:rsid w:val="000C252C"/>
    <w:rsid w:val="000C28B7"/>
    <w:rsid w:val="000C2EEC"/>
    <w:rsid w:val="000C30B4"/>
    <w:rsid w:val="000C32DC"/>
    <w:rsid w:val="000C35E9"/>
    <w:rsid w:val="000C3818"/>
    <w:rsid w:val="000C38E0"/>
    <w:rsid w:val="000C38E9"/>
    <w:rsid w:val="000C3AF8"/>
    <w:rsid w:val="000C3CF9"/>
    <w:rsid w:val="000C4222"/>
    <w:rsid w:val="000C424A"/>
    <w:rsid w:val="000C4584"/>
    <w:rsid w:val="000C4A13"/>
    <w:rsid w:val="000C4AB7"/>
    <w:rsid w:val="000C4ABB"/>
    <w:rsid w:val="000C4BB9"/>
    <w:rsid w:val="000C4D0E"/>
    <w:rsid w:val="000C4E27"/>
    <w:rsid w:val="000C4F5C"/>
    <w:rsid w:val="000C5129"/>
    <w:rsid w:val="000C5140"/>
    <w:rsid w:val="000C66B6"/>
    <w:rsid w:val="000C6C05"/>
    <w:rsid w:val="000C6CF3"/>
    <w:rsid w:val="000C6DBD"/>
    <w:rsid w:val="000C6E34"/>
    <w:rsid w:val="000C6E80"/>
    <w:rsid w:val="000C719D"/>
    <w:rsid w:val="000C720C"/>
    <w:rsid w:val="000C77B9"/>
    <w:rsid w:val="000C7FF0"/>
    <w:rsid w:val="000D05D2"/>
    <w:rsid w:val="000D098F"/>
    <w:rsid w:val="000D0B2B"/>
    <w:rsid w:val="000D0CD2"/>
    <w:rsid w:val="000D0D0F"/>
    <w:rsid w:val="000D0D58"/>
    <w:rsid w:val="000D0E4E"/>
    <w:rsid w:val="000D10F4"/>
    <w:rsid w:val="000D1264"/>
    <w:rsid w:val="000D130C"/>
    <w:rsid w:val="000D1E70"/>
    <w:rsid w:val="000D1F3F"/>
    <w:rsid w:val="000D2BA7"/>
    <w:rsid w:val="000D313D"/>
    <w:rsid w:val="000D3267"/>
    <w:rsid w:val="000D38FA"/>
    <w:rsid w:val="000D392C"/>
    <w:rsid w:val="000D3C7C"/>
    <w:rsid w:val="000D3EED"/>
    <w:rsid w:val="000D493E"/>
    <w:rsid w:val="000D4E3E"/>
    <w:rsid w:val="000D54FE"/>
    <w:rsid w:val="000D5647"/>
    <w:rsid w:val="000D576E"/>
    <w:rsid w:val="000D57CB"/>
    <w:rsid w:val="000D5A9F"/>
    <w:rsid w:val="000D5B05"/>
    <w:rsid w:val="000D5B6C"/>
    <w:rsid w:val="000D5EDA"/>
    <w:rsid w:val="000D6378"/>
    <w:rsid w:val="000D6719"/>
    <w:rsid w:val="000D6777"/>
    <w:rsid w:val="000D6D14"/>
    <w:rsid w:val="000D6DE8"/>
    <w:rsid w:val="000D7237"/>
    <w:rsid w:val="000D723D"/>
    <w:rsid w:val="000D729D"/>
    <w:rsid w:val="000D77EB"/>
    <w:rsid w:val="000D7828"/>
    <w:rsid w:val="000D7A97"/>
    <w:rsid w:val="000D7D30"/>
    <w:rsid w:val="000D7FD1"/>
    <w:rsid w:val="000E0876"/>
    <w:rsid w:val="000E0F46"/>
    <w:rsid w:val="000E0F8D"/>
    <w:rsid w:val="000E1004"/>
    <w:rsid w:val="000E134F"/>
    <w:rsid w:val="000E1CBF"/>
    <w:rsid w:val="000E231E"/>
    <w:rsid w:val="000E253E"/>
    <w:rsid w:val="000E28E8"/>
    <w:rsid w:val="000E2EFC"/>
    <w:rsid w:val="000E31F7"/>
    <w:rsid w:val="000E33E8"/>
    <w:rsid w:val="000E34AA"/>
    <w:rsid w:val="000E3AD4"/>
    <w:rsid w:val="000E3EEA"/>
    <w:rsid w:val="000E3F5D"/>
    <w:rsid w:val="000E3FE6"/>
    <w:rsid w:val="000E47A5"/>
    <w:rsid w:val="000E4F16"/>
    <w:rsid w:val="000E50D7"/>
    <w:rsid w:val="000E52B9"/>
    <w:rsid w:val="000E582C"/>
    <w:rsid w:val="000E5950"/>
    <w:rsid w:val="000E5ADD"/>
    <w:rsid w:val="000E5E2B"/>
    <w:rsid w:val="000E62C8"/>
    <w:rsid w:val="000E632F"/>
    <w:rsid w:val="000E634A"/>
    <w:rsid w:val="000E6393"/>
    <w:rsid w:val="000E65BC"/>
    <w:rsid w:val="000E65C5"/>
    <w:rsid w:val="000E6D77"/>
    <w:rsid w:val="000E6FA5"/>
    <w:rsid w:val="000E7A0E"/>
    <w:rsid w:val="000E7C70"/>
    <w:rsid w:val="000F05E2"/>
    <w:rsid w:val="000F0640"/>
    <w:rsid w:val="000F0702"/>
    <w:rsid w:val="000F114D"/>
    <w:rsid w:val="000F135E"/>
    <w:rsid w:val="000F14A7"/>
    <w:rsid w:val="000F1701"/>
    <w:rsid w:val="000F1E11"/>
    <w:rsid w:val="000F1E7F"/>
    <w:rsid w:val="000F1FEB"/>
    <w:rsid w:val="000F1FFF"/>
    <w:rsid w:val="000F2E4A"/>
    <w:rsid w:val="000F2F18"/>
    <w:rsid w:val="000F3699"/>
    <w:rsid w:val="000F391B"/>
    <w:rsid w:val="000F473D"/>
    <w:rsid w:val="000F52D2"/>
    <w:rsid w:val="000F52F5"/>
    <w:rsid w:val="000F54B4"/>
    <w:rsid w:val="000F5601"/>
    <w:rsid w:val="000F5C3A"/>
    <w:rsid w:val="000F641F"/>
    <w:rsid w:val="000F6497"/>
    <w:rsid w:val="000F6DC1"/>
    <w:rsid w:val="000F6F4A"/>
    <w:rsid w:val="000F7302"/>
    <w:rsid w:val="000F7797"/>
    <w:rsid w:val="000F79BC"/>
    <w:rsid w:val="000F7AFD"/>
    <w:rsid w:val="001003A9"/>
    <w:rsid w:val="0010066F"/>
    <w:rsid w:val="0010074B"/>
    <w:rsid w:val="0010107D"/>
    <w:rsid w:val="00101498"/>
    <w:rsid w:val="0010150E"/>
    <w:rsid w:val="001017D8"/>
    <w:rsid w:val="00102089"/>
    <w:rsid w:val="00102116"/>
    <w:rsid w:val="00102461"/>
    <w:rsid w:val="0010252B"/>
    <w:rsid w:val="00102812"/>
    <w:rsid w:val="001029D6"/>
    <w:rsid w:val="00102F45"/>
    <w:rsid w:val="0010337F"/>
    <w:rsid w:val="001036F8"/>
    <w:rsid w:val="001041BB"/>
    <w:rsid w:val="001043AB"/>
    <w:rsid w:val="00104442"/>
    <w:rsid w:val="00104527"/>
    <w:rsid w:val="0010472B"/>
    <w:rsid w:val="00104ADA"/>
    <w:rsid w:val="00104E98"/>
    <w:rsid w:val="00104F27"/>
    <w:rsid w:val="00105222"/>
    <w:rsid w:val="0010561F"/>
    <w:rsid w:val="0010578F"/>
    <w:rsid w:val="00105A1C"/>
    <w:rsid w:val="001062CE"/>
    <w:rsid w:val="00106478"/>
    <w:rsid w:val="00106540"/>
    <w:rsid w:val="00106D6E"/>
    <w:rsid w:val="00106F61"/>
    <w:rsid w:val="001070C0"/>
    <w:rsid w:val="00107379"/>
    <w:rsid w:val="001074A9"/>
    <w:rsid w:val="0010787E"/>
    <w:rsid w:val="00107AC9"/>
    <w:rsid w:val="0011000B"/>
    <w:rsid w:val="0011038C"/>
    <w:rsid w:val="001108B6"/>
    <w:rsid w:val="00110ECC"/>
    <w:rsid w:val="00111519"/>
    <w:rsid w:val="001115F6"/>
    <w:rsid w:val="001115FF"/>
    <w:rsid w:val="001118EA"/>
    <w:rsid w:val="00111947"/>
    <w:rsid w:val="00111DE0"/>
    <w:rsid w:val="00111F10"/>
    <w:rsid w:val="00113268"/>
    <w:rsid w:val="0011326D"/>
    <w:rsid w:val="00113806"/>
    <w:rsid w:val="00113E33"/>
    <w:rsid w:val="00113F0F"/>
    <w:rsid w:val="001140E9"/>
    <w:rsid w:val="001142DC"/>
    <w:rsid w:val="00114365"/>
    <w:rsid w:val="001145F5"/>
    <w:rsid w:val="00115079"/>
    <w:rsid w:val="001154C5"/>
    <w:rsid w:val="001157AF"/>
    <w:rsid w:val="00115E6C"/>
    <w:rsid w:val="00115F75"/>
    <w:rsid w:val="001160D6"/>
    <w:rsid w:val="001167B9"/>
    <w:rsid w:val="00116A1B"/>
    <w:rsid w:val="0011721F"/>
    <w:rsid w:val="001173DA"/>
    <w:rsid w:val="00117504"/>
    <w:rsid w:val="00117509"/>
    <w:rsid w:val="00117CC6"/>
    <w:rsid w:val="00120183"/>
    <w:rsid w:val="001201F4"/>
    <w:rsid w:val="001203A4"/>
    <w:rsid w:val="00120652"/>
    <w:rsid w:val="00120957"/>
    <w:rsid w:val="001209FE"/>
    <w:rsid w:val="00121397"/>
    <w:rsid w:val="0012174D"/>
    <w:rsid w:val="001218FD"/>
    <w:rsid w:val="00122202"/>
    <w:rsid w:val="0012328F"/>
    <w:rsid w:val="001239C4"/>
    <w:rsid w:val="00123BD2"/>
    <w:rsid w:val="00123EF3"/>
    <w:rsid w:val="00124232"/>
    <w:rsid w:val="001242AD"/>
    <w:rsid w:val="001245A9"/>
    <w:rsid w:val="0012464B"/>
    <w:rsid w:val="00124720"/>
    <w:rsid w:val="00124E01"/>
    <w:rsid w:val="00124E73"/>
    <w:rsid w:val="00124E87"/>
    <w:rsid w:val="00124F0B"/>
    <w:rsid w:val="0012509C"/>
    <w:rsid w:val="00125336"/>
    <w:rsid w:val="00125759"/>
    <w:rsid w:val="00125BBE"/>
    <w:rsid w:val="00125E45"/>
    <w:rsid w:val="00125FF9"/>
    <w:rsid w:val="001269CE"/>
    <w:rsid w:val="00126FE8"/>
    <w:rsid w:val="0012708B"/>
    <w:rsid w:val="00127423"/>
    <w:rsid w:val="001279EC"/>
    <w:rsid w:val="0013030A"/>
    <w:rsid w:val="0013081A"/>
    <w:rsid w:val="00130B93"/>
    <w:rsid w:val="00130DDB"/>
    <w:rsid w:val="00130F32"/>
    <w:rsid w:val="0013158F"/>
    <w:rsid w:val="00131928"/>
    <w:rsid w:val="00131C30"/>
    <w:rsid w:val="001322B7"/>
    <w:rsid w:val="001322B8"/>
    <w:rsid w:val="00132817"/>
    <w:rsid w:val="00132C29"/>
    <w:rsid w:val="00132CA6"/>
    <w:rsid w:val="00132F28"/>
    <w:rsid w:val="00132F66"/>
    <w:rsid w:val="0013335A"/>
    <w:rsid w:val="0013356A"/>
    <w:rsid w:val="00133EA3"/>
    <w:rsid w:val="001341BA"/>
    <w:rsid w:val="00134785"/>
    <w:rsid w:val="00134F98"/>
    <w:rsid w:val="001359A0"/>
    <w:rsid w:val="00136116"/>
    <w:rsid w:val="00136187"/>
    <w:rsid w:val="00136361"/>
    <w:rsid w:val="001363B6"/>
    <w:rsid w:val="00136B66"/>
    <w:rsid w:val="00136D79"/>
    <w:rsid w:val="00136DA2"/>
    <w:rsid w:val="0013700E"/>
    <w:rsid w:val="001374A8"/>
    <w:rsid w:val="00137684"/>
    <w:rsid w:val="00137768"/>
    <w:rsid w:val="00137A7A"/>
    <w:rsid w:val="00140161"/>
    <w:rsid w:val="001405C1"/>
    <w:rsid w:val="001407A7"/>
    <w:rsid w:val="001407F6"/>
    <w:rsid w:val="00140840"/>
    <w:rsid w:val="001422E3"/>
    <w:rsid w:val="00142702"/>
    <w:rsid w:val="0014287C"/>
    <w:rsid w:val="001428E9"/>
    <w:rsid w:val="00142AAA"/>
    <w:rsid w:val="00142C1E"/>
    <w:rsid w:val="00142CED"/>
    <w:rsid w:val="00142FE8"/>
    <w:rsid w:val="001434B8"/>
    <w:rsid w:val="001437E5"/>
    <w:rsid w:val="00143C79"/>
    <w:rsid w:val="00143DB6"/>
    <w:rsid w:val="00143E37"/>
    <w:rsid w:val="00143F0B"/>
    <w:rsid w:val="0014467A"/>
    <w:rsid w:val="00144CF6"/>
    <w:rsid w:val="00144FD7"/>
    <w:rsid w:val="00145A4F"/>
    <w:rsid w:val="00145AA7"/>
    <w:rsid w:val="00146719"/>
    <w:rsid w:val="00146D89"/>
    <w:rsid w:val="001473AD"/>
    <w:rsid w:val="001473AF"/>
    <w:rsid w:val="00147504"/>
    <w:rsid w:val="00147A0A"/>
    <w:rsid w:val="00147A90"/>
    <w:rsid w:val="001501A8"/>
    <w:rsid w:val="0015024F"/>
    <w:rsid w:val="0015055F"/>
    <w:rsid w:val="00150576"/>
    <w:rsid w:val="001509AB"/>
    <w:rsid w:val="00150DA5"/>
    <w:rsid w:val="00150DB2"/>
    <w:rsid w:val="001511A7"/>
    <w:rsid w:val="00151304"/>
    <w:rsid w:val="00151476"/>
    <w:rsid w:val="00151B4D"/>
    <w:rsid w:val="001524D1"/>
    <w:rsid w:val="0015253A"/>
    <w:rsid w:val="00153333"/>
    <w:rsid w:val="00153503"/>
    <w:rsid w:val="00153BB2"/>
    <w:rsid w:val="00154089"/>
    <w:rsid w:val="001545E3"/>
    <w:rsid w:val="0015461C"/>
    <w:rsid w:val="0015469C"/>
    <w:rsid w:val="00154921"/>
    <w:rsid w:val="00154CDD"/>
    <w:rsid w:val="0015506E"/>
    <w:rsid w:val="00155380"/>
    <w:rsid w:val="001555F3"/>
    <w:rsid w:val="0015565C"/>
    <w:rsid w:val="001557AF"/>
    <w:rsid w:val="00156640"/>
    <w:rsid w:val="00156981"/>
    <w:rsid w:val="00156A18"/>
    <w:rsid w:val="00156A30"/>
    <w:rsid w:val="00157542"/>
    <w:rsid w:val="00157D14"/>
    <w:rsid w:val="00160023"/>
    <w:rsid w:val="00160ACB"/>
    <w:rsid w:val="00160C91"/>
    <w:rsid w:val="00160ED9"/>
    <w:rsid w:val="001610D0"/>
    <w:rsid w:val="00161128"/>
    <w:rsid w:val="0016168D"/>
    <w:rsid w:val="001617D3"/>
    <w:rsid w:val="00161D7F"/>
    <w:rsid w:val="00162074"/>
    <w:rsid w:val="00162DE6"/>
    <w:rsid w:val="0016324E"/>
    <w:rsid w:val="00163755"/>
    <w:rsid w:val="00163BA5"/>
    <w:rsid w:val="00163FA6"/>
    <w:rsid w:val="00164136"/>
    <w:rsid w:val="00164318"/>
    <w:rsid w:val="001645A3"/>
    <w:rsid w:val="001647DF"/>
    <w:rsid w:val="0016490B"/>
    <w:rsid w:val="00164FDA"/>
    <w:rsid w:val="00165020"/>
    <w:rsid w:val="00165158"/>
    <w:rsid w:val="00165375"/>
    <w:rsid w:val="0016588A"/>
    <w:rsid w:val="001659B6"/>
    <w:rsid w:val="001659C8"/>
    <w:rsid w:val="00165CA2"/>
    <w:rsid w:val="00166FCF"/>
    <w:rsid w:val="00167212"/>
    <w:rsid w:val="001673A7"/>
    <w:rsid w:val="001674E3"/>
    <w:rsid w:val="00167639"/>
    <w:rsid w:val="00167723"/>
    <w:rsid w:val="00167F15"/>
    <w:rsid w:val="00167FF3"/>
    <w:rsid w:val="001703FF"/>
    <w:rsid w:val="0017055C"/>
    <w:rsid w:val="001706A4"/>
    <w:rsid w:val="001714F8"/>
    <w:rsid w:val="00171C66"/>
    <w:rsid w:val="00172135"/>
    <w:rsid w:val="001728F7"/>
    <w:rsid w:val="001732E1"/>
    <w:rsid w:val="001732E2"/>
    <w:rsid w:val="001737A5"/>
    <w:rsid w:val="0017398B"/>
    <w:rsid w:val="00173D02"/>
    <w:rsid w:val="00173EEB"/>
    <w:rsid w:val="00174277"/>
    <w:rsid w:val="00174415"/>
    <w:rsid w:val="00174C81"/>
    <w:rsid w:val="0017502B"/>
    <w:rsid w:val="00175288"/>
    <w:rsid w:val="0017602D"/>
    <w:rsid w:val="001761EB"/>
    <w:rsid w:val="00176549"/>
    <w:rsid w:val="0017680D"/>
    <w:rsid w:val="00176B33"/>
    <w:rsid w:val="0017713E"/>
    <w:rsid w:val="0017716D"/>
    <w:rsid w:val="00177A73"/>
    <w:rsid w:val="00177CED"/>
    <w:rsid w:val="00177F94"/>
    <w:rsid w:val="001800A4"/>
    <w:rsid w:val="001801C8"/>
    <w:rsid w:val="00180292"/>
    <w:rsid w:val="00180F0F"/>
    <w:rsid w:val="00181178"/>
    <w:rsid w:val="0018135D"/>
    <w:rsid w:val="00181821"/>
    <w:rsid w:val="001818A3"/>
    <w:rsid w:val="001819E0"/>
    <w:rsid w:val="00181B40"/>
    <w:rsid w:val="00181D41"/>
    <w:rsid w:val="00181F15"/>
    <w:rsid w:val="001825F4"/>
    <w:rsid w:val="001838C4"/>
    <w:rsid w:val="00183C5C"/>
    <w:rsid w:val="00183CEE"/>
    <w:rsid w:val="00184052"/>
    <w:rsid w:val="001847A3"/>
    <w:rsid w:val="00184823"/>
    <w:rsid w:val="00184D00"/>
    <w:rsid w:val="00184D26"/>
    <w:rsid w:val="00184F88"/>
    <w:rsid w:val="00184FA8"/>
    <w:rsid w:val="001854BA"/>
    <w:rsid w:val="001855D4"/>
    <w:rsid w:val="001859C7"/>
    <w:rsid w:val="00185C84"/>
    <w:rsid w:val="00185D5F"/>
    <w:rsid w:val="001861B5"/>
    <w:rsid w:val="00186B50"/>
    <w:rsid w:val="00186EA7"/>
    <w:rsid w:val="00186EE2"/>
    <w:rsid w:val="00187050"/>
    <w:rsid w:val="0018762D"/>
    <w:rsid w:val="0018792E"/>
    <w:rsid w:val="00191019"/>
    <w:rsid w:val="001913CD"/>
    <w:rsid w:val="00191780"/>
    <w:rsid w:val="00191918"/>
    <w:rsid w:val="00191D58"/>
    <w:rsid w:val="00191D9D"/>
    <w:rsid w:val="00192310"/>
    <w:rsid w:val="001923D2"/>
    <w:rsid w:val="0019256A"/>
    <w:rsid w:val="00192943"/>
    <w:rsid w:val="00192A9E"/>
    <w:rsid w:val="00192CFF"/>
    <w:rsid w:val="001935C0"/>
    <w:rsid w:val="0019361A"/>
    <w:rsid w:val="001938C5"/>
    <w:rsid w:val="001938E5"/>
    <w:rsid w:val="001939BA"/>
    <w:rsid w:val="00193F50"/>
    <w:rsid w:val="001942A2"/>
    <w:rsid w:val="001944FE"/>
    <w:rsid w:val="001946E5"/>
    <w:rsid w:val="001948E6"/>
    <w:rsid w:val="00194BC6"/>
    <w:rsid w:val="00194D34"/>
    <w:rsid w:val="001951A0"/>
    <w:rsid w:val="001954FA"/>
    <w:rsid w:val="00195803"/>
    <w:rsid w:val="00195ADA"/>
    <w:rsid w:val="00195C21"/>
    <w:rsid w:val="00195ECD"/>
    <w:rsid w:val="00196080"/>
    <w:rsid w:val="001961AF"/>
    <w:rsid w:val="0019642B"/>
    <w:rsid w:val="00196867"/>
    <w:rsid w:val="00196B0C"/>
    <w:rsid w:val="00196E61"/>
    <w:rsid w:val="001971C6"/>
    <w:rsid w:val="0019766B"/>
    <w:rsid w:val="001976EC"/>
    <w:rsid w:val="0019780A"/>
    <w:rsid w:val="001978A7"/>
    <w:rsid w:val="00197F6F"/>
    <w:rsid w:val="001A003C"/>
    <w:rsid w:val="001A0053"/>
    <w:rsid w:val="001A0354"/>
    <w:rsid w:val="001A03A2"/>
    <w:rsid w:val="001A053E"/>
    <w:rsid w:val="001A068E"/>
    <w:rsid w:val="001A0B15"/>
    <w:rsid w:val="001A0E2C"/>
    <w:rsid w:val="001A11D1"/>
    <w:rsid w:val="001A182D"/>
    <w:rsid w:val="001A1902"/>
    <w:rsid w:val="001A1B6F"/>
    <w:rsid w:val="001A1B73"/>
    <w:rsid w:val="001A24B7"/>
    <w:rsid w:val="001A2727"/>
    <w:rsid w:val="001A2810"/>
    <w:rsid w:val="001A29CB"/>
    <w:rsid w:val="001A2CBE"/>
    <w:rsid w:val="001A449D"/>
    <w:rsid w:val="001A46B8"/>
    <w:rsid w:val="001A4784"/>
    <w:rsid w:val="001A48CB"/>
    <w:rsid w:val="001A49C2"/>
    <w:rsid w:val="001A4A70"/>
    <w:rsid w:val="001A5126"/>
    <w:rsid w:val="001A535E"/>
    <w:rsid w:val="001A5503"/>
    <w:rsid w:val="001A5853"/>
    <w:rsid w:val="001A59FC"/>
    <w:rsid w:val="001A5A8F"/>
    <w:rsid w:val="001A5D88"/>
    <w:rsid w:val="001A6420"/>
    <w:rsid w:val="001A65CE"/>
    <w:rsid w:val="001A6875"/>
    <w:rsid w:val="001A6A54"/>
    <w:rsid w:val="001A6CBA"/>
    <w:rsid w:val="001B0032"/>
    <w:rsid w:val="001B03E1"/>
    <w:rsid w:val="001B07BF"/>
    <w:rsid w:val="001B0B3F"/>
    <w:rsid w:val="001B0B7C"/>
    <w:rsid w:val="001B0D3F"/>
    <w:rsid w:val="001B0E33"/>
    <w:rsid w:val="001B0EAA"/>
    <w:rsid w:val="001B10D2"/>
    <w:rsid w:val="001B19BC"/>
    <w:rsid w:val="001B1B4E"/>
    <w:rsid w:val="001B1B71"/>
    <w:rsid w:val="001B1D46"/>
    <w:rsid w:val="001B23E5"/>
    <w:rsid w:val="001B3181"/>
    <w:rsid w:val="001B3719"/>
    <w:rsid w:val="001B381D"/>
    <w:rsid w:val="001B3B09"/>
    <w:rsid w:val="001B3B11"/>
    <w:rsid w:val="001B3FE4"/>
    <w:rsid w:val="001B4E41"/>
    <w:rsid w:val="001B52F8"/>
    <w:rsid w:val="001B558A"/>
    <w:rsid w:val="001B5740"/>
    <w:rsid w:val="001B5D8D"/>
    <w:rsid w:val="001B5DAF"/>
    <w:rsid w:val="001B5DD2"/>
    <w:rsid w:val="001B5F3F"/>
    <w:rsid w:val="001B5FAB"/>
    <w:rsid w:val="001B60D4"/>
    <w:rsid w:val="001B6324"/>
    <w:rsid w:val="001B6616"/>
    <w:rsid w:val="001B66C5"/>
    <w:rsid w:val="001B6790"/>
    <w:rsid w:val="001B679C"/>
    <w:rsid w:val="001B6D1E"/>
    <w:rsid w:val="001B7663"/>
    <w:rsid w:val="001B77E0"/>
    <w:rsid w:val="001B7995"/>
    <w:rsid w:val="001B79EC"/>
    <w:rsid w:val="001B7DEE"/>
    <w:rsid w:val="001B7F76"/>
    <w:rsid w:val="001C017E"/>
    <w:rsid w:val="001C04E5"/>
    <w:rsid w:val="001C0E85"/>
    <w:rsid w:val="001C0FC3"/>
    <w:rsid w:val="001C1146"/>
    <w:rsid w:val="001C152A"/>
    <w:rsid w:val="001C1ADA"/>
    <w:rsid w:val="001C22C1"/>
    <w:rsid w:val="001C2312"/>
    <w:rsid w:val="001C239D"/>
    <w:rsid w:val="001C2600"/>
    <w:rsid w:val="001C280F"/>
    <w:rsid w:val="001C28B7"/>
    <w:rsid w:val="001C2911"/>
    <w:rsid w:val="001C37F0"/>
    <w:rsid w:val="001C3F50"/>
    <w:rsid w:val="001C4036"/>
    <w:rsid w:val="001C447F"/>
    <w:rsid w:val="001C4714"/>
    <w:rsid w:val="001C4A19"/>
    <w:rsid w:val="001C53B6"/>
    <w:rsid w:val="001C58A5"/>
    <w:rsid w:val="001C5A34"/>
    <w:rsid w:val="001C5EF7"/>
    <w:rsid w:val="001C6134"/>
    <w:rsid w:val="001C631F"/>
    <w:rsid w:val="001C6869"/>
    <w:rsid w:val="001C6B3A"/>
    <w:rsid w:val="001C6CD6"/>
    <w:rsid w:val="001C703A"/>
    <w:rsid w:val="001C7391"/>
    <w:rsid w:val="001C793E"/>
    <w:rsid w:val="001D00D9"/>
    <w:rsid w:val="001D12FC"/>
    <w:rsid w:val="001D1499"/>
    <w:rsid w:val="001D1613"/>
    <w:rsid w:val="001D1C1F"/>
    <w:rsid w:val="001D1C97"/>
    <w:rsid w:val="001D1E74"/>
    <w:rsid w:val="001D2078"/>
    <w:rsid w:val="001D2187"/>
    <w:rsid w:val="001D29F6"/>
    <w:rsid w:val="001D2C45"/>
    <w:rsid w:val="001D2F4A"/>
    <w:rsid w:val="001D3289"/>
    <w:rsid w:val="001D390C"/>
    <w:rsid w:val="001D3A9D"/>
    <w:rsid w:val="001D3D22"/>
    <w:rsid w:val="001D4032"/>
    <w:rsid w:val="001D41B1"/>
    <w:rsid w:val="001D466F"/>
    <w:rsid w:val="001D48C1"/>
    <w:rsid w:val="001D49B2"/>
    <w:rsid w:val="001D4B62"/>
    <w:rsid w:val="001D4EA2"/>
    <w:rsid w:val="001D5246"/>
    <w:rsid w:val="001D54B5"/>
    <w:rsid w:val="001D551F"/>
    <w:rsid w:val="001D552A"/>
    <w:rsid w:val="001D5B22"/>
    <w:rsid w:val="001D6093"/>
    <w:rsid w:val="001D615F"/>
    <w:rsid w:val="001D6523"/>
    <w:rsid w:val="001D68A6"/>
    <w:rsid w:val="001D6F3B"/>
    <w:rsid w:val="001D6FEE"/>
    <w:rsid w:val="001D74A0"/>
    <w:rsid w:val="001D7998"/>
    <w:rsid w:val="001D7C96"/>
    <w:rsid w:val="001E0FD9"/>
    <w:rsid w:val="001E1215"/>
    <w:rsid w:val="001E12A8"/>
    <w:rsid w:val="001E142E"/>
    <w:rsid w:val="001E152B"/>
    <w:rsid w:val="001E1613"/>
    <w:rsid w:val="001E1BE7"/>
    <w:rsid w:val="001E1CC0"/>
    <w:rsid w:val="001E220F"/>
    <w:rsid w:val="001E25BB"/>
    <w:rsid w:val="001E2752"/>
    <w:rsid w:val="001E2B06"/>
    <w:rsid w:val="001E2DF6"/>
    <w:rsid w:val="001E2E37"/>
    <w:rsid w:val="001E3234"/>
    <w:rsid w:val="001E32E4"/>
    <w:rsid w:val="001E3C62"/>
    <w:rsid w:val="001E45DD"/>
    <w:rsid w:val="001E47E8"/>
    <w:rsid w:val="001E4C99"/>
    <w:rsid w:val="001E4FD5"/>
    <w:rsid w:val="001E512E"/>
    <w:rsid w:val="001E57C1"/>
    <w:rsid w:val="001E5B28"/>
    <w:rsid w:val="001E5C99"/>
    <w:rsid w:val="001E614B"/>
    <w:rsid w:val="001E617F"/>
    <w:rsid w:val="001E61DE"/>
    <w:rsid w:val="001E6222"/>
    <w:rsid w:val="001E6C69"/>
    <w:rsid w:val="001E6EF9"/>
    <w:rsid w:val="001E6F1B"/>
    <w:rsid w:val="001E7062"/>
    <w:rsid w:val="001E753C"/>
    <w:rsid w:val="001E77F3"/>
    <w:rsid w:val="001E7D16"/>
    <w:rsid w:val="001E7E50"/>
    <w:rsid w:val="001E7EC5"/>
    <w:rsid w:val="001F160C"/>
    <w:rsid w:val="001F1BCC"/>
    <w:rsid w:val="001F1C5B"/>
    <w:rsid w:val="001F2191"/>
    <w:rsid w:val="001F2350"/>
    <w:rsid w:val="001F2FD0"/>
    <w:rsid w:val="001F3490"/>
    <w:rsid w:val="001F3749"/>
    <w:rsid w:val="001F3782"/>
    <w:rsid w:val="001F3E6E"/>
    <w:rsid w:val="001F4131"/>
    <w:rsid w:val="001F4350"/>
    <w:rsid w:val="001F44BB"/>
    <w:rsid w:val="001F45C3"/>
    <w:rsid w:val="001F4D61"/>
    <w:rsid w:val="001F4E09"/>
    <w:rsid w:val="001F4FD1"/>
    <w:rsid w:val="001F52E4"/>
    <w:rsid w:val="001F5510"/>
    <w:rsid w:val="001F5ACF"/>
    <w:rsid w:val="001F5B65"/>
    <w:rsid w:val="001F5DD3"/>
    <w:rsid w:val="001F6028"/>
    <w:rsid w:val="001F62E7"/>
    <w:rsid w:val="001F64C6"/>
    <w:rsid w:val="001F65B6"/>
    <w:rsid w:val="001F6A90"/>
    <w:rsid w:val="001F6B1B"/>
    <w:rsid w:val="001F6E73"/>
    <w:rsid w:val="001F7DA9"/>
    <w:rsid w:val="001F7FAA"/>
    <w:rsid w:val="002002B9"/>
    <w:rsid w:val="00200384"/>
    <w:rsid w:val="0020088A"/>
    <w:rsid w:val="00200CC3"/>
    <w:rsid w:val="002017B5"/>
    <w:rsid w:val="002018B3"/>
    <w:rsid w:val="00201E63"/>
    <w:rsid w:val="00201FB8"/>
    <w:rsid w:val="00202420"/>
    <w:rsid w:val="00202747"/>
    <w:rsid w:val="00202B09"/>
    <w:rsid w:val="002030B2"/>
    <w:rsid w:val="0020331B"/>
    <w:rsid w:val="00203F42"/>
    <w:rsid w:val="0020464B"/>
    <w:rsid w:val="00204683"/>
    <w:rsid w:val="00204CEF"/>
    <w:rsid w:val="0020563F"/>
    <w:rsid w:val="002058CB"/>
    <w:rsid w:val="002059BB"/>
    <w:rsid w:val="00205B22"/>
    <w:rsid w:val="002064AC"/>
    <w:rsid w:val="0020672A"/>
    <w:rsid w:val="0020690F"/>
    <w:rsid w:val="002069BF"/>
    <w:rsid w:val="00206FF8"/>
    <w:rsid w:val="00207A27"/>
    <w:rsid w:val="00207DBF"/>
    <w:rsid w:val="00210146"/>
    <w:rsid w:val="00210198"/>
    <w:rsid w:val="00210904"/>
    <w:rsid w:val="00210B27"/>
    <w:rsid w:val="00210B6C"/>
    <w:rsid w:val="00210B8C"/>
    <w:rsid w:val="00210D76"/>
    <w:rsid w:val="00210EB1"/>
    <w:rsid w:val="00210FAF"/>
    <w:rsid w:val="00211044"/>
    <w:rsid w:val="002110EC"/>
    <w:rsid w:val="002120C6"/>
    <w:rsid w:val="002125BC"/>
    <w:rsid w:val="00212AA8"/>
    <w:rsid w:val="00212BFC"/>
    <w:rsid w:val="00212F96"/>
    <w:rsid w:val="00213378"/>
    <w:rsid w:val="0021344F"/>
    <w:rsid w:val="0021371F"/>
    <w:rsid w:val="002137DD"/>
    <w:rsid w:val="002137F9"/>
    <w:rsid w:val="00213D67"/>
    <w:rsid w:val="00214A3F"/>
    <w:rsid w:val="00214C7A"/>
    <w:rsid w:val="00214D6D"/>
    <w:rsid w:val="002150F6"/>
    <w:rsid w:val="002156A0"/>
    <w:rsid w:val="002158CF"/>
    <w:rsid w:val="00215AF4"/>
    <w:rsid w:val="002161FF"/>
    <w:rsid w:val="00216C29"/>
    <w:rsid w:val="002171CF"/>
    <w:rsid w:val="00217E6B"/>
    <w:rsid w:val="002203C5"/>
    <w:rsid w:val="00220998"/>
    <w:rsid w:val="0022140C"/>
    <w:rsid w:val="002214B3"/>
    <w:rsid w:val="00221BA8"/>
    <w:rsid w:val="00221DF8"/>
    <w:rsid w:val="00222943"/>
    <w:rsid w:val="00222ABA"/>
    <w:rsid w:val="00222D79"/>
    <w:rsid w:val="0022308A"/>
    <w:rsid w:val="002230DA"/>
    <w:rsid w:val="00223376"/>
    <w:rsid w:val="002238DA"/>
    <w:rsid w:val="002239E6"/>
    <w:rsid w:val="00223A80"/>
    <w:rsid w:val="00223D8D"/>
    <w:rsid w:val="00223E0A"/>
    <w:rsid w:val="00223EB4"/>
    <w:rsid w:val="0022412B"/>
    <w:rsid w:val="0022431E"/>
    <w:rsid w:val="002243D1"/>
    <w:rsid w:val="0022441B"/>
    <w:rsid w:val="002249E9"/>
    <w:rsid w:val="00224B16"/>
    <w:rsid w:val="002250FD"/>
    <w:rsid w:val="002251DF"/>
    <w:rsid w:val="002251EA"/>
    <w:rsid w:val="002254A7"/>
    <w:rsid w:val="00225EB4"/>
    <w:rsid w:val="00226130"/>
    <w:rsid w:val="00226A77"/>
    <w:rsid w:val="00226BA4"/>
    <w:rsid w:val="00227285"/>
    <w:rsid w:val="002274B3"/>
    <w:rsid w:val="00227501"/>
    <w:rsid w:val="002276FD"/>
    <w:rsid w:val="00227D94"/>
    <w:rsid w:val="00227F5E"/>
    <w:rsid w:val="002303D8"/>
    <w:rsid w:val="002307C3"/>
    <w:rsid w:val="00230874"/>
    <w:rsid w:val="002311EC"/>
    <w:rsid w:val="002316B2"/>
    <w:rsid w:val="00231C63"/>
    <w:rsid w:val="00232180"/>
    <w:rsid w:val="00232262"/>
    <w:rsid w:val="00232646"/>
    <w:rsid w:val="002326A7"/>
    <w:rsid w:val="00232776"/>
    <w:rsid w:val="00232879"/>
    <w:rsid w:val="00232D66"/>
    <w:rsid w:val="00232D9F"/>
    <w:rsid w:val="002333F3"/>
    <w:rsid w:val="002334B5"/>
    <w:rsid w:val="00233B5A"/>
    <w:rsid w:val="00233F0C"/>
    <w:rsid w:val="002341B5"/>
    <w:rsid w:val="0023452C"/>
    <w:rsid w:val="00234866"/>
    <w:rsid w:val="00234FEF"/>
    <w:rsid w:val="00235252"/>
    <w:rsid w:val="00235709"/>
    <w:rsid w:val="00235B9F"/>
    <w:rsid w:val="00235CDF"/>
    <w:rsid w:val="00235CFC"/>
    <w:rsid w:val="00236067"/>
    <w:rsid w:val="0023620B"/>
    <w:rsid w:val="002369FE"/>
    <w:rsid w:val="00236B1B"/>
    <w:rsid w:val="00236BEE"/>
    <w:rsid w:val="00237049"/>
    <w:rsid w:val="0023726C"/>
    <w:rsid w:val="00237280"/>
    <w:rsid w:val="00237313"/>
    <w:rsid w:val="00237CFC"/>
    <w:rsid w:val="00237DB1"/>
    <w:rsid w:val="002394A9"/>
    <w:rsid w:val="002400B9"/>
    <w:rsid w:val="00240524"/>
    <w:rsid w:val="002406EF"/>
    <w:rsid w:val="002408D2"/>
    <w:rsid w:val="0024091F"/>
    <w:rsid w:val="00240BC0"/>
    <w:rsid w:val="00241136"/>
    <w:rsid w:val="00241C7C"/>
    <w:rsid w:val="00242035"/>
    <w:rsid w:val="00242061"/>
    <w:rsid w:val="0024237A"/>
    <w:rsid w:val="00242BB7"/>
    <w:rsid w:val="00242BE9"/>
    <w:rsid w:val="00243325"/>
    <w:rsid w:val="002434A1"/>
    <w:rsid w:val="00243E65"/>
    <w:rsid w:val="0024459D"/>
    <w:rsid w:val="002449FB"/>
    <w:rsid w:val="0024523C"/>
    <w:rsid w:val="002459A2"/>
    <w:rsid w:val="00245A5F"/>
    <w:rsid w:val="00245D94"/>
    <w:rsid w:val="00245E05"/>
    <w:rsid w:val="00245FDB"/>
    <w:rsid w:val="0024639F"/>
    <w:rsid w:val="00246AA1"/>
    <w:rsid w:val="00246ACF"/>
    <w:rsid w:val="0024737C"/>
    <w:rsid w:val="002479A7"/>
    <w:rsid w:val="00247A4F"/>
    <w:rsid w:val="00250E24"/>
    <w:rsid w:val="0025117E"/>
    <w:rsid w:val="00251225"/>
    <w:rsid w:val="00251991"/>
    <w:rsid w:val="00251B51"/>
    <w:rsid w:val="00251F9A"/>
    <w:rsid w:val="00252057"/>
    <w:rsid w:val="0025228D"/>
    <w:rsid w:val="00253286"/>
    <w:rsid w:val="00253658"/>
    <w:rsid w:val="00253799"/>
    <w:rsid w:val="0025447B"/>
    <w:rsid w:val="0025463D"/>
    <w:rsid w:val="002546FF"/>
    <w:rsid w:val="00254A10"/>
    <w:rsid w:val="00254C2B"/>
    <w:rsid w:val="00255081"/>
    <w:rsid w:val="00255886"/>
    <w:rsid w:val="00255C36"/>
    <w:rsid w:val="00255C96"/>
    <w:rsid w:val="00255EDD"/>
    <w:rsid w:val="00256090"/>
    <w:rsid w:val="002560DD"/>
    <w:rsid w:val="00256140"/>
    <w:rsid w:val="00256847"/>
    <w:rsid w:val="0025770E"/>
    <w:rsid w:val="0025772A"/>
    <w:rsid w:val="0025791F"/>
    <w:rsid w:val="00257B07"/>
    <w:rsid w:val="00260DFA"/>
    <w:rsid w:val="00260E5C"/>
    <w:rsid w:val="00260EA3"/>
    <w:rsid w:val="00260FB0"/>
    <w:rsid w:val="00261D1D"/>
    <w:rsid w:val="00261E46"/>
    <w:rsid w:val="00261E5E"/>
    <w:rsid w:val="00261EB6"/>
    <w:rsid w:val="0026213B"/>
    <w:rsid w:val="002621D9"/>
    <w:rsid w:val="002621EC"/>
    <w:rsid w:val="00262341"/>
    <w:rsid w:val="0026236B"/>
    <w:rsid w:val="00262675"/>
    <w:rsid w:val="00262786"/>
    <w:rsid w:val="00262AAA"/>
    <w:rsid w:val="00262F46"/>
    <w:rsid w:val="00263021"/>
    <w:rsid w:val="00263053"/>
    <w:rsid w:val="00263200"/>
    <w:rsid w:val="002635B7"/>
    <w:rsid w:val="002635BA"/>
    <w:rsid w:val="002639C1"/>
    <w:rsid w:val="002640AD"/>
    <w:rsid w:val="002643B8"/>
    <w:rsid w:val="00264A9A"/>
    <w:rsid w:val="00264B9E"/>
    <w:rsid w:val="00264C99"/>
    <w:rsid w:val="00265071"/>
    <w:rsid w:val="002656F2"/>
    <w:rsid w:val="002658BB"/>
    <w:rsid w:val="00265975"/>
    <w:rsid w:val="00265A91"/>
    <w:rsid w:val="00265B43"/>
    <w:rsid w:val="00266A16"/>
    <w:rsid w:val="00266E9D"/>
    <w:rsid w:val="00266F5D"/>
    <w:rsid w:val="0026742B"/>
    <w:rsid w:val="00267555"/>
    <w:rsid w:val="002675A5"/>
    <w:rsid w:val="0026781F"/>
    <w:rsid w:val="00267F44"/>
    <w:rsid w:val="00270C5B"/>
    <w:rsid w:val="00270C83"/>
    <w:rsid w:val="0027125A"/>
    <w:rsid w:val="002714D8"/>
    <w:rsid w:val="002717E3"/>
    <w:rsid w:val="002718F8"/>
    <w:rsid w:val="00271AE8"/>
    <w:rsid w:val="0027275B"/>
    <w:rsid w:val="0027299C"/>
    <w:rsid w:val="002729F4"/>
    <w:rsid w:val="00272A7B"/>
    <w:rsid w:val="00272ACB"/>
    <w:rsid w:val="002731C1"/>
    <w:rsid w:val="0027345D"/>
    <w:rsid w:val="002745C1"/>
    <w:rsid w:val="00274A01"/>
    <w:rsid w:val="00274F91"/>
    <w:rsid w:val="0027521A"/>
    <w:rsid w:val="002756E6"/>
    <w:rsid w:val="00275A01"/>
    <w:rsid w:val="00275A95"/>
    <w:rsid w:val="00276037"/>
    <w:rsid w:val="00276342"/>
    <w:rsid w:val="00276564"/>
    <w:rsid w:val="002768C5"/>
    <w:rsid w:val="00276BD5"/>
    <w:rsid w:val="00277159"/>
    <w:rsid w:val="002776CE"/>
    <w:rsid w:val="00277F2F"/>
    <w:rsid w:val="0028025A"/>
    <w:rsid w:val="00280471"/>
    <w:rsid w:val="0028058C"/>
    <w:rsid w:val="0028074F"/>
    <w:rsid w:val="002808FD"/>
    <w:rsid w:val="00280BEE"/>
    <w:rsid w:val="002810A7"/>
    <w:rsid w:val="002815F1"/>
    <w:rsid w:val="00281BBF"/>
    <w:rsid w:val="00281DE0"/>
    <w:rsid w:val="002820A9"/>
    <w:rsid w:val="002821CD"/>
    <w:rsid w:val="00282467"/>
    <w:rsid w:val="002831FC"/>
    <w:rsid w:val="00283928"/>
    <w:rsid w:val="00283A0F"/>
    <w:rsid w:val="00284165"/>
    <w:rsid w:val="00284216"/>
    <w:rsid w:val="00284595"/>
    <w:rsid w:val="0028477B"/>
    <w:rsid w:val="00284A7C"/>
    <w:rsid w:val="00284F6E"/>
    <w:rsid w:val="00285838"/>
    <w:rsid w:val="0028596B"/>
    <w:rsid w:val="002861EF"/>
    <w:rsid w:val="00286222"/>
    <w:rsid w:val="002862E3"/>
    <w:rsid w:val="0028679C"/>
    <w:rsid w:val="00286B5C"/>
    <w:rsid w:val="00286B85"/>
    <w:rsid w:val="00286F62"/>
    <w:rsid w:val="00287095"/>
    <w:rsid w:val="0028728E"/>
    <w:rsid w:val="00287EA2"/>
    <w:rsid w:val="00287F87"/>
    <w:rsid w:val="002900F0"/>
    <w:rsid w:val="00290279"/>
    <w:rsid w:val="00290A35"/>
    <w:rsid w:val="00290F54"/>
    <w:rsid w:val="00291137"/>
    <w:rsid w:val="0029184F"/>
    <w:rsid w:val="002920AF"/>
    <w:rsid w:val="00292ED7"/>
    <w:rsid w:val="002930AD"/>
    <w:rsid w:val="00293177"/>
    <w:rsid w:val="00293C28"/>
    <w:rsid w:val="00293C76"/>
    <w:rsid w:val="002943E0"/>
    <w:rsid w:val="00294EDB"/>
    <w:rsid w:val="00295693"/>
    <w:rsid w:val="00296340"/>
    <w:rsid w:val="002965CE"/>
    <w:rsid w:val="002972B6"/>
    <w:rsid w:val="002978E9"/>
    <w:rsid w:val="00297E91"/>
    <w:rsid w:val="002A020B"/>
    <w:rsid w:val="002A03EB"/>
    <w:rsid w:val="002A0DE2"/>
    <w:rsid w:val="002A0E41"/>
    <w:rsid w:val="002A1341"/>
    <w:rsid w:val="002A15CD"/>
    <w:rsid w:val="002A19A2"/>
    <w:rsid w:val="002A1AA2"/>
    <w:rsid w:val="002A1BFA"/>
    <w:rsid w:val="002A336E"/>
    <w:rsid w:val="002A3444"/>
    <w:rsid w:val="002A34F3"/>
    <w:rsid w:val="002A3532"/>
    <w:rsid w:val="002A387C"/>
    <w:rsid w:val="002A38E9"/>
    <w:rsid w:val="002A3B1C"/>
    <w:rsid w:val="002A40AC"/>
    <w:rsid w:val="002A4529"/>
    <w:rsid w:val="002A4CB4"/>
    <w:rsid w:val="002A5201"/>
    <w:rsid w:val="002A55CE"/>
    <w:rsid w:val="002A5A55"/>
    <w:rsid w:val="002A5B08"/>
    <w:rsid w:val="002A5B65"/>
    <w:rsid w:val="002A5D14"/>
    <w:rsid w:val="002A5D5B"/>
    <w:rsid w:val="002A682A"/>
    <w:rsid w:val="002A6BB2"/>
    <w:rsid w:val="002A6F0C"/>
    <w:rsid w:val="002A7007"/>
    <w:rsid w:val="002A71DD"/>
    <w:rsid w:val="002A75AA"/>
    <w:rsid w:val="002A784E"/>
    <w:rsid w:val="002A795E"/>
    <w:rsid w:val="002A7AA7"/>
    <w:rsid w:val="002A7D75"/>
    <w:rsid w:val="002B0116"/>
    <w:rsid w:val="002B0517"/>
    <w:rsid w:val="002B05B6"/>
    <w:rsid w:val="002B11CD"/>
    <w:rsid w:val="002B2049"/>
    <w:rsid w:val="002B23B9"/>
    <w:rsid w:val="002B23E9"/>
    <w:rsid w:val="002B2638"/>
    <w:rsid w:val="002B2B7D"/>
    <w:rsid w:val="002B2CF7"/>
    <w:rsid w:val="002B3680"/>
    <w:rsid w:val="002B3725"/>
    <w:rsid w:val="002B37E4"/>
    <w:rsid w:val="002B3990"/>
    <w:rsid w:val="002B3BAF"/>
    <w:rsid w:val="002B4007"/>
    <w:rsid w:val="002B444B"/>
    <w:rsid w:val="002B45D2"/>
    <w:rsid w:val="002B470A"/>
    <w:rsid w:val="002B47FC"/>
    <w:rsid w:val="002B4924"/>
    <w:rsid w:val="002B499E"/>
    <w:rsid w:val="002B5024"/>
    <w:rsid w:val="002B5A41"/>
    <w:rsid w:val="002B5C56"/>
    <w:rsid w:val="002B5C8A"/>
    <w:rsid w:val="002B6241"/>
    <w:rsid w:val="002B647D"/>
    <w:rsid w:val="002B689A"/>
    <w:rsid w:val="002B7351"/>
    <w:rsid w:val="002B76CC"/>
    <w:rsid w:val="002B784C"/>
    <w:rsid w:val="002B7863"/>
    <w:rsid w:val="002C00B0"/>
    <w:rsid w:val="002C04B4"/>
    <w:rsid w:val="002C05A4"/>
    <w:rsid w:val="002C06E8"/>
    <w:rsid w:val="002C0716"/>
    <w:rsid w:val="002C07A2"/>
    <w:rsid w:val="002C08DB"/>
    <w:rsid w:val="002C0A4F"/>
    <w:rsid w:val="002C0AC6"/>
    <w:rsid w:val="002C0ACD"/>
    <w:rsid w:val="002C146B"/>
    <w:rsid w:val="002C1D08"/>
    <w:rsid w:val="002C1FB1"/>
    <w:rsid w:val="002C2000"/>
    <w:rsid w:val="002C2101"/>
    <w:rsid w:val="002C25DD"/>
    <w:rsid w:val="002C2809"/>
    <w:rsid w:val="002C28B2"/>
    <w:rsid w:val="002C2C15"/>
    <w:rsid w:val="002C31CC"/>
    <w:rsid w:val="002C3583"/>
    <w:rsid w:val="002C3752"/>
    <w:rsid w:val="002C3E43"/>
    <w:rsid w:val="002C3F82"/>
    <w:rsid w:val="002C41D3"/>
    <w:rsid w:val="002C4655"/>
    <w:rsid w:val="002C46F4"/>
    <w:rsid w:val="002C52AC"/>
    <w:rsid w:val="002C56AC"/>
    <w:rsid w:val="002C5CCC"/>
    <w:rsid w:val="002C61A4"/>
    <w:rsid w:val="002C649B"/>
    <w:rsid w:val="002C6BCE"/>
    <w:rsid w:val="002C7205"/>
    <w:rsid w:val="002C7540"/>
    <w:rsid w:val="002C785F"/>
    <w:rsid w:val="002C79FA"/>
    <w:rsid w:val="002C7B59"/>
    <w:rsid w:val="002C7B8D"/>
    <w:rsid w:val="002C7FC8"/>
    <w:rsid w:val="002D0471"/>
    <w:rsid w:val="002D051F"/>
    <w:rsid w:val="002D114A"/>
    <w:rsid w:val="002D1864"/>
    <w:rsid w:val="002D18C3"/>
    <w:rsid w:val="002D1D12"/>
    <w:rsid w:val="002D2065"/>
    <w:rsid w:val="002D20A4"/>
    <w:rsid w:val="002D3648"/>
    <w:rsid w:val="002D36F1"/>
    <w:rsid w:val="002D48FA"/>
    <w:rsid w:val="002D4B9A"/>
    <w:rsid w:val="002D541D"/>
    <w:rsid w:val="002D5467"/>
    <w:rsid w:val="002D553F"/>
    <w:rsid w:val="002D59AC"/>
    <w:rsid w:val="002D5D25"/>
    <w:rsid w:val="002D5EDB"/>
    <w:rsid w:val="002D6365"/>
    <w:rsid w:val="002D6A2F"/>
    <w:rsid w:val="002D6DFE"/>
    <w:rsid w:val="002D6F59"/>
    <w:rsid w:val="002D7A55"/>
    <w:rsid w:val="002E00D7"/>
    <w:rsid w:val="002E0201"/>
    <w:rsid w:val="002E05BB"/>
    <w:rsid w:val="002E05F0"/>
    <w:rsid w:val="002E08D2"/>
    <w:rsid w:val="002E0B44"/>
    <w:rsid w:val="002E0CD4"/>
    <w:rsid w:val="002E0DB5"/>
    <w:rsid w:val="002E0DF4"/>
    <w:rsid w:val="002E0EFB"/>
    <w:rsid w:val="002E1358"/>
    <w:rsid w:val="002E17C0"/>
    <w:rsid w:val="002E17D9"/>
    <w:rsid w:val="002E1D34"/>
    <w:rsid w:val="002E1DE2"/>
    <w:rsid w:val="002E1DEC"/>
    <w:rsid w:val="002E211E"/>
    <w:rsid w:val="002E2D4C"/>
    <w:rsid w:val="002E3145"/>
    <w:rsid w:val="002E35E6"/>
    <w:rsid w:val="002E3720"/>
    <w:rsid w:val="002E3791"/>
    <w:rsid w:val="002E3A9C"/>
    <w:rsid w:val="002E3B50"/>
    <w:rsid w:val="002E3E59"/>
    <w:rsid w:val="002E45B0"/>
    <w:rsid w:val="002E49FA"/>
    <w:rsid w:val="002E4AB5"/>
    <w:rsid w:val="002E4EDC"/>
    <w:rsid w:val="002E4FC6"/>
    <w:rsid w:val="002E5A7E"/>
    <w:rsid w:val="002E5D7E"/>
    <w:rsid w:val="002E5E74"/>
    <w:rsid w:val="002E5E78"/>
    <w:rsid w:val="002E63DE"/>
    <w:rsid w:val="002E6711"/>
    <w:rsid w:val="002E6C0B"/>
    <w:rsid w:val="002E6DD7"/>
    <w:rsid w:val="002E7241"/>
    <w:rsid w:val="002E72A6"/>
    <w:rsid w:val="002E7356"/>
    <w:rsid w:val="002E7363"/>
    <w:rsid w:val="002E7554"/>
    <w:rsid w:val="002E7663"/>
    <w:rsid w:val="002E77E5"/>
    <w:rsid w:val="002F006A"/>
    <w:rsid w:val="002F04F0"/>
    <w:rsid w:val="002F08ED"/>
    <w:rsid w:val="002F0A29"/>
    <w:rsid w:val="002F0FF1"/>
    <w:rsid w:val="002F11A2"/>
    <w:rsid w:val="002F1407"/>
    <w:rsid w:val="002F1858"/>
    <w:rsid w:val="002F1B32"/>
    <w:rsid w:val="002F1B67"/>
    <w:rsid w:val="002F1BEA"/>
    <w:rsid w:val="002F2059"/>
    <w:rsid w:val="002F22C2"/>
    <w:rsid w:val="002F261A"/>
    <w:rsid w:val="002F2FA9"/>
    <w:rsid w:val="002F3641"/>
    <w:rsid w:val="002F3FA6"/>
    <w:rsid w:val="002F3FC9"/>
    <w:rsid w:val="002F524E"/>
    <w:rsid w:val="002F534E"/>
    <w:rsid w:val="002F588C"/>
    <w:rsid w:val="002F5B90"/>
    <w:rsid w:val="002F5D12"/>
    <w:rsid w:val="002F5F6E"/>
    <w:rsid w:val="002F6080"/>
    <w:rsid w:val="002F60E3"/>
    <w:rsid w:val="002F6315"/>
    <w:rsid w:val="002F63B8"/>
    <w:rsid w:val="002F6A58"/>
    <w:rsid w:val="002F6CB2"/>
    <w:rsid w:val="002F7464"/>
    <w:rsid w:val="002F781F"/>
    <w:rsid w:val="00301370"/>
    <w:rsid w:val="003017CD"/>
    <w:rsid w:val="0030196B"/>
    <w:rsid w:val="00301C14"/>
    <w:rsid w:val="00301F69"/>
    <w:rsid w:val="00302219"/>
    <w:rsid w:val="0030262C"/>
    <w:rsid w:val="00302635"/>
    <w:rsid w:val="00302B57"/>
    <w:rsid w:val="0030351C"/>
    <w:rsid w:val="00303B03"/>
    <w:rsid w:val="00303F14"/>
    <w:rsid w:val="00303F77"/>
    <w:rsid w:val="00304254"/>
    <w:rsid w:val="0030500C"/>
    <w:rsid w:val="0030539E"/>
    <w:rsid w:val="00305457"/>
    <w:rsid w:val="00305710"/>
    <w:rsid w:val="00305B02"/>
    <w:rsid w:val="00305D5C"/>
    <w:rsid w:val="00305E8F"/>
    <w:rsid w:val="00305EC3"/>
    <w:rsid w:val="00306055"/>
    <w:rsid w:val="0030613F"/>
    <w:rsid w:val="0030615C"/>
    <w:rsid w:val="00306621"/>
    <w:rsid w:val="00306906"/>
    <w:rsid w:val="0030695B"/>
    <w:rsid w:val="0030748E"/>
    <w:rsid w:val="0030754A"/>
    <w:rsid w:val="00307780"/>
    <w:rsid w:val="003079BE"/>
    <w:rsid w:val="0031066B"/>
    <w:rsid w:val="00310B6D"/>
    <w:rsid w:val="00310C60"/>
    <w:rsid w:val="00310F70"/>
    <w:rsid w:val="00311087"/>
    <w:rsid w:val="003110A7"/>
    <w:rsid w:val="003116BB"/>
    <w:rsid w:val="00311A39"/>
    <w:rsid w:val="00311B4E"/>
    <w:rsid w:val="00311DD1"/>
    <w:rsid w:val="00312091"/>
    <w:rsid w:val="0031238E"/>
    <w:rsid w:val="003124FD"/>
    <w:rsid w:val="00312813"/>
    <w:rsid w:val="00312D13"/>
    <w:rsid w:val="00312DD3"/>
    <w:rsid w:val="00312EC2"/>
    <w:rsid w:val="00313F0B"/>
    <w:rsid w:val="00313F24"/>
    <w:rsid w:val="00313F4B"/>
    <w:rsid w:val="00314127"/>
    <w:rsid w:val="00314221"/>
    <w:rsid w:val="0031469B"/>
    <w:rsid w:val="0031470F"/>
    <w:rsid w:val="00314F78"/>
    <w:rsid w:val="003150E7"/>
    <w:rsid w:val="00315131"/>
    <w:rsid w:val="00315D5F"/>
    <w:rsid w:val="00315F56"/>
    <w:rsid w:val="0031627D"/>
    <w:rsid w:val="00317414"/>
    <w:rsid w:val="00317739"/>
    <w:rsid w:val="00320DD5"/>
    <w:rsid w:val="00321024"/>
    <w:rsid w:val="00321037"/>
    <w:rsid w:val="00321094"/>
    <w:rsid w:val="003211FE"/>
    <w:rsid w:val="003212DB"/>
    <w:rsid w:val="00321346"/>
    <w:rsid w:val="0032195B"/>
    <w:rsid w:val="00321D90"/>
    <w:rsid w:val="00321FA8"/>
    <w:rsid w:val="0032222F"/>
    <w:rsid w:val="00322255"/>
    <w:rsid w:val="003228CF"/>
    <w:rsid w:val="00322DCA"/>
    <w:rsid w:val="003233CA"/>
    <w:rsid w:val="0032352B"/>
    <w:rsid w:val="0032357E"/>
    <w:rsid w:val="00323856"/>
    <w:rsid w:val="003238B3"/>
    <w:rsid w:val="00323C0C"/>
    <w:rsid w:val="003246F3"/>
    <w:rsid w:val="00325075"/>
    <w:rsid w:val="0032561C"/>
    <w:rsid w:val="0032583C"/>
    <w:rsid w:val="003258F6"/>
    <w:rsid w:val="00326BD6"/>
    <w:rsid w:val="00326D46"/>
    <w:rsid w:val="00327AF2"/>
    <w:rsid w:val="003304F4"/>
    <w:rsid w:val="00330706"/>
    <w:rsid w:val="00330C41"/>
    <w:rsid w:val="00330CC0"/>
    <w:rsid w:val="00330E06"/>
    <w:rsid w:val="00331053"/>
    <w:rsid w:val="003312BD"/>
    <w:rsid w:val="00331345"/>
    <w:rsid w:val="00332013"/>
    <w:rsid w:val="00332772"/>
    <w:rsid w:val="00332786"/>
    <w:rsid w:val="00332D94"/>
    <w:rsid w:val="003330DD"/>
    <w:rsid w:val="003332EF"/>
    <w:rsid w:val="0033357F"/>
    <w:rsid w:val="00334134"/>
    <w:rsid w:val="003341C8"/>
    <w:rsid w:val="0033420B"/>
    <w:rsid w:val="0033444D"/>
    <w:rsid w:val="003349C7"/>
    <w:rsid w:val="003351FE"/>
    <w:rsid w:val="0033526F"/>
    <w:rsid w:val="003352B5"/>
    <w:rsid w:val="00335865"/>
    <w:rsid w:val="0033658E"/>
    <w:rsid w:val="00336602"/>
    <w:rsid w:val="00336F9D"/>
    <w:rsid w:val="00336FCA"/>
    <w:rsid w:val="003371D0"/>
    <w:rsid w:val="00337203"/>
    <w:rsid w:val="00337243"/>
    <w:rsid w:val="003376CB"/>
    <w:rsid w:val="00337A9D"/>
    <w:rsid w:val="00337AA8"/>
    <w:rsid w:val="00337AE0"/>
    <w:rsid w:val="00337B4A"/>
    <w:rsid w:val="0034034C"/>
    <w:rsid w:val="003403F8"/>
    <w:rsid w:val="003407FE"/>
    <w:rsid w:val="00340B46"/>
    <w:rsid w:val="00340C4C"/>
    <w:rsid w:val="00340F93"/>
    <w:rsid w:val="0034129F"/>
    <w:rsid w:val="003413C9"/>
    <w:rsid w:val="00341508"/>
    <w:rsid w:val="003416D7"/>
    <w:rsid w:val="00341A27"/>
    <w:rsid w:val="00342376"/>
    <w:rsid w:val="00342696"/>
    <w:rsid w:val="0034287A"/>
    <w:rsid w:val="003433B4"/>
    <w:rsid w:val="00343541"/>
    <w:rsid w:val="00343A2D"/>
    <w:rsid w:val="00343C37"/>
    <w:rsid w:val="00343C97"/>
    <w:rsid w:val="0034409A"/>
    <w:rsid w:val="00344345"/>
    <w:rsid w:val="00344398"/>
    <w:rsid w:val="00344462"/>
    <w:rsid w:val="0034469E"/>
    <w:rsid w:val="0034501D"/>
    <w:rsid w:val="00345216"/>
    <w:rsid w:val="0034535D"/>
    <w:rsid w:val="003456CC"/>
    <w:rsid w:val="00345AAC"/>
    <w:rsid w:val="00345AF4"/>
    <w:rsid w:val="003463BA"/>
    <w:rsid w:val="00346551"/>
    <w:rsid w:val="00346A3B"/>
    <w:rsid w:val="00346F60"/>
    <w:rsid w:val="00346F99"/>
    <w:rsid w:val="003471BB"/>
    <w:rsid w:val="003476CD"/>
    <w:rsid w:val="00347730"/>
    <w:rsid w:val="00347CE6"/>
    <w:rsid w:val="00347FD4"/>
    <w:rsid w:val="00350098"/>
    <w:rsid w:val="003500B4"/>
    <w:rsid w:val="0035011C"/>
    <w:rsid w:val="00350487"/>
    <w:rsid w:val="003505B6"/>
    <w:rsid w:val="003514EF"/>
    <w:rsid w:val="0035168D"/>
    <w:rsid w:val="003516CB"/>
    <w:rsid w:val="003518B5"/>
    <w:rsid w:val="00352082"/>
    <w:rsid w:val="00352145"/>
    <w:rsid w:val="00352BCF"/>
    <w:rsid w:val="00352FC2"/>
    <w:rsid w:val="003536E6"/>
    <w:rsid w:val="00353745"/>
    <w:rsid w:val="00354B92"/>
    <w:rsid w:val="003550CE"/>
    <w:rsid w:val="00355662"/>
    <w:rsid w:val="003557A3"/>
    <w:rsid w:val="003559B9"/>
    <w:rsid w:val="00356678"/>
    <w:rsid w:val="003566D6"/>
    <w:rsid w:val="00356E99"/>
    <w:rsid w:val="00356FD2"/>
    <w:rsid w:val="003574D7"/>
    <w:rsid w:val="003574E0"/>
    <w:rsid w:val="00357523"/>
    <w:rsid w:val="00357E5F"/>
    <w:rsid w:val="0036037B"/>
    <w:rsid w:val="0036041E"/>
    <w:rsid w:val="00361183"/>
    <w:rsid w:val="003614DB"/>
    <w:rsid w:val="00361603"/>
    <w:rsid w:val="003616D6"/>
    <w:rsid w:val="00361F81"/>
    <w:rsid w:val="003621E4"/>
    <w:rsid w:val="0036231E"/>
    <w:rsid w:val="0036252F"/>
    <w:rsid w:val="00362594"/>
    <w:rsid w:val="00362B4F"/>
    <w:rsid w:val="00362C26"/>
    <w:rsid w:val="00363144"/>
    <w:rsid w:val="003632D9"/>
    <w:rsid w:val="0036360A"/>
    <w:rsid w:val="00363672"/>
    <w:rsid w:val="00363836"/>
    <w:rsid w:val="00363C0B"/>
    <w:rsid w:val="00363D04"/>
    <w:rsid w:val="00363E40"/>
    <w:rsid w:val="00363F3A"/>
    <w:rsid w:val="00363FD5"/>
    <w:rsid w:val="00363FFD"/>
    <w:rsid w:val="00364342"/>
    <w:rsid w:val="003646E9"/>
    <w:rsid w:val="00364E83"/>
    <w:rsid w:val="00364E98"/>
    <w:rsid w:val="003650E3"/>
    <w:rsid w:val="00365394"/>
    <w:rsid w:val="00365806"/>
    <w:rsid w:val="003659BF"/>
    <w:rsid w:val="00365ED9"/>
    <w:rsid w:val="00365EDB"/>
    <w:rsid w:val="003663BD"/>
    <w:rsid w:val="00366BCB"/>
    <w:rsid w:val="0036752E"/>
    <w:rsid w:val="00367A88"/>
    <w:rsid w:val="00367CF6"/>
    <w:rsid w:val="00367FC7"/>
    <w:rsid w:val="003701B4"/>
    <w:rsid w:val="0037077B"/>
    <w:rsid w:val="003708A6"/>
    <w:rsid w:val="00370917"/>
    <w:rsid w:val="0037094D"/>
    <w:rsid w:val="00370FFB"/>
    <w:rsid w:val="00371178"/>
    <w:rsid w:val="00371A4B"/>
    <w:rsid w:val="00371A77"/>
    <w:rsid w:val="00371D0C"/>
    <w:rsid w:val="00371FC2"/>
    <w:rsid w:val="00372005"/>
    <w:rsid w:val="00372460"/>
    <w:rsid w:val="00372EF6"/>
    <w:rsid w:val="003733F8"/>
    <w:rsid w:val="003735BD"/>
    <w:rsid w:val="003736AF"/>
    <w:rsid w:val="003737CF"/>
    <w:rsid w:val="00373AF2"/>
    <w:rsid w:val="00373FDA"/>
    <w:rsid w:val="003747AE"/>
    <w:rsid w:val="0037491E"/>
    <w:rsid w:val="00374AFF"/>
    <w:rsid w:val="0037520B"/>
    <w:rsid w:val="0037572D"/>
    <w:rsid w:val="00375942"/>
    <w:rsid w:val="00376577"/>
    <w:rsid w:val="00376945"/>
    <w:rsid w:val="003778CF"/>
    <w:rsid w:val="00377D3C"/>
    <w:rsid w:val="00377FBC"/>
    <w:rsid w:val="00380216"/>
    <w:rsid w:val="003802DF"/>
    <w:rsid w:val="00380602"/>
    <w:rsid w:val="003807BA"/>
    <w:rsid w:val="003807CB"/>
    <w:rsid w:val="00380A48"/>
    <w:rsid w:val="0038108B"/>
    <w:rsid w:val="00381135"/>
    <w:rsid w:val="0038124A"/>
    <w:rsid w:val="0038126D"/>
    <w:rsid w:val="00381975"/>
    <w:rsid w:val="00381C6C"/>
    <w:rsid w:val="00381CB5"/>
    <w:rsid w:val="00381D8D"/>
    <w:rsid w:val="003824E3"/>
    <w:rsid w:val="0038270F"/>
    <w:rsid w:val="00382833"/>
    <w:rsid w:val="0038309F"/>
    <w:rsid w:val="003830A3"/>
    <w:rsid w:val="00383270"/>
    <w:rsid w:val="00383775"/>
    <w:rsid w:val="003846B6"/>
    <w:rsid w:val="00384A9A"/>
    <w:rsid w:val="00385357"/>
    <w:rsid w:val="00385578"/>
    <w:rsid w:val="00385D40"/>
    <w:rsid w:val="00385DC8"/>
    <w:rsid w:val="0038640E"/>
    <w:rsid w:val="0038683B"/>
    <w:rsid w:val="00386B22"/>
    <w:rsid w:val="00386C9D"/>
    <w:rsid w:val="00386F7D"/>
    <w:rsid w:val="00387076"/>
    <w:rsid w:val="00390065"/>
    <w:rsid w:val="0039044A"/>
    <w:rsid w:val="003905FF"/>
    <w:rsid w:val="003909D0"/>
    <w:rsid w:val="00390D82"/>
    <w:rsid w:val="0039172D"/>
    <w:rsid w:val="00391B27"/>
    <w:rsid w:val="00392299"/>
    <w:rsid w:val="003922D9"/>
    <w:rsid w:val="003929E8"/>
    <w:rsid w:val="0039316A"/>
    <w:rsid w:val="00393267"/>
    <w:rsid w:val="0039461A"/>
    <w:rsid w:val="0039492B"/>
    <w:rsid w:val="00394BE3"/>
    <w:rsid w:val="00395367"/>
    <w:rsid w:val="00395848"/>
    <w:rsid w:val="00395AA7"/>
    <w:rsid w:val="0039603B"/>
    <w:rsid w:val="00396098"/>
    <w:rsid w:val="003967EC"/>
    <w:rsid w:val="0039682C"/>
    <w:rsid w:val="00396E9B"/>
    <w:rsid w:val="00396F4A"/>
    <w:rsid w:val="003972DF"/>
    <w:rsid w:val="00397428"/>
    <w:rsid w:val="003975A0"/>
    <w:rsid w:val="00397B54"/>
    <w:rsid w:val="003A055C"/>
    <w:rsid w:val="003A0D5D"/>
    <w:rsid w:val="003A11FA"/>
    <w:rsid w:val="003A1B31"/>
    <w:rsid w:val="003A1B7A"/>
    <w:rsid w:val="003A1BB2"/>
    <w:rsid w:val="003A1D56"/>
    <w:rsid w:val="003A1E95"/>
    <w:rsid w:val="003A1F54"/>
    <w:rsid w:val="003A26EA"/>
    <w:rsid w:val="003A2B90"/>
    <w:rsid w:val="003A2D1B"/>
    <w:rsid w:val="003A2F28"/>
    <w:rsid w:val="003A3009"/>
    <w:rsid w:val="003A30B0"/>
    <w:rsid w:val="003A3224"/>
    <w:rsid w:val="003A3565"/>
    <w:rsid w:val="003A38D1"/>
    <w:rsid w:val="003A3F59"/>
    <w:rsid w:val="003A411C"/>
    <w:rsid w:val="003A4401"/>
    <w:rsid w:val="003A4415"/>
    <w:rsid w:val="003A44B7"/>
    <w:rsid w:val="003A45A2"/>
    <w:rsid w:val="003A478C"/>
    <w:rsid w:val="003A4B3B"/>
    <w:rsid w:val="003A4D69"/>
    <w:rsid w:val="003A4F39"/>
    <w:rsid w:val="003A4F99"/>
    <w:rsid w:val="003A51CB"/>
    <w:rsid w:val="003A5CDB"/>
    <w:rsid w:val="003A5E14"/>
    <w:rsid w:val="003A647B"/>
    <w:rsid w:val="003A6584"/>
    <w:rsid w:val="003A68B3"/>
    <w:rsid w:val="003A68D9"/>
    <w:rsid w:val="003A6FE9"/>
    <w:rsid w:val="003A7C70"/>
    <w:rsid w:val="003B01B5"/>
    <w:rsid w:val="003B02BE"/>
    <w:rsid w:val="003B0A97"/>
    <w:rsid w:val="003B16DC"/>
    <w:rsid w:val="003B1A27"/>
    <w:rsid w:val="003B1D15"/>
    <w:rsid w:val="003B1E98"/>
    <w:rsid w:val="003B22A3"/>
    <w:rsid w:val="003B2308"/>
    <w:rsid w:val="003B2476"/>
    <w:rsid w:val="003B2FA2"/>
    <w:rsid w:val="003B33B3"/>
    <w:rsid w:val="003B3DDE"/>
    <w:rsid w:val="003B406E"/>
    <w:rsid w:val="003B475F"/>
    <w:rsid w:val="003B48C8"/>
    <w:rsid w:val="003B4AC2"/>
    <w:rsid w:val="003B4C46"/>
    <w:rsid w:val="003B4E0E"/>
    <w:rsid w:val="003B5138"/>
    <w:rsid w:val="003B55E7"/>
    <w:rsid w:val="003B570E"/>
    <w:rsid w:val="003B5E31"/>
    <w:rsid w:val="003B630B"/>
    <w:rsid w:val="003B6346"/>
    <w:rsid w:val="003B6436"/>
    <w:rsid w:val="003B75C1"/>
    <w:rsid w:val="003B7CF2"/>
    <w:rsid w:val="003C0124"/>
    <w:rsid w:val="003C051D"/>
    <w:rsid w:val="003C0F88"/>
    <w:rsid w:val="003C0FFB"/>
    <w:rsid w:val="003C10A7"/>
    <w:rsid w:val="003C1A03"/>
    <w:rsid w:val="003C1A42"/>
    <w:rsid w:val="003C20DB"/>
    <w:rsid w:val="003C21D2"/>
    <w:rsid w:val="003C25F0"/>
    <w:rsid w:val="003C2670"/>
    <w:rsid w:val="003C280B"/>
    <w:rsid w:val="003C2A63"/>
    <w:rsid w:val="003C2BFF"/>
    <w:rsid w:val="003C2ECF"/>
    <w:rsid w:val="003C3024"/>
    <w:rsid w:val="003C340A"/>
    <w:rsid w:val="003C368E"/>
    <w:rsid w:val="003C371A"/>
    <w:rsid w:val="003C3E13"/>
    <w:rsid w:val="003C414D"/>
    <w:rsid w:val="003C43C1"/>
    <w:rsid w:val="003C4EC1"/>
    <w:rsid w:val="003C4FAE"/>
    <w:rsid w:val="003C50BD"/>
    <w:rsid w:val="003C550E"/>
    <w:rsid w:val="003C5557"/>
    <w:rsid w:val="003C62C2"/>
    <w:rsid w:val="003C63D9"/>
    <w:rsid w:val="003C6830"/>
    <w:rsid w:val="003C6B49"/>
    <w:rsid w:val="003C7644"/>
    <w:rsid w:val="003C7909"/>
    <w:rsid w:val="003C7A37"/>
    <w:rsid w:val="003C7EB5"/>
    <w:rsid w:val="003C7FA0"/>
    <w:rsid w:val="003D015F"/>
    <w:rsid w:val="003D038B"/>
    <w:rsid w:val="003D0BE7"/>
    <w:rsid w:val="003D1104"/>
    <w:rsid w:val="003D11B3"/>
    <w:rsid w:val="003D1B83"/>
    <w:rsid w:val="003D2174"/>
    <w:rsid w:val="003D2507"/>
    <w:rsid w:val="003D258D"/>
    <w:rsid w:val="003D25EB"/>
    <w:rsid w:val="003D3575"/>
    <w:rsid w:val="003D3649"/>
    <w:rsid w:val="003D38A2"/>
    <w:rsid w:val="003D3C31"/>
    <w:rsid w:val="003D3DEC"/>
    <w:rsid w:val="003D4838"/>
    <w:rsid w:val="003D4962"/>
    <w:rsid w:val="003D4D8F"/>
    <w:rsid w:val="003D52B5"/>
    <w:rsid w:val="003D531D"/>
    <w:rsid w:val="003D5526"/>
    <w:rsid w:val="003D5AF5"/>
    <w:rsid w:val="003D5AF9"/>
    <w:rsid w:val="003D5BBB"/>
    <w:rsid w:val="003D5DAA"/>
    <w:rsid w:val="003D5DEB"/>
    <w:rsid w:val="003D5EB9"/>
    <w:rsid w:val="003D7395"/>
    <w:rsid w:val="003D746F"/>
    <w:rsid w:val="003D7C4E"/>
    <w:rsid w:val="003E0362"/>
    <w:rsid w:val="003E03AD"/>
    <w:rsid w:val="003E03E1"/>
    <w:rsid w:val="003E063E"/>
    <w:rsid w:val="003E071B"/>
    <w:rsid w:val="003E1233"/>
    <w:rsid w:val="003E146B"/>
    <w:rsid w:val="003E19A1"/>
    <w:rsid w:val="003E1A3C"/>
    <w:rsid w:val="003E1B7E"/>
    <w:rsid w:val="003E1E14"/>
    <w:rsid w:val="003E1E9C"/>
    <w:rsid w:val="003E1F9B"/>
    <w:rsid w:val="003E2046"/>
    <w:rsid w:val="003E23B2"/>
    <w:rsid w:val="003E27FB"/>
    <w:rsid w:val="003E2CD0"/>
    <w:rsid w:val="003E2D59"/>
    <w:rsid w:val="003E2F95"/>
    <w:rsid w:val="003E3075"/>
    <w:rsid w:val="003E3181"/>
    <w:rsid w:val="003E3525"/>
    <w:rsid w:val="003E36F7"/>
    <w:rsid w:val="003E3918"/>
    <w:rsid w:val="003E4245"/>
    <w:rsid w:val="003E4328"/>
    <w:rsid w:val="003E4C97"/>
    <w:rsid w:val="003E4D48"/>
    <w:rsid w:val="003E4D98"/>
    <w:rsid w:val="003E4FE8"/>
    <w:rsid w:val="003E51DC"/>
    <w:rsid w:val="003E5A29"/>
    <w:rsid w:val="003E5F47"/>
    <w:rsid w:val="003E6171"/>
    <w:rsid w:val="003E63EA"/>
    <w:rsid w:val="003E6FEE"/>
    <w:rsid w:val="003E7077"/>
    <w:rsid w:val="003E7519"/>
    <w:rsid w:val="003E771F"/>
    <w:rsid w:val="003E7C49"/>
    <w:rsid w:val="003E7DF6"/>
    <w:rsid w:val="003F06E7"/>
    <w:rsid w:val="003F0B53"/>
    <w:rsid w:val="003F0FB1"/>
    <w:rsid w:val="003F1242"/>
    <w:rsid w:val="003F13EA"/>
    <w:rsid w:val="003F1864"/>
    <w:rsid w:val="003F206E"/>
    <w:rsid w:val="003F20D9"/>
    <w:rsid w:val="003F23F5"/>
    <w:rsid w:val="003F2FF7"/>
    <w:rsid w:val="003F3623"/>
    <w:rsid w:val="003F4803"/>
    <w:rsid w:val="003F4AA6"/>
    <w:rsid w:val="003F4F47"/>
    <w:rsid w:val="003F505F"/>
    <w:rsid w:val="003F54A5"/>
    <w:rsid w:val="003F5853"/>
    <w:rsid w:val="003F5AAB"/>
    <w:rsid w:val="003F5B35"/>
    <w:rsid w:val="003F5BFC"/>
    <w:rsid w:val="003F5F15"/>
    <w:rsid w:val="003F5FC8"/>
    <w:rsid w:val="003F6578"/>
    <w:rsid w:val="003F6D52"/>
    <w:rsid w:val="003F6FBA"/>
    <w:rsid w:val="003F76A2"/>
    <w:rsid w:val="003F774F"/>
    <w:rsid w:val="003F7A7F"/>
    <w:rsid w:val="003F7D98"/>
    <w:rsid w:val="003F7F26"/>
    <w:rsid w:val="00400325"/>
    <w:rsid w:val="004004A4"/>
    <w:rsid w:val="004004DD"/>
    <w:rsid w:val="00400777"/>
    <w:rsid w:val="0040099E"/>
    <w:rsid w:val="00400D85"/>
    <w:rsid w:val="00400E84"/>
    <w:rsid w:val="004010D7"/>
    <w:rsid w:val="00401931"/>
    <w:rsid w:val="00402743"/>
    <w:rsid w:val="00402875"/>
    <w:rsid w:val="00403023"/>
    <w:rsid w:val="00403273"/>
    <w:rsid w:val="004038CC"/>
    <w:rsid w:val="00403ACB"/>
    <w:rsid w:val="00403C47"/>
    <w:rsid w:val="00403C9F"/>
    <w:rsid w:val="00404081"/>
    <w:rsid w:val="004047F9"/>
    <w:rsid w:val="00404973"/>
    <w:rsid w:val="00404B2D"/>
    <w:rsid w:val="00404CBA"/>
    <w:rsid w:val="00404E32"/>
    <w:rsid w:val="00405473"/>
    <w:rsid w:val="00405542"/>
    <w:rsid w:val="0040587F"/>
    <w:rsid w:val="00405882"/>
    <w:rsid w:val="004061FE"/>
    <w:rsid w:val="0040647E"/>
    <w:rsid w:val="00407039"/>
    <w:rsid w:val="00407898"/>
    <w:rsid w:val="00407D06"/>
    <w:rsid w:val="00410038"/>
    <w:rsid w:val="004104C6"/>
    <w:rsid w:val="00411F77"/>
    <w:rsid w:val="004120D9"/>
    <w:rsid w:val="00412725"/>
    <w:rsid w:val="00412CF2"/>
    <w:rsid w:val="00412E08"/>
    <w:rsid w:val="00413B4D"/>
    <w:rsid w:val="00413D26"/>
    <w:rsid w:val="00413F40"/>
    <w:rsid w:val="00414086"/>
    <w:rsid w:val="0041483E"/>
    <w:rsid w:val="00414C60"/>
    <w:rsid w:val="004150EF"/>
    <w:rsid w:val="004152D9"/>
    <w:rsid w:val="0041596D"/>
    <w:rsid w:val="004159F2"/>
    <w:rsid w:val="00415A05"/>
    <w:rsid w:val="00415BA5"/>
    <w:rsid w:val="00415D53"/>
    <w:rsid w:val="00415EDE"/>
    <w:rsid w:val="00416266"/>
    <w:rsid w:val="00416444"/>
    <w:rsid w:val="00416630"/>
    <w:rsid w:val="004168D8"/>
    <w:rsid w:val="00416B22"/>
    <w:rsid w:val="00417C70"/>
    <w:rsid w:val="00420461"/>
    <w:rsid w:val="0042098D"/>
    <w:rsid w:val="00420F96"/>
    <w:rsid w:val="004210E0"/>
    <w:rsid w:val="00421180"/>
    <w:rsid w:val="00421B8F"/>
    <w:rsid w:val="00421BD9"/>
    <w:rsid w:val="00421CBD"/>
    <w:rsid w:val="004220CD"/>
    <w:rsid w:val="00422159"/>
    <w:rsid w:val="004222B8"/>
    <w:rsid w:val="00422336"/>
    <w:rsid w:val="00422C2A"/>
    <w:rsid w:val="004235D6"/>
    <w:rsid w:val="004237E6"/>
    <w:rsid w:val="0042410D"/>
    <w:rsid w:val="004243F9"/>
    <w:rsid w:val="00424490"/>
    <w:rsid w:val="004244AC"/>
    <w:rsid w:val="004248B0"/>
    <w:rsid w:val="00425041"/>
    <w:rsid w:val="004251E6"/>
    <w:rsid w:val="004256B8"/>
    <w:rsid w:val="00425F31"/>
    <w:rsid w:val="004262E9"/>
    <w:rsid w:val="0042656D"/>
    <w:rsid w:val="00426832"/>
    <w:rsid w:val="00426C8A"/>
    <w:rsid w:val="00426D91"/>
    <w:rsid w:val="00426EEB"/>
    <w:rsid w:val="004270BD"/>
    <w:rsid w:val="00427324"/>
    <w:rsid w:val="00427A99"/>
    <w:rsid w:val="00427AEA"/>
    <w:rsid w:val="00427C2C"/>
    <w:rsid w:val="0042C08B"/>
    <w:rsid w:val="00430D37"/>
    <w:rsid w:val="00430D7C"/>
    <w:rsid w:val="00430E8A"/>
    <w:rsid w:val="00430FA6"/>
    <w:rsid w:val="00430FB0"/>
    <w:rsid w:val="004316C5"/>
    <w:rsid w:val="00431DBD"/>
    <w:rsid w:val="004324F2"/>
    <w:rsid w:val="0043257D"/>
    <w:rsid w:val="00432691"/>
    <w:rsid w:val="004327F0"/>
    <w:rsid w:val="0043281A"/>
    <w:rsid w:val="004332B6"/>
    <w:rsid w:val="00433767"/>
    <w:rsid w:val="00433BF8"/>
    <w:rsid w:val="00433C02"/>
    <w:rsid w:val="00434462"/>
    <w:rsid w:val="00434730"/>
    <w:rsid w:val="004347FA"/>
    <w:rsid w:val="00434CC3"/>
    <w:rsid w:val="00434D6F"/>
    <w:rsid w:val="00434DAA"/>
    <w:rsid w:val="0043503F"/>
    <w:rsid w:val="0043564A"/>
    <w:rsid w:val="00435C15"/>
    <w:rsid w:val="004361AD"/>
    <w:rsid w:val="00436292"/>
    <w:rsid w:val="00436A2A"/>
    <w:rsid w:val="00436BA0"/>
    <w:rsid w:val="00436D92"/>
    <w:rsid w:val="00436EDF"/>
    <w:rsid w:val="00436FBE"/>
    <w:rsid w:val="0043721B"/>
    <w:rsid w:val="004373DD"/>
    <w:rsid w:val="00437435"/>
    <w:rsid w:val="00437C70"/>
    <w:rsid w:val="00437EE5"/>
    <w:rsid w:val="00437FFD"/>
    <w:rsid w:val="00440103"/>
    <w:rsid w:val="00440316"/>
    <w:rsid w:val="00440731"/>
    <w:rsid w:val="00440CF1"/>
    <w:rsid w:val="00440D99"/>
    <w:rsid w:val="004410C8"/>
    <w:rsid w:val="0044121C"/>
    <w:rsid w:val="0044157A"/>
    <w:rsid w:val="004415C5"/>
    <w:rsid w:val="00441656"/>
    <w:rsid w:val="00441C0F"/>
    <w:rsid w:val="00441E01"/>
    <w:rsid w:val="0044224C"/>
    <w:rsid w:val="00442BF8"/>
    <w:rsid w:val="00443645"/>
    <w:rsid w:val="004438D8"/>
    <w:rsid w:val="00443A6F"/>
    <w:rsid w:val="00443D37"/>
    <w:rsid w:val="00443FB4"/>
    <w:rsid w:val="00444132"/>
    <w:rsid w:val="004443E7"/>
    <w:rsid w:val="0044451B"/>
    <w:rsid w:val="00444C47"/>
    <w:rsid w:val="00444D12"/>
    <w:rsid w:val="00444D1B"/>
    <w:rsid w:val="004453E8"/>
    <w:rsid w:val="00445672"/>
    <w:rsid w:val="004456BA"/>
    <w:rsid w:val="00445E4E"/>
    <w:rsid w:val="00445ED5"/>
    <w:rsid w:val="00445FF8"/>
    <w:rsid w:val="00446271"/>
    <w:rsid w:val="00446272"/>
    <w:rsid w:val="00446315"/>
    <w:rsid w:val="004469E8"/>
    <w:rsid w:val="00447017"/>
    <w:rsid w:val="00447202"/>
    <w:rsid w:val="004472E3"/>
    <w:rsid w:val="00447355"/>
    <w:rsid w:val="00447BAD"/>
    <w:rsid w:val="00450014"/>
    <w:rsid w:val="004503EB"/>
    <w:rsid w:val="00450416"/>
    <w:rsid w:val="00450640"/>
    <w:rsid w:val="004506D7"/>
    <w:rsid w:val="0045188E"/>
    <w:rsid w:val="004519B5"/>
    <w:rsid w:val="00451D16"/>
    <w:rsid w:val="004524EB"/>
    <w:rsid w:val="00452B5A"/>
    <w:rsid w:val="0045323E"/>
    <w:rsid w:val="004536FA"/>
    <w:rsid w:val="00453935"/>
    <w:rsid w:val="00453D6F"/>
    <w:rsid w:val="004541D9"/>
    <w:rsid w:val="00454252"/>
    <w:rsid w:val="00454562"/>
    <w:rsid w:val="0045489F"/>
    <w:rsid w:val="00454BC2"/>
    <w:rsid w:val="00454DA7"/>
    <w:rsid w:val="00455986"/>
    <w:rsid w:val="00455F38"/>
    <w:rsid w:val="00456206"/>
    <w:rsid w:val="00456280"/>
    <w:rsid w:val="00456602"/>
    <w:rsid w:val="004569E9"/>
    <w:rsid w:val="00456A6B"/>
    <w:rsid w:val="00456BBD"/>
    <w:rsid w:val="00456C4E"/>
    <w:rsid w:val="00456ED8"/>
    <w:rsid w:val="00457A57"/>
    <w:rsid w:val="00457A65"/>
    <w:rsid w:val="00457B1A"/>
    <w:rsid w:val="00457D37"/>
    <w:rsid w:val="00457ED9"/>
    <w:rsid w:val="004600FE"/>
    <w:rsid w:val="004601C0"/>
    <w:rsid w:val="00460489"/>
    <w:rsid w:val="004604E9"/>
    <w:rsid w:val="0046063E"/>
    <w:rsid w:val="00460B90"/>
    <w:rsid w:val="00460C93"/>
    <w:rsid w:val="00460F1C"/>
    <w:rsid w:val="00461844"/>
    <w:rsid w:val="004618FD"/>
    <w:rsid w:val="00461A84"/>
    <w:rsid w:val="00461B89"/>
    <w:rsid w:val="00461C96"/>
    <w:rsid w:val="00461F0F"/>
    <w:rsid w:val="004621FC"/>
    <w:rsid w:val="00462441"/>
    <w:rsid w:val="00462545"/>
    <w:rsid w:val="00462996"/>
    <w:rsid w:val="00462E76"/>
    <w:rsid w:val="00463692"/>
    <w:rsid w:val="00463A2B"/>
    <w:rsid w:val="00463BCD"/>
    <w:rsid w:val="00463E31"/>
    <w:rsid w:val="00464038"/>
    <w:rsid w:val="004640A8"/>
    <w:rsid w:val="00464265"/>
    <w:rsid w:val="00464375"/>
    <w:rsid w:val="004643A1"/>
    <w:rsid w:val="00464487"/>
    <w:rsid w:val="00464A5E"/>
    <w:rsid w:val="00465186"/>
    <w:rsid w:val="0046518B"/>
    <w:rsid w:val="00465311"/>
    <w:rsid w:val="00465805"/>
    <w:rsid w:val="00465A53"/>
    <w:rsid w:val="00465ED3"/>
    <w:rsid w:val="00466053"/>
    <w:rsid w:val="004662D2"/>
    <w:rsid w:val="0046703C"/>
    <w:rsid w:val="004674FD"/>
    <w:rsid w:val="00467949"/>
    <w:rsid w:val="00467BDA"/>
    <w:rsid w:val="00467CDC"/>
    <w:rsid w:val="004701F5"/>
    <w:rsid w:val="004707AA"/>
    <w:rsid w:val="0047153A"/>
    <w:rsid w:val="00471666"/>
    <w:rsid w:val="00471792"/>
    <w:rsid w:val="00471DEB"/>
    <w:rsid w:val="00471F68"/>
    <w:rsid w:val="00471F84"/>
    <w:rsid w:val="00472153"/>
    <w:rsid w:val="00472A12"/>
    <w:rsid w:val="00472AA1"/>
    <w:rsid w:val="00472EC0"/>
    <w:rsid w:val="0047371C"/>
    <w:rsid w:val="00473D36"/>
    <w:rsid w:val="00473E1C"/>
    <w:rsid w:val="004742D4"/>
    <w:rsid w:val="004745ED"/>
    <w:rsid w:val="0047549C"/>
    <w:rsid w:val="0047553C"/>
    <w:rsid w:val="0047566C"/>
    <w:rsid w:val="00475772"/>
    <w:rsid w:val="00475817"/>
    <w:rsid w:val="00475D33"/>
    <w:rsid w:val="0047611F"/>
    <w:rsid w:val="004761B5"/>
    <w:rsid w:val="00476317"/>
    <w:rsid w:val="0047651E"/>
    <w:rsid w:val="004767EE"/>
    <w:rsid w:val="00476974"/>
    <w:rsid w:val="00476D9E"/>
    <w:rsid w:val="004770C3"/>
    <w:rsid w:val="0047724E"/>
    <w:rsid w:val="00480060"/>
    <w:rsid w:val="00480291"/>
    <w:rsid w:val="004802D2"/>
    <w:rsid w:val="004804C3"/>
    <w:rsid w:val="004805CF"/>
    <w:rsid w:val="0048087A"/>
    <w:rsid w:val="00480A39"/>
    <w:rsid w:val="00480DC0"/>
    <w:rsid w:val="00481029"/>
    <w:rsid w:val="00481519"/>
    <w:rsid w:val="00481CF4"/>
    <w:rsid w:val="00481EC5"/>
    <w:rsid w:val="004822F2"/>
    <w:rsid w:val="0048240F"/>
    <w:rsid w:val="00482B24"/>
    <w:rsid w:val="00482CAF"/>
    <w:rsid w:val="00483307"/>
    <w:rsid w:val="004836D5"/>
    <w:rsid w:val="00483A2A"/>
    <w:rsid w:val="004840B9"/>
    <w:rsid w:val="004841D0"/>
    <w:rsid w:val="0048438C"/>
    <w:rsid w:val="0048448A"/>
    <w:rsid w:val="00484893"/>
    <w:rsid w:val="00484A25"/>
    <w:rsid w:val="00484CCE"/>
    <w:rsid w:val="00484D7E"/>
    <w:rsid w:val="00485129"/>
    <w:rsid w:val="00485353"/>
    <w:rsid w:val="004860A0"/>
    <w:rsid w:val="00486505"/>
    <w:rsid w:val="0048653E"/>
    <w:rsid w:val="004868C5"/>
    <w:rsid w:val="00486D69"/>
    <w:rsid w:val="00487028"/>
    <w:rsid w:val="0048702B"/>
    <w:rsid w:val="004870C6"/>
    <w:rsid w:val="004873A4"/>
    <w:rsid w:val="0048763C"/>
    <w:rsid w:val="0048766C"/>
    <w:rsid w:val="004877DE"/>
    <w:rsid w:val="00487B0D"/>
    <w:rsid w:val="00487BCD"/>
    <w:rsid w:val="00490024"/>
    <w:rsid w:val="004902F6"/>
    <w:rsid w:val="00490675"/>
    <w:rsid w:val="00490698"/>
    <w:rsid w:val="00490839"/>
    <w:rsid w:val="004912B8"/>
    <w:rsid w:val="0049149A"/>
    <w:rsid w:val="004916D6"/>
    <w:rsid w:val="004917BC"/>
    <w:rsid w:val="0049183D"/>
    <w:rsid w:val="0049191E"/>
    <w:rsid w:val="0049195A"/>
    <w:rsid w:val="00491B1A"/>
    <w:rsid w:val="00491F92"/>
    <w:rsid w:val="00492E2A"/>
    <w:rsid w:val="00493036"/>
    <w:rsid w:val="0049321E"/>
    <w:rsid w:val="004933A9"/>
    <w:rsid w:val="00493439"/>
    <w:rsid w:val="00493838"/>
    <w:rsid w:val="00493C4E"/>
    <w:rsid w:val="00493D0F"/>
    <w:rsid w:val="00493EBF"/>
    <w:rsid w:val="0049484C"/>
    <w:rsid w:val="004955F0"/>
    <w:rsid w:val="00495ACA"/>
    <w:rsid w:val="00495CF6"/>
    <w:rsid w:val="00495E4F"/>
    <w:rsid w:val="00495F25"/>
    <w:rsid w:val="00496341"/>
    <w:rsid w:val="0049660E"/>
    <w:rsid w:val="0049676F"/>
    <w:rsid w:val="0049682D"/>
    <w:rsid w:val="00496C2E"/>
    <w:rsid w:val="0049769B"/>
    <w:rsid w:val="00497DB9"/>
    <w:rsid w:val="004A0A0A"/>
    <w:rsid w:val="004A0FD7"/>
    <w:rsid w:val="004A1505"/>
    <w:rsid w:val="004A211C"/>
    <w:rsid w:val="004A28E7"/>
    <w:rsid w:val="004A29C1"/>
    <w:rsid w:val="004A2F19"/>
    <w:rsid w:val="004A3872"/>
    <w:rsid w:val="004A3A5D"/>
    <w:rsid w:val="004A3B93"/>
    <w:rsid w:val="004A449F"/>
    <w:rsid w:val="004A4548"/>
    <w:rsid w:val="004A4746"/>
    <w:rsid w:val="004A4A7E"/>
    <w:rsid w:val="004A4AF5"/>
    <w:rsid w:val="004A4ED5"/>
    <w:rsid w:val="004A5552"/>
    <w:rsid w:val="004A5EC7"/>
    <w:rsid w:val="004A5F52"/>
    <w:rsid w:val="004A6365"/>
    <w:rsid w:val="004A6C01"/>
    <w:rsid w:val="004A6CCF"/>
    <w:rsid w:val="004A6DF3"/>
    <w:rsid w:val="004A6E3F"/>
    <w:rsid w:val="004A70D9"/>
    <w:rsid w:val="004A71C4"/>
    <w:rsid w:val="004A7517"/>
    <w:rsid w:val="004A783D"/>
    <w:rsid w:val="004A7CB6"/>
    <w:rsid w:val="004B0004"/>
    <w:rsid w:val="004B0520"/>
    <w:rsid w:val="004B08D0"/>
    <w:rsid w:val="004B0D01"/>
    <w:rsid w:val="004B0E68"/>
    <w:rsid w:val="004B115C"/>
    <w:rsid w:val="004B1521"/>
    <w:rsid w:val="004B171D"/>
    <w:rsid w:val="004B1813"/>
    <w:rsid w:val="004B1A1E"/>
    <w:rsid w:val="004B1BC9"/>
    <w:rsid w:val="004B1F33"/>
    <w:rsid w:val="004B1FC8"/>
    <w:rsid w:val="004B23B3"/>
    <w:rsid w:val="004B286B"/>
    <w:rsid w:val="004B29B1"/>
    <w:rsid w:val="004B2A65"/>
    <w:rsid w:val="004B30AC"/>
    <w:rsid w:val="004B30E3"/>
    <w:rsid w:val="004B3B2B"/>
    <w:rsid w:val="004B4129"/>
    <w:rsid w:val="004B4684"/>
    <w:rsid w:val="004B4E3E"/>
    <w:rsid w:val="004B5097"/>
    <w:rsid w:val="004B516C"/>
    <w:rsid w:val="004B5AA8"/>
    <w:rsid w:val="004B5BD8"/>
    <w:rsid w:val="004B5CAF"/>
    <w:rsid w:val="004B64E6"/>
    <w:rsid w:val="004B6955"/>
    <w:rsid w:val="004B6AA1"/>
    <w:rsid w:val="004B7133"/>
    <w:rsid w:val="004B75C2"/>
    <w:rsid w:val="004B7BF5"/>
    <w:rsid w:val="004B7D13"/>
    <w:rsid w:val="004B7E7B"/>
    <w:rsid w:val="004B7E98"/>
    <w:rsid w:val="004C0108"/>
    <w:rsid w:val="004C05CA"/>
    <w:rsid w:val="004C0BEC"/>
    <w:rsid w:val="004C16C9"/>
    <w:rsid w:val="004C2D45"/>
    <w:rsid w:val="004C2FE5"/>
    <w:rsid w:val="004C335A"/>
    <w:rsid w:val="004C3B74"/>
    <w:rsid w:val="004C4135"/>
    <w:rsid w:val="004C421D"/>
    <w:rsid w:val="004C42D4"/>
    <w:rsid w:val="004C4523"/>
    <w:rsid w:val="004C494D"/>
    <w:rsid w:val="004C5162"/>
    <w:rsid w:val="004C5454"/>
    <w:rsid w:val="004C5995"/>
    <w:rsid w:val="004C5B0D"/>
    <w:rsid w:val="004C5B16"/>
    <w:rsid w:val="004C5D37"/>
    <w:rsid w:val="004C5D75"/>
    <w:rsid w:val="004C6163"/>
    <w:rsid w:val="004C64EA"/>
    <w:rsid w:val="004C69D6"/>
    <w:rsid w:val="004C6FC6"/>
    <w:rsid w:val="004C6FFF"/>
    <w:rsid w:val="004C731C"/>
    <w:rsid w:val="004C7869"/>
    <w:rsid w:val="004C7ACA"/>
    <w:rsid w:val="004C7D93"/>
    <w:rsid w:val="004C7E4B"/>
    <w:rsid w:val="004D00A9"/>
    <w:rsid w:val="004D0197"/>
    <w:rsid w:val="004D01CD"/>
    <w:rsid w:val="004D01DF"/>
    <w:rsid w:val="004D0DFF"/>
    <w:rsid w:val="004D1163"/>
    <w:rsid w:val="004D1541"/>
    <w:rsid w:val="004D1C93"/>
    <w:rsid w:val="004D1CFE"/>
    <w:rsid w:val="004D20E6"/>
    <w:rsid w:val="004D2151"/>
    <w:rsid w:val="004D232F"/>
    <w:rsid w:val="004D239A"/>
    <w:rsid w:val="004D23D5"/>
    <w:rsid w:val="004D2D52"/>
    <w:rsid w:val="004D2F76"/>
    <w:rsid w:val="004D30E5"/>
    <w:rsid w:val="004D35B1"/>
    <w:rsid w:val="004D3939"/>
    <w:rsid w:val="004D3C94"/>
    <w:rsid w:val="004D4347"/>
    <w:rsid w:val="004D4CE2"/>
    <w:rsid w:val="004D5144"/>
    <w:rsid w:val="004D53DB"/>
    <w:rsid w:val="004D58E9"/>
    <w:rsid w:val="004D5955"/>
    <w:rsid w:val="004D59B8"/>
    <w:rsid w:val="004D5E17"/>
    <w:rsid w:val="004D628C"/>
    <w:rsid w:val="004D6621"/>
    <w:rsid w:val="004D679D"/>
    <w:rsid w:val="004D6AC6"/>
    <w:rsid w:val="004D6BF0"/>
    <w:rsid w:val="004D6C13"/>
    <w:rsid w:val="004D709D"/>
    <w:rsid w:val="004D7243"/>
    <w:rsid w:val="004D725B"/>
    <w:rsid w:val="004D7A92"/>
    <w:rsid w:val="004E0089"/>
    <w:rsid w:val="004E0976"/>
    <w:rsid w:val="004E10D6"/>
    <w:rsid w:val="004E16AE"/>
    <w:rsid w:val="004E18B7"/>
    <w:rsid w:val="004E1E09"/>
    <w:rsid w:val="004E25F4"/>
    <w:rsid w:val="004E2717"/>
    <w:rsid w:val="004E28AB"/>
    <w:rsid w:val="004E2A23"/>
    <w:rsid w:val="004E3702"/>
    <w:rsid w:val="004E3908"/>
    <w:rsid w:val="004E3F79"/>
    <w:rsid w:val="004E424E"/>
    <w:rsid w:val="004E482E"/>
    <w:rsid w:val="004E487D"/>
    <w:rsid w:val="004E522B"/>
    <w:rsid w:val="004E52E8"/>
    <w:rsid w:val="004E57BD"/>
    <w:rsid w:val="004E5870"/>
    <w:rsid w:val="004E5AB0"/>
    <w:rsid w:val="004E5D02"/>
    <w:rsid w:val="004E6FC5"/>
    <w:rsid w:val="004E75F1"/>
    <w:rsid w:val="004E7736"/>
    <w:rsid w:val="004E77EF"/>
    <w:rsid w:val="004E7E8E"/>
    <w:rsid w:val="004F1A89"/>
    <w:rsid w:val="004F1CE2"/>
    <w:rsid w:val="004F207B"/>
    <w:rsid w:val="004F252D"/>
    <w:rsid w:val="004F2A25"/>
    <w:rsid w:val="004F2E28"/>
    <w:rsid w:val="004F303A"/>
    <w:rsid w:val="004F350E"/>
    <w:rsid w:val="004F354D"/>
    <w:rsid w:val="004F3ACE"/>
    <w:rsid w:val="004F3EBB"/>
    <w:rsid w:val="004F4339"/>
    <w:rsid w:val="004F4593"/>
    <w:rsid w:val="004F46DA"/>
    <w:rsid w:val="004F51AE"/>
    <w:rsid w:val="004F52C0"/>
    <w:rsid w:val="004F5856"/>
    <w:rsid w:val="004F5C58"/>
    <w:rsid w:val="004F6131"/>
    <w:rsid w:val="004F6173"/>
    <w:rsid w:val="004F62E1"/>
    <w:rsid w:val="004F64F9"/>
    <w:rsid w:val="004F6518"/>
    <w:rsid w:val="004F6651"/>
    <w:rsid w:val="004F68A7"/>
    <w:rsid w:val="004F6BF9"/>
    <w:rsid w:val="004F6F4A"/>
    <w:rsid w:val="004F6FA7"/>
    <w:rsid w:val="004F7491"/>
    <w:rsid w:val="004F7A9C"/>
    <w:rsid w:val="004F7C31"/>
    <w:rsid w:val="0050006E"/>
    <w:rsid w:val="005003FC"/>
    <w:rsid w:val="00500DB7"/>
    <w:rsid w:val="00500DC1"/>
    <w:rsid w:val="00500FD1"/>
    <w:rsid w:val="00501114"/>
    <w:rsid w:val="005012CF"/>
    <w:rsid w:val="005013E1"/>
    <w:rsid w:val="005014B8"/>
    <w:rsid w:val="0050152F"/>
    <w:rsid w:val="00501D80"/>
    <w:rsid w:val="005024A9"/>
    <w:rsid w:val="0050264F"/>
    <w:rsid w:val="005026CC"/>
    <w:rsid w:val="00502D30"/>
    <w:rsid w:val="00502E45"/>
    <w:rsid w:val="005033C1"/>
    <w:rsid w:val="00503BFD"/>
    <w:rsid w:val="00503EFF"/>
    <w:rsid w:val="0050423F"/>
    <w:rsid w:val="0050425A"/>
    <w:rsid w:val="005049B3"/>
    <w:rsid w:val="00504B13"/>
    <w:rsid w:val="00504B1D"/>
    <w:rsid w:val="005060E2"/>
    <w:rsid w:val="00506479"/>
    <w:rsid w:val="005064E4"/>
    <w:rsid w:val="00506942"/>
    <w:rsid w:val="00507122"/>
    <w:rsid w:val="005072B4"/>
    <w:rsid w:val="005079A6"/>
    <w:rsid w:val="00507C66"/>
    <w:rsid w:val="00507EA7"/>
    <w:rsid w:val="00510171"/>
    <w:rsid w:val="00510691"/>
    <w:rsid w:val="00510C26"/>
    <w:rsid w:val="00510CC5"/>
    <w:rsid w:val="00510E89"/>
    <w:rsid w:val="00510EDC"/>
    <w:rsid w:val="00510FD2"/>
    <w:rsid w:val="00511280"/>
    <w:rsid w:val="005116CE"/>
    <w:rsid w:val="00511932"/>
    <w:rsid w:val="005120A4"/>
    <w:rsid w:val="00512903"/>
    <w:rsid w:val="00512C4C"/>
    <w:rsid w:val="00512F20"/>
    <w:rsid w:val="00512F32"/>
    <w:rsid w:val="00512FC3"/>
    <w:rsid w:val="005130B3"/>
    <w:rsid w:val="0051323A"/>
    <w:rsid w:val="005134BD"/>
    <w:rsid w:val="00513542"/>
    <w:rsid w:val="00513731"/>
    <w:rsid w:val="00513909"/>
    <w:rsid w:val="00513F6C"/>
    <w:rsid w:val="00514049"/>
    <w:rsid w:val="005144C6"/>
    <w:rsid w:val="00515212"/>
    <w:rsid w:val="00515414"/>
    <w:rsid w:val="00516165"/>
    <w:rsid w:val="00516173"/>
    <w:rsid w:val="0051655E"/>
    <w:rsid w:val="00516870"/>
    <w:rsid w:val="00516ACE"/>
    <w:rsid w:val="00516DBC"/>
    <w:rsid w:val="00517A13"/>
    <w:rsid w:val="00517B6B"/>
    <w:rsid w:val="005200CE"/>
    <w:rsid w:val="005201B1"/>
    <w:rsid w:val="005212A2"/>
    <w:rsid w:val="005212BE"/>
    <w:rsid w:val="00521495"/>
    <w:rsid w:val="005217EC"/>
    <w:rsid w:val="00521B5D"/>
    <w:rsid w:val="00521F06"/>
    <w:rsid w:val="00521F94"/>
    <w:rsid w:val="00522321"/>
    <w:rsid w:val="0052292C"/>
    <w:rsid w:val="00522A9E"/>
    <w:rsid w:val="00522E0D"/>
    <w:rsid w:val="0052355A"/>
    <w:rsid w:val="00523D5C"/>
    <w:rsid w:val="00523FD1"/>
    <w:rsid w:val="005244AB"/>
    <w:rsid w:val="0052543F"/>
    <w:rsid w:val="00525509"/>
    <w:rsid w:val="005256E7"/>
    <w:rsid w:val="005260D9"/>
    <w:rsid w:val="005266C9"/>
    <w:rsid w:val="0052678A"/>
    <w:rsid w:val="005269C6"/>
    <w:rsid w:val="00526A1B"/>
    <w:rsid w:val="00526A3C"/>
    <w:rsid w:val="00526DA8"/>
    <w:rsid w:val="00527C88"/>
    <w:rsid w:val="00527D1C"/>
    <w:rsid w:val="00530B63"/>
    <w:rsid w:val="00531002"/>
    <w:rsid w:val="00531124"/>
    <w:rsid w:val="0053126D"/>
    <w:rsid w:val="0053147C"/>
    <w:rsid w:val="005318C9"/>
    <w:rsid w:val="005319B8"/>
    <w:rsid w:val="00531B80"/>
    <w:rsid w:val="00532289"/>
    <w:rsid w:val="00532629"/>
    <w:rsid w:val="005326C1"/>
    <w:rsid w:val="0053280D"/>
    <w:rsid w:val="00532DC6"/>
    <w:rsid w:val="00532E59"/>
    <w:rsid w:val="00533804"/>
    <w:rsid w:val="00533926"/>
    <w:rsid w:val="005346DF"/>
    <w:rsid w:val="00535138"/>
    <w:rsid w:val="005359D1"/>
    <w:rsid w:val="00535D09"/>
    <w:rsid w:val="00535E6C"/>
    <w:rsid w:val="00536186"/>
    <w:rsid w:val="005361B4"/>
    <w:rsid w:val="005362AE"/>
    <w:rsid w:val="00536597"/>
    <w:rsid w:val="00536B9B"/>
    <w:rsid w:val="00537823"/>
    <w:rsid w:val="005378C0"/>
    <w:rsid w:val="00537927"/>
    <w:rsid w:val="00537AD6"/>
    <w:rsid w:val="00537DA9"/>
    <w:rsid w:val="0054001C"/>
    <w:rsid w:val="0054031C"/>
    <w:rsid w:val="00540C51"/>
    <w:rsid w:val="00540D9F"/>
    <w:rsid w:val="005413DC"/>
    <w:rsid w:val="005416EC"/>
    <w:rsid w:val="0054172B"/>
    <w:rsid w:val="005417CF"/>
    <w:rsid w:val="00541D39"/>
    <w:rsid w:val="00541EFE"/>
    <w:rsid w:val="0054228A"/>
    <w:rsid w:val="00542764"/>
    <w:rsid w:val="00542AB0"/>
    <w:rsid w:val="00542AC1"/>
    <w:rsid w:val="00542B00"/>
    <w:rsid w:val="00542E54"/>
    <w:rsid w:val="00542FD4"/>
    <w:rsid w:val="00543584"/>
    <w:rsid w:val="005438A6"/>
    <w:rsid w:val="00543B25"/>
    <w:rsid w:val="00543CE4"/>
    <w:rsid w:val="0054437A"/>
    <w:rsid w:val="00544430"/>
    <w:rsid w:val="0054490D"/>
    <w:rsid w:val="00544B37"/>
    <w:rsid w:val="00544CAB"/>
    <w:rsid w:val="005457F3"/>
    <w:rsid w:val="00545C9B"/>
    <w:rsid w:val="00545DC5"/>
    <w:rsid w:val="00545F1D"/>
    <w:rsid w:val="00546923"/>
    <w:rsid w:val="0054697D"/>
    <w:rsid w:val="00547217"/>
    <w:rsid w:val="00547607"/>
    <w:rsid w:val="005476F9"/>
    <w:rsid w:val="00547A73"/>
    <w:rsid w:val="005504FB"/>
    <w:rsid w:val="005505DC"/>
    <w:rsid w:val="00550BDB"/>
    <w:rsid w:val="0055103B"/>
    <w:rsid w:val="00551637"/>
    <w:rsid w:val="00551D19"/>
    <w:rsid w:val="0055234A"/>
    <w:rsid w:val="00553260"/>
    <w:rsid w:val="005534D5"/>
    <w:rsid w:val="00553620"/>
    <w:rsid w:val="00553779"/>
    <w:rsid w:val="00553867"/>
    <w:rsid w:val="00553CBB"/>
    <w:rsid w:val="00553E24"/>
    <w:rsid w:val="00554083"/>
    <w:rsid w:val="0055423C"/>
    <w:rsid w:val="00554680"/>
    <w:rsid w:val="0055490D"/>
    <w:rsid w:val="00554A98"/>
    <w:rsid w:val="00554DF1"/>
    <w:rsid w:val="005550E0"/>
    <w:rsid w:val="005559F8"/>
    <w:rsid w:val="00556005"/>
    <w:rsid w:val="005560CB"/>
    <w:rsid w:val="005562CF"/>
    <w:rsid w:val="005562D7"/>
    <w:rsid w:val="0055652D"/>
    <w:rsid w:val="005569C3"/>
    <w:rsid w:val="00556C5A"/>
    <w:rsid w:val="00556CCB"/>
    <w:rsid w:val="005573E9"/>
    <w:rsid w:val="0055742D"/>
    <w:rsid w:val="00557B91"/>
    <w:rsid w:val="00557C7F"/>
    <w:rsid w:val="0056013B"/>
    <w:rsid w:val="00560433"/>
    <w:rsid w:val="0056048F"/>
    <w:rsid w:val="00560495"/>
    <w:rsid w:val="005609DB"/>
    <w:rsid w:val="00560AAD"/>
    <w:rsid w:val="005610DD"/>
    <w:rsid w:val="00561158"/>
    <w:rsid w:val="005611D0"/>
    <w:rsid w:val="005616D5"/>
    <w:rsid w:val="00562243"/>
    <w:rsid w:val="0056229F"/>
    <w:rsid w:val="00562394"/>
    <w:rsid w:val="0056254F"/>
    <w:rsid w:val="00562935"/>
    <w:rsid w:val="00562F3D"/>
    <w:rsid w:val="00563277"/>
    <w:rsid w:val="005633D2"/>
    <w:rsid w:val="0056384A"/>
    <w:rsid w:val="00563888"/>
    <w:rsid w:val="00563ABC"/>
    <w:rsid w:val="00563BEF"/>
    <w:rsid w:val="0056417C"/>
    <w:rsid w:val="00564906"/>
    <w:rsid w:val="00564A29"/>
    <w:rsid w:val="00564BBC"/>
    <w:rsid w:val="00564CE8"/>
    <w:rsid w:val="00564D6F"/>
    <w:rsid w:val="00565238"/>
    <w:rsid w:val="005656A2"/>
    <w:rsid w:val="00565984"/>
    <w:rsid w:val="00565A0F"/>
    <w:rsid w:val="00565E94"/>
    <w:rsid w:val="0056605C"/>
    <w:rsid w:val="0056633B"/>
    <w:rsid w:val="005666A4"/>
    <w:rsid w:val="00566954"/>
    <w:rsid w:val="00566D89"/>
    <w:rsid w:val="00566E25"/>
    <w:rsid w:val="00567270"/>
    <w:rsid w:val="0056729E"/>
    <w:rsid w:val="005673AA"/>
    <w:rsid w:val="0056753A"/>
    <w:rsid w:val="00567C9A"/>
    <w:rsid w:val="00567DDF"/>
    <w:rsid w:val="00567E50"/>
    <w:rsid w:val="0057010C"/>
    <w:rsid w:val="00570197"/>
    <w:rsid w:val="00570845"/>
    <w:rsid w:val="00570865"/>
    <w:rsid w:val="005709EE"/>
    <w:rsid w:val="00570FB1"/>
    <w:rsid w:val="005710EF"/>
    <w:rsid w:val="0057148D"/>
    <w:rsid w:val="00571673"/>
    <w:rsid w:val="005719AC"/>
    <w:rsid w:val="00572611"/>
    <w:rsid w:val="00572794"/>
    <w:rsid w:val="005729D9"/>
    <w:rsid w:val="00572E98"/>
    <w:rsid w:val="005731C7"/>
    <w:rsid w:val="00573351"/>
    <w:rsid w:val="00573A73"/>
    <w:rsid w:val="00573F85"/>
    <w:rsid w:val="005744D5"/>
    <w:rsid w:val="00574AF3"/>
    <w:rsid w:val="00574CB3"/>
    <w:rsid w:val="00574DB2"/>
    <w:rsid w:val="00574F8D"/>
    <w:rsid w:val="00575185"/>
    <w:rsid w:val="005751CA"/>
    <w:rsid w:val="00575312"/>
    <w:rsid w:val="00575604"/>
    <w:rsid w:val="00575957"/>
    <w:rsid w:val="0057611A"/>
    <w:rsid w:val="0057634E"/>
    <w:rsid w:val="00576769"/>
    <w:rsid w:val="00576C18"/>
    <w:rsid w:val="00577421"/>
    <w:rsid w:val="00577545"/>
    <w:rsid w:val="005779CD"/>
    <w:rsid w:val="00580441"/>
    <w:rsid w:val="00580FEB"/>
    <w:rsid w:val="00581170"/>
    <w:rsid w:val="005811B4"/>
    <w:rsid w:val="00581241"/>
    <w:rsid w:val="00581264"/>
    <w:rsid w:val="00581808"/>
    <w:rsid w:val="005818A9"/>
    <w:rsid w:val="00581AA1"/>
    <w:rsid w:val="00582111"/>
    <w:rsid w:val="00582183"/>
    <w:rsid w:val="005823A4"/>
    <w:rsid w:val="00582960"/>
    <w:rsid w:val="005829E1"/>
    <w:rsid w:val="00582B4F"/>
    <w:rsid w:val="00583600"/>
    <w:rsid w:val="00583616"/>
    <w:rsid w:val="00583757"/>
    <w:rsid w:val="00583E2F"/>
    <w:rsid w:val="00584116"/>
    <w:rsid w:val="00584941"/>
    <w:rsid w:val="005849C3"/>
    <w:rsid w:val="00584D82"/>
    <w:rsid w:val="00584F58"/>
    <w:rsid w:val="005851DF"/>
    <w:rsid w:val="005852AA"/>
    <w:rsid w:val="0058579A"/>
    <w:rsid w:val="00585B65"/>
    <w:rsid w:val="00585C22"/>
    <w:rsid w:val="005860D1"/>
    <w:rsid w:val="005863D1"/>
    <w:rsid w:val="0058659A"/>
    <w:rsid w:val="00586C48"/>
    <w:rsid w:val="00586D9C"/>
    <w:rsid w:val="00586E09"/>
    <w:rsid w:val="00586E46"/>
    <w:rsid w:val="00587ACA"/>
    <w:rsid w:val="005903A2"/>
    <w:rsid w:val="00590529"/>
    <w:rsid w:val="00590E1A"/>
    <w:rsid w:val="005910F6"/>
    <w:rsid w:val="005919AF"/>
    <w:rsid w:val="00591C11"/>
    <w:rsid w:val="00591DB2"/>
    <w:rsid w:val="0059241B"/>
    <w:rsid w:val="00592613"/>
    <w:rsid w:val="00592A92"/>
    <w:rsid w:val="00592BA3"/>
    <w:rsid w:val="00592E25"/>
    <w:rsid w:val="00593004"/>
    <w:rsid w:val="0059312F"/>
    <w:rsid w:val="0059327F"/>
    <w:rsid w:val="0059350D"/>
    <w:rsid w:val="005935EE"/>
    <w:rsid w:val="0059383B"/>
    <w:rsid w:val="00593859"/>
    <w:rsid w:val="00593A69"/>
    <w:rsid w:val="00593B1F"/>
    <w:rsid w:val="00593CA6"/>
    <w:rsid w:val="005949FC"/>
    <w:rsid w:val="00594F6D"/>
    <w:rsid w:val="005953DC"/>
    <w:rsid w:val="005955E7"/>
    <w:rsid w:val="0059572A"/>
    <w:rsid w:val="00595A90"/>
    <w:rsid w:val="00596017"/>
    <w:rsid w:val="005966EE"/>
    <w:rsid w:val="00596729"/>
    <w:rsid w:val="00596976"/>
    <w:rsid w:val="00596D60"/>
    <w:rsid w:val="00596E7C"/>
    <w:rsid w:val="00597449"/>
    <w:rsid w:val="0059745D"/>
    <w:rsid w:val="00597632"/>
    <w:rsid w:val="00597875"/>
    <w:rsid w:val="00597C5E"/>
    <w:rsid w:val="00597DF4"/>
    <w:rsid w:val="00597F51"/>
    <w:rsid w:val="005A0389"/>
    <w:rsid w:val="005A0549"/>
    <w:rsid w:val="005A0639"/>
    <w:rsid w:val="005A0710"/>
    <w:rsid w:val="005A0D70"/>
    <w:rsid w:val="005A0D8E"/>
    <w:rsid w:val="005A0E1F"/>
    <w:rsid w:val="005A0EDC"/>
    <w:rsid w:val="005A0FA0"/>
    <w:rsid w:val="005A10B4"/>
    <w:rsid w:val="005A185F"/>
    <w:rsid w:val="005A1A68"/>
    <w:rsid w:val="005A1B4F"/>
    <w:rsid w:val="005A2105"/>
    <w:rsid w:val="005A21E2"/>
    <w:rsid w:val="005A22B0"/>
    <w:rsid w:val="005A2347"/>
    <w:rsid w:val="005A2965"/>
    <w:rsid w:val="005A2F0C"/>
    <w:rsid w:val="005A35B8"/>
    <w:rsid w:val="005A39B9"/>
    <w:rsid w:val="005A3A80"/>
    <w:rsid w:val="005A3D77"/>
    <w:rsid w:val="005A3F15"/>
    <w:rsid w:val="005A4380"/>
    <w:rsid w:val="005A4489"/>
    <w:rsid w:val="005A4710"/>
    <w:rsid w:val="005A4D5A"/>
    <w:rsid w:val="005A4F19"/>
    <w:rsid w:val="005A50DD"/>
    <w:rsid w:val="005A51E8"/>
    <w:rsid w:val="005A548E"/>
    <w:rsid w:val="005A570D"/>
    <w:rsid w:val="005A67E3"/>
    <w:rsid w:val="005A6D6D"/>
    <w:rsid w:val="005A6F34"/>
    <w:rsid w:val="005A76E3"/>
    <w:rsid w:val="005A7B79"/>
    <w:rsid w:val="005B01D4"/>
    <w:rsid w:val="005B09EA"/>
    <w:rsid w:val="005B0A3B"/>
    <w:rsid w:val="005B0BF0"/>
    <w:rsid w:val="005B0EFB"/>
    <w:rsid w:val="005B1225"/>
    <w:rsid w:val="005B13EB"/>
    <w:rsid w:val="005B1743"/>
    <w:rsid w:val="005B199B"/>
    <w:rsid w:val="005B1A0A"/>
    <w:rsid w:val="005B1BA9"/>
    <w:rsid w:val="005B1D79"/>
    <w:rsid w:val="005B1DE7"/>
    <w:rsid w:val="005B1FD5"/>
    <w:rsid w:val="005B31BC"/>
    <w:rsid w:val="005B3D34"/>
    <w:rsid w:val="005B4202"/>
    <w:rsid w:val="005B46CE"/>
    <w:rsid w:val="005B47C5"/>
    <w:rsid w:val="005B496B"/>
    <w:rsid w:val="005B51E8"/>
    <w:rsid w:val="005B5450"/>
    <w:rsid w:val="005B54E6"/>
    <w:rsid w:val="005B59C4"/>
    <w:rsid w:val="005B5C1A"/>
    <w:rsid w:val="005B627D"/>
    <w:rsid w:val="005B63CF"/>
    <w:rsid w:val="005B648C"/>
    <w:rsid w:val="005B6D86"/>
    <w:rsid w:val="005B6F84"/>
    <w:rsid w:val="005B7708"/>
    <w:rsid w:val="005B7933"/>
    <w:rsid w:val="005B7EE8"/>
    <w:rsid w:val="005C053D"/>
    <w:rsid w:val="005C0637"/>
    <w:rsid w:val="005C06C0"/>
    <w:rsid w:val="005C0AC4"/>
    <w:rsid w:val="005C1736"/>
    <w:rsid w:val="005C1894"/>
    <w:rsid w:val="005C1A94"/>
    <w:rsid w:val="005C1B81"/>
    <w:rsid w:val="005C1C7C"/>
    <w:rsid w:val="005C1F78"/>
    <w:rsid w:val="005C2254"/>
    <w:rsid w:val="005C225E"/>
    <w:rsid w:val="005C25D5"/>
    <w:rsid w:val="005C2A0C"/>
    <w:rsid w:val="005C2A75"/>
    <w:rsid w:val="005C3076"/>
    <w:rsid w:val="005C3324"/>
    <w:rsid w:val="005C359A"/>
    <w:rsid w:val="005C3D99"/>
    <w:rsid w:val="005C40DD"/>
    <w:rsid w:val="005C432C"/>
    <w:rsid w:val="005C4346"/>
    <w:rsid w:val="005C45BB"/>
    <w:rsid w:val="005C4BF6"/>
    <w:rsid w:val="005C4D10"/>
    <w:rsid w:val="005C51AF"/>
    <w:rsid w:val="005C536C"/>
    <w:rsid w:val="005C57F7"/>
    <w:rsid w:val="005C5EF6"/>
    <w:rsid w:val="005C5F95"/>
    <w:rsid w:val="005C662A"/>
    <w:rsid w:val="005C6CD4"/>
    <w:rsid w:val="005C6E82"/>
    <w:rsid w:val="005C702A"/>
    <w:rsid w:val="005C706C"/>
    <w:rsid w:val="005C746C"/>
    <w:rsid w:val="005C7518"/>
    <w:rsid w:val="005C77F9"/>
    <w:rsid w:val="005C7DC4"/>
    <w:rsid w:val="005D01D8"/>
    <w:rsid w:val="005D0787"/>
    <w:rsid w:val="005D08C0"/>
    <w:rsid w:val="005D099E"/>
    <w:rsid w:val="005D0B49"/>
    <w:rsid w:val="005D0CA7"/>
    <w:rsid w:val="005D10C7"/>
    <w:rsid w:val="005D1153"/>
    <w:rsid w:val="005D16EC"/>
    <w:rsid w:val="005D1C5F"/>
    <w:rsid w:val="005D1E6F"/>
    <w:rsid w:val="005D22A8"/>
    <w:rsid w:val="005D290E"/>
    <w:rsid w:val="005D2C75"/>
    <w:rsid w:val="005D2EEC"/>
    <w:rsid w:val="005D30D6"/>
    <w:rsid w:val="005D3890"/>
    <w:rsid w:val="005D3BD9"/>
    <w:rsid w:val="005D3E9E"/>
    <w:rsid w:val="005D3EEE"/>
    <w:rsid w:val="005D4074"/>
    <w:rsid w:val="005D416B"/>
    <w:rsid w:val="005D4293"/>
    <w:rsid w:val="005D4670"/>
    <w:rsid w:val="005D4A31"/>
    <w:rsid w:val="005D5C0A"/>
    <w:rsid w:val="005D5F0F"/>
    <w:rsid w:val="005D5FAC"/>
    <w:rsid w:val="005D6166"/>
    <w:rsid w:val="005D6169"/>
    <w:rsid w:val="005D6268"/>
    <w:rsid w:val="005D6CA6"/>
    <w:rsid w:val="005D6D38"/>
    <w:rsid w:val="005D7C64"/>
    <w:rsid w:val="005E0371"/>
    <w:rsid w:val="005E0686"/>
    <w:rsid w:val="005E0C88"/>
    <w:rsid w:val="005E0DF3"/>
    <w:rsid w:val="005E0E53"/>
    <w:rsid w:val="005E1455"/>
    <w:rsid w:val="005E154B"/>
    <w:rsid w:val="005E159D"/>
    <w:rsid w:val="005E1BBB"/>
    <w:rsid w:val="005E1CDD"/>
    <w:rsid w:val="005E2197"/>
    <w:rsid w:val="005E2658"/>
    <w:rsid w:val="005E26F5"/>
    <w:rsid w:val="005E355B"/>
    <w:rsid w:val="005E3BC6"/>
    <w:rsid w:val="005E3EED"/>
    <w:rsid w:val="005E46A2"/>
    <w:rsid w:val="005E4C0D"/>
    <w:rsid w:val="005E4CCF"/>
    <w:rsid w:val="005E4F99"/>
    <w:rsid w:val="005E58A2"/>
    <w:rsid w:val="005E5AA0"/>
    <w:rsid w:val="005E5D26"/>
    <w:rsid w:val="005E5E98"/>
    <w:rsid w:val="005E64BE"/>
    <w:rsid w:val="005E6509"/>
    <w:rsid w:val="005E6B43"/>
    <w:rsid w:val="005E6CD0"/>
    <w:rsid w:val="005E6D67"/>
    <w:rsid w:val="005E6DD5"/>
    <w:rsid w:val="005E72A6"/>
    <w:rsid w:val="005E7366"/>
    <w:rsid w:val="005E7C05"/>
    <w:rsid w:val="005E7FE1"/>
    <w:rsid w:val="005F00A0"/>
    <w:rsid w:val="005F05F9"/>
    <w:rsid w:val="005F083F"/>
    <w:rsid w:val="005F08D5"/>
    <w:rsid w:val="005F09BD"/>
    <w:rsid w:val="005F10F6"/>
    <w:rsid w:val="005F112C"/>
    <w:rsid w:val="005F131F"/>
    <w:rsid w:val="005F15CA"/>
    <w:rsid w:val="005F186E"/>
    <w:rsid w:val="005F1938"/>
    <w:rsid w:val="005F19FE"/>
    <w:rsid w:val="005F1E20"/>
    <w:rsid w:val="005F2844"/>
    <w:rsid w:val="005F29A1"/>
    <w:rsid w:val="005F392A"/>
    <w:rsid w:val="005F3E99"/>
    <w:rsid w:val="005F441F"/>
    <w:rsid w:val="005F4425"/>
    <w:rsid w:val="005F4576"/>
    <w:rsid w:val="005F4BCC"/>
    <w:rsid w:val="005F5034"/>
    <w:rsid w:val="005F5264"/>
    <w:rsid w:val="005F5B21"/>
    <w:rsid w:val="005F5C34"/>
    <w:rsid w:val="005F5D21"/>
    <w:rsid w:val="005F75A9"/>
    <w:rsid w:val="005F76A3"/>
    <w:rsid w:val="005F7810"/>
    <w:rsid w:val="005F78D0"/>
    <w:rsid w:val="00600187"/>
    <w:rsid w:val="006003DC"/>
    <w:rsid w:val="0060086E"/>
    <w:rsid w:val="006008AA"/>
    <w:rsid w:val="00600B2E"/>
    <w:rsid w:val="00600E36"/>
    <w:rsid w:val="00600E91"/>
    <w:rsid w:val="00601165"/>
    <w:rsid w:val="00601750"/>
    <w:rsid w:val="00602260"/>
    <w:rsid w:val="0060230C"/>
    <w:rsid w:val="006023CC"/>
    <w:rsid w:val="00602ABC"/>
    <w:rsid w:val="00602C22"/>
    <w:rsid w:val="00602F63"/>
    <w:rsid w:val="00602FD1"/>
    <w:rsid w:val="00603060"/>
    <w:rsid w:val="00603433"/>
    <w:rsid w:val="00603A30"/>
    <w:rsid w:val="00603C15"/>
    <w:rsid w:val="00603F9F"/>
    <w:rsid w:val="00605450"/>
    <w:rsid w:val="00605573"/>
    <w:rsid w:val="00605A5B"/>
    <w:rsid w:val="00605CB8"/>
    <w:rsid w:val="006060D4"/>
    <w:rsid w:val="0060624C"/>
    <w:rsid w:val="00606659"/>
    <w:rsid w:val="006066DE"/>
    <w:rsid w:val="00606972"/>
    <w:rsid w:val="006072E9"/>
    <w:rsid w:val="0060742F"/>
    <w:rsid w:val="0060786B"/>
    <w:rsid w:val="00607964"/>
    <w:rsid w:val="00607B82"/>
    <w:rsid w:val="00607FB4"/>
    <w:rsid w:val="006104A5"/>
    <w:rsid w:val="00610A15"/>
    <w:rsid w:val="00610A6C"/>
    <w:rsid w:val="00610A6D"/>
    <w:rsid w:val="006112B4"/>
    <w:rsid w:val="00611940"/>
    <w:rsid w:val="006119B3"/>
    <w:rsid w:val="00611BE5"/>
    <w:rsid w:val="00612063"/>
    <w:rsid w:val="006128B9"/>
    <w:rsid w:val="00612EEE"/>
    <w:rsid w:val="00612F7F"/>
    <w:rsid w:val="00613457"/>
    <w:rsid w:val="0061362C"/>
    <w:rsid w:val="006137AA"/>
    <w:rsid w:val="006138C4"/>
    <w:rsid w:val="006138D0"/>
    <w:rsid w:val="006139B8"/>
    <w:rsid w:val="00613A5C"/>
    <w:rsid w:val="00613D3B"/>
    <w:rsid w:val="00613E76"/>
    <w:rsid w:val="00613EAC"/>
    <w:rsid w:val="006141E5"/>
    <w:rsid w:val="0061469F"/>
    <w:rsid w:val="006148F8"/>
    <w:rsid w:val="00615318"/>
    <w:rsid w:val="00615854"/>
    <w:rsid w:val="00615983"/>
    <w:rsid w:val="00615B21"/>
    <w:rsid w:val="00615D59"/>
    <w:rsid w:val="006164CD"/>
    <w:rsid w:val="00616A83"/>
    <w:rsid w:val="00617008"/>
    <w:rsid w:val="00617126"/>
    <w:rsid w:val="00617309"/>
    <w:rsid w:val="0061730F"/>
    <w:rsid w:val="0061760A"/>
    <w:rsid w:val="0062005E"/>
    <w:rsid w:val="0062043A"/>
    <w:rsid w:val="006205AA"/>
    <w:rsid w:val="00620E9C"/>
    <w:rsid w:val="0062157D"/>
    <w:rsid w:val="00621AD3"/>
    <w:rsid w:val="00621CBD"/>
    <w:rsid w:val="00621FB6"/>
    <w:rsid w:val="006221DF"/>
    <w:rsid w:val="00622280"/>
    <w:rsid w:val="00622560"/>
    <w:rsid w:val="006225B4"/>
    <w:rsid w:val="006225C9"/>
    <w:rsid w:val="00622F5F"/>
    <w:rsid w:val="00622FFC"/>
    <w:rsid w:val="0062300D"/>
    <w:rsid w:val="00623024"/>
    <w:rsid w:val="0062326A"/>
    <w:rsid w:val="006242F6"/>
    <w:rsid w:val="00624875"/>
    <w:rsid w:val="006249DA"/>
    <w:rsid w:val="006249E3"/>
    <w:rsid w:val="0062517C"/>
    <w:rsid w:val="00625643"/>
    <w:rsid w:val="0062573B"/>
    <w:rsid w:val="0062581B"/>
    <w:rsid w:val="00626140"/>
    <w:rsid w:val="00626725"/>
    <w:rsid w:val="00626B55"/>
    <w:rsid w:val="00626C19"/>
    <w:rsid w:val="00627118"/>
    <w:rsid w:val="00627447"/>
    <w:rsid w:val="0062766A"/>
    <w:rsid w:val="0062796A"/>
    <w:rsid w:val="00627CCA"/>
    <w:rsid w:val="00627E85"/>
    <w:rsid w:val="00630185"/>
    <w:rsid w:val="006304CB"/>
    <w:rsid w:val="00630770"/>
    <w:rsid w:val="00630825"/>
    <w:rsid w:val="006308EF"/>
    <w:rsid w:val="00630C48"/>
    <w:rsid w:val="00630D94"/>
    <w:rsid w:val="00630EA0"/>
    <w:rsid w:val="00631241"/>
    <w:rsid w:val="0063141C"/>
    <w:rsid w:val="00631446"/>
    <w:rsid w:val="00631750"/>
    <w:rsid w:val="006317EF"/>
    <w:rsid w:val="006319D1"/>
    <w:rsid w:val="00631A53"/>
    <w:rsid w:val="006329B0"/>
    <w:rsid w:val="00632CF2"/>
    <w:rsid w:val="0063319E"/>
    <w:rsid w:val="00633451"/>
    <w:rsid w:val="0063354F"/>
    <w:rsid w:val="0063388D"/>
    <w:rsid w:val="0063397C"/>
    <w:rsid w:val="0063399D"/>
    <w:rsid w:val="00633D03"/>
    <w:rsid w:val="006348A4"/>
    <w:rsid w:val="00634A5A"/>
    <w:rsid w:val="00634C6A"/>
    <w:rsid w:val="00634FF2"/>
    <w:rsid w:val="0063543D"/>
    <w:rsid w:val="00636414"/>
    <w:rsid w:val="00636925"/>
    <w:rsid w:val="0063707A"/>
    <w:rsid w:val="00637217"/>
    <w:rsid w:val="006376FF"/>
    <w:rsid w:val="00637A99"/>
    <w:rsid w:val="00637EC9"/>
    <w:rsid w:val="0064141A"/>
    <w:rsid w:val="00641486"/>
    <w:rsid w:val="00641515"/>
    <w:rsid w:val="006416CE"/>
    <w:rsid w:val="006420E3"/>
    <w:rsid w:val="006425C6"/>
    <w:rsid w:val="006428C9"/>
    <w:rsid w:val="00642C6F"/>
    <w:rsid w:val="00642D5B"/>
    <w:rsid w:val="00642EAA"/>
    <w:rsid w:val="00643045"/>
    <w:rsid w:val="0064381B"/>
    <w:rsid w:val="00644265"/>
    <w:rsid w:val="00644844"/>
    <w:rsid w:val="00644B4A"/>
    <w:rsid w:val="00644E36"/>
    <w:rsid w:val="00644F15"/>
    <w:rsid w:val="006454A5"/>
    <w:rsid w:val="006457D5"/>
    <w:rsid w:val="00645ABA"/>
    <w:rsid w:val="006463C8"/>
    <w:rsid w:val="0064677A"/>
    <w:rsid w:val="00646D66"/>
    <w:rsid w:val="00646FB3"/>
    <w:rsid w:val="00647389"/>
    <w:rsid w:val="00647395"/>
    <w:rsid w:val="00647984"/>
    <w:rsid w:val="00647CD8"/>
    <w:rsid w:val="00647F2C"/>
    <w:rsid w:val="006501BF"/>
    <w:rsid w:val="00650377"/>
    <w:rsid w:val="006505CC"/>
    <w:rsid w:val="006506BB"/>
    <w:rsid w:val="006507A9"/>
    <w:rsid w:val="00650A94"/>
    <w:rsid w:val="00650BE6"/>
    <w:rsid w:val="00650D92"/>
    <w:rsid w:val="006512DE"/>
    <w:rsid w:val="00651427"/>
    <w:rsid w:val="00651A39"/>
    <w:rsid w:val="00651C28"/>
    <w:rsid w:val="00651EC0"/>
    <w:rsid w:val="00652179"/>
    <w:rsid w:val="0065219D"/>
    <w:rsid w:val="00652667"/>
    <w:rsid w:val="006526A0"/>
    <w:rsid w:val="006526BF"/>
    <w:rsid w:val="006530C3"/>
    <w:rsid w:val="00653179"/>
    <w:rsid w:val="006536CA"/>
    <w:rsid w:val="0065435D"/>
    <w:rsid w:val="006544D7"/>
    <w:rsid w:val="006548E8"/>
    <w:rsid w:val="00654E82"/>
    <w:rsid w:val="00654EED"/>
    <w:rsid w:val="00655D95"/>
    <w:rsid w:val="00655F72"/>
    <w:rsid w:val="0065602D"/>
    <w:rsid w:val="00656358"/>
    <w:rsid w:val="00656B9A"/>
    <w:rsid w:val="00656BEA"/>
    <w:rsid w:val="00656BFD"/>
    <w:rsid w:val="0065745C"/>
    <w:rsid w:val="0065762B"/>
    <w:rsid w:val="00657A56"/>
    <w:rsid w:val="00657BDE"/>
    <w:rsid w:val="00657ECF"/>
    <w:rsid w:val="00660A8C"/>
    <w:rsid w:val="00660A8F"/>
    <w:rsid w:val="00661104"/>
    <w:rsid w:val="0066147C"/>
    <w:rsid w:val="0066169E"/>
    <w:rsid w:val="006619B6"/>
    <w:rsid w:val="0066265C"/>
    <w:rsid w:val="00662840"/>
    <w:rsid w:val="00662D97"/>
    <w:rsid w:val="00662F65"/>
    <w:rsid w:val="006632D4"/>
    <w:rsid w:val="00663D1C"/>
    <w:rsid w:val="00663D99"/>
    <w:rsid w:val="006641C7"/>
    <w:rsid w:val="00664A08"/>
    <w:rsid w:val="00665359"/>
    <w:rsid w:val="006655AA"/>
    <w:rsid w:val="006657C6"/>
    <w:rsid w:val="00665918"/>
    <w:rsid w:val="00665B2B"/>
    <w:rsid w:val="00665E43"/>
    <w:rsid w:val="00666001"/>
    <w:rsid w:val="006662AA"/>
    <w:rsid w:val="0066653C"/>
    <w:rsid w:val="00666740"/>
    <w:rsid w:val="0066697F"/>
    <w:rsid w:val="00666E02"/>
    <w:rsid w:val="006673A9"/>
    <w:rsid w:val="00667653"/>
    <w:rsid w:val="0066786B"/>
    <w:rsid w:val="00670006"/>
    <w:rsid w:val="006705B8"/>
    <w:rsid w:val="00670B8A"/>
    <w:rsid w:val="00670E0E"/>
    <w:rsid w:val="0067126E"/>
    <w:rsid w:val="00671349"/>
    <w:rsid w:val="006713F5"/>
    <w:rsid w:val="006714A0"/>
    <w:rsid w:val="0067162E"/>
    <w:rsid w:val="0067170A"/>
    <w:rsid w:val="0067189A"/>
    <w:rsid w:val="006718C9"/>
    <w:rsid w:val="006719E1"/>
    <w:rsid w:val="00671B0D"/>
    <w:rsid w:val="00671F8A"/>
    <w:rsid w:val="006721D8"/>
    <w:rsid w:val="0067259E"/>
    <w:rsid w:val="006725A2"/>
    <w:rsid w:val="00672C0A"/>
    <w:rsid w:val="00672E85"/>
    <w:rsid w:val="00672FB9"/>
    <w:rsid w:val="0067301A"/>
    <w:rsid w:val="006732BC"/>
    <w:rsid w:val="006738E7"/>
    <w:rsid w:val="00674590"/>
    <w:rsid w:val="00674C68"/>
    <w:rsid w:val="00674CE1"/>
    <w:rsid w:val="00674E62"/>
    <w:rsid w:val="0067514B"/>
    <w:rsid w:val="00675559"/>
    <w:rsid w:val="00675661"/>
    <w:rsid w:val="0067588E"/>
    <w:rsid w:val="006759DA"/>
    <w:rsid w:val="00675B3F"/>
    <w:rsid w:val="00675F0F"/>
    <w:rsid w:val="00676D49"/>
    <w:rsid w:val="00677181"/>
    <w:rsid w:val="00677313"/>
    <w:rsid w:val="00677617"/>
    <w:rsid w:val="00677886"/>
    <w:rsid w:val="0067791C"/>
    <w:rsid w:val="0067797D"/>
    <w:rsid w:val="00677A54"/>
    <w:rsid w:val="0068020B"/>
    <w:rsid w:val="006802E2"/>
    <w:rsid w:val="006804D7"/>
    <w:rsid w:val="006806DE"/>
    <w:rsid w:val="0068071F"/>
    <w:rsid w:val="0068092D"/>
    <w:rsid w:val="00680B29"/>
    <w:rsid w:val="00680F65"/>
    <w:rsid w:val="0068139C"/>
    <w:rsid w:val="006815AF"/>
    <w:rsid w:val="006815CF"/>
    <w:rsid w:val="006818AE"/>
    <w:rsid w:val="00681AC2"/>
    <w:rsid w:val="00681CE2"/>
    <w:rsid w:val="00681DC2"/>
    <w:rsid w:val="00681DEF"/>
    <w:rsid w:val="006822A3"/>
    <w:rsid w:val="00682EFB"/>
    <w:rsid w:val="006830C7"/>
    <w:rsid w:val="00683821"/>
    <w:rsid w:val="006838C8"/>
    <w:rsid w:val="00684140"/>
    <w:rsid w:val="006845E8"/>
    <w:rsid w:val="006845E9"/>
    <w:rsid w:val="006845EE"/>
    <w:rsid w:val="00684C35"/>
    <w:rsid w:val="00684FB5"/>
    <w:rsid w:val="0068531C"/>
    <w:rsid w:val="00685676"/>
    <w:rsid w:val="00685813"/>
    <w:rsid w:val="00685B3F"/>
    <w:rsid w:val="00685C84"/>
    <w:rsid w:val="00685D1B"/>
    <w:rsid w:val="00686364"/>
    <w:rsid w:val="006864D3"/>
    <w:rsid w:val="00686DC2"/>
    <w:rsid w:val="006871D4"/>
    <w:rsid w:val="00687529"/>
    <w:rsid w:val="00687A3A"/>
    <w:rsid w:val="00690CFE"/>
    <w:rsid w:val="006911EC"/>
    <w:rsid w:val="006912D7"/>
    <w:rsid w:val="006914DF"/>
    <w:rsid w:val="00691C3B"/>
    <w:rsid w:val="0069270D"/>
    <w:rsid w:val="006928BD"/>
    <w:rsid w:val="006929B2"/>
    <w:rsid w:val="00693ADC"/>
    <w:rsid w:val="00693B4D"/>
    <w:rsid w:val="00693D45"/>
    <w:rsid w:val="00693DBB"/>
    <w:rsid w:val="00693F06"/>
    <w:rsid w:val="006945A0"/>
    <w:rsid w:val="006945AF"/>
    <w:rsid w:val="00694AED"/>
    <w:rsid w:val="006953EE"/>
    <w:rsid w:val="00695913"/>
    <w:rsid w:val="00695F73"/>
    <w:rsid w:val="006960A8"/>
    <w:rsid w:val="006963FF"/>
    <w:rsid w:val="00696519"/>
    <w:rsid w:val="00697309"/>
    <w:rsid w:val="00697638"/>
    <w:rsid w:val="00697DD1"/>
    <w:rsid w:val="006A006A"/>
    <w:rsid w:val="006A0440"/>
    <w:rsid w:val="006A05F3"/>
    <w:rsid w:val="006A061C"/>
    <w:rsid w:val="006A069F"/>
    <w:rsid w:val="006A0C2A"/>
    <w:rsid w:val="006A0D13"/>
    <w:rsid w:val="006A0D74"/>
    <w:rsid w:val="006A0E88"/>
    <w:rsid w:val="006A12E4"/>
    <w:rsid w:val="006A14B1"/>
    <w:rsid w:val="006A159A"/>
    <w:rsid w:val="006A1838"/>
    <w:rsid w:val="006A1BFB"/>
    <w:rsid w:val="006A214F"/>
    <w:rsid w:val="006A261D"/>
    <w:rsid w:val="006A2782"/>
    <w:rsid w:val="006A2E22"/>
    <w:rsid w:val="006A2EFA"/>
    <w:rsid w:val="006A36B7"/>
    <w:rsid w:val="006A38E6"/>
    <w:rsid w:val="006A3DD1"/>
    <w:rsid w:val="006A4C0D"/>
    <w:rsid w:val="006A4E80"/>
    <w:rsid w:val="006A4ECF"/>
    <w:rsid w:val="006A4F96"/>
    <w:rsid w:val="006A5ABB"/>
    <w:rsid w:val="006A5BD0"/>
    <w:rsid w:val="006A6709"/>
    <w:rsid w:val="006A6E1B"/>
    <w:rsid w:val="006A72DF"/>
    <w:rsid w:val="006A759C"/>
    <w:rsid w:val="006A7AAD"/>
    <w:rsid w:val="006A7B29"/>
    <w:rsid w:val="006B01EF"/>
    <w:rsid w:val="006B01F5"/>
    <w:rsid w:val="006B0207"/>
    <w:rsid w:val="006B0444"/>
    <w:rsid w:val="006B070B"/>
    <w:rsid w:val="006B0960"/>
    <w:rsid w:val="006B1255"/>
    <w:rsid w:val="006B15F0"/>
    <w:rsid w:val="006B1810"/>
    <w:rsid w:val="006B181A"/>
    <w:rsid w:val="006B1A04"/>
    <w:rsid w:val="006B1B3A"/>
    <w:rsid w:val="006B1FA1"/>
    <w:rsid w:val="006B2075"/>
    <w:rsid w:val="006B29C6"/>
    <w:rsid w:val="006B2E41"/>
    <w:rsid w:val="006B31FF"/>
    <w:rsid w:val="006B3408"/>
    <w:rsid w:val="006B34DB"/>
    <w:rsid w:val="006B3604"/>
    <w:rsid w:val="006B39B5"/>
    <w:rsid w:val="006B3A86"/>
    <w:rsid w:val="006B3D80"/>
    <w:rsid w:val="006B481B"/>
    <w:rsid w:val="006B49AE"/>
    <w:rsid w:val="006B49D1"/>
    <w:rsid w:val="006B4A45"/>
    <w:rsid w:val="006B4C1D"/>
    <w:rsid w:val="006B5089"/>
    <w:rsid w:val="006B66E4"/>
    <w:rsid w:val="006B678D"/>
    <w:rsid w:val="006B69D0"/>
    <w:rsid w:val="006B6FFE"/>
    <w:rsid w:val="006B70F2"/>
    <w:rsid w:val="006B7425"/>
    <w:rsid w:val="006B7ADF"/>
    <w:rsid w:val="006C0533"/>
    <w:rsid w:val="006C0697"/>
    <w:rsid w:val="006C0922"/>
    <w:rsid w:val="006C0FB0"/>
    <w:rsid w:val="006C11C8"/>
    <w:rsid w:val="006C12AD"/>
    <w:rsid w:val="006C177E"/>
    <w:rsid w:val="006C1AF2"/>
    <w:rsid w:val="006C1F2D"/>
    <w:rsid w:val="006C230B"/>
    <w:rsid w:val="006C269E"/>
    <w:rsid w:val="006C2713"/>
    <w:rsid w:val="006C2D22"/>
    <w:rsid w:val="006C2D2F"/>
    <w:rsid w:val="006C2F9F"/>
    <w:rsid w:val="006C3111"/>
    <w:rsid w:val="006C34B5"/>
    <w:rsid w:val="006C3B94"/>
    <w:rsid w:val="006C3C09"/>
    <w:rsid w:val="006C3EC7"/>
    <w:rsid w:val="006C3F40"/>
    <w:rsid w:val="006C40A5"/>
    <w:rsid w:val="006C4373"/>
    <w:rsid w:val="006C4C66"/>
    <w:rsid w:val="006C4CA5"/>
    <w:rsid w:val="006C5247"/>
    <w:rsid w:val="006C54BA"/>
    <w:rsid w:val="006C6289"/>
    <w:rsid w:val="006C62BB"/>
    <w:rsid w:val="006C6FEB"/>
    <w:rsid w:val="006C7290"/>
    <w:rsid w:val="006C78E8"/>
    <w:rsid w:val="006C7A84"/>
    <w:rsid w:val="006C7D17"/>
    <w:rsid w:val="006C7D9C"/>
    <w:rsid w:val="006C7EEC"/>
    <w:rsid w:val="006D085F"/>
    <w:rsid w:val="006D0A9B"/>
    <w:rsid w:val="006D1458"/>
    <w:rsid w:val="006D156C"/>
    <w:rsid w:val="006D172C"/>
    <w:rsid w:val="006D34C5"/>
    <w:rsid w:val="006D3740"/>
    <w:rsid w:val="006D3A74"/>
    <w:rsid w:val="006D3EA7"/>
    <w:rsid w:val="006D402B"/>
    <w:rsid w:val="006D41A3"/>
    <w:rsid w:val="006D42B1"/>
    <w:rsid w:val="006D4798"/>
    <w:rsid w:val="006D4A45"/>
    <w:rsid w:val="006D4B63"/>
    <w:rsid w:val="006D53AB"/>
    <w:rsid w:val="006D5877"/>
    <w:rsid w:val="006D598A"/>
    <w:rsid w:val="006D5A1F"/>
    <w:rsid w:val="006D621C"/>
    <w:rsid w:val="006D6232"/>
    <w:rsid w:val="006D6347"/>
    <w:rsid w:val="006D6F18"/>
    <w:rsid w:val="006D6FFF"/>
    <w:rsid w:val="006D716A"/>
    <w:rsid w:val="006D72DB"/>
    <w:rsid w:val="006D7896"/>
    <w:rsid w:val="006D7CD5"/>
    <w:rsid w:val="006D7F29"/>
    <w:rsid w:val="006E06F7"/>
    <w:rsid w:val="006E0FCC"/>
    <w:rsid w:val="006E119B"/>
    <w:rsid w:val="006E11AC"/>
    <w:rsid w:val="006E11C0"/>
    <w:rsid w:val="006E1364"/>
    <w:rsid w:val="006E154E"/>
    <w:rsid w:val="006E156C"/>
    <w:rsid w:val="006E1E69"/>
    <w:rsid w:val="006E1ED5"/>
    <w:rsid w:val="006E20E4"/>
    <w:rsid w:val="006E2112"/>
    <w:rsid w:val="006E24C1"/>
    <w:rsid w:val="006E282E"/>
    <w:rsid w:val="006E2D9E"/>
    <w:rsid w:val="006E2FCC"/>
    <w:rsid w:val="006E38C9"/>
    <w:rsid w:val="006E3DF3"/>
    <w:rsid w:val="006E3DFB"/>
    <w:rsid w:val="006E432A"/>
    <w:rsid w:val="006E4339"/>
    <w:rsid w:val="006E44D4"/>
    <w:rsid w:val="006E4712"/>
    <w:rsid w:val="006E47AD"/>
    <w:rsid w:val="006E4D6A"/>
    <w:rsid w:val="006E540F"/>
    <w:rsid w:val="006E5F49"/>
    <w:rsid w:val="006E6057"/>
    <w:rsid w:val="006E6282"/>
    <w:rsid w:val="006E6B72"/>
    <w:rsid w:val="006E6CE6"/>
    <w:rsid w:val="006E72C4"/>
    <w:rsid w:val="006E7613"/>
    <w:rsid w:val="006E7A79"/>
    <w:rsid w:val="006E7DF3"/>
    <w:rsid w:val="006E7FD4"/>
    <w:rsid w:val="006F05B2"/>
    <w:rsid w:val="006F08F5"/>
    <w:rsid w:val="006F090B"/>
    <w:rsid w:val="006F0A0F"/>
    <w:rsid w:val="006F0E6C"/>
    <w:rsid w:val="006F1071"/>
    <w:rsid w:val="006F159F"/>
    <w:rsid w:val="006F1687"/>
    <w:rsid w:val="006F17AD"/>
    <w:rsid w:val="006F1D22"/>
    <w:rsid w:val="006F1D32"/>
    <w:rsid w:val="006F1F95"/>
    <w:rsid w:val="006F2555"/>
    <w:rsid w:val="006F2650"/>
    <w:rsid w:val="006F31BF"/>
    <w:rsid w:val="006F3EA4"/>
    <w:rsid w:val="006F3F06"/>
    <w:rsid w:val="006F4D2C"/>
    <w:rsid w:val="006F5041"/>
    <w:rsid w:val="006F532C"/>
    <w:rsid w:val="006F5663"/>
    <w:rsid w:val="006F5C71"/>
    <w:rsid w:val="006F5E5E"/>
    <w:rsid w:val="006F61CE"/>
    <w:rsid w:val="006F62A2"/>
    <w:rsid w:val="006F6843"/>
    <w:rsid w:val="006F6956"/>
    <w:rsid w:val="006F6F4F"/>
    <w:rsid w:val="006F74B2"/>
    <w:rsid w:val="006F75E9"/>
    <w:rsid w:val="006F7F01"/>
    <w:rsid w:val="006F7F3C"/>
    <w:rsid w:val="006FBE0D"/>
    <w:rsid w:val="00700093"/>
    <w:rsid w:val="007002EF"/>
    <w:rsid w:val="00700832"/>
    <w:rsid w:val="007009FF"/>
    <w:rsid w:val="0070135B"/>
    <w:rsid w:val="007017AA"/>
    <w:rsid w:val="00701942"/>
    <w:rsid w:val="00701D9A"/>
    <w:rsid w:val="00701DDB"/>
    <w:rsid w:val="00702206"/>
    <w:rsid w:val="00702321"/>
    <w:rsid w:val="007025A9"/>
    <w:rsid w:val="00702603"/>
    <w:rsid w:val="007026DC"/>
    <w:rsid w:val="00702838"/>
    <w:rsid w:val="007028BF"/>
    <w:rsid w:val="00702DC6"/>
    <w:rsid w:val="00702FA1"/>
    <w:rsid w:val="00703ACE"/>
    <w:rsid w:val="00703BE2"/>
    <w:rsid w:val="00703BE3"/>
    <w:rsid w:val="00703D0D"/>
    <w:rsid w:val="00703E42"/>
    <w:rsid w:val="007041D0"/>
    <w:rsid w:val="0070423C"/>
    <w:rsid w:val="007042CA"/>
    <w:rsid w:val="00705493"/>
    <w:rsid w:val="00705CA6"/>
    <w:rsid w:val="00705F7C"/>
    <w:rsid w:val="00706025"/>
    <w:rsid w:val="0070610C"/>
    <w:rsid w:val="0070617D"/>
    <w:rsid w:val="007062AC"/>
    <w:rsid w:val="007062E3"/>
    <w:rsid w:val="007065F6"/>
    <w:rsid w:val="0070661F"/>
    <w:rsid w:val="00706C50"/>
    <w:rsid w:val="00706C56"/>
    <w:rsid w:val="00706D3B"/>
    <w:rsid w:val="00706DA5"/>
    <w:rsid w:val="00707A86"/>
    <w:rsid w:val="00707B75"/>
    <w:rsid w:val="00707F03"/>
    <w:rsid w:val="007106D7"/>
    <w:rsid w:val="00710760"/>
    <w:rsid w:val="00710D06"/>
    <w:rsid w:val="00710FC1"/>
    <w:rsid w:val="0071179D"/>
    <w:rsid w:val="00711B3C"/>
    <w:rsid w:val="00711C9B"/>
    <w:rsid w:val="00711E28"/>
    <w:rsid w:val="00711F7B"/>
    <w:rsid w:val="00712282"/>
    <w:rsid w:val="00712421"/>
    <w:rsid w:val="00712713"/>
    <w:rsid w:val="00712D82"/>
    <w:rsid w:val="00712E8F"/>
    <w:rsid w:val="00712FC4"/>
    <w:rsid w:val="007130CB"/>
    <w:rsid w:val="007134C6"/>
    <w:rsid w:val="007134F5"/>
    <w:rsid w:val="007138EC"/>
    <w:rsid w:val="007139AD"/>
    <w:rsid w:val="00713BF2"/>
    <w:rsid w:val="00713DAB"/>
    <w:rsid w:val="007144A4"/>
    <w:rsid w:val="007146EB"/>
    <w:rsid w:val="00714738"/>
    <w:rsid w:val="00714B38"/>
    <w:rsid w:val="0071504E"/>
    <w:rsid w:val="00715B39"/>
    <w:rsid w:val="00715BFB"/>
    <w:rsid w:val="00715D48"/>
    <w:rsid w:val="007162BA"/>
    <w:rsid w:val="007163D6"/>
    <w:rsid w:val="00716A0D"/>
    <w:rsid w:val="00716CA4"/>
    <w:rsid w:val="00716D86"/>
    <w:rsid w:val="00717201"/>
    <w:rsid w:val="00717658"/>
    <w:rsid w:val="00717B8D"/>
    <w:rsid w:val="00717F33"/>
    <w:rsid w:val="00720B7C"/>
    <w:rsid w:val="0072126E"/>
    <w:rsid w:val="00721534"/>
    <w:rsid w:val="00721D3A"/>
    <w:rsid w:val="00721DA4"/>
    <w:rsid w:val="00721EBF"/>
    <w:rsid w:val="00722432"/>
    <w:rsid w:val="0072296C"/>
    <w:rsid w:val="0072296F"/>
    <w:rsid w:val="00722A89"/>
    <w:rsid w:val="00722B7E"/>
    <w:rsid w:val="00722E6A"/>
    <w:rsid w:val="00722EE0"/>
    <w:rsid w:val="007231FC"/>
    <w:rsid w:val="00723387"/>
    <w:rsid w:val="00723793"/>
    <w:rsid w:val="007237F3"/>
    <w:rsid w:val="00723911"/>
    <w:rsid w:val="00723A08"/>
    <w:rsid w:val="00723C0E"/>
    <w:rsid w:val="00723DCA"/>
    <w:rsid w:val="00724240"/>
    <w:rsid w:val="00724568"/>
    <w:rsid w:val="0072467C"/>
    <w:rsid w:val="0072483C"/>
    <w:rsid w:val="007248C3"/>
    <w:rsid w:val="007249A6"/>
    <w:rsid w:val="00724BB4"/>
    <w:rsid w:val="00724C84"/>
    <w:rsid w:val="00724E20"/>
    <w:rsid w:val="007252C6"/>
    <w:rsid w:val="00725CA3"/>
    <w:rsid w:val="007261A9"/>
    <w:rsid w:val="00726998"/>
    <w:rsid w:val="007269F9"/>
    <w:rsid w:val="00726B26"/>
    <w:rsid w:val="00727290"/>
    <w:rsid w:val="0072746E"/>
    <w:rsid w:val="00727B0F"/>
    <w:rsid w:val="00727CA9"/>
    <w:rsid w:val="0073005C"/>
    <w:rsid w:val="0073008E"/>
    <w:rsid w:val="00730370"/>
    <w:rsid w:val="0073062A"/>
    <w:rsid w:val="00730B51"/>
    <w:rsid w:val="00730FC5"/>
    <w:rsid w:val="00731257"/>
    <w:rsid w:val="007317C7"/>
    <w:rsid w:val="00731984"/>
    <w:rsid w:val="00731987"/>
    <w:rsid w:val="00731AA1"/>
    <w:rsid w:val="00731C62"/>
    <w:rsid w:val="00731D35"/>
    <w:rsid w:val="00731FA7"/>
    <w:rsid w:val="007320E3"/>
    <w:rsid w:val="0073258C"/>
    <w:rsid w:val="007327B0"/>
    <w:rsid w:val="00732AA7"/>
    <w:rsid w:val="00733146"/>
    <w:rsid w:val="00733857"/>
    <w:rsid w:val="0073391A"/>
    <w:rsid w:val="007339A1"/>
    <w:rsid w:val="00733A77"/>
    <w:rsid w:val="00733DE4"/>
    <w:rsid w:val="00734259"/>
    <w:rsid w:val="00734273"/>
    <w:rsid w:val="00734707"/>
    <w:rsid w:val="00734BBB"/>
    <w:rsid w:val="00734C7A"/>
    <w:rsid w:val="00734D7B"/>
    <w:rsid w:val="00735540"/>
    <w:rsid w:val="0073588E"/>
    <w:rsid w:val="0073601C"/>
    <w:rsid w:val="00736BAB"/>
    <w:rsid w:val="007371A0"/>
    <w:rsid w:val="0073726A"/>
    <w:rsid w:val="007378D5"/>
    <w:rsid w:val="00737C1E"/>
    <w:rsid w:val="00737DA5"/>
    <w:rsid w:val="00737DE1"/>
    <w:rsid w:val="00740408"/>
    <w:rsid w:val="00740CD0"/>
    <w:rsid w:val="00740D17"/>
    <w:rsid w:val="007411A6"/>
    <w:rsid w:val="007412AE"/>
    <w:rsid w:val="00741805"/>
    <w:rsid w:val="00741D27"/>
    <w:rsid w:val="0074325D"/>
    <w:rsid w:val="0074367A"/>
    <w:rsid w:val="00743DA2"/>
    <w:rsid w:val="007443E6"/>
    <w:rsid w:val="00744635"/>
    <w:rsid w:val="00744967"/>
    <w:rsid w:val="007455E3"/>
    <w:rsid w:val="00745720"/>
    <w:rsid w:val="007457BF"/>
    <w:rsid w:val="007458EC"/>
    <w:rsid w:val="00745A83"/>
    <w:rsid w:val="00745D8E"/>
    <w:rsid w:val="00745DBD"/>
    <w:rsid w:val="00745E03"/>
    <w:rsid w:val="007466DB"/>
    <w:rsid w:val="007466F9"/>
    <w:rsid w:val="00746751"/>
    <w:rsid w:val="00746840"/>
    <w:rsid w:val="00746850"/>
    <w:rsid w:val="00746BC4"/>
    <w:rsid w:val="00747088"/>
    <w:rsid w:val="00747094"/>
    <w:rsid w:val="00747163"/>
    <w:rsid w:val="007474CD"/>
    <w:rsid w:val="007474E0"/>
    <w:rsid w:val="00747566"/>
    <w:rsid w:val="00747AE0"/>
    <w:rsid w:val="007501C5"/>
    <w:rsid w:val="007505AB"/>
    <w:rsid w:val="00750988"/>
    <w:rsid w:val="00750CF3"/>
    <w:rsid w:val="00750D29"/>
    <w:rsid w:val="00750E0F"/>
    <w:rsid w:val="00750F9F"/>
    <w:rsid w:val="00751718"/>
    <w:rsid w:val="007518FC"/>
    <w:rsid w:val="00751C58"/>
    <w:rsid w:val="00751D6B"/>
    <w:rsid w:val="0075249D"/>
    <w:rsid w:val="00752718"/>
    <w:rsid w:val="007528C8"/>
    <w:rsid w:val="00753164"/>
    <w:rsid w:val="007532B6"/>
    <w:rsid w:val="00753322"/>
    <w:rsid w:val="0075387A"/>
    <w:rsid w:val="00753C68"/>
    <w:rsid w:val="00753D2D"/>
    <w:rsid w:val="00753E6F"/>
    <w:rsid w:val="0075407A"/>
    <w:rsid w:val="00754186"/>
    <w:rsid w:val="007542B4"/>
    <w:rsid w:val="00754D5B"/>
    <w:rsid w:val="007552FA"/>
    <w:rsid w:val="00755405"/>
    <w:rsid w:val="00755525"/>
    <w:rsid w:val="00755EA3"/>
    <w:rsid w:val="0075607A"/>
    <w:rsid w:val="007566A1"/>
    <w:rsid w:val="00757B07"/>
    <w:rsid w:val="00757C51"/>
    <w:rsid w:val="00757FA4"/>
    <w:rsid w:val="00760886"/>
    <w:rsid w:val="00760FF7"/>
    <w:rsid w:val="00761627"/>
    <w:rsid w:val="00762244"/>
    <w:rsid w:val="00762BFD"/>
    <w:rsid w:val="00762D30"/>
    <w:rsid w:val="00763694"/>
    <w:rsid w:val="00763724"/>
    <w:rsid w:val="007637FA"/>
    <w:rsid w:val="0076393F"/>
    <w:rsid w:val="00763B47"/>
    <w:rsid w:val="00763E7D"/>
    <w:rsid w:val="00763F6E"/>
    <w:rsid w:val="007645DE"/>
    <w:rsid w:val="00764825"/>
    <w:rsid w:val="00764FFB"/>
    <w:rsid w:val="00765A07"/>
    <w:rsid w:val="00765ADB"/>
    <w:rsid w:val="00766122"/>
    <w:rsid w:val="0076616E"/>
    <w:rsid w:val="0076618F"/>
    <w:rsid w:val="00766278"/>
    <w:rsid w:val="0076627F"/>
    <w:rsid w:val="00766D04"/>
    <w:rsid w:val="00767065"/>
    <w:rsid w:val="007670F2"/>
    <w:rsid w:val="007673E8"/>
    <w:rsid w:val="007674C0"/>
    <w:rsid w:val="007675F0"/>
    <w:rsid w:val="00767817"/>
    <w:rsid w:val="00770096"/>
    <w:rsid w:val="007704F3"/>
    <w:rsid w:val="007706D3"/>
    <w:rsid w:val="0077094A"/>
    <w:rsid w:val="00771E5F"/>
    <w:rsid w:val="007725F3"/>
    <w:rsid w:val="007728BA"/>
    <w:rsid w:val="00772AC3"/>
    <w:rsid w:val="00772BDB"/>
    <w:rsid w:val="00772E1C"/>
    <w:rsid w:val="00773518"/>
    <w:rsid w:val="00773CEB"/>
    <w:rsid w:val="007743C1"/>
    <w:rsid w:val="0077472D"/>
    <w:rsid w:val="00774A14"/>
    <w:rsid w:val="00774BA1"/>
    <w:rsid w:val="00774BA4"/>
    <w:rsid w:val="00774CC3"/>
    <w:rsid w:val="00774D13"/>
    <w:rsid w:val="00775190"/>
    <w:rsid w:val="0077537C"/>
    <w:rsid w:val="00775952"/>
    <w:rsid w:val="00775C3E"/>
    <w:rsid w:val="00776262"/>
    <w:rsid w:val="007764E6"/>
    <w:rsid w:val="00776649"/>
    <w:rsid w:val="00776956"/>
    <w:rsid w:val="00776988"/>
    <w:rsid w:val="00776A34"/>
    <w:rsid w:val="00776D8E"/>
    <w:rsid w:val="00777112"/>
    <w:rsid w:val="0077711D"/>
    <w:rsid w:val="0077766D"/>
    <w:rsid w:val="007776EA"/>
    <w:rsid w:val="0077771C"/>
    <w:rsid w:val="00777E15"/>
    <w:rsid w:val="00777E42"/>
    <w:rsid w:val="0078016B"/>
    <w:rsid w:val="0078019A"/>
    <w:rsid w:val="007806C1"/>
    <w:rsid w:val="0078086D"/>
    <w:rsid w:val="00780A19"/>
    <w:rsid w:val="00780EC9"/>
    <w:rsid w:val="007813C5"/>
    <w:rsid w:val="007818D8"/>
    <w:rsid w:val="00781C3A"/>
    <w:rsid w:val="007820A7"/>
    <w:rsid w:val="007825D2"/>
    <w:rsid w:val="00783BF4"/>
    <w:rsid w:val="007843AC"/>
    <w:rsid w:val="00784776"/>
    <w:rsid w:val="00784832"/>
    <w:rsid w:val="0078498F"/>
    <w:rsid w:val="00784C47"/>
    <w:rsid w:val="00785324"/>
    <w:rsid w:val="00785AFC"/>
    <w:rsid w:val="007867E3"/>
    <w:rsid w:val="007868FB"/>
    <w:rsid w:val="00786C1B"/>
    <w:rsid w:val="00786F61"/>
    <w:rsid w:val="00787453"/>
    <w:rsid w:val="00787997"/>
    <w:rsid w:val="00790037"/>
    <w:rsid w:val="007900E4"/>
    <w:rsid w:val="007902FC"/>
    <w:rsid w:val="0079099E"/>
    <w:rsid w:val="007909E5"/>
    <w:rsid w:val="00790BC4"/>
    <w:rsid w:val="00790D0C"/>
    <w:rsid w:val="007918C1"/>
    <w:rsid w:val="00791C44"/>
    <w:rsid w:val="00791E9B"/>
    <w:rsid w:val="00791FE5"/>
    <w:rsid w:val="00792326"/>
    <w:rsid w:val="00792A48"/>
    <w:rsid w:val="00793110"/>
    <w:rsid w:val="00793302"/>
    <w:rsid w:val="00793953"/>
    <w:rsid w:val="00793B80"/>
    <w:rsid w:val="00793DFD"/>
    <w:rsid w:val="00794015"/>
    <w:rsid w:val="0079456C"/>
    <w:rsid w:val="00794615"/>
    <w:rsid w:val="0079495C"/>
    <w:rsid w:val="0079505D"/>
    <w:rsid w:val="00795D25"/>
    <w:rsid w:val="00795F29"/>
    <w:rsid w:val="007963B1"/>
    <w:rsid w:val="0079656A"/>
    <w:rsid w:val="00796592"/>
    <w:rsid w:val="007966E3"/>
    <w:rsid w:val="00796705"/>
    <w:rsid w:val="00796873"/>
    <w:rsid w:val="00796A26"/>
    <w:rsid w:val="007970AF"/>
    <w:rsid w:val="0079748A"/>
    <w:rsid w:val="007977CD"/>
    <w:rsid w:val="00797E24"/>
    <w:rsid w:val="007A0287"/>
    <w:rsid w:val="007A0985"/>
    <w:rsid w:val="007A0D56"/>
    <w:rsid w:val="007A151F"/>
    <w:rsid w:val="007A1599"/>
    <w:rsid w:val="007A183D"/>
    <w:rsid w:val="007A184C"/>
    <w:rsid w:val="007A1AC1"/>
    <w:rsid w:val="007A1D69"/>
    <w:rsid w:val="007A215E"/>
    <w:rsid w:val="007A23CB"/>
    <w:rsid w:val="007A27F9"/>
    <w:rsid w:val="007A2A61"/>
    <w:rsid w:val="007A2B38"/>
    <w:rsid w:val="007A2B82"/>
    <w:rsid w:val="007A372B"/>
    <w:rsid w:val="007A3F6E"/>
    <w:rsid w:val="007A401F"/>
    <w:rsid w:val="007A4610"/>
    <w:rsid w:val="007A465F"/>
    <w:rsid w:val="007A49AF"/>
    <w:rsid w:val="007A4A85"/>
    <w:rsid w:val="007A4C2E"/>
    <w:rsid w:val="007A4DFA"/>
    <w:rsid w:val="007A4E97"/>
    <w:rsid w:val="007A572A"/>
    <w:rsid w:val="007A58CA"/>
    <w:rsid w:val="007A5980"/>
    <w:rsid w:val="007A5AC8"/>
    <w:rsid w:val="007A62BE"/>
    <w:rsid w:val="007A641A"/>
    <w:rsid w:val="007A655B"/>
    <w:rsid w:val="007A65F4"/>
    <w:rsid w:val="007A67DD"/>
    <w:rsid w:val="007A71B2"/>
    <w:rsid w:val="007A7380"/>
    <w:rsid w:val="007A78C0"/>
    <w:rsid w:val="007A7E77"/>
    <w:rsid w:val="007B037A"/>
    <w:rsid w:val="007B03A7"/>
    <w:rsid w:val="007B0B49"/>
    <w:rsid w:val="007B0DEE"/>
    <w:rsid w:val="007B102C"/>
    <w:rsid w:val="007B13B3"/>
    <w:rsid w:val="007B18C8"/>
    <w:rsid w:val="007B19B0"/>
    <w:rsid w:val="007B1E81"/>
    <w:rsid w:val="007B1F29"/>
    <w:rsid w:val="007B2486"/>
    <w:rsid w:val="007B2E12"/>
    <w:rsid w:val="007B328E"/>
    <w:rsid w:val="007B3625"/>
    <w:rsid w:val="007B3A20"/>
    <w:rsid w:val="007B4673"/>
    <w:rsid w:val="007B4763"/>
    <w:rsid w:val="007B48D5"/>
    <w:rsid w:val="007B4CF8"/>
    <w:rsid w:val="007B4EE1"/>
    <w:rsid w:val="007B4F6B"/>
    <w:rsid w:val="007B51B4"/>
    <w:rsid w:val="007B55B6"/>
    <w:rsid w:val="007B5767"/>
    <w:rsid w:val="007B57E4"/>
    <w:rsid w:val="007B5B9F"/>
    <w:rsid w:val="007B6189"/>
    <w:rsid w:val="007B6300"/>
    <w:rsid w:val="007B644B"/>
    <w:rsid w:val="007B67D1"/>
    <w:rsid w:val="007B6BC5"/>
    <w:rsid w:val="007B6C03"/>
    <w:rsid w:val="007B712A"/>
    <w:rsid w:val="007B77FB"/>
    <w:rsid w:val="007B78A5"/>
    <w:rsid w:val="007B7941"/>
    <w:rsid w:val="007B7A22"/>
    <w:rsid w:val="007B7C3D"/>
    <w:rsid w:val="007C0C27"/>
    <w:rsid w:val="007C0E3A"/>
    <w:rsid w:val="007C1061"/>
    <w:rsid w:val="007C12EE"/>
    <w:rsid w:val="007C131B"/>
    <w:rsid w:val="007C14AC"/>
    <w:rsid w:val="007C1742"/>
    <w:rsid w:val="007C1ACF"/>
    <w:rsid w:val="007C1BCB"/>
    <w:rsid w:val="007C21FA"/>
    <w:rsid w:val="007C2261"/>
    <w:rsid w:val="007C2322"/>
    <w:rsid w:val="007C2504"/>
    <w:rsid w:val="007C2935"/>
    <w:rsid w:val="007C303D"/>
    <w:rsid w:val="007C3C1F"/>
    <w:rsid w:val="007C3C34"/>
    <w:rsid w:val="007C3DFA"/>
    <w:rsid w:val="007C4437"/>
    <w:rsid w:val="007C46F8"/>
    <w:rsid w:val="007C49CD"/>
    <w:rsid w:val="007C4A56"/>
    <w:rsid w:val="007C4EE6"/>
    <w:rsid w:val="007C5157"/>
    <w:rsid w:val="007C555C"/>
    <w:rsid w:val="007C5736"/>
    <w:rsid w:val="007C6070"/>
    <w:rsid w:val="007C68A7"/>
    <w:rsid w:val="007C68D8"/>
    <w:rsid w:val="007C6FC9"/>
    <w:rsid w:val="007C72ED"/>
    <w:rsid w:val="007C7AFF"/>
    <w:rsid w:val="007C7F26"/>
    <w:rsid w:val="007D0361"/>
    <w:rsid w:val="007D0A89"/>
    <w:rsid w:val="007D1CBC"/>
    <w:rsid w:val="007D263D"/>
    <w:rsid w:val="007D2D75"/>
    <w:rsid w:val="007D2E92"/>
    <w:rsid w:val="007D392E"/>
    <w:rsid w:val="007D4078"/>
    <w:rsid w:val="007D4547"/>
    <w:rsid w:val="007D45C8"/>
    <w:rsid w:val="007D45DC"/>
    <w:rsid w:val="007D479C"/>
    <w:rsid w:val="007D487A"/>
    <w:rsid w:val="007D4FEE"/>
    <w:rsid w:val="007D50B4"/>
    <w:rsid w:val="007D5360"/>
    <w:rsid w:val="007D58BB"/>
    <w:rsid w:val="007D58D2"/>
    <w:rsid w:val="007D5985"/>
    <w:rsid w:val="007D5991"/>
    <w:rsid w:val="007D5C27"/>
    <w:rsid w:val="007D5E97"/>
    <w:rsid w:val="007D600B"/>
    <w:rsid w:val="007D652B"/>
    <w:rsid w:val="007D68E3"/>
    <w:rsid w:val="007D6C91"/>
    <w:rsid w:val="007D710F"/>
    <w:rsid w:val="007D7225"/>
    <w:rsid w:val="007D7244"/>
    <w:rsid w:val="007D7293"/>
    <w:rsid w:val="007D7457"/>
    <w:rsid w:val="007D787E"/>
    <w:rsid w:val="007D7DDE"/>
    <w:rsid w:val="007E00F9"/>
    <w:rsid w:val="007E0171"/>
    <w:rsid w:val="007E030B"/>
    <w:rsid w:val="007E0596"/>
    <w:rsid w:val="007E0626"/>
    <w:rsid w:val="007E10FE"/>
    <w:rsid w:val="007E1167"/>
    <w:rsid w:val="007E154F"/>
    <w:rsid w:val="007E1B96"/>
    <w:rsid w:val="007E1E1E"/>
    <w:rsid w:val="007E1EFE"/>
    <w:rsid w:val="007E2C81"/>
    <w:rsid w:val="007E2D15"/>
    <w:rsid w:val="007E2DBC"/>
    <w:rsid w:val="007E3252"/>
    <w:rsid w:val="007E348B"/>
    <w:rsid w:val="007E37D7"/>
    <w:rsid w:val="007E391B"/>
    <w:rsid w:val="007E3A12"/>
    <w:rsid w:val="007E3D4B"/>
    <w:rsid w:val="007E407F"/>
    <w:rsid w:val="007E40EB"/>
    <w:rsid w:val="007E4181"/>
    <w:rsid w:val="007E43D5"/>
    <w:rsid w:val="007E45BB"/>
    <w:rsid w:val="007E46E8"/>
    <w:rsid w:val="007E47A4"/>
    <w:rsid w:val="007E4E38"/>
    <w:rsid w:val="007E4EF2"/>
    <w:rsid w:val="007E513F"/>
    <w:rsid w:val="007E5374"/>
    <w:rsid w:val="007E548C"/>
    <w:rsid w:val="007E5642"/>
    <w:rsid w:val="007E5717"/>
    <w:rsid w:val="007E5E1C"/>
    <w:rsid w:val="007E665F"/>
    <w:rsid w:val="007E6E75"/>
    <w:rsid w:val="007E7380"/>
    <w:rsid w:val="007E759D"/>
    <w:rsid w:val="007E7A36"/>
    <w:rsid w:val="007F00DD"/>
    <w:rsid w:val="007F01F9"/>
    <w:rsid w:val="007F0367"/>
    <w:rsid w:val="007F09DC"/>
    <w:rsid w:val="007F0DFE"/>
    <w:rsid w:val="007F132D"/>
    <w:rsid w:val="007F151C"/>
    <w:rsid w:val="007F1562"/>
    <w:rsid w:val="007F1880"/>
    <w:rsid w:val="007F18E6"/>
    <w:rsid w:val="007F1A9D"/>
    <w:rsid w:val="007F1B87"/>
    <w:rsid w:val="007F205A"/>
    <w:rsid w:val="007F2327"/>
    <w:rsid w:val="007F2596"/>
    <w:rsid w:val="007F2A78"/>
    <w:rsid w:val="007F2ADE"/>
    <w:rsid w:val="007F2BC7"/>
    <w:rsid w:val="007F2D14"/>
    <w:rsid w:val="007F329B"/>
    <w:rsid w:val="007F3540"/>
    <w:rsid w:val="007F384A"/>
    <w:rsid w:val="007F44BF"/>
    <w:rsid w:val="007F478A"/>
    <w:rsid w:val="007F47BF"/>
    <w:rsid w:val="007F4A5F"/>
    <w:rsid w:val="007F4FAF"/>
    <w:rsid w:val="007F512C"/>
    <w:rsid w:val="007F5229"/>
    <w:rsid w:val="007F5D59"/>
    <w:rsid w:val="007F5E46"/>
    <w:rsid w:val="007F6914"/>
    <w:rsid w:val="007F6F4A"/>
    <w:rsid w:val="007F6FD7"/>
    <w:rsid w:val="007F7399"/>
    <w:rsid w:val="007F7450"/>
    <w:rsid w:val="007F75BF"/>
    <w:rsid w:val="0080004A"/>
    <w:rsid w:val="00800691"/>
    <w:rsid w:val="008006DA"/>
    <w:rsid w:val="00800EC4"/>
    <w:rsid w:val="00802053"/>
    <w:rsid w:val="008024BD"/>
    <w:rsid w:val="00802CCB"/>
    <w:rsid w:val="008030C6"/>
    <w:rsid w:val="00803368"/>
    <w:rsid w:val="008033FD"/>
    <w:rsid w:val="0080399A"/>
    <w:rsid w:val="00803B5E"/>
    <w:rsid w:val="00803E58"/>
    <w:rsid w:val="00803FCF"/>
    <w:rsid w:val="0080412A"/>
    <w:rsid w:val="00804640"/>
    <w:rsid w:val="0080477B"/>
    <w:rsid w:val="00805065"/>
    <w:rsid w:val="00805090"/>
    <w:rsid w:val="00805226"/>
    <w:rsid w:val="00805A59"/>
    <w:rsid w:val="00805E26"/>
    <w:rsid w:val="00805F56"/>
    <w:rsid w:val="008061AA"/>
    <w:rsid w:val="008066BB"/>
    <w:rsid w:val="00807928"/>
    <w:rsid w:val="008101A3"/>
    <w:rsid w:val="008101A5"/>
    <w:rsid w:val="00810379"/>
    <w:rsid w:val="008103A6"/>
    <w:rsid w:val="00810CCB"/>
    <w:rsid w:val="00810DAD"/>
    <w:rsid w:val="008110C9"/>
    <w:rsid w:val="0081186A"/>
    <w:rsid w:val="008123CB"/>
    <w:rsid w:val="00813487"/>
    <w:rsid w:val="0081366D"/>
    <w:rsid w:val="00813787"/>
    <w:rsid w:val="00813935"/>
    <w:rsid w:val="00813A94"/>
    <w:rsid w:val="00813D8D"/>
    <w:rsid w:val="00813E4F"/>
    <w:rsid w:val="00814170"/>
    <w:rsid w:val="00814306"/>
    <w:rsid w:val="0081448D"/>
    <w:rsid w:val="00814C39"/>
    <w:rsid w:val="00814E1B"/>
    <w:rsid w:val="008152EC"/>
    <w:rsid w:val="00815349"/>
    <w:rsid w:val="00815AAE"/>
    <w:rsid w:val="00815C51"/>
    <w:rsid w:val="00815C89"/>
    <w:rsid w:val="00816130"/>
    <w:rsid w:val="00816160"/>
    <w:rsid w:val="00816163"/>
    <w:rsid w:val="00816197"/>
    <w:rsid w:val="0081674A"/>
    <w:rsid w:val="008168ED"/>
    <w:rsid w:val="008169FB"/>
    <w:rsid w:val="00816E1D"/>
    <w:rsid w:val="008171AC"/>
    <w:rsid w:val="008173D2"/>
    <w:rsid w:val="00817424"/>
    <w:rsid w:val="00817998"/>
    <w:rsid w:val="00817BA7"/>
    <w:rsid w:val="00817C44"/>
    <w:rsid w:val="00817F18"/>
    <w:rsid w:val="008203A6"/>
    <w:rsid w:val="0082040A"/>
    <w:rsid w:val="00820C99"/>
    <w:rsid w:val="008211D2"/>
    <w:rsid w:val="008212A9"/>
    <w:rsid w:val="008213A4"/>
    <w:rsid w:val="00821477"/>
    <w:rsid w:val="00821744"/>
    <w:rsid w:val="008218FB"/>
    <w:rsid w:val="00821A16"/>
    <w:rsid w:val="00821A97"/>
    <w:rsid w:val="008223E2"/>
    <w:rsid w:val="0082294D"/>
    <w:rsid w:val="00822A94"/>
    <w:rsid w:val="0082369D"/>
    <w:rsid w:val="00824F1D"/>
    <w:rsid w:val="00824FF1"/>
    <w:rsid w:val="00825414"/>
    <w:rsid w:val="0082563C"/>
    <w:rsid w:val="00825813"/>
    <w:rsid w:val="00826B87"/>
    <w:rsid w:val="00827049"/>
    <w:rsid w:val="00827178"/>
    <w:rsid w:val="00827865"/>
    <w:rsid w:val="00827BEE"/>
    <w:rsid w:val="0083003B"/>
    <w:rsid w:val="00830EE5"/>
    <w:rsid w:val="008311B6"/>
    <w:rsid w:val="008313E9"/>
    <w:rsid w:val="0083158B"/>
    <w:rsid w:val="00831CC0"/>
    <w:rsid w:val="00831F05"/>
    <w:rsid w:val="008324BC"/>
    <w:rsid w:val="00832836"/>
    <w:rsid w:val="00833060"/>
    <w:rsid w:val="008336C9"/>
    <w:rsid w:val="00833CEC"/>
    <w:rsid w:val="00833E4F"/>
    <w:rsid w:val="00833EB6"/>
    <w:rsid w:val="0083421E"/>
    <w:rsid w:val="00834774"/>
    <w:rsid w:val="00834A2A"/>
    <w:rsid w:val="00834BDD"/>
    <w:rsid w:val="008352BB"/>
    <w:rsid w:val="00835733"/>
    <w:rsid w:val="00835F2A"/>
    <w:rsid w:val="00836055"/>
    <w:rsid w:val="00836166"/>
    <w:rsid w:val="00836428"/>
    <w:rsid w:val="00836611"/>
    <w:rsid w:val="008366A5"/>
    <w:rsid w:val="0083686F"/>
    <w:rsid w:val="00836B5D"/>
    <w:rsid w:val="00836C8B"/>
    <w:rsid w:val="00836EAF"/>
    <w:rsid w:val="00837326"/>
    <w:rsid w:val="008374DD"/>
    <w:rsid w:val="008377F9"/>
    <w:rsid w:val="008379F6"/>
    <w:rsid w:val="00837C72"/>
    <w:rsid w:val="00837D4A"/>
    <w:rsid w:val="00840407"/>
    <w:rsid w:val="008407ED"/>
    <w:rsid w:val="00840AE1"/>
    <w:rsid w:val="00840F46"/>
    <w:rsid w:val="00841523"/>
    <w:rsid w:val="0084185B"/>
    <w:rsid w:val="00841B84"/>
    <w:rsid w:val="00842079"/>
    <w:rsid w:val="0084219C"/>
    <w:rsid w:val="008421A7"/>
    <w:rsid w:val="00842951"/>
    <w:rsid w:val="00842C5E"/>
    <w:rsid w:val="00842F2F"/>
    <w:rsid w:val="008432FB"/>
    <w:rsid w:val="00843418"/>
    <w:rsid w:val="0084346B"/>
    <w:rsid w:val="00843590"/>
    <w:rsid w:val="008437EB"/>
    <w:rsid w:val="00843841"/>
    <w:rsid w:val="00843BE1"/>
    <w:rsid w:val="00843EDF"/>
    <w:rsid w:val="0084430B"/>
    <w:rsid w:val="008446E0"/>
    <w:rsid w:val="00844927"/>
    <w:rsid w:val="00844957"/>
    <w:rsid w:val="00844B7B"/>
    <w:rsid w:val="00844D29"/>
    <w:rsid w:val="008454B7"/>
    <w:rsid w:val="008456D0"/>
    <w:rsid w:val="008457E6"/>
    <w:rsid w:val="008457E9"/>
    <w:rsid w:val="008458BF"/>
    <w:rsid w:val="00845DDF"/>
    <w:rsid w:val="00846046"/>
    <w:rsid w:val="00846729"/>
    <w:rsid w:val="00846D08"/>
    <w:rsid w:val="008476BD"/>
    <w:rsid w:val="00847889"/>
    <w:rsid w:val="008500DA"/>
    <w:rsid w:val="0085033D"/>
    <w:rsid w:val="00850978"/>
    <w:rsid w:val="00851041"/>
    <w:rsid w:val="00851061"/>
    <w:rsid w:val="0085153E"/>
    <w:rsid w:val="00851BC8"/>
    <w:rsid w:val="00851CEA"/>
    <w:rsid w:val="0085260D"/>
    <w:rsid w:val="0085267A"/>
    <w:rsid w:val="00852853"/>
    <w:rsid w:val="00852910"/>
    <w:rsid w:val="008529E1"/>
    <w:rsid w:val="00852E1C"/>
    <w:rsid w:val="00853144"/>
    <w:rsid w:val="0085336B"/>
    <w:rsid w:val="00853428"/>
    <w:rsid w:val="00853D6A"/>
    <w:rsid w:val="00854139"/>
    <w:rsid w:val="00854158"/>
    <w:rsid w:val="008542C3"/>
    <w:rsid w:val="00854445"/>
    <w:rsid w:val="0085462D"/>
    <w:rsid w:val="00854A4F"/>
    <w:rsid w:val="008552FF"/>
    <w:rsid w:val="00855541"/>
    <w:rsid w:val="008557B8"/>
    <w:rsid w:val="008564F8"/>
    <w:rsid w:val="008566C5"/>
    <w:rsid w:val="00856FC4"/>
    <w:rsid w:val="008570A0"/>
    <w:rsid w:val="008572D7"/>
    <w:rsid w:val="008572E3"/>
    <w:rsid w:val="008573F8"/>
    <w:rsid w:val="0085783D"/>
    <w:rsid w:val="00857B2A"/>
    <w:rsid w:val="00857E99"/>
    <w:rsid w:val="00857F40"/>
    <w:rsid w:val="00857F6D"/>
    <w:rsid w:val="00860123"/>
    <w:rsid w:val="00860677"/>
    <w:rsid w:val="008606ED"/>
    <w:rsid w:val="00860A1E"/>
    <w:rsid w:val="00860F9F"/>
    <w:rsid w:val="00861602"/>
    <w:rsid w:val="0086201F"/>
    <w:rsid w:val="00862109"/>
    <w:rsid w:val="0086238C"/>
    <w:rsid w:val="008623C7"/>
    <w:rsid w:val="0086266D"/>
    <w:rsid w:val="00862A35"/>
    <w:rsid w:val="00862A6F"/>
    <w:rsid w:val="00862B47"/>
    <w:rsid w:val="00863085"/>
    <w:rsid w:val="00863674"/>
    <w:rsid w:val="008636FE"/>
    <w:rsid w:val="008638FC"/>
    <w:rsid w:val="00863C1D"/>
    <w:rsid w:val="00863EB6"/>
    <w:rsid w:val="00864121"/>
    <w:rsid w:val="008641B6"/>
    <w:rsid w:val="008647C0"/>
    <w:rsid w:val="00864C15"/>
    <w:rsid w:val="00864C48"/>
    <w:rsid w:val="008651B7"/>
    <w:rsid w:val="00865BE0"/>
    <w:rsid w:val="00866335"/>
    <w:rsid w:val="0086663B"/>
    <w:rsid w:val="0086667B"/>
    <w:rsid w:val="00866B0F"/>
    <w:rsid w:val="00866D14"/>
    <w:rsid w:val="00866D79"/>
    <w:rsid w:val="00866F1A"/>
    <w:rsid w:val="00867758"/>
    <w:rsid w:val="008704DF"/>
    <w:rsid w:val="00870DA4"/>
    <w:rsid w:val="00870FBD"/>
    <w:rsid w:val="008715CA"/>
    <w:rsid w:val="00871FAD"/>
    <w:rsid w:val="008720DA"/>
    <w:rsid w:val="00872183"/>
    <w:rsid w:val="00872FAF"/>
    <w:rsid w:val="0087319D"/>
    <w:rsid w:val="008736F3"/>
    <w:rsid w:val="00873DD7"/>
    <w:rsid w:val="008741F4"/>
    <w:rsid w:val="00874E47"/>
    <w:rsid w:val="00874EC9"/>
    <w:rsid w:val="0087524C"/>
    <w:rsid w:val="0087540B"/>
    <w:rsid w:val="00875773"/>
    <w:rsid w:val="008758C0"/>
    <w:rsid w:val="008758E6"/>
    <w:rsid w:val="0087596D"/>
    <w:rsid w:val="00875EE1"/>
    <w:rsid w:val="008761B1"/>
    <w:rsid w:val="008764B7"/>
    <w:rsid w:val="00876654"/>
    <w:rsid w:val="008766BE"/>
    <w:rsid w:val="00876A7B"/>
    <w:rsid w:val="00876D84"/>
    <w:rsid w:val="00876E6B"/>
    <w:rsid w:val="00877111"/>
    <w:rsid w:val="008773B8"/>
    <w:rsid w:val="008777A5"/>
    <w:rsid w:val="00877AFB"/>
    <w:rsid w:val="008803F6"/>
    <w:rsid w:val="00880B35"/>
    <w:rsid w:val="008816E2"/>
    <w:rsid w:val="008816E3"/>
    <w:rsid w:val="008818BA"/>
    <w:rsid w:val="00881AB2"/>
    <w:rsid w:val="00882026"/>
    <w:rsid w:val="008822D9"/>
    <w:rsid w:val="008825B3"/>
    <w:rsid w:val="00882D71"/>
    <w:rsid w:val="00883204"/>
    <w:rsid w:val="008835B7"/>
    <w:rsid w:val="008837C6"/>
    <w:rsid w:val="00883B0D"/>
    <w:rsid w:val="00884308"/>
    <w:rsid w:val="00884679"/>
    <w:rsid w:val="00884749"/>
    <w:rsid w:val="00884CCA"/>
    <w:rsid w:val="00884E8F"/>
    <w:rsid w:val="008855BC"/>
    <w:rsid w:val="00885BA2"/>
    <w:rsid w:val="00885C61"/>
    <w:rsid w:val="008866DD"/>
    <w:rsid w:val="00886861"/>
    <w:rsid w:val="008868BC"/>
    <w:rsid w:val="008868C1"/>
    <w:rsid w:val="0088736D"/>
    <w:rsid w:val="0088752F"/>
    <w:rsid w:val="0089036E"/>
    <w:rsid w:val="00890929"/>
    <w:rsid w:val="00890E3D"/>
    <w:rsid w:val="00891697"/>
    <w:rsid w:val="00891961"/>
    <w:rsid w:val="00891A0E"/>
    <w:rsid w:val="00891CD2"/>
    <w:rsid w:val="0089229A"/>
    <w:rsid w:val="008924C2"/>
    <w:rsid w:val="00892C66"/>
    <w:rsid w:val="00892D31"/>
    <w:rsid w:val="00893100"/>
    <w:rsid w:val="00893268"/>
    <w:rsid w:val="0089355A"/>
    <w:rsid w:val="0089386F"/>
    <w:rsid w:val="008941A4"/>
    <w:rsid w:val="0089444B"/>
    <w:rsid w:val="00894554"/>
    <w:rsid w:val="00894983"/>
    <w:rsid w:val="0089519E"/>
    <w:rsid w:val="0089563C"/>
    <w:rsid w:val="00895A19"/>
    <w:rsid w:val="00896340"/>
    <w:rsid w:val="008965A3"/>
    <w:rsid w:val="00896B49"/>
    <w:rsid w:val="00896DCA"/>
    <w:rsid w:val="00896DCD"/>
    <w:rsid w:val="00897267"/>
    <w:rsid w:val="00897A4C"/>
    <w:rsid w:val="008A001C"/>
    <w:rsid w:val="008A02B6"/>
    <w:rsid w:val="008A0467"/>
    <w:rsid w:val="008A0668"/>
    <w:rsid w:val="008A0BC2"/>
    <w:rsid w:val="008A0C62"/>
    <w:rsid w:val="008A1382"/>
    <w:rsid w:val="008A16BD"/>
    <w:rsid w:val="008A183E"/>
    <w:rsid w:val="008A1B1E"/>
    <w:rsid w:val="008A1C02"/>
    <w:rsid w:val="008A2148"/>
    <w:rsid w:val="008A255D"/>
    <w:rsid w:val="008A2D37"/>
    <w:rsid w:val="008A32CF"/>
    <w:rsid w:val="008A3349"/>
    <w:rsid w:val="008A3507"/>
    <w:rsid w:val="008A366A"/>
    <w:rsid w:val="008A384B"/>
    <w:rsid w:val="008A390D"/>
    <w:rsid w:val="008A3A31"/>
    <w:rsid w:val="008A3D0F"/>
    <w:rsid w:val="008A48A8"/>
    <w:rsid w:val="008A4A96"/>
    <w:rsid w:val="008A4AAD"/>
    <w:rsid w:val="008A4ACE"/>
    <w:rsid w:val="008A4CA1"/>
    <w:rsid w:val="008A4DA1"/>
    <w:rsid w:val="008A4F5F"/>
    <w:rsid w:val="008A5728"/>
    <w:rsid w:val="008A59F6"/>
    <w:rsid w:val="008A5A75"/>
    <w:rsid w:val="008A5AD0"/>
    <w:rsid w:val="008A5E9B"/>
    <w:rsid w:val="008A6091"/>
    <w:rsid w:val="008A651A"/>
    <w:rsid w:val="008A66FE"/>
    <w:rsid w:val="008A6B75"/>
    <w:rsid w:val="008A6D89"/>
    <w:rsid w:val="008A72CC"/>
    <w:rsid w:val="008A7683"/>
    <w:rsid w:val="008A7A47"/>
    <w:rsid w:val="008B0071"/>
    <w:rsid w:val="008B0AF4"/>
    <w:rsid w:val="008B0DED"/>
    <w:rsid w:val="008B0E75"/>
    <w:rsid w:val="008B135F"/>
    <w:rsid w:val="008B167D"/>
    <w:rsid w:val="008B194E"/>
    <w:rsid w:val="008B1B8B"/>
    <w:rsid w:val="008B2486"/>
    <w:rsid w:val="008B289B"/>
    <w:rsid w:val="008B2B0F"/>
    <w:rsid w:val="008B2BA5"/>
    <w:rsid w:val="008B2CDA"/>
    <w:rsid w:val="008B2F1D"/>
    <w:rsid w:val="008B3095"/>
    <w:rsid w:val="008B3780"/>
    <w:rsid w:val="008B4363"/>
    <w:rsid w:val="008B49A8"/>
    <w:rsid w:val="008B49F1"/>
    <w:rsid w:val="008B5071"/>
    <w:rsid w:val="008B5082"/>
    <w:rsid w:val="008B51EC"/>
    <w:rsid w:val="008B556A"/>
    <w:rsid w:val="008B5DB8"/>
    <w:rsid w:val="008B5E8B"/>
    <w:rsid w:val="008B5F5A"/>
    <w:rsid w:val="008B5F6C"/>
    <w:rsid w:val="008B6008"/>
    <w:rsid w:val="008B68E7"/>
    <w:rsid w:val="008B696E"/>
    <w:rsid w:val="008B6A4D"/>
    <w:rsid w:val="008B6CAD"/>
    <w:rsid w:val="008B7002"/>
    <w:rsid w:val="008B7A3D"/>
    <w:rsid w:val="008B7DB4"/>
    <w:rsid w:val="008B7EA2"/>
    <w:rsid w:val="008B7F96"/>
    <w:rsid w:val="008B7FD8"/>
    <w:rsid w:val="008C00A0"/>
    <w:rsid w:val="008C0751"/>
    <w:rsid w:val="008C095B"/>
    <w:rsid w:val="008C0C25"/>
    <w:rsid w:val="008C0E5C"/>
    <w:rsid w:val="008C0E64"/>
    <w:rsid w:val="008C1108"/>
    <w:rsid w:val="008C1145"/>
    <w:rsid w:val="008C1A11"/>
    <w:rsid w:val="008C1CC3"/>
    <w:rsid w:val="008C1E4F"/>
    <w:rsid w:val="008C1F44"/>
    <w:rsid w:val="008C24AA"/>
    <w:rsid w:val="008C294D"/>
    <w:rsid w:val="008C2AF7"/>
    <w:rsid w:val="008C2B22"/>
    <w:rsid w:val="008C2D17"/>
    <w:rsid w:val="008C38F5"/>
    <w:rsid w:val="008C3DBB"/>
    <w:rsid w:val="008C4A80"/>
    <w:rsid w:val="008C4BB4"/>
    <w:rsid w:val="008C4CA2"/>
    <w:rsid w:val="008C5192"/>
    <w:rsid w:val="008C51EB"/>
    <w:rsid w:val="008C525A"/>
    <w:rsid w:val="008C5684"/>
    <w:rsid w:val="008C6201"/>
    <w:rsid w:val="008C67E7"/>
    <w:rsid w:val="008C69F5"/>
    <w:rsid w:val="008C6A21"/>
    <w:rsid w:val="008C6A28"/>
    <w:rsid w:val="008C6EEE"/>
    <w:rsid w:val="008C709B"/>
    <w:rsid w:val="008C7171"/>
    <w:rsid w:val="008C7F9E"/>
    <w:rsid w:val="008D0234"/>
    <w:rsid w:val="008D04B6"/>
    <w:rsid w:val="008D1245"/>
    <w:rsid w:val="008D15CB"/>
    <w:rsid w:val="008D16FE"/>
    <w:rsid w:val="008D1FED"/>
    <w:rsid w:val="008D2139"/>
    <w:rsid w:val="008D22E8"/>
    <w:rsid w:val="008D2655"/>
    <w:rsid w:val="008D26E4"/>
    <w:rsid w:val="008D27F0"/>
    <w:rsid w:val="008D2C04"/>
    <w:rsid w:val="008D3129"/>
    <w:rsid w:val="008D313C"/>
    <w:rsid w:val="008D34B3"/>
    <w:rsid w:val="008D3C86"/>
    <w:rsid w:val="008D456D"/>
    <w:rsid w:val="008D464C"/>
    <w:rsid w:val="008D4788"/>
    <w:rsid w:val="008D49C1"/>
    <w:rsid w:val="008D4A5A"/>
    <w:rsid w:val="008D4B28"/>
    <w:rsid w:val="008D4B6B"/>
    <w:rsid w:val="008D4DC9"/>
    <w:rsid w:val="008D59CE"/>
    <w:rsid w:val="008D5CD4"/>
    <w:rsid w:val="008D5DFF"/>
    <w:rsid w:val="008D62B9"/>
    <w:rsid w:val="008D62ED"/>
    <w:rsid w:val="008D71E7"/>
    <w:rsid w:val="008D744A"/>
    <w:rsid w:val="008D7478"/>
    <w:rsid w:val="008D7492"/>
    <w:rsid w:val="008D7579"/>
    <w:rsid w:val="008D7712"/>
    <w:rsid w:val="008D790F"/>
    <w:rsid w:val="008E02D7"/>
    <w:rsid w:val="008E0579"/>
    <w:rsid w:val="008E07BB"/>
    <w:rsid w:val="008E0C50"/>
    <w:rsid w:val="008E1DCC"/>
    <w:rsid w:val="008E1E03"/>
    <w:rsid w:val="008E21C9"/>
    <w:rsid w:val="008E241E"/>
    <w:rsid w:val="008E25D0"/>
    <w:rsid w:val="008E295A"/>
    <w:rsid w:val="008E2AB7"/>
    <w:rsid w:val="008E2C61"/>
    <w:rsid w:val="008E2DBA"/>
    <w:rsid w:val="008E3BD6"/>
    <w:rsid w:val="008E3C0E"/>
    <w:rsid w:val="008E3CCE"/>
    <w:rsid w:val="008E4007"/>
    <w:rsid w:val="008E401D"/>
    <w:rsid w:val="008E4572"/>
    <w:rsid w:val="008E4A26"/>
    <w:rsid w:val="008E4A7C"/>
    <w:rsid w:val="008E4DDC"/>
    <w:rsid w:val="008E4F73"/>
    <w:rsid w:val="008E53AA"/>
    <w:rsid w:val="008E5555"/>
    <w:rsid w:val="008E5C23"/>
    <w:rsid w:val="008E61D8"/>
    <w:rsid w:val="008E6921"/>
    <w:rsid w:val="008E6ABC"/>
    <w:rsid w:val="008E6E59"/>
    <w:rsid w:val="008E7019"/>
    <w:rsid w:val="008E7024"/>
    <w:rsid w:val="008E716D"/>
    <w:rsid w:val="008E73EF"/>
    <w:rsid w:val="008E74C8"/>
    <w:rsid w:val="008E7553"/>
    <w:rsid w:val="008E77A4"/>
    <w:rsid w:val="008E7ABF"/>
    <w:rsid w:val="008E7E05"/>
    <w:rsid w:val="008F033E"/>
    <w:rsid w:val="008F03AE"/>
    <w:rsid w:val="008F0954"/>
    <w:rsid w:val="008F09F5"/>
    <w:rsid w:val="008F0D8D"/>
    <w:rsid w:val="008F104F"/>
    <w:rsid w:val="008F1479"/>
    <w:rsid w:val="008F17DC"/>
    <w:rsid w:val="008F1A0E"/>
    <w:rsid w:val="008F1AB7"/>
    <w:rsid w:val="008F1B73"/>
    <w:rsid w:val="008F1C58"/>
    <w:rsid w:val="008F1D6F"/>
    <w:rsid w:val="008F2637"/>
    <w:rsid w:val="008F293B"/>
    <w:rsid w:val="008F2C7C"/>
    <w:rsid w:val="008F2D8B"/>
    <w:rsid w:val="008F314E"/>
    <w:rsid w:val="008F33CF"/>
    <w:rsid w:val="008F35E8"/>
    <w:rsid w:val="008F36A6"/>
    <w:rsid w:val="008F3CCD"/>
    <w:rsid w:val="008F4648"/>
    <w:rsid w:val="008F551D"/>
    <w:rsid w:val="008F5C9E"/>
    <w:rsid w:val="008F5DDE"/>
    <w:rsid w:val="008F5E93"/>
    <w:rsid w:val="008F6000"/>
    <w:rsid w:val="008F697C"/>
    <w:rsid w:val="008F6A0C"/>
    <w:rsid w:val="008F6F26"/>
    <w:rsid w:val="008F727E"/>
    <w:rsid w:val="008F759A"/>
    <w:rsid w:val="009001A2"/>
    <w:rsid w:val="00900C20"/>
    <w:rsid w:val="009010F4"/>
    <w:rsid w:val="009011CB"/>
    <w:rsid w:val="0090130B"/>
    <w:rsid w:val="009015DA"/>
    <w:rsid w:val="00901B77"/>
    <w:rsid w:val="00901F17"/>
    <w:rsid w:val="0090204F"/>
    <w:rsid w:val="00902676"/>
    <w:rsid w:val="009029DF"/>
    <w:rsid w:val="00902D5F"/>
    <w:rsid w:val="009033B9"/>
    <w:rsid w:val="009035CC"/>
    <w:rsid w:val="009037F0"/>
    <w:rsid w:val="00903805"/>
    <w:rsid w:val="0090397A"/>
    <w:rsid w:val="00903E1F"/>
    <w:rsid w:val="00904066"/>
    <w:rsid w:val="00904100"/>
    <w:rsid w:val="009044B1"/>
    <w:rsid w:val="00904965"/>
    <w:rsid w:val="00904A90"/>
    <w:rsid w:val="00905362"/>
    <w:rsid w:val="0090549B"/>
    <w:rsid w:val="009054E0"/>
    <w:rsid w:val="00905523"/>
    <w:rsid w:val="00905896"/>
    <w:rsid w:val="00905A86"/>
    <w:rsid w:val="00906608"/>
    <w:rsid w:val="00906B02"/>
    <w:rsid w:val="00906CEC"/>
    <w:rsid w:val="00906F10"/>
    <w:rsid w:val="009070C6"/>
    <w:rsid w:val="009074E8"/>
    <w:rsid w:val="009076E7"/>
    <w:rsid w:val="00910373"/>
    <w:rsid w:val="00910505"/>
    <w:rsid w:val="00910575"/>
    <w:rsid w:val="00910594"/>
    <w:rsid w:val="00910714"/>
    <w:rsid w:val="00910A9B"/>
    <w:rsid w:val="009118EE"/>
    <w:rsid w:val="00911A1A"/>
    <w:rsid w:val="00911FF3"/>
    <w:rsid w:val="0091205D"/>
    <w:rsid w:val="0091297F"/>
    <w:rsid w:val="00913354"/>
    <w:rsid w:val="0091362F"/>
    <w:rsid w:val="009136A5"/>
    <w:rsid w:val="00913818"/>
    <w:rsid w:val="00913C36"/>
    <w:rsid w:val="00914104"/>
    <w:rsid w:val="009141E9"/>
    <w:rsid w:val="00914D6A"/>
    <w:rsid w:val="00915153"/>
    <w:rsid w:val="00915470"/>
    <w:rsid w:val="00916150"/>
    <w:rsid w:val="00916772"/>
    <w:rsid w:val="00916A35"/>
    <w:rsid w:val="00916AE7"/>
    <w:rsid w:val="00916EB4"/>
    <w:rsid w:val="00917108"/>
    <w:rsid w:val="0091744E"/>
    <w:rsid w:val="009174A2"/>
    <w:rsid w:val="009176DD"/>
    <w:rsid w:val="009179A6"/>
    <w:rsid w:val="00917AC5"/>
    <w:rsid w:val="00917C54"/>
    <w:rsid w:val="00917D22"/>
    <w:rsid w:val="00920168"/>
    <w:rsid w:val="00920C9E"/>
    <w:rsid w:val="00920D4E"/>
    <w:rsid w:val="009210FA"/>
    <w:rsid w:val="0092169C"/>
    <w:rsid w:val="00921C2C"/>
    <w:rsid w:val="00921F9F"/>
    <w:rsid w:val="009220A3"/>
    <w:rsid w:val="009223BA"/>
    <w:rsid w:val="00922C21"/>
    <w:rsid w:val="009232F4"/>
    <w:rsid w:val="00923745"/>
    <w:rsid w:val="00923AD6"/>
    <w:rsid w:val="00924213"/>
    <w:rsid w:val="0092441F"/>
    <w:rsid w:val="00924D4B"/>
    <w:rsid w:val="009254C2"/>
    <w:rsid w:val="009257A8"/>
    <w:rsid w:val="00925BB9"/>
    <w:rsid w:val="00926717"/>
    <w:rsid w:val="00926822"/>
    <w:rsid w:val="00926D52"/>
    <w:rsid w:val="00926E04"/>
    <w:rsid w:val="00926E09"/>
    <w:rsid w:val="00926E7C"/>
    <w:rsid w:val="009271A0"/>
    <w:rsid w:val="00927323"/>
    <w:rsid w:val="009275FF"/>
    <w:rsid w:val="00930170"/>
    <w:rsid w:val="00930715"/>
    <w:rsid w:val="0093093F"/>
    <w:rsid w:val="00930A24"/>
    <w:rsid w:val="00930BAD"/>
    <w:rsid w:val="00930C06"/>
    <w:rsid w:val="00931458"/>
    <w:rsid w:val="0093163D"/>
    <w:rsid w:val="00931651"/>
    <w:rsid w:val="0093186C"/>
    <w:rsid w:val="0093201A"/>
    <w:rsid w:val="00932075"/>
    <w:rsid w:val="0093225B"/>
    <w:rsid w:val="009325CC"/>
    <w:rsid w:val="009326F3"/>
    <w:rsid w:val="009329A8"/>
    <w:rsid w:val="00933257"/>
    <w:rsid w:val="0093334A"/>
    <w:rsid w:val="0093359F"/>
    <w:rsid w:val="009339D4"/>
    <w:rsid w:val="00933AC4"/>
    <w:rsid w:val="009341EE"/>
    <w:rsid w:val="009342EF"/>
    <w:rsid w:val="00934772"/>
    <w:rsid w:val="00934816"/>
    <w:rsid w:val="0093484C"/>
    <w:rsid w:val="00934965"/>
    <w:rsid w:val="00934A05"/>
    <w:rsid w:val="00934B7E"/>
    <w:rsid w:val="00934E2E"/>
    <w:rsid w:val="00934E2F"/>
    <w:rsid w:val="00935AE0"/>
    <w:rsid w:val="009361CA"/>
    <w:rsid w:val="0093669B"/>
    <w:rsid w:val="00936733"/>
    <w:rsid w:val="00936ABC"/>
    <w:rsid w:val="00936BCC"/>
    <w:rsid w:val="009375E0"/>
    <w:rsid w:val="00937652"/>
    <w:rsid w:val="0093769E"/>
    <w:rsid w:val="00937A59"/>
    <w:rsid w:val="00937BE2"/>
    <w:rsid w:val="009401A7"/>
    <w:rsid w:val="00940364"/>
    <w:rsid w:val="009407FB"/>
    <w:rsid w:val="00940F2C"/>
    <w:rsid w:val="009416EF"/>
    <w:rsid w:val="00942200"/>
    <w:rsid w:val="00942625"/>
    <w:rsid w:val="00942764"/>
    <w:rsid w:val="00942951"/>
    <w:rsid w:val="00942C2E"/>
    <w:rsid w:val="0094339E"/>
    <w:rsid w:val="00943423"/>
    <w:rsid w:val="009434E3"/>
    <w:rsid w:val="009436E1"/>
    <w:rsid w:val="009439A8"/>
    <w:rsid w:val="00943D0A"/>
    <w:rsid w:val="0094405E"/>
    <w:rsid w:val="00944174"/>
    <w:rsid w:val="009445F5"/>
    <w:rsid w:val="00944D7B"/>
    <w:rsid w:val="009451C4"/>
    <w:rsid w:val="009458F1"/>
    <w:rsid w:val="00945BBA"/>
    <w:rsid w:val="00945EFD"/>
    <w:rsid w:val="009462B9"/>
    <w:rsid w:val="00946500"/>
    <w:rsid w:val="00946626"/>
    <w:rsid w:val="009467C0"/>
    <w:rsid w:val="0094686B"/>
    <w:rsid w:val="00946B92"/>
    <w:rsid w:val="00946FD0"/>
    <w:rsid w:val="0094708E"/>
    <w:rsid w:val="0094749A"/>
    <w:rsid w:val="00947D70"/>
    <w:rsid w:val="009502B8"/>
    <w:rsid w:val="00950438"/>
    <w:rsid w:val="00950B96"/>
    <w:rsid w:val="00950D6A"/>
    <w:rsid w:val="00950EA9"/>
    <w:rsid w:val="00950F45"/>
    <w:rsid w:val="00951462"/>
    <w:rsid w:val="00951EC9"/>
    <w:rsid w:val="00951F5F"/>
    <w:rsid w:val="00951FC0"/>
    <w:rsid w:val="009527E4"/>
    <w:rsid w:val="00952822"/>
    <w:rsid w:val="0095307C"/>
    <w:rsid w:val="009532C6"/>
    <w:rsid w:val="0095343A"/>
    <w:rsid w:val="00953564"/>
    <w:rsid w:val="00953A48"/>
    <w:rsid w:val="00953A5E"/>
    <w:rsid w:val="00953C1C"/>
    <w:rsid w:val="00954228"/>
    <w:rsid w:val="009546B8"/>
    <w:rsid w:val="00954859"/>
    <w:rsid w:val="009548DF"/>
    <w:rsid w:val="00954958"/>
    <w:rsid w:val="00954982"/>
    <w:rsid w:val="00954A6D"/>
    <w:rsid w:val="00954E50"/>
    <w:rsid w:val="009553B5"/>
    <w:rsid w:val="009559DD"/>
    <w:rsid w:val="00955BE8"/>
    <w:rsid w:val="00955D6A"/>
    <w:rsid w:val="00956B21"/>
    <w:rsid w:val="0095723E"/>
    <w:rsid w:val="00957AF7"/>
    <w:rsid w:val="00957B5F"/>
    <w:rsid w:val="0096050B"/>
    <w:rsid w:val="0096065E"/>
    <w:rsid w:val="0096088D"/>
    <w:rsid w:val="009609AA"/>
    <w:rsid w:val="00960E0E"/>
    <w:rsid w:val="009611A1"/>
    <w:rsid w:val="009612D9"/>
    <w:rsid w:val="00961611"/>
    <w:rsid w:val="00961F09"/>
    <w:rsid w:val="00961F97"/>
    <w:rsid w:val="0096236F"/>
    <w:rsid w:val="00962895"/>
    <w:rsid w:val="00962A7A"/>
    <w:rsid w:val="00962AE5"/>
    <w:rsid w:val="00962B21"/>
    <w:rsid w:val="00962D4B"/>
    <w:rsid w:val="00963367"/>
    <w:rsid w:val="00963569"/>
    <w:rsid w:val="009636E7"/>
    <w:rsid w:val="0096393C"/>
    <w:rsid w:val="00963CB5"/>
    <w:rsid w:val="00964406"/>
    <w:rsid w:val="009644AF"/>
    <w:rsid w:val="009648FB"/>
    <w:rsid w:val="00964A30"/>
    <w:rsid w:val="00964A79"/>
    <w:rsid w:val="00964E8C"/>
    <w:rsid w:val="00964EB8"/>
    <w:rsid w:val="00965C50"/>
    <w:rsid w:val="00965D5A"/>
    <w:rsid w:val="0096631C"/>
    <w:rsid w:val="009664C6"/>
    <w:rsid w:val="00966CEC"/>
    <w:rsid w:val="009705DB"/>
    <w:rsid w:val="00970655"/>
    <w:rsid w:val="00970E50"/>
    <w:rsid w:val="00971167"/>
    <w:rsid w:val="009714C8"/>
    <w:rsid w:val="0097163B"/>
    <w:rsid w:val="00971673"/>
    <w:rsid w:val="00971BBC"/>
    <w:rsid w:val="00971EC0"/>
    <w:rsid w:val="009720FD"/>
    <w:rsid w:val="00972732"/>
    <w:rsid w:val="0097295B"/>
    <w:rsid w:val="00972C4D"/>
    <w:rsid w:val="00972E1F"/>
    <w:rsid w:val="00972FAB"/>
    <w:rsid w:val="00973638"/>
    <w:rsid w:val="00973766"/>
    <w:rsid w:val="00973BEA"/>
    <w:rsid w:val="009745EE"/>
    <w:rsid w:val="009748F8"/>
    <w:rsid w:val="00974A0C"/>
    <w:rsid w:val="00974BA6"/>
    <w:rsid w:val="00974DB4"/>
    <w:rsid w:val="00975037"/>
    <w:rsid w:val="0097524A"/>
    <w:rsid w:val="009753CB"/>
    <w:rsid w:val="00975783"/>
    <w:rsid w:val="009757DF"/>
    <w:rsid w:val="00975B9D"/>
    <w:rsid w:val="00975CFD"/>
    <w:rsid w:val="009761AA"/>
    <w:rsid w:val="00976422"/>
    <w:rsid w:val="009765F1"/>
    <w:rsid w:val="00976B0F"/>
    <w:rsid w:val="00976F68"/>
    <w:rsid w:val="009773E7"/>
    <w:rsid w:val="009778C0"/>
    <w:rsid w:val="009803E8"/>
    <w:rsid w:val="009805BA"/>
    <w:rsid w:val="00980DA9"/>
    <w:rsid w:val="00980FD7"/>
    <w:rsid w:val="00981009"/>
    <w:rsid w:val="0098141B"/>
    <w:rsid w:val="009817F4"/>
    <w:rsid w:val="009818F1"/>
    <w:rsid w:val="00981E0A"/>
    <w:rsid w:val="0098205C"/>
    <w:rsid w:val="0098216C"/>
    <w:rsid w:val="009822F6"/>
    <w:rsid w:val="00982874"/>
    <w:rsid w:val="00982FB6"/>
    <w:rsid w:val="009836A9"/>
    <w:rsid w:val="0098419E"/>
    <w:rsid w:val="00984D59"/>
    <w:rsid w:val="00984F62"/>
    <w:rsid w:val="00985048"/>
    <w:rsid w:val="00985093"/>
    <w:rsid w:val="00985182"/>
    <w:rsid w:val="00985315"/>
    <w:rsid w:val="009857ED"/>
    <w:rsid w:val="00985B52"/>
    <w:rsid w:val="00985E7E"/>
    <w:rsid w:val="00985E91"/>
    <w:rsid w:val="00985FB5"/>
    <w:rsid w:val="00986611"/>
    <w:rsid w:val="00986771"/>
    <w:rsid w:val="0098691B"/>
    <w:rsid w:val="00986D34"/>
    <w:rsid w:val="00986F3E"/>
    <w:rsid w:val="009870BD"/>
    <w:rsid w:val="00987989"/>
    <w:rsid w:val="00987C1C"/>
    <w:rsid w:val="00987D0E"/>
    <w:rsid w:val="00987DF1"/>
    <w:rsid w:val="00990074"/>
    <w:rsid w:val="009904B8"/>
    <w:rsid w:val="009904D6"/>
    <w:rsid w:val="009908DA"/>
    <w:rsid w:val="00990AD2"/>
    <w:rsid w:val="00990AE6"/>
    <w:rsid w:val="00990C21"/>
    <w:rsid w:val="00990E72"/>
    <w:rsid w:val="00991093"/>
    <w:rsid w:val="00991433"/>
    <w:rsid w:val="00991464"/>
    <w:rsid w:val="00991486"/>
    <w:rsid w:val="00991689"/>
    <w:rsid w:val="009916D4"/>
    <w:rsid w:val="00991A45"/>
    <w:rsid w:val="00991B3E"/>
    <w:rsid w:val="00991F97"/>
    <w:rsid w:val="00992336"/>
    <w:rsid w:val="00992AB2"/>
    <w:rsid w:val="00992B22"/>
    <w:rsid w:val="00992EAD"/>
    <w:rsid w:val="00993031"/>
    <w:rsid w:val="009934CC"/>
    <w:rsid w:val="00993ABF"/>
    <w:rsid w:val="00993BA4"/>
    <w:rsid w:val="00993DA7"/>
    <w:rsid w:val="0099400F"/>
    <w:rsid w:val="00994045"/>
    <w:rsid w:val="00994449"/>
    <w:rsid w:val="00994635"/>
    <w:rsid w:val="00995088"/>
    <w:rsid w:val="00995165"/>
    <w:rsid w:val="00995309"/>
    <w:rsid w:val="00995E94"/>
    <w:rsid w:val="00995FD1"/>
    <w:rsid w:val="009960BB"/>
    <w:rsid w:val="0099615A"/>
    <w:rsid w:val="00996474"/>
    <w:rsid w:val="00996869"/>
    <w:rsid w:val="00996E99"/>
    <w:rsid w:val="009975C9"/>
    <w:rsid w:val="00997659"/>
    <w:rsid w:val="00997754"/>
    <w:rsid w:val="0099797B"/>
    <w:rsid w:val="009A00D7"/>
    <w:rsid w:val="009A046A"/>
    <w:rsid w:val="009A048F"/>
    <w:rsid w:val="009A0805"/>
    <w:rsid w:val="009A0CDE"/>
    <w:rsid w:val="009A1505"/>
    <w:rsid w:val="009A1605"/>
    <w:rsid w:val="009A1C6F"/>
    <w:rsid w:val="009A1CD0"/>
    <w:rsid w:val="009A1CEB"/>
    <w:rsid w:val="009A1F19"/>
    <w:rsid w:val="009A2642"/>
    <w:rsid w:val="009A2D27"/>
    <w:rsid w:val="009A2D2C"/>
    <w:rsid w:val="009A33C1"/>
    <w:rsid w:val="009A349B"/>
    <w:rsid w:val="009A3BD6"/>
    <w:rsid w:val="009A3CC9"/>
    <w:rsid w:val="009A3E22"/>
    <w:rsid w:val="009A3E47"/>
    <w:rsid w:val="009A3F13"/>
    <w:rsid w:val="009A4D28"/>
    <w:rsid w:val="009A4E4E"/>
    <w:rsid w:val="009A4FDC"/>
    <w:rsid w:val="009A50EC"/>
    <w:rsid w:val="009A529F"/>
    <w:rsid w:val="009A53CE"/>
    <w:rsid w:val="009A541F"/>
    <w:rsid w:val="009A548C"/>
    <w:rsid w:val="009A5CB8"/>
    <w:rsid w:val="009A5F59"/>
    <w:rsid w:val="009A5F5F"/>
    <w:rsid w:val="009A6167"/>
    <w:rsid w:val="009A668F"/>
    <w:rsid w:val="009A6917"/>
    <w:rsid w:val="009A6CC5"/>
    <w:rsid w:val="009A6E16"/>
    <w:rsid w:val="009A70C3"/>
    <w:rsid w:val="009A763C"/>
    <w:rsid w:val="009A7F1B"/>
    <w:rsid w:val="009B0880"/>
    <w:rsid w:val="009B0E50"/>
    <w:rsid w:val="009B0EE0"/>
    <w:rsid w:val="009B0F93"/>
    <w:rsid w:val="009B0FC7"/>
    <w:rsid w:val="009B11BB"/>
    <w:rsid w:val="009B1753"/>
    <w:rsid w:val="009B1A43"/>
    <w:rsid w:val="009B1CE5"/>
    <w:rsid w:val="009B1ED3"/>
    <w:rsid w:val="009B3200"/>
    <w:rsid w:val="009B3476"/>
    <w:rsid w:val="009B374D"/>
    <w:rsid w:val="009B37B8"/>
    <w:rsid w:val="009B3ADE"/>
    <w:rsid w:val="009B3D88"/>
    <w:rsid w:val="009B3E30"/>
    <w:rsid w:val="009B3EB2"/>
    <w:rsid w:val="009B4043"/>
    <w:rsid w:val="009B4104"/>
    <w:rsid w:val="009B453F"/>
    <w:rsid w:val="009B474F"/>
    <w:rsid w:val="009B481D"/>
    <w:rsid w:val="009B4907"/>
    <w:rsid w:val="009B4960"/>
    <w:rsid w:val="009B4AFA"/>
    <w:rsid w:val="009B4C1A"/>
    <w:rsid w:val="009B4FF7"/>
    <w:rsid w:val="009B50F7"/>
    <w:rsid w:val="009B538C"/>
    <w:rsid w:val="009B53FC"/>
    <w:rsid w:val="009B5C20"/>
    <w:rsid w:val="009B5C4A"/>
    <w:rsid w:val="009B65A1"/>
    <w:rsid w:val="009B6918"/>
    <w:rsid w:val="009B69B8"/>
    <w:rsid w:val="009B6A38"/>
    <w:rsid w:val="009B6C53"/>
    <w:rsid w:val="009B72AD"/>
    <w:rsid w:val="009B7410"/>
    <w:rsid w:val="009B775F"/>
    <w:rsid w:val="009B79FD"/>
    <w:rsid w:val="009B7EA6"/>
    <w:rsid w:val="009C0C35"/>
    <w:rsid w:val="009C11F6"/>
    <w:rsid w:val="009C1C3A"/>
    <w:rsid w:val="009C2015"/>
    <w:rsid w:val="009C251E"/>
    <w:rsid w:val="009C25F7"/>
    <w:rsid w:val="009C26C8"/>
    <w:rsid w:val="009C2B81"/>
    <w:rsid w:val="009C2BEF"/>
    <w:rsid w:val="009C2E84"/>
    <w:rsid w:val="009C31B8"/>
    <w:rsid w:val="009C3584"/>
    <w:rsid w:val="009C3C38"/>
    <w:rsid w:val="009C3D25"/>
    <w:rsid w:val="009C3E39"/>
    <w:rsid w:val="009C4729"/>
    <w:rsid w:val="009C4A79"/>
    <w:rsid w:val="009C4AB8"/>
    <w:rsid w:val="009C4B18"/>
    <w:rsid w:val="009C4B43"/>
    <w:rsid w:val="009C4E68"/>
    <w:rsid w:val="009C536A"/>
    <w:rsid w:val="009C566B"/>
    <w:rsid w:val="009C5745"/>
    <w:rsid w:val="009C5ED3"/>
    <w:rsid w:val="009C62E4"/>
    <w:rsid w:val="009C662C"/>
    <w:rsid w:val="009C69F1"/>
    <w:rsid w:val="009C7217"/>
    <w:rsid w:val="009C7316"/>
    <w:rsid w:val="009C7525"/>
    <w:rsid w:val="009C7597"/>
    <w:rsid w:val="009C7740"/>
    <w:rsid w:val="009C79C3"/>
    <w:rsid w:val="009C7F21"/>
    <w:rsid w:val="009D0235"/>
    <w:rsid w:val="009D04E6"/>
    <w:rsid w:val="009D073E"/>
    <w:rsid w:val="009D09E0"/>
    <w:rsid w:val="009D0CD0"/>
    <w:rsid w:val="009D107B"/>
    <w:rsid w:val="009D13C8"/>
    <w:rsid w:val="009D1984"/>
    <w:rsid w:val="009D2130"/>
    <w:rsid w:val="009D3006"/>
    <w:rsid w:val="009D3514"/>
    <w:rsid w:val="009D398E"/>
    <w:rsid w:val="009D3E0A"/>
    <w:rsid w:val="009D40B4"/>
    <w:rsid w:val="009D418E"/>
    <w:rsid w:val="009D4BA1"/>
    <w:rsid w:val="009D4BB2"/>
    <w:rsid w:val="009D50EF"/>
    <w:rsid w:val="009D51A5"/>
    <w:rsid w:val="009D537B"/>
    <w:rsid w:val="009D60B1"/>
    <w:rsid w:val="009D6395"/>
    <w:rsid w:val="009D6BC3"/>
    <w:rsid w:val="009D6C6C"/>
    <w:rsid w:val="009D6C96"/>
    <w:rsid w:val="009D71A4"/>
    <w:rsid w:val="009D73D1"/>
    <w:rsid w:val="009D756C"/>
    <w:rsid w:val="009D7B2C"/>
    <w:rsid w:val="009D7F40"/>
    <w:rsid w:val="009E0FBE"/>
    <w:rsid w:val="009E12D4"/>
    <w:rsid w:val="009E1352"/>
    <w:rsid w:val="009E1829"/>
    <w:rsid w:val="009E223C"/>
    <w:rsid w:val="009E2A8D"/>
    <w:rsid w:val="009E3015"/>
    <w:rsid w:val="009E3AC2"/>
    <w:rsid w:val="009E3C8C"/>
    <w:rsid w:val="009E4BB9"/>
    <w:rsid w:val="009E5069"/>
    <w:rsid w:val="009E53F9"/>
    <w:rsid w:val="009E559E"/>
    <w:rsid w:val="009E5B3B"/>
    <w:rsid w:val="009E5B45"/>
    <w:rsid w:val="009E5CAB"/>
    <w:rsid w:val="009E5DA7"/>
    <w:rsid w:val="009E5FD7"/>
    <w:rsid w:val="009E6387"/>
    <w:rsid w:val="009E63D3"/>
    <w:rsid w:val="009E68CF"/>
    <w:rsid w:val="009E6B2A"/>
    <w:rsid w:val="009E6B4F"/>
    <w:rsid w:val="009E6CAB"/>
    <w:rsid w:val="009E6EB3"/>
    <w:rsid w:val="009E6FAF"/>
    <w:rsid w:val="009E7725"/>
    <w:rsid w:val="009E7A27"/>
    <w:rsid w:val="009E7B34"/>
    <w:rsid w:val="009F0423"/>
    <w:rsid w:val="009F04CE"/>
    <w:rsid w:val="009F0659"/>
    <w:rsid w:val="009F0935"/>
    <w:rsid w:val="009F0C10"/>
    <w:rsid w:val="009F0C88"/>
    <w:rsid w:val="009F0DE0"/>
    <w:rsid w:val="009F0E59"/>
    <w:rsid w:val="009F0FCB"/>
    <w:rsid w:val="009F1400"/>
    <w:rsid w:val="009F16BD"/>
    <w:rsid w:val="009F17E2"/>
    <w:rsid w:val="009F1EDF"/>
    <w:rsid w:val="009F23BB"/>
    <w:rsid w:val="009F2631"/>
    <w:rsid w:val="009F28EB"/>
    <w:rsid w:val="009F2C13"/>
    <w:rsid w:val="009F2F49"/>
    <w:rsid w:val="009F3028"/>
    <w:rsid w:val="009F3234"/>
    <w:rsid w:val="009F3C09"/>
    <w:rsid w:val="009F3D90"/>
    <w:rsid w:val="009F3E00"/>
    <w:rsid w:val="009F3E16"/>
    <w:rsid w:val="009F3E92"/>
    <w:rsid w:val="009F428E"/>
    <w:rsid w:val="009F4453"/>
    <w:rsid w:val="009F4507"/>
    <w:rsid w:val="009F48F8"/>
    <w:rsid w:val="009F4B5E"/>
    <w:rsid w:val="009F4BD0"/>
    <w:rsid w:val="009F5537"/>
    <w:rsid w:val="009F5796"/>
    <w:rsid w:val="009F593C"/>
    <w:rsid w:val="009F5B8E"/>
    <w:rsid w:val="009F6443"/>
    <w:rsid w:val="009F6536"/>
    <w:rsid w:val="009F6B63"/>
    <w:rsid w:val="009F6D74"/>
    <w:rsid w:val="009F725B"/>
    <w:rsid w:val="009F7721"/>
    <w:rsid w:val="009F7940"/>
    <w:rsid w:val="009F7BB7"/>
    <w:rsid w:val="009F7C65"/>
    <w:rsid w:val="009F7FA1"/>
    <w:rsid w:val="00A001F9"/>
    <w:rsid w:val="00A00510"/>
    <w:rsid w:val="00A0089E"/>
    <w:rsid w:val="00A00A85"/>
    <w:rsid w:val="00A00D16"/>
    <w:rsid w:val="00A00E54"/>
    <w:rsid w:val="00A00FA4"/>
    <w:rsid w:val="00A011AB"/>
    <w:rsid w:val="00A0121B"/>
    <w:rsid w:val="00A01264"/>
    <w:rsid w:val="00A0149F"/>
    <w:rsid w:val="00A01574"/>
    <w:rsid w:val="00A022E6"/>
    <w:rsid w:val="00A02464"/>
    <w:rsid w:val="00A024FB"/>
    <w:rsid w:val="00A026B5"/>
    <w:rsid w:val="00A02861"/>
    <w:rsid w:val="00A028A9"/>
    <w:rsid w:val="00A02B9E"/>
    <w:rsid w:val="00A02F98"/>
    <w:rsid w:val="00A03205"/>
    <w:rsid w:val="00A03906"/>
    <w:rsid w:val="00A03C06"/>
    <w:rsid w:val="00A03FFB"/>
    <w:rsid w:val="00A0417C"/>
    <w:rsid w:val="00A047C0"/>
    <w:rsid w:val="00A051A5"/>
    <w:rsid w:val="00A053AF"/>
    <w:rsid w:val="00A05772"/>
    <w:rsid w:val="00A057AC"/>
    <w:rsid w:val="00A05836"/>
    <w:rsid w:val="00A05E0A"/>
    <w:rsid w:val="00A06198"/>
    <w:rsid w:val="00A064A2"/>
    <w:rsid w:val="00A06995"/>
    <w:rsid w:val="00A06B49"/>
    <w:rsid w:val="00A06E61"/>
    <w:rsid w:val="00A075E8"/>
    <w:rsid w:val="00A078EE"/>
    <w:rsid w:val="00A07DDC"/>
    <w:rsid w:val="00A103B1"/>
    <w:rsid w:val="00A105F3"/>
    <w:rsid w:val="00A1128D"/>
    <w:rsid w:val="00A115A2"/>
    <w:rsid w:val="00A12207"/>
    <w:rsid w:val="00A130B3"/>
    <w:rsid w:val="00A13259"/>
    <w:rsid w:val="00A137F7"/>
    <w:rsid w:val="00A13C58"/>
    <w:rsid w:val="00A13C8D"/>
    <w:rsid w:val="00A13D46"/>
    <w:rsid w:val="00A140B5"/>
    <w:rsid w:val="00A14869"/>
    <w:rsid w:val="00A14B8A"/>
    <w:rsid w:val="00A14CE5"/>
    <w:rsid w:val="00A156D6"/>
    <w:rsid w:val="00A1587E"/>
    <w:rsid w:val="00A160CD"/>
    <w:rsid w:val="00A167ED"/>
    <w:rsid w:val="00A16D72"/>
    <w:rsid w:val="00A175F4"/>
    <w:rsid w:val="00A178FC"/>
    <w:rsid w:val="00A1792B"/>
    <w:rsid w:val="00A17AA6"/>
    <w:rsid w:val="00A20295"/>
    <w:rsid w:val="00A209E5"/>
    <w:rsid w:val="00A20A0B"/>
    <w:rsid w:val="00A20A12"/>
    <w:rsid w:val="00A20CDD"/>
    <w:rsid w:val="00A20E33"/>
    <w:rsid w:val="00A2104D"/>
    <w:rsid w:val="00A21068"/>
    <w:rsid w:val="00A210E5"/>
    <w:rsid w:val="00A212AB"/>
    <w:rsid w:val="00A223B5"/>
    <w:rsid w:val="00A22466"/>
    <w:rsid w:val="00A224F7"/>
    <w:rsid w:val="00A22B93"/>
    <w:rsid w:val="00A22F47"/>
    <w:rsid w:val="00A22F70"/>
    <w:rsid w:val="00A236D7"/>
    <w:rsid w:val="00A23712"/>
    <w:rsid w:val="00A23B29"/>
    <w:rsid w:val="00A23F7E"/>
    <w:rsid w:val="00A23F8B"/>
    <w:rsid w:val="00A24464"/>
    <w:rsid w:val="00A244A8"/>
    <w:rsid w:val="00A246BB"/>
    <w:rsid w:val="00A24903"/>
    <w:rsid w:val="00A25387"/>
    <w:rsid w:val="00A255B5"/>
    <w:rsid w:val="00A25661"/>
    <w:rsid w:val="00A2579E"/>
    <w:rsid w:val="00A25ACB"/>
    <w:rsid w:val="00A25E42"/>
    <w:rsid w:val="00A25EC9"/>
    <w:rsid w:val="00A26692"/>
    <w:rsid w:val="00A2682A"/>
    <w:rsid w:val="00A2779D"/>
    <w:rsid w:val="00A3001B"/>
    <w:rsid w:val="00A30347"/>
    <w:rsid w:val="00A305D8"/>
    <w:rsid w:val="00A30AF4"/>
    <w:rsid w:val="00A30AFA"/>
    <w:rsid w:val="00A30D0A"/>
    <w:rsid w:val="00A30FA0"/>
    <w:rsid w:val="00A312FD"/>
    <w:rsid w:val="00A31782"/>
    <w:rsid w:val="00A31862"/>
    <w:rsid w:val="00A31B10"/>
    <w:rsid w:val="00A31D67"/>
    <w:rsid w:val="00A31FEB"/>
    <w:rsid w:val="00A3228B"/>
    <w:rsid w:val="00A32295"/>
    <w:rsid w:val="00A32A82"/>
    <w:rsid w:val="00A32B6A"/>
    <w:rsid w:val="00A33119"/>
    <w:rsid w:val="00A335BE"/>
    <w:rsid w:val="00A33823"/>
    <w:rsid w:val="00A338CC"/>
    <w:rsid w:val="00A33D23"/>
    <w:rsid w:val="00A33F53"/>
    <w:rsid w:val="00A3452C"/>
    <w:rsid w:val="00A349C3"/>
    <w:rsid w:val="00A34CA8"/>
    <w:rsid w:val="00A34CFC"/>
    <w:rsid w:val="00A3514A"/>
    <w:rsid w:val="00A359F7"/>
    <w:rsid w:val="00A35A8C"/>
    <w:rsid w:val="00A35AF7"/>
    <w:rsid w:val="00A36370"/>
    <w:rsid w:val="00A365B2"/>
    <w:rsid w:val="00A36AEF"/>
    <w:rsid w:val="00A36C88"/>
    <w:rsid w:val="00A36E35"/>
    <w:rsid w:val="00A3721E"/>
    <w:rsid w:val="00A3722E"/>
    <w:rsid w:val="00A37300"/>
    <w:rsid w:val="00A37812"/>
    <w:rsid w:val="00A37850"/>
    <w:rsid w:val="00A37985"/>
    <w:rsid w:val="00A37D6C"/>
    <w:rsid w:val="00A40474"/>
    <w:rsid w:val="00A404B6"/>
    <w:rsid w:val="00A40FA5"/>
    <w:rsid w:val="00A41C87"/>
    <w:rsid w:val="00A4210B"/>
    <w:rsid w:val="00A423FD"/>
    <w:rsid w:val="00A42464"/>
    <w:rsid w:val="00A42616"/>
    <w:rsid w:val="00A42E44"/>
    <w:rsid w:val="00A42F37"/>
    <w:rsid w:val="00A431DC"/>
    <w:rsid w:val="00A433D8"/>
    <w:rsid w:val="00A43DFE"/>
    <w:rsid w:val="00A43F94"/>
    <w:rsid w:val="00A44113"/>
    <w:rsid w:val="00A44499"/>
    <w:rsid w:val="00A449D4"/>
    <w:rsid w:val="00A44B7C"/>
    <w:rsid w:val="00A44F13"/>
    <w:rsid w:val="00A4504C"/>
    <w:rsid w:val="00A45658"/>
    <w:rsid w:val="00A45B6B"/>
    <w:rsid w:val="00A45FF8"/>
    <w:rsid w:val="00A46726"/>
    <w:rsid w:val="00A46D33"/>
    <w:rsid w:val="00A46E7C"/>
    <w:rsid w:val="00A47609"/>
    <w:rsid w:val="00A47A91"/>
    <w:rsid w:val="00A50771"/>
    <w:rsid w:val="00A514C5"/>
    <w:rsid w:val="00A51637"/>
    <w:rsid w:val="00A51A7A"/>
    <w:rsid w:val="00A51CD0"/>
    <w:rsid w:val="00A51D51"/>
    <w:rsid w:val="00A51D54"/>
    <w:rsid w:val="00A51DA6"/>
    <w:rsid w:val="00A51F09"/>
    <w:rsid w:val="00A52082"/>
    <w:rsid w:val="00A5269B"/>
    <w:rsid w:val="00A52F61"/>
    <w:rsid w:val="00A532AC"/>
    <w:rsid w:val="00A533B9"/>
    <w:rsid w:val="00A53413"/>
    <w:rsid w:val="00A53952"/>
    <w:rsid w:val="00A53B72"/>
    <w:rsid w:val="00A542EF"/>
    <w:rsid w:val="00A54776"/>
    <w:rsid w:val="00A54A87"/>
    <w:rsid w:val="00A54DCB"/>
    <w:rsid w:val="00A553E6"/>
    <w:rsid w:val="00A55D3E"/>
    <w:rsid w:val="00A55EB2"/>
    <w:rsid w:val="00A5627F"/>
    <w:rsid w:val="00A5646D"/>
    <w:rsid w:val="00A56756"/>
    <w:rsid w:val="00A56B45"/>
    <w:rsid w:val="00A572EC"/>
    <w:rsid w:val="00A5735F"/>
    <w:rsid w:val="00A57396"/>
    <w:rsid w:val="00A6031B"/>
    <w:rsid w:val="00A60A0E"/>
    <w:rsid w:val="00A60A58"/>
    <w:rsid w:val="00A60B20"/>
    <w:rsid w:val="00A61260"/>
    <w:rsid w:val="00A62225"/>
    <w:rsid w:val="00A6239A"/>
    <w:rsid w:val="00A626F2"/>
    <w:rsid w:val="00A6291A"/>
    <w:rsid w:val="00A62BBB"/>
    <w:rsid w:val="00A62D54"/>
    <w:rsid w:val="00A62F99"/>
    <w:rsid w:val="00A6314D"/>
    <w:rsid w:val="00A6316F"/>
    <w:rsid w:val="00A633B7"/>
    <w:rsid w:val="00A636D7"/>
    <w:rsid w:val="00A63D1D"/>
    <w:rsid w:val="00A647F0"/>
    <w:rsid w:val="00A6480D"/>
    <w:rsid w:val="00A64A24"/>
    <w:rsid w:val="00A650B1"/>
    <w:rsid w:val="00A65147"/>
    <w:rsid w:val="00A65845"/>
    <w:rsid w:val="00A65920"/>
    <w:rsid w:val="00A65E65"/>
    <w:rsid w:val="00A6621A"/>
    <w:rsid w:val="00A66266"/>
    <w:rsid w:val="00A66905"/>
    <w:rsid w:val="00A66BED"/>
    <w:rsid w:val="00A66F27"/>
    <w:rsid w:val="00A675B0"/>
    <w:rsid w:val="00A67BC8"/>
    <w:rsid w:val="00A7045C"/>
    <w:rsid w:val="00A70563"/>
    <w:rsid w:val="00A70761"/>
    <w:rsid w:val="00A7084C"/>
    <w:rsid w:val="00A70A54"/>
    <w:rsid w:val="00A70C7E"/>
    <w:rsid w:val="00A710A3"/>
    <w:rsid w:val="00A71230"/>
    <w:rsid w:val="00A714B2"/>
    <w:rsid w:val="00A716D9"/>
    <w:rsid w:val="00A7171C"/>
    <w:rsid w:val="00A71730"/>
    <w:rsid w:val="00A720C8"/>
    <w:rsid w:val="00A724AA"/>
    <w:rsid w:val="00A72C03"/>
    <w:rsid w:val="00A72C41"/>
    <w:rsid w:val="00A72C4B"/>
    <w:rsid w:val="00A72D93"/>
    <w:rsid w:val="00A73717"/>
    <w:rsid w:val="00A738F3"/>
    <w:rsid w:val="00A73AC3"/>
    <w:rsid w:val="00A74025"/>
    <w:rsid w:val="00A74C71"/>
    <w:rsid w:val="00A7518C"/>
    <w:rsid w:val="00A7618D"/>
    <w:rsid w:val="00A76367"/>
    <w:rsid w:val="00A763CE"/>
    <w:rsid w:val="00A76626"/>
    <w:rsid w:val="00A77B25"/>
    <w:rsid w:val="00A77C66"/>
    <w:rsid w:val="00A77F59"/>
    <w:rsid w:val="00A8009A"/>
    <w:rsid w:val="00A8047F"/>
    <w:rsid w:val="00A807D2"/>
    <w:rsid w:val="00A80A63"/>
    <w:rsid w:val="00A80DB8"/>
    <w:rsid w:val="00A814B6"/>
    <w:rsid w:val="00A81811"/>
    <w:rsid w:val="00A81E06"/>
    <w:rsid w:val="00A826B9"/>
    <w:rsid w:val="00A827D6"/>
    <w:rsid w:val="00A829BD"/>
    <w:rsid w:val="00A82ABB"/>
    <w:rsid w:val="00A82BA9"/>
    <w:rsid w:val="00A82D24"/>
    <w:rsid w:val="00A82FDD"/>
    <w:rsid w:val="00A8340E"/>
    <w:rsid w:val="00A83638"/>
    <w:rsid w:val="00A83CA3"/>
    <w:rsid w:val="00A84302"/>
    <w:rsid w:val="00A84318"/>
    <w:rsid w:val="00A84C25"/>
    <w:rsid w:val="00A84FEE"/>
    <w:rsid w:val="00A85399"/>
    <w:rsid w:val="00A8548E"/>
    <w:rsid w:val="00A8561F"/>
    <w:rsid w:val="00A86129"/>
    <w:rsid w:val="00A86858"/>
    <w:rsid w:val="00A86C6D"/>
    <w:rsid w:val="00A87668"/>
    <w:rsid w:val="00A87A0F"/>
    <w:rsid w:val="00A87D8C"/>
    <w:rsid w:val="00A87EE1"/>
    <w:rsid w:val="00A87F32"/>
    <w:rsid w:val="00A90379"/>
    <w:rsid w:val="00A90880"/>
    <w:rsid w:val="00A90D62"/>
    <w:rsid w:val="00A91D1A"/>
    <w:rsid w:val="00A91E69"/>
    <w:rsid w:val="00A91FB4"/>
    <w:rsid w:val="00A91FBA"/>
    <w:rsid w:val="00A92379"/>
    <w:rsid w:val="00A924C4"/>
    <w:rsid w:val="00A92E8E"/>
    <w:rsid w:val="00A92EB8"/>
    <w:rsid w:val="00A9305F"/>
    <w:rsid w:val="00A9306D"/>
    <w:rsid w:val="00A93200"/>
    <w:rsid w:val="00A935C0"/>
    <w:rsid w:val="00A9378A"/>
    <w:rsid w:val="00A938D3"/>
    <w:rsid w:val="00A93ED0"/>
    <w:rsid w:val="00A941D6"/>
    <w:rsid w:val="00A94483"/>
    <w:rsid w:val="00A94722"/>
    <w:rsid w:val="00A94791"/>
    <w:rsid w:val="00A94847"/>
    <w:rsid w:val="00A948B0"/>
    <w:rsid w:val="00A94975"/>
    <w:rsid w:val="00A94A24"/>
    <w:rsid w:val="00A94BD6"/>
    <w:rsid w:val="00A94D49"/>
    <w:rsid w:val="00A95438"/>
    <w:rsid w:val="00A956CB"/>
    <w:rsid w:val="00A95BCD"/>
    <w:rsid w:val="00A95CD5"/>
    <w:rsid w:val="00A95FD7"/>
    <w:rsid w:val="00A96073"/>
    <w:rsid w:val="00A96140"/>
    <w:rsid w:val="00A9625F"/>
    <w:rsid w:val="00A9641C"/>
    <w:rsid w:val="00A967F6"/>
    <w:rsid w:val="00A96D74"/>
    <w:rsid w:val="00A96D81"/>
    <w:rsid w:val="00A96FC0"/>
    <w:rsid w:val="00A972BD"/>
    <w:rsid w:val="00A97527"/>
    <w:rsid w:val="00A9793C"/>
    <w:rsid w:val="00A97B30"/>
    <w:rsid w:val="00A97DF7"/>
    <w:rsid w:val="00AA10A4"/>
    <w:rsid w:val="00AA11A5"/>
    <w:rsid w:val="00AA139C"/>
    <w:rsid w:val="00AA14CC"/>
    <w:rsid w:val="00AA14F9"/>
    <w:rsid w:val="00AA1ACA"/>
    <w:rsid w:val="00AA1B04"/>
    <w:rsid w:val="00AA1C99"/>
    <w:rsid w:val="00AA1F6A"/>
    <w:rsid w:val="00AA217B"/>
    <w:rsid w:val="00AA2582"/>
    <w:rsid w:val="00AA328E"/>
    <w:rsid w:val="00AA343B"/>
    <w:rsid w:val="00AA37A6"/>
    <w:rsid w:val="00AA3844"/>
    <w:rsid w:val="00AA3909"/>
    <w:rsid w:val="00AA3A9F"/>
    <w:rsid w:val="00AA4351"/>
    <w:rsid w:val="00AA437B"/>
    <w:rsid w:val="00AA44D6"/>
    <w:rsid w:val="00AA4572"/>
    <w:rsid w:val="00AA4920"/>
    <w:rsid w:val="00AA4D34"/>
    <w:rsid w:val="00AA5290"/>
    <w:rsid w:val="00AA5B6E"/>
    <w:rsid w:val="00AA60BE"/>
    <w:rsid w:val="00AA6682"/>
    <w:rsid w:val="00AA68C3"/>
    <w:rsid w:val="00AA692A"/>
    <w:rsid w:val="00AA6C34"/>
    <w:rsid w:val="00AA6EB9"/>
    <w:rsid w:val="00AA7314"/>
    <w:rsid w:val="00AA759A"/>
    <w:rsid w:val="00AA777C"/>
    <w:rsid w:val="00AA7BB3"/>
    <w:rsid w:val="00AA7DB8"/>
    <w:rsid w:val="00AA7F2A"/>
    <w:rsid w:val="00AB02A4"/>
    <w:rsid w:val="00AB03CE"/>
    <w:rsid w:val="00AB1283"/>
    <w:rsid w:val="00AB1A1B"/>
    <w:rsid w:val="00AB1A40"/>
    <w:rsid w:val="00AB1C44"/>
    <w:rsid w:val="00AB296A"/>
    <w:rsid w:val="00AB3004"/>
    <w:rsid w:val="00AB33F3"/>
    <w:rsid w:val="00AB3455"/>
    <w:rsid w:val="00AB34E6"/>
    <w:rsid w:val="00AB35AB"/>
    <w:rsid w:val="00AB3AEE"/>
    <w:rsid w:val="00AB4197"/>
    <w:rsid w:val="00AB4237"/>
    <w:rsid w:val="00AB441A"/>
    <w:rsid w:val="00AB46D8"/>
    <w:rsid w:val="00AB4955"/>
    <w:rsid w:val="00AB4F80"/>
    <w:rsid w:val="00AB5190"/>
    <w:rsid w:val="00AB5526"/>
    <w:rsid w:val="00AB5A26"/>
    <w:rsid w:val="00AB604A"/>
    <w:rsid w:val="00AB6175"/>
    <w:rsid w:val="00AB681A"/>
    <w:rsid w:val="00AB79D6"/>
    <w:rsid w:val="00AB7D31"/>
    <w:rsid w:val="00AC02C8"/>
    <w:rsid w:val="00AC0365"/>
    <w:rsid w:val="00AC05C1"/>
    <w:rsid w:val="00AC0852"/>
    <w:rsid w:val="00AC09B6"/>
    <w:rsid w:val="00AC0AF8"/>
    <w:rsid w:val="00AC0E04"/>
    <w:rsid w:val="00AC1118"/>
    <w:rsid w:val="00AC16A5"/>
    <w:rsid w:val="00AC1785"/>
    <w:rsid w:val="00AC1984"/>
    <w:rsid w:val="00AC1A24"/>
    <w:rsid w:val="00AC1C1D"/>
    <w:rsid w:val="00AC1F57"/>
    <w:rsid w:val="00AC2268"/>
    <w:rsid w:val="00AC26A6"/>
    <w:rsid w:val="00AC26BC"/>
    <w:rsid w:val="00AC37A3"/>
    <w:rsid w:val="00AC3A66"/>
    <w:rsid w:val="00AC3E65"/>
    <w:rsid w:val="00AC3F50"/>
    <w:rsid w:val="00AC3FCD"/>
    <w:rsid w:val="00AC408D"/>
    <w:rsid w:val="00AC4AB6"/>
    <w:rsid w:val="00AC510E"/>
    <w:rsid w:val="00AC51AB"/>
    <w:rsid w:val="00AC53D0"/>
    <w:rsid w:val="00AC54A7"/>
    <w:rsid w:val="00AC55FA"/>
    <w:rsid w:val="00AC5BFB"/>
    <w:rsid w:val="00AC5D8C"/>
    <w:rsid w:val="00AC63B0"/>
    <w:rsid w:val="00AC6C8B"/>
    <w:rsid w:val="00AC6CE7"/>
    <w:rsid w:val="00AC6E80"/>
    <w:rsid w:val="00AC7649"/>
    <w:rsid w:val="00AD00F9"/>
    <w:rsid w:val="00AD03E2"/>
    <w:rsid w:val="00AD0473"/>
    <w:rsid w:val="00AD0865"/>
    <w:rsid w:val="00AD0C97"/>
    <w:rsid w:val="00AD0DC7"/>
    <w:rsid w:val="00AD1289"/>
    <w:rsid w:val="00AD1501"/>
    <w:rsid w:val="00AD230A"/>
    <w:rsid w:val="00AD26C9"/>
    <w:rsid w:val="00AD2EEC"/>
    <w:rsid w:val="00AD2FB8"/>
    <w:rsid w:val="00AD30E2"/>
    <w:rsid w:val="00AD31BC"/>
    <w:rsid w:val="00AD332B"/>
    <w:rsid w:val="00AD3B05"/>
    <w:rsid w:val="00AD3E4C"/>
    <w:rsid w:val="00AD476B"/>
    <w:rsid w:val="00AD4E01"/>
    <w:rsid w:val="00AD4EF1"/>
    <w:rsid w:val="00AD4F41"/>
    <w:rsid w:val="00AD51CC"/>
    <w:rsid w:val="00AD51F8"/>
    <w:rsid w:val="00AD5456"/>
    <w:rsid w:val="00AD552F"/>
    <w:rsid w:val="00AD59AE"/>
    <w:rsid w:val="00AD62D3"/>
    <w:rsid w:val="00AD6609"/>
    <w:rsid w:val="00AD6A18"/>
    <w:rsid w:val="00AD6D25"/>
    <w:rsid w:val="00AD6F8F"/>
    <w:rsid w:val="00AD7084"/>
    <w:rsid w:val="00AD76AC"/>
    <w:rsid w:val="00AD7D14"/>
    <w:rsid w:val="00AD7EF9"/>
    <w:rsid w:val="00AE0904"/>
    <w:rsid w:val="00AE0FA3"/>
    <w:rsid w:val="00AE17C0"/>
    <w:rsid w:val="00AE1ABE"/>
    <w:rsid w:val="00AE1AE6"/>
    <w:rsid w:val="00AE1FF2"/>
    <w:rsid w:val="00AE2150"/>
    <w:rsid w:val="00AE25B1"/>
    <w:rsid w:val="00AE2DFA"/>
    <w:rsid w:val="00AE351D"/>
    <w:rsid w:val="00AE372C"/>
    <w:rsid w:val="00AE37D9"/>
    <w:rsid w:val="00AE3B3E"/>
    <w:rsid w:val="00AE4135"/>
    <w:rsid w:val="00AE42C0"/>
    <w:rsid w:val="00AE4D22"/>
    <w:rsid w:val="00AE4ED6"/>
    <w:rsid w:val="00AE5183"/>
    <w:rsid w:val="00AE526C"/>
    <w:rsid w:val="00AE6066"/>
    <w:rsid w:val="00AE6794"/>
    <w:rsid w:val="00AE6897"/>
    <w:rsid w:val="00AE6F56"/>
    <w:rsid w:val="00AE7E13"/>
    <w:rsid w:val="00AE7E87"/>
    <w:rsid w:val="00AF0096"/>
    <w:rsid w:val="00AF1339"/>
    <w:rsid w:val="00AF1789"/>
    <w:rsid w:val="00AF1DAC"/>
    <w:rsid w:val="00AF2205"/>
    <w:rsid w:val="00AF2926"/>
    <w:rsid w:val="00AF2CE1"/>
    <w:rsid w:val="00AF367A"/>
    <w:rsid w:val="00AF3A58"/>
    <w:rsid w:val="00AF3B37"/>
    <w:rsid w:val="00AF3E12"/>
    <w:rsid w:val="00AF3EE6"/>
    <w:rsid w:val="00AF426A"/>
    <w:rsid w:val="00AF434C"/>
    <w:rsid w:val="00AF4865"/>
    <w:rsid w:val="00AF4C64"/>
    <w:rsid w:val="00AF4F18"/>
    <w:rsid w:val="00AF51B5"/>
    <w:rsid w:val="00AF544C"/>
    <w:rsid w:val="00AF579D"/>
    <w:rsid w:val="00AF59BA"/>
    <w:rsid w:val="00AF5A53"/>
    <w:rsid w:val="00AF5A97"/>
    <w:rsid w:val="00AF5BAA"/>
    <w:rsid w:val="00AF68EA"/>
    <w:rsid w:val="00AF6B40"/>
    <w:rsid w:val="00AF6D03"/>
    <w:rsid w:val="00AF6DF6"/>
    <w:rsid w:val="00AF6E3A"/>
    <w:rsid w:val="00AF71EC"/>
    <w:rsid w:val="00AF75E6"/>
    <w:rsid w:val="00AF76C2"/>
    <w:rsid w:val="00AF7816"/>
    <w:rsid w:val="00AF79CD"/>
    <w:rsid w:val="00AF7A24"/>
    <w:rsid w:val="00AF7B97"/>
    <w:rsid w:val="00B00191"/>
    <w:rsid w:val="00B0030D"/>
    <w:rsid w:val="00B00AD2"/>
    <w:rsid w:val="00B00B76"/>
    <w:rsid w:val="00B00F94"/>
    <w:rsid w:val="00B01311"/>
    <w:rsid w:val="00B015CD"/>
    <w:rsid w:val="00B0196E"/>
    <w:rsid w:val="00B02B41"/>
    <w:rsid w:val="00B0336E"/>
    <w:rsid w:val="00B033FF"/>
    <w:rsid w:val="00B038A6"/>
    <w:rsid w:val="00B03975"/>
    <w:rsid w:val="00B03AC8"/>
    <w:rsid w:val="00B03F64"/>
    <w:rsid w:val="00B04C1E"/>
    <w:rsid w:val="00B04D0B"/>
    <w:rsid w:val="00B05153"/>
    <w:rsid w:val="00B052C4"/>
    <w:rsid w:val="00B0552B"/>
    <w:rsid w:val="00B05634"/>
    <w:rsid w:val="00B05823"/>
    <w:rsid w:val="00B0592F"/>
    <w:rsid w:val="00B05D45"/>
    <w:rsid w:val="00B05E52"/>
    <w:rsid w:val="00B06A95"/>
    <w:rsid w:val="00B06DC1"/>
    <w:rsid w:val="00B06E04"/>
    <w:rsid w:val="00B071AC"/>
    <w:rsid w:val="00B07AF6"/>
    <w:rsid w:val="00B10C60"/>
    <w:rsid w:val="00B10F30"/>
    <w:rsid w:val="00B111F8"/>
    <w:rsid w:val="00B117C5"/>
    <w:rsid w:val="00B11C8F"/>
    <w:rsid w:val="00B11D0A"/>
    <w:rsid w:val="00B120C2"/>
    <w:rsid w:val="00B12458"/>
    <w:rsid w:val="00B125CA"/>
    <w:rsid w:val="00B12709"/>
    <w:rsid w:val="00B12B9F"/>
    <w:rsid w:val="00B13433"/>
    <w:rsid w:val="00B1358E"/>
    <w:rsid w:val="00B13D09"/>
    <w:rsid w:val="00B141B2"/>
    <w:rsid w:val="00B14254"/>
    <w:rsid w:val="00B145AD"/>
    <w:rsid w:val="00B14929"/>
    <w:rsid w:val="00B14AFA"/>
    <w:rsid w:val="00B14B22"/>
    <w:rsid w:val="00B14C6A"/>
    <w:rsid w:val="00B14D8D"/>
    <w:rsid w:val="00B14DBD"/>
    <w:rsid w:val="00B14E66"/>
    <w:rsid w:val="00B14F00"/>
    <w:rsid w:val="00B14FBA"/>
    <w:rsid w:val="00B15317"/>
    <w:rsid w:val="00B15399"/>
    <w:rsid w:val="00B15A0A"/>
    <w:rsid w:val="00B15E59"/>
    <w:rsid w:val="00B16284"/>
    <w:rsid w:val="00B1637B"/>
    <w:rsid w:val="00B1655E"/>
    <w:rsid w:val="00B168FE"/>
    <w:rsid w:val="00B16938"/>
    <w:rsid w:val="00B1695E"/>
    <w:rsid w:val="00B16D38"/>
    <w:rsid w:val="00B170D8"/>
    <w:rsid w:val="00B1770F"/>
    <w:rsid w:val="00B17B58"/>
    <w:rsid w:val="00B17D68"/>
    <w:rsid w:val="00B17F79"/>
    <w:rsid w:val="00B2068E"/>
    <w:rsid w:val="00B20802"/>
    <w:rsid w:val="00B20BD7"/>
    <w:rsid w:val="00B20C72"/>
    <w:rsid w:val="00B21042"/>
    <w:rsid w:val="00B21E2A"/>
    <w:rsid w:val="00B22046"/>
    <w:rsid w:val="00B22284"/>
    <w:rsid w:val="00B22815"/>
    <w:rsid w:val="00B22F27"/>
    <w:rsid w:val="00B23053"/>
    <w:rsid w:val="00B23542"/>
    <w:rsid w:val="00B23934"/>
    <w:rsid w:val="00B23A66"/>
    <w:rsid w:val="00B23ED4"/>
    <w:rsid w:val="00B24032"/>
    <w:rsid w:val="00B24509"/>
    <w:rsid w:val="00B24D6C"/>
    <w:rsid w:val="00B25127"/>
    <w:rsid w:val="00B25265"/>
    <w:rsid w:val="00B25448"/>
    <w:rsid w:val="00B25BF6"/>
    <w:rsid w:val="00B25FF2"/>
    <w:rsid w:val="00B266CA"/>
    <w:rsid w:val="00B26881"/>
    <w:rsid w:val="00B26BBC"/>
    <w:rsid w:val="00B26C09"/>
    <w:rsid w:val="00B26C6F"/>
    <w:rsid w:val="00B27647"/>
    <w:rsid w:val="00B2796E"/>
    <w:rsid w:val="00B27B02"/>
    <w:rsid w:val="00B27DFC"/>
    <w:rsid w:val="00B27F9E"/>
    <w:rsid w:val="00B30A3F"/>
    <w:rsid w:val="00B30B26"/>
    <w:rsid w:val="00B30B4F"/>
    <w:rsid w:val="00B30DF4"/>
    <w:rsid w:val="00B322D5"/>
    <w:rsid w:val="00B324E1"/>
    <w:rsid w:val="00B32745"/>
    <w:rsid w:val="00B32B28"/>
    <w:rsid w:val="00B33651"/>
    <w:rsid w:val="00B3373D"/>
    <w:rsid w:val="00B33824"/>
    <w:rsid w:val="00B346D7"/>
    <w:rsid w:val="00B34D90"/>
    <w:rsid w:val="00B34EAA"/>
    <w:rsid w:val="00B35262"/>
    <w:rsid w:val="00B35994"/>
    <w:rsid w:val="00B35BA1"/>
    <w:rsid w:val="00B35CC3"/>
    <w:rsid w:val="00B35F50"/>
    <w:rsid w:val="00B360C7"/>
    <w:rsid w:val="00B36AB8"/>
    <w:rsid w:val="00B36C84"/>
    <w:rsid w:val="00B3705A"/>
    <w:rsid w:val="00B37781"/>
    <w:rsid w:val="00B37F2E"/>
    <w:rsid w:val="00B40239"/>
    <w:rsid w:val="00B40AA9"/>
    <w:rsid w:val="00B41250"/>
    <w:rsid w:val="00B414F2"/>
    <w:rsid w:val="00B4156B"/>
    <w:rsid w:val="00B41D8A"/>
    <w:rsid w:val="00B41E67"/>
    <w:rsid w:val="00B4211C"/>
    <w:rsid w:val="00B425C6"/>
    <w:rsid w:val="00B42619"/>
    <w:rsid w:val="00B42A0F"/>
    <w:rsid w:val="00B42C4D"/>
    <w:rsid w:val="00B431CA"/>
    <w:rsid w:val="00B432A3"/>
    <w:rsid w:val="00B43585"/>
    <w:rsid w:val="00B439DD"/>
    <w:rsid w:val="00B43B03"/>
    <w:rsid w:val="00B43DC6"/>
    <w:rsid w:val="00B43FD9"/>
    <w:rsid w:val="00B440FA"/>
    <w:rsid w:val="00B44102"/>
    <w:rsid w:val="00B44372"/>
    <w:rsid w:val="00B44450"/>
    <w:rsid w:val="00B454C5"/>
    <w:rsid w:val="00B4587F"/>
    <w:rsid w:val="00B45A5C"/>
    <w:rsid w:val="00B46678"/>
    <w:rsid w:val="00B4672C"/>
    <w:rsid w:val="00B47449"/>
    <w:rsid w:val="00B47505"/>
    <w:rsid w:val="00B475BD"/>
    <w:rsid w:val="00B50422"/>
    <w:rsid w:val="00B50815"/>
    <w:rsid w:val="00B51CB6"/>
    <w:rsid w:val="00B51FD7"/>
    <w:rsid w:val="00B520A0"/>
    <w:rsid w:val="00B524B3"/>
    <w:rsid w:val="00B525DA"/>
    <w:rsid w:val="00B529FB"/>
    <w:rsid w:val="00B52BED"/>
    <w:rsid w:val="00B52BFD"/>
    <w:rsid w:val="00B52D0C"/>
    <w:rsid w:val="00B52D32"/>
    <w:rsid w:val="00B53334"/>
    <w:rsid w:val="00B5334D"/>
    <w:rsid w:val="00B5336A"/>
    <w:rsid w:val="00B53428"/>
    <w:rsid w:val="00B53B47"/>
    <w:rsid w:val="00B53E88"/>
    <w:rsid w:val="00B5414A"/>
    <w:rsid w:val="00B54790"/>
    <w:rsid w:val="00B550C0"/>
    <w:rsid w:val="00B5529B"/>
    <w:rsid w:val="00B553D2"/>
    <w:rsid w:val="00B55479"/>
    <w:rsid w:val="00B5584D"/>
    <w:rsid w:val="00B55A46"/>
    <w:rsid w:val="00B55DAF"/>
    <w:rsid w:val="00B56B5C"/>
    <w:rsid w:val="00B56E85"/>
    <w:rsid w:val="00B57414"/>
    <w:rsid w:val="00B57672"/>
    <w:rsid w:val="00B5772A"/>
    <w:rsid w:val="00B57B9A"/>
    <w:rsid w:val="00B57DCA"/>
    <w:rsid w:val="00B57F46"/>
    <w:rsid w:val="00B60228"/>
    <w:rsid w:val="00B60BA2"/>
    <w:rsid w:val="00B610A4"/>
    <w:rsid w:val="00B614AA"/>
    <w:rsid w:val="00B61590"/>
    <w:rsid w:val="00B61FB1"/>
    <w:rsid w:val="00B62291"/>
    <w:rsid w:val="00B623AD"/>
    <w:rsid w:val="00B6241D"/>
    <w:rsid w:val="00B62AD1"/>
    <w:rsid w:val="00B62EC4"/>
    <w:rsid w:val="00B63242"/>
    <w:rsid w:val="00B635C7"/>
    <w:rsid w:val="00B63846"/>
    <w:rsid w:val="00B63940"/>
    <w:rsid w:val="00B63ADD"/>
    <w:rsid w:val="00B641EF"/>
    <w:rsid w:val="00B6467C"/>
    <w:rsid w:val="00B64D35"/>
    <w:rsid w:val="00B64DB0"/>
    <w:rsid w:val="00B64F1D"/>
    <w:rsid w:val="00B65319"/>
    <w:rsid w:val="00B6536D"/>
    <w:rsid w:val="00B6661C"/>
    <w:rsid w:val="00B66AE0"/>
    <w:rsid w:val="00B66B87"/>
    <w:rsid w:val="00B673EA"/>
    <w:rsid w:val="00B679A7"/>
    <w:rsid w:val="00B679EB"/>
    <w:rsid w:val="00B67C77"/>
    <w:rsid w:val="00B7082A"/>
    <w:rsid w:val="00B708F2"/>
    <w:rsid w:val="00B70AC5"/>
    <w:rsid w:val="00B70CDC"/>
    <w:rsid w:val="00B70E08"/>
    <w:rsid w:val="00B71039"/>
    <w:rsid w:val="00B71227"/>
    <w:rsid w:val="00B713E4"/>
    <w:rsid w:val="00B71501"/>
    <w:rsid w:val="00B715E2"/>
    <w:rsid w:val="00B71C00"/>
    <w:rsid w:val="00B71F47"/>
    <w:rsid w:val="00B7218A"/>
    <w:rsid w:val="00B721AA"/>
    <w:rsid w:val="00B7229F"/>
    <w:rsid w:val="00B724E5"/>
    <w:rsid w:val="00B72977"/>
    <w:rsid w:val="00B72B6F"/>
    <w:rsid w:val="00B7332E"/>
    <w:rsid w:val="00B7358E"/>
    <w:rsid w:val="00B73B58"/>
    <w:rsid w:val="00B73B92"/>
    <w:rsid w:val="00B7404C"/>
    <w:rsid w:val="00B749B7"/>
    <w:rsid w:val="00B74CB5"/>
    <w:rsid w:val="00B74ED6"/>
    <w:rsid w:val="00B7507F"/>
    <w:rsid w:val="00B752D5"/>
    <w:rsid w:val="00B753E4"/>
    <w:rsid w:val="00B75B9E"/>
    <w:rsid w:val="00B75BE1"/>
    <w:rsid w:val="00B75F86"/>
    <w:rsid w:val="00B75F8D"/>
    <w:rsid w:val="00B76539"/>
    <w:rsid w:val="00B767A7"/>
    <w:rsid w:val="00B76BC4"/>
    <w:rsid w:val="00B76F99"/>
    <w:rsid w:val="00B770C5"/>
    <w:rsid w:val="00B77211"/>
    <w:rsid w:val="00B77555"/>
    <w:rsid w:val="00B7790F"/>
    <w:rsid w:val="00B77E16"/>
    <w:rsid w:val="00B77F08"/>
    <w:rsid w:val="00B80810"/>
    <w:rsid w:val="00B8090D"/>
    <w:rsid w:val="00B80B81"/>
    <w:rsid w:val="00B80DD6"/>
    <w:rsid w:val="00B81113"/>
    <w:rsid w:val="00B81439"/>
    <w:rsid w:val="00B816A1"/>
    <w:rsid w:val="00B81F75"/>
    <w:rsid w:val="00B829D9"/>
    <w:rsid w:val="00B83152"/>
    <w:rsid w:val="00B8336B"/>
    <w:rsid w:val="00B83B58"/>
    <w:rsid w:val="00B8413D"/>
    <w:rsid w:val="00B84185"/>
    <w:rsid w:val="00B842A5"/>
    <w:rsid w:val="00B842F0"/>
    <w:rsid w:val="00B84F4E"/>
    <w:rsid w:val="00B859B2"/>
    <w:rsid w:val="00B8639C"/>
    <w:rsid w:val="00B866CB"/>
    <w:rsid w:val="00B868AF"/>
    <w:rsid w:val="00B86BC6"/>
    <w:rsid w:val="00B87418"/>
    <w:rsid w:val="00B87C5F"/>
    <w:rsid w:val="00B9035E"/>
    <w:rsid w:val="00B90492"/>
    <w:rsid w:val="00B90804"/>
    <w:rsid w:val="00B908BF"/>
    <w:rsid w:val="00B90CFA"/>
    <w:rsid w:val="00B9162E"/>
    <w:rsid w:val="00B91E27"/>
    <w:rsid w:val="00B91EBA"/>
    <w:rsid w:val="00B91FBB"/>
    <w:rsid w:val="00B922F1"/>
    <w:rsid w:val="00B9251C"/>
    <w:rsid w:val="00B92A47"/>
    <w:rsid w:val="00B92E8C"/>
    <w:rsid w:val="00B92F4D"/>
    <w:rsid w:val="00B9300D"/>
    <w:rsid w:val="00B93E55"/>
    <w:rsid w:val="00B94990"/>
    <w:rsid w:val="00B94C9B"/>
    <w:rsid w:val="00B94E14"/>
    <w:rsid w:val="00B94F3B"/>
    <w:rsid w:val="00B95374"/>
    <w:rsid w:val="00B954AF"/>
    <w:rsid w:val="00B956A8"/>
    <w:rsid w:val="00B95AFB"/>
    <w:rsid w:val="00B95FAD"/>
    <w:rsid w:val="00B960EA"/>
    <w:rsid w:val="00B9629D"/>
    <w:rsid w:val="00B96560"/>
    <w:rsid w:val="00B96A34"/>
    <w:rsid w:val="00B96A44"/>
    <w:rsid w:val="00B96BCB"/>
    <w:rsid w:val="00B96C30"/>
    <w:rsid w:val="00B96DE3"/>
    <w:rsid w:val="00B97766"/>
    <w:rsid w:val="00B97AC8"/>
    <w:rsid w:val="00B97F9B"/>
    <w:rsid w:val="00BA051A"/>
    <w:rsid w:val="00BA0B18"/>
    <w:rsid w:val="00BA0C19"/>
    <w:rsid w:val="00BA1A94"/>
    <w:rsid w:val="00BA28D0"/>
    <w:rsid w:val="00BA2AAB"/>
    <w:rsid w:val="00BA40D3"/>
    <w:rsid w:val="00BA41E2"/>
    <w:rsid w:val="00BA4912"/>
    <w:rsid w:val="00BA4C00"/>
    <w:rsid w:val="00BA4CF9"/>
    <w:rsid w:val="00BA4D39"/>
    <w:rsid w:val="00BA5290"/>
    <w:rsid w:val="00BA5482"/>
    <w:rsid w:val="00BA5706"/>
    <w:rsid w:val="00BA59A9"/>
    <w:rsid w:val="00BA5EF4"/>
    <w:rsid w:val="00BA64BD"/>
    <w:rsid w:val="00BA6951"/>
    <w:rsid w:val="00BA6A50"/>
    <w:rsid w:val="00BA7404"/>
    <w:rsid w:val="00BA751B"/>
    <w:rsid w:val="00BA7EC0"/>
    <w:rsid w:val="00BB09B2"/>
    <w:rsid w:val="00BB0FDF"/>
    <w:rsid w:val="00BB11F4"/>
    <w:rsid w:val="00BB1327"/>
    <w:rsid w:val="00BB16D9"/>
    <w:rsid w:val="00BB192B"/>
    <w:rsid w:val="00BB1A01"/>
    <w:rsid w:val="00BB1BFE"/>
    <w:rsid w:val="00BB2674"/>
    <w:rsid w:val="00BB279C"/>
    <w:rsid w:val="00BB314F"/>
    <w:rsid w:val="00BB32E0"/>
    <w:rsid w:val="00BB3F4A"/>
    <w:rsid w:val="00BB4644"/>
    <w:rsid w:val="00BB4C44"/>
    <w:rsid w:val="00BB5123"/>
    <w:rsid w:val="00BB566D"/>
    <w:rsid w:val="00BB5B42"/>
    <w:rsid w:val="00BB645F"/>
    <w:rsid w:val="00BB68DA"/>
    <w:rsid w:val="00BB69D9"/>
    <w:rsid w:val="00BB69F7"/>
    <w:rsid w:val="00BB6AB0"/>
    <w:rsid w:val="00BB7134"/>
    <w:rsid w:val="00BB7D0E"/>
    <w:rsid w:val="00BC0013"/>
    <w:rsid w:val="00BC08DA"/>
    <w:rsid w:val="00BC135C"/>
    <w:rsid w:val="00BC16B7"/>
    <w:rsid w:val="00BC18B1"/>
    <w:rsid w:val="00BC1B0D"/>
    <w:rsid w:val="00BC1FE7"/>
    <w:rsid w:val="00BC21EE"/>
    <w:rsid w:val="00BC2842"/>
    <w:rsid w:val="00BC2F0D"/>
    <w:rsid w:val="00BC2F63"/>
    <w:rsid w:val="00BC2FC5"/>
    <w:rsid w:val="00BC3369"/>
    <w:rsid w:val="00BC34C2"/>
    <w:rsid w:val="00BC3BFB"/>
    <w:rsid w:val="00BC40F6"/>
    <w:rsid w:val="00BC44B6"/>
    <w:rsid w:val="00BC457A"/>
    <w:rsid w:val="00BC47F5"/>
    <w:rsid w:val="00BC4843"/>
    <w:rsid w:val="00BC495C"/>
    <w:rsid w:val="00BC4D33"/>
    <w:rsid w:val="00BC5902"/>
    <w:rsid w:val="00BC5D3D"/>
    <w:rsid w:val="00BC5F69"/>
    <w:rsid w:val="00BC621E"/>
    <w:rsid w:val="00BC6299"/>
    <w:rsid w:val="00BC6627"/>
    <w:rsid w:val="00BC6AAD"/>
    <w:rsid w:val="00BC6E2D"/>
    <w:rsid w:val="00BC72FF"/>
    <w:rsid w:val="00BD0196"/>
    <w:rsid w:val="00BD0998"/>
    <w:rsid w:val="00BD0B31"/>
    <w:rsid w:val="00BD119C"/>
    <w:rsid w:val="00BD1448"/>
    <w:rsid w:val="00BD1AC7"/>
    <w:rsid w:val="00BD1E05"/>
    <w:rsid w:val="00BD1F93"/>
    <w:rsid w:val="00BD214A"/>
    <w:rsid w:val="00BD24AB"/>
    <w:rsid w:val="00BD2588"/>
    <w:rsid w:val="00BD274C"/>
    <w:rsid w:val="00BD2AB6"/>
    <w:rsid w:val="00BD3194"/>
    <w:rsid w:val="00BD333B"/>
    <w:rsid w:val="00BD3556"/>
    <w:rsid w:val="00BD35DD"/>
    <w:rsid w:val="00BD3F59"/>
    <w:rsid w:val="00BD421A"/>
    <w:rsid w:val="00BD4BCE"/>
    <w:rsid w:val="00BD4F15"/>
    <w:rsid w:val="00BD5422"/>
    <w:rsid w:val="00BD5D97"/>
    <w:rsid w:val="00BD62BF"/>
    <w:rsid w:val="00BD6432"/>
    <w:rsid w:val="00BD6507"/>
    <w:rsid w:val="00BD695C"/>
    <w:rsid w:val="00BD6BD5"/>
    <w:rsid w:val="00BD6E63"/>
    <w:rsid w:val="00BD7090"/>
    <w:rsid w:val="00BD7F7F"/>
    <w:rsid w:val="00BE0193"/>
    <w:rsid w:val="00BE0743"/>
    <w:rsid w:val="00BE0915"/>
    <w:rsid w:val="00BE0E20"/>
    <w:rsid w:val="00BE158C"/>
    <w:rsid w:val="00BE1AAB"/>
    <w:rsid w:val="00BE1C42"/>
    <w:rsid w:val="00BE1F4C"/>
    <w:rsid w:val="00BE2494"/>
    <w:rsid w:val="00BE24A1"/>
    <w:rsid w:val="00BE24C1"/>
    <w:rsid w:val="00BE2857"/>
    <w:rsid w:val="00BE2867"/>
    <w:rsid w:val="00BE29D4"/>
    <w:rsid w:val="00BE2F7F"/>
    <w:rsid w:val="00BE2FD1"/>
    <w:rsid w:val="00BE385C"/>
    <w:rsid w:val="00BE3FD4"/>
    <w:rsid w:val="00BE4277"/>
    <w:rsid w:val="00BE4610"/>
    <w:rsid w:val="00BE4847"/>
    <w:rsid w:val="00BE4A2C"/>
    <w:rsid w:val="00BE4B13"/>
    <w:rsid w:val="00BE4DCF"/>
    <w:rsid w:val="00BE4DD3"/>
    <w:rsid w:val="00BE5030"/>
    <w:rsid w:val="00BE5236"/>
    <w:rsid w:val="00BE529F"/>
    <w:rsid w:val="00BE5B3E"/>
    <w:rsid w:val="00BE5F24"/>
    <w:rsid w:val="00BE6C06"/>
    <w:rsid w:val="00BE6CBD"/>
    <w:rsid w:val="00BE6F33"/>
    <w:rsid w:val="00BE71A7"/>
    <w:rsid w:val="00BE7584"/>
    <w:rsid w:val="00BE76F3"/>
    <w:rsid w:val="00BE7BF7"/>
    <w:rsid w:val="00BE7D37"/>
    <w:rsid w:val="00BE7E6A"/>
    <w:rsid w:val="00BF0436"/>
    <w:rsid w:val="00BF0537"/>
    <w:rsid w:val="00BF0CD8"/>
    <w:rsid w:val="00BF0E85"/>
    <w:rsid w:val="00BF0F7C"/>
    <w:rsid w:val="00BF120B"/>
    <w:rsid w:val="00BF153D"/>
    <w:rsid w:val="00BF17BD"/>
    <w:rsid w:val="00BF1890"/>
    <w:rsid w:val="00BF1C00"/>
    <w:rsid w:val="00BF20F7"/>
    <w:rsid w:val="00BF24FF"/>
    <w:rsid w:val="00BF2545"/>
    <w:rsid w:val="00BF25FB"/>
    <w:rsid w:val="00BF2984"/>
    <w:rsid w:val="00BF2B96"/>
    <w:rsid w:val="00BF2EC2"/>
    <w:rsid w:val="00BF30DD"/>
    <w:rsid w:val="00BF32B1"/>
    <w:rsid w:val="00BF34AF"/>
    <w:rsid w:val="00BF3FB9"/>
    <w:rsid w:val="00BF4285"/>
    <w:rsid w:val="00BF43CD"/>
    <w:rsid w:val="00BF44D9"/>
    <w:rsid w:val="00BF48F6"/>
    <w:rsid w:val="00BF4CA5"/>
    <w:rsid w:val="00BF4F1B"/>
    <w:rsid w:val="00BF5995"/>
    <w:rsid w:val="00BF5F16"/>
    <w:rsid w:val="00BF6413"/>
    <w:rsid w:val="00BF64E0"/>
    <w:rsid w:val="00BF6702"/>
    <w:rsid w:val="00BF6846"/>
    <w:rsid w:val="00BF72D4"/>
    <w:rsid w:val="00BF746E"/>
    <w:rsid w:val="00BF7490"/>
    <w:rsid w:val="00BF7981"/>
    <w:rsid w:val="00BF7EA0"/>
    <w:rsid w:val="00BF7F31"/>
    <w:rsid w:val="00C00791"/>
    <w:rsid w:val="00C00DC5"/>
    <w:rsid w:val="00C00E35"/>
    <w:rsid w:val="00C00ED4"/>
    <w:rsid w:val="00C0114A"/>
    <w:rsid w:val="00C01517"/>
    <w:rsid w:val="00C01836"/>
    <w:rsid w:val="00C01865"/>
    <w:rsid w:val="00C01981"/>
    <w:rsid w:val="00C022B6"/>
    <w:rsid w:val="00C0232D"/>
    <w:rsid w:val="00C0239A"/>
    <w:rsid w:val="00C02473"/>
    <w:rsid w:val="00C02629"/>
    <w:rsid w:val="00C028FB"/>
    <w:rsid w:val="00C03C77"/>
    <w:rsid w:val="00C03DE1"/>
    <w:rsid w:val="00C03FBE"/>
    <w:rsid w:val="00C04161"/>
    <w:rsid w:val="00C04595"/>
    <w:rsid w:val="00C04612"/>
    <w:rsid w:val="00C04866"/>
    <w:rsid w:val="00C04D7E"/>
    <w:rsid w:val="00C05143"/>
    <w:rsid w:val="00C05205"/>
    <w:rsid w:val="00C052A7"/>
    <w:rsid w:val="00C05ABD"/>
    <w:rsid w:val="00C05D6D"/>
    <w:rsid w:val="00C05E7D"/>
    <w:rsid w:val="00C063A9"/>
    <w:rsid w:val="00C06BBA"/>
    <w:rsid w:val="00C0774D"/>
    <w:rsid w:val="00C07C5B"/>
    <w:rsid w:val="00C07D16"/>
    <w:rsid w:val="00C10677"/>
    <w:rsid w:val="00C1088E"/>
    <w:rsid w:val="00C10B71"/>
    <w:rsid w:val="00C10D2A"/>
    <w:rsid w:val="00C12084"/>
    <w:rsid w:val="00C121CC"/>
    <w:rsid w:val="00C123CB"/>
    <w:rsid w:val="00C12579"/>
    <w:rsid w:val="00C125EF"/>
    <w:rsid w:val="00C12B8A"/>
    <w:rsid w:val="00C12DF3"/>
    <w:rsid w:val="00C13062"/>
    <w:rsid w:val="00C13269"/>
    <w:rsid w:val="00C13623"/>
    <w:rsid w:val="00C13850"/>
    <w:rsid w:val="00C139E7"/>
    <w:rsid w:val="00C13C17"/>
    <w:rsid w:val="00C13E63"/>
    <w:rsid w:val="00C14274"/>
    <w:rsid w:val="00C15075"/>
    <w:rsid w:val="00C1585F"/>
    <w:rsid w:val="00C15979"/>
    <w:rsid w:val="00C1597B"/>
    <w:rsid w:val="00C15B09"/>
    <w:rsid w:val="00C15D0B"/>
    <w:rsid w:val="00C15E4A"/>
    <w:rsid w:val="00C16165"/>
    <w:rsid w:val="00C161B3"/>
    <w:rsid w:val="00C1651A"/>
    <w:rsid w:val="00C16655"/>
    <w:rsid w:val="00C166BC"/>
    <w:rsid w:val="00C16B20"/>
    <w:rsid w:val="00C16DD7"/>
    <w:rsid w:val="00C16F13"/>
    <w:rsid w:val="00C16F2E"/>
    <w:rsid w:val="00C16F45"/>
    <w:rsid w:val="00C16F79"/>
    <w:rsid w:val="00C172B3"/>
    <w:rsid w:val="00C172F5"/>
    <w:rsid w:val="00C201F6"/>
    <w:rsid w:val="00C20453"/>
    <w:rsid w:val="00C2058B"/>
    <w:rsid w:val="00C205D5"/>
    <w:rsid w:val="00C205F0"/>
    <w:rsid w:val="00C20ACE"/>
    <w:rsid w:val="00C20C3A"/>
    <w:rsid w:val="00C20F36"/>
    <w:rsid w:val="00C21102"/>
    <w:rsid w:val="00C21384"/>
    <w:rsid w:val="00C2176B"/>
    <w:rsid w:val="00C218BA"/>
    <w:rsid w:val="00C21916"/>
    <w:rsid w:val="00C21A37"/>
    <w:rsid w:val="00C21ED0"/>
    <w:rsid w:val="00C2238C"/>
    <w:rsid w:val="00C2244E"/>
    <w:rsid w:val="00C23452"/>
    <w:rsid w:val="00C23DDE"/>
    <w:rsid w:val="00C23F35"/>
    <w:rsid w:val="00C24355"/>
    <w:rsid w:val="00C24B5A"/>
    <w:rsid w:val="00C24F6B"/>
    <w:rsid w:val="00C2538B"/>
    <w:rsid w:val="00C255DC"/>
    <w:rsid w:val="00C257A2"/>
    <w:rsid w:val="00C25A55"/>
    <w:rsid w:val="00C25D2B"/>
    <w:rsid w:val="00C25E16"/>
    <w:rsid w:val="00C25F58"/>
    <w:rsid w:val="00C2642D"/>
    <w:rsid w:val="00C26614"/>
    <w:rsid w:val="00C26CEC"/>
    <w:rsid w:val="00C26DC4"/>
    <w:rsid w:val="00C26DF6"/>
    <w:rsid w:val="00C27441"/>
    <w:rsid w:val="00C2780C"/>
    <w:rsid w:val="00C27A64"/>
    <w:rsid w:val="00C30092"/>
    <w:rsid w:val="00C30807"/>
    <w:rsid w:val="00C30A39"/>
    <w:rsid w:val="00C31019"/>
    <w:rsid w:val="00C31043"/>
    <w:rsid w:val="00C3109F"/>
    <w:rsid w:val="00C31276"/>
    <w:rsid w:val="00C31595"/>
    <w:rsid w:val="00C315F2"/>
    <w:rsid w:val="00C31C57"/>
    <w:rsid w:val="00C31E57"/>
    <w:rsid w:val="00C31FD2"/>
    <w:rsid w:val="00C32B35"/>
    <w:rsid w:val="00C33255"/>
    <w:rsid w:val="00C33704"/>
    <w:rsid w:val="00C3417E"/>
    <w:rsid w:val="00C3470A"/>
    <w:rsid w:val="00C347C9"/>
    <w:rsid w:val="00C3493C"/>
    <w:rsid w:val="00C34D86"/>
    <w:rsid w:val="00C3504E"/>
    <w:rsid w:val="00C35108"/>
    <w:rsid w:val="00C359A0"/>
    <w:rsid w:val="00C359F5"/>
    <w:rsid w:val="00C35AB8"/>
    <w:rsid w:val="00C35EC7"/>
    <w:rsid w:val="00C35EDE"/>
    <w:rsid w:val="00C3601C"/>
    <w:rsid w:val="00C365BC"/>
    <w:rsid w:val="00C365F2"/>
    <w:rsid w:val="00C36600"/>
    <w:rsid w:val="00C36E27"/>
    <w:rsid w:val="00C37414"/>
    <w:rsid w:val="00C3785C"/>
    <w:rsid w:val="00C40001"/>
    <w:rsid w:val="00C40455"/>
    <w:rsid w:val="00C40900"/>
    <w:rsid w:val="00C41052"/>
    <w:rsid w:val="00C4158F"/>
    <w:rsid w:val="00C419F0"/>
    <w:rsid w:val="00C41F2B"/>
    <w:rsid w:val="00C420A5"/>
    <w:rsid w:val="00C42DAB"/>
    <w:rsid w:val="00C42DC8"/>
    <w:rsid w:val="00C433AD"/>
    <w:rsid w:val="00C435CB"/>
    <w:rsid w:val="00C43CD3"/>
    <w:rsid w:val="00C43D1D"/>
    <w:rsid w:val="00C4416C"/>
    <w:rsid w:val="00C44205"/>
    <w:rsid w:val="00C442C2"/>
    <w:rsid w:val="00C4431A"/>
    <w:rsid w:val="00C447F1"/>
    <w:rsid w:val="00C44D6E"/>
    <w:rsid w:val="00C452CE"/>
    <w:rsid w:val="00C4567B"/>
    <w:rsid w:val="00C463E0"/>
    <w:rsid w:val="00C4738E"/>
    <w:rsid w:val="00C473B6"/>
    <w:rsid w:val="00C4764D"/>
    <w:rsid w:val="00C477A7"/>
    <w:rsid w:val="00C47BDD"/>
    <w:rsid w:val="00C47D22"/>
    <w:rsid w:val="00C50E2F"/>
    <w:rsid w:val="00C51654"/>
    <w:rsid w:val="00C51671"/>
    <w:rsid w:val="00C521DF"/>
    <w:rsid w:val="00C52BA8"/>
    <w:rsid w:val="00C531F0"/>
    <w:rsid w:val="00C53A77"/>
    <w:rsid w:val="00C53B8A"/>
    <w:rsid w:val="00C545A6"/>
    <w:rsid w:val="00C54F94"/>
    <w:rsid w:val="00C553C8"/>
    <w:rsid w:val="00C556D4"/>
    <w:rsid w:val="00C55972"/>
    <w:rsid w:val="00C55D00"/>
    <w:rsid w:val="00C55EA0"/>
    <w:rsid w:val="00C56C51"/>
    <w:rsid w:val="00C57299"/>
    <w:rsid w:val="00C57305"/>
    <w:rsid w:val="00C57350"/>
    <w:rsid w:val="00C5740B"/>
    <w:rsid w:val="00C57B6E"/>
    <w:rsid w:val="00C57ECA"/>
    <w:rsid w:val="00C602BF"/>
    <w:rsid w:val="00C603E6"/>
    <w:rsid w:val="00C6097F"/>
    <w:rsid w:val="00C60B40"/>
    <w:rsid w:val="00C60F00"/>
    <w:rsid w:val="00C61367"/>
    <w:rsid w:val="00C61D85"/>
    <w:rsid w:val="00C621B6"/>
    <w:rsid w:val="00C62313"/>
    <w:rsid w:val="00C6253D"/>
    <w:rsid w:val="00C6275F"/>
    <w:rsid w:val="00C62A51"/>
    <w:rsid w:val="00C62DB5"/>
    <w:rsid w:val="00C62ED4"/>
    <w:rsid w:val="00C63138"/>
    <w:rsid w:val="00C63213"/>
    <w:rsid w:val="00C63388"/>
    <w:rsid w:val="00C633EA"/>
    <w:rsid w:val="00C635E3"/>
    <w:rsid w:val="00C6374A"/>
    <w:rsid w:val="00C6382B"/>
    <w:rsid w:val="00C63A74"/>
    <w:rsid w:val="00C63B8F"/>
    <w:rsid w:val="00C63EDF"/>
    <w:rsid w:val="00C640B9"/>
    <w:rsid w:val="00C6448A"/>
    <w:rsid w:val="00C647D4"/>
    <w:rsid w:val="00C648E1"/>
    <w:rsid w:val="00C649B4"/>
    <w:rsid w:val="00C64ABB"/>
    <w:rsid w:val="00C64D6A"/>
    <w:rsid w:val="00C64E5D"/>
    <w:rsid w:val="00C64F0E"/>
    <w:rsid w:val="00C652B9"/>
    <w:rsid w:val="00C65309"/>
    <w:rsid w:val="00C655E4"/>
    <w:rsid w:val="00C65BF0"/>
    <w:rsid w:val="00C6613B"/>
    <w:rsid w:val="00C66194"/>
    <w:rsid w:val="00C66232"/>
    <w:rsid w:val="00C66D85"/>
    <w:rsid w:val="00C67349"/>
    <w:rsid w:val="00C674E2"/>
    <w:rsid w:val="00C677E4"/>
    <w:rsid w:val="00C679F7"/>
    <w:rsid w:val="00C67A30"/>
    <w:rsid w:val="00C67AEF"/>
    <w:rsid w:val="00C70216"/>
    <w:rsid w:val="00C70286"/>
    <w:rsid w:val="00C705D0"/>
    <w:rsid w:val="00C70659"/>
    <w:rsid w:val="00C71431"/>
    <w:rsid w:val="00C71571"/>
    <w:rsid w:val="00C715EB"/>
    <w:rsid w:val="00C71B6A"/>
    <w:rsid w:val="00C71F3E"/>
    <w:rsid w:val="00C71F62"/>
    <w:rsid w:val="00C72401"/>
    <w:rsid w:val="00C728E2"/>
    <w:rsid w:val="00C72E2E"/>
    <w:rsid w:val="00C7302A"/>
    <w:rsid w:val="00C73469"/>
    <w:rsid w:val="00C73871"/>
    <w:rsid w:val="00C73BB7"/>
    <w:rsid w:val="00C74834"/>
    <w:rsid w:val="00C74A9D"/>
    <w:rsid w:val="00C74BE4"/>
    <w:rsid w:val="00C75131"/>
    <w:rsid w:val="00C7599D"/>
    <w:rsid w:val="00C759DD"/>
    <w:rsid w:val="00C75FA3"/>
    <w:rsid w:val="00C763E5"/>
    <w:rsid w:val="00C764F1"/>
    <w:rsid w:val="00C765B6"/>
    <w:rsid w:val="00C76736"/>
    <w:rsid w:val="00C768B9"/>
    <w:rsid w:val="00C77BE1"/>
    <w:rsid w:val="00C77C41"/>
    <w:rsid w:val="00C8008E"/>
    <w:rsid w:val="00C80310"/>
    <w:rsid w:val="00C80D23"/>
    <w:rsid w:val="00C8120C"/>
    <w:rsid w:val="00C8125C"/>
    <w:rsid w:val="00C8189E"/>
    <w:rsid w:val="00C81B94"/>
    <w:rsid w:val="00C81FF3"/>
    <w:rsid w:val="00C8203A"/>
    <w:rsid w:val="00C82320"/>
    <w:rsid w:val="00C825D3"/>
    <w:rsid w:val="00C82DF5"/>
    <w:rsid w:val="00C82DFE"/>
    <w:rsid w:val="00C83549"/>
    <w:rsid w:val="00C83638"/>
    <w:rsid w:val="00C83DD8"/>
    <w:rsid w:val="00C8437B"/>
    <w:rsid w:val="00C84C34"/>
    <w:rsid w:val="00C85670"/>
    <w:rsid w:val="00C8587B"/>
    <w:rsid w:val="00C85D14"/>
    <w:rsid w:val="00C85F86"/>
    <w:rsid w:val="00C879D3"/>
    <w:rsid w:val="00C87D79"/>
    <w:rsid w:val="00C9090E"/>
    <w:rsid w:val="00C90C63"/>
    <w:rsid w:val="00C90DC7"/>
    <w:rsid w:val="00C90F44"/>
    <w:rsid w:val="00C90FDB"/>
    <w:rsid w:val="00C91216"/>
    <w:rsid w:val="00C913A8"/>
    <w:rsid w:val="00C917F0"/>
    <w:rsid w:val="00C918A5"/>
    <w:rsid w:val="00C91A81"/>
    <w:rsid w:val="00C91BB7"/>
    <w:rsid w:val="00C91EE6"/>
    <w:rsid w:val="00C91FE9"/>
    <w:rsid w:val="00C91FF6"/>
    <w:rsid w:val="00C92243"/>
    <w:rsid w:val="00C9228F"/>
    <w:rsid w:val="00C922E1"/>
    <w:rsid w:val="00C9255C"/>
    <w:rsid w:val="00C92B25"/>
    <w:rsid w:val="00C937B1"/>
    <w:rsid w:val="00C93AE0"/>
    <w:rsid w:val="00C93CDA"/>
    <w:rsid w:val="00C947E8"/>
    <w:rsid w:val="00C948D9"/>
    <w:rsid w:val="00C94C3B"/>
    <w:rsid w:val="00C94EE1"/>
    <w:rsid w:val="00C9515A"/>
    <w:rsid w:val="00C9549C"/>
    <w:rsid w:val="00C96334"/>
    <w:rsid w:val="00C96ABC"/>
    <w:rsid w:val="00C96B16"/>
    <w:rsid w:val="00C97073"/>
    <w:rsid w:val="00C971EE"/>
    <w:rsid w:val="00C97237"/>
    <w:rsid w:val="00C97AA6"/>
    <w:rsid w:val="00C97D11"/>
    <w:rsid w:val="00C97F73"/>
    <w:rsid w:val="00CA0164"/>
    <w:rsid w:val="00CA08A4"/>
    <w:rsid w:val="00CA0CC9"/>
    <w:rsid w:val="00CA12F5"/>
    <w:rsid w:val="00CA1409"/>
    <w:rsid w:val="00CA1553"/>
    <w:rsid w:val="00CA15EF"/>
    <w:rsid w:val="00CA19F6"/>
    <w:rsid w:val="00CA1C40"/>
    <w:rsid w:val="00CA2516"/>
    <w:rsid w:val="00CA28DB"/>
    <w:rsid w:val="00CA3E86"/>
    <w:rsid w:val="00CA40A8"/>
    <w:rsid w:val="00CA40EE"/>
    <w:rsid w:val="00CA4441"/>
    <w:rsid w:val="00CA451E"/>
    <w:rsid w:val="00CA4AE3"/>
    <w:rsid w:val="00CA4EF4"/>
    <w:rsid w:val="00CA5038"/>
    <w:rsid w:val="00CA50DF"/>
    <w:rsid w:val="00CA5121"/>
    <w:rsid w:val="00CA5476"/>
    <w:rsid w:val="00CA54AA"/>
    <w:rsid w:val="00CA5818"/>
    <w:rsid w:val="00CA5CEC"/>
    <w:rsid w:val="00CA62B1"/>
    <w:rsid w:val="00CA6367"/>
    <w:rsid w:val="00CA6716"/>
    <w:rsid w:val="00CA6759"/>
    <w:rsid w:val="00CA70B2"/>
    <w:rsid w:val="00CA72C8"/>
    <w:rsid w:val="00CA731E"/>
    <w:rsid w:val="00CA7322"/>
    <w:rsid w:val="00CA7692"/>
    <w:rsid w:val="00CB0342"/>
    <w:rsid w:val="00CB0BFD"/>
    <w:rsid w:val="00CB0EAF"/>
    <w:rsid w:val="00CB2077"/>
    <w:rsid w:val="00CB222E"/>
    <w:rsid w:val="00CB27E9"/>
    <w:rsid w:val="00CB2999"/>
    <w:rsid w:val="00CB2A41"/>
    <w:rsid w:val="00CB2CF1"/>
    <w:rsid w:val="00CB2ED9"/>
    <w:rsid w:val="00CB3BB2"/>
    <w:rsid w:val="00CB3E7D"/>
    <w:rsid w:val="00CB43E5"/>
    <w:rsid w:val="00CB482A"/>
    <w:rsid w:val="00CB4877"/>
    <w:rsid w:val="00CB48FB"/>
    <w:rsid w:val="00CB4940"/>
    <w:rsid w:val="00CB4F97"/>
    <w:rsid w:val="00CB54FD"/>
    <w:rsid w:val="00CB56BD"/>
    <w:rsid w:val="00CB58D5"/>
    <w:rsid w:val="00CB5A97"/>
    <w:rsid w:val="00CB5BF9"/>
    <w:rsid w:val="00CB5DF2"/>
    <w:rsid w:val="00CB6248"/>
    <w:rsid w:val="00CB66B3"/>
    <w:rsid w:val="00CB6F9E"/>
    <w:rsid w:val="00CB6FEC"/>
    <w:rsid w:val="00CB7101"/>
    <w:rsid w:val="00CB7464"/>
    <w:rsid w:val="00CB7854"/>
    <w:rsid w:val="00CB7BBF"/>
    <w:rsid w:val="00CB7F79"/>
    <w:rsid w:val="00CC06E5"/>
    <w:rsid w:val="00CC070E"/>
    <w:rsid w:val="00CC0A83"/>
    <w:rsid w:val="00CC0CB4"/>
    <w:rsid w:val="00CC107C"/>
    <w:rsid w:val="00CC11A1"/>
    <w:rsid w:val="00CC1661"/>
    <w:rsid w:val="00CC16C2"/>
    <w:rsid w:val="00CC1AD5"/>
    <w:rsid w:val="00CC1B3C"/>
    <w:rsid w:val="00CC1BCF"/>
    <w:rsid w:val="00CC2518"/>
    <w:rsid w:val="00CC27BC"/>
    <w:rsid w:val="00CC2A87"/>
    <w:rsid w:val="00CC2B1A"/>
    <w:rsid w:val="00CC2E35"/>
    <w:rsid w:val="00CC2E7C"/>
    <w:rsid w:val="00CC307B"/>
    <w:rsid w:val="00CC3726"/>
    <w:rsid w:val="00CC43CB"/>
    <w:rsid w:val="00CC43F6"/>
    <w:rsid w:val="00CC4750"/>
    <w:rsid w:val="00CC47CD"/>
    <w:rsid w:val="00CC486A"/>
    <w:rsid w:val="00CC4A96"/>
    <w:rsid w:val="00CC5134"/>
    <w:rsid w:val="00CC52F6"/>
    <w:rsid w:val="00CC53B5"/>
    <w:rsid w:val="00CC53DA"/>
    <w:rsid w:val="00CC56F6"/>
    <w:rsid w:val="00CC595B"/>
    <w:rsid w:val="00CC5C9D"/>
    <w:rsid w:val="00CC6594"/>
    <w:rsid w:val="00CC6722"/>
    <w:rsid w:val="00CC7083"/>
    <w:rsid w:val="00CC770B"/>
    <w:rsid w:val="00CC79C9"/>
    <w:rsid w:val="00CC7EAD"/>
    <w:rsid w:val="00CD04A2"/>
    <w:rsid w:val="00CD109F"/>
    <w:rsid w:val="00CD11AF"/>
    <w:rsid w:val="00CD1699"/>
    <w:rsid w:val="00CD19B2"/>
    <w:rsid w:val="00CD1C1C"/>
    <w:rsid w:val="00CD1DF6"/>
    <w:rsid w:val="00CD1FA3"/>
    <w:rsid w:val="00CD2110"/>
    <w:rsid w:val="00CD246A"/>
    <w:rsid w:val="00CD28E0"/>
    <w:rsid w:val="00CD2991"/>
    <w:rsid w:val="00CD2B48"/>
    <w:rsid w:val="00CD2B9C"/>
    <w:rsid w:val="00CD30C7"/>
    <w:rsid w:val="00CD33A2"/>
    <w:rsid w:val="00CD33AE"/>
    <w:rsid w:val="00CD366F"/>
    <w:rsid w:val="00CD37D6"/>
    <w:rsid w:val="00CD3A99"/>
    <w:rsid w:val="00CD3C24"/>
    <w:rsid w:val="00CD3EFA"/>
    <w:rsid w:val="00CD4395"/>
    <w:rsid w:val="00CD44EE"/>
    <w:rsid w:val="00CD45B0"/>
    <w:rsid w:val="00CD4B82"/>
    <w:rsid w:val="00CD4D66"/>
    <w:rsid w:val="00CD4EC3"/>
    <w:rsid w:val="00CD54C9"/>
    <w:rsid w:val="00CD558F"/>
    <w:rsid w:val="00CD55B1"/>
    <w:rsid w:val="00CD5658"/>
    <w:rsid w:val="00CD57ED"/>
    <w:rsid w:val="00CD592D"/>
    <w:rsid w:val="00CD5CB0"/>
    <w:rsid w:val="00CD62E2"/>
    <w:rsid w:val="00CD6B33"/>
    <w:rsid w:val="00CD6F19"/>
    <w:rsid w:val="00CD6FCD"/>
    <w:rsid w:val="00CD72D3"/>
    <w:rsid w:val="00CD7EFE"/>
    <w:rsid w:val="00CE02CE"/>
    <w:rsid w:val="00CE04EE"/>
    <w:rsid w:val="00CE05E0"/>
    <w:rsid w:val="00CE09AA"/>
    <w:rsid w:val="00CE09D0"/>
    <w:rsid w:val="00CE15D3"/>
    <w:rsid w:val="00CE15D9"/>
    <w:rsid w:val="00CE18CF"/>
    <w:rsid w:val="00CE191F"/>
    <w:rsid w:val="00CE2096"/>
    <w:rsid w:val="00CE21C7"/>
    <w:rsid w:val="00CE24B6"/>
    <w:rsid w:val="00CE2C00"/>
    <w:rsid w:val="00CE3132"/>
    <w:rsid w:val="00CE33D3"/>
    <w:rsid w:val="00CE3478"/>
    <w:rsid w:val="00CE3FC7"/>
    <w:rsid w:val="00CE4CB9"/>
    <w:rsid w:val="00CE4F27"/>
    <w:rsid w:val="00CE52BC"/>
    <w:rsid w:val="00CE5A00"/>
    <w:rsid w:val="00CE5A68"/>
    <w:rsid w:val="00CE5C9A"/>
    <w:rsid w:val="00CE5D0C"/>
    <w:rsid w:val="00CE5F13"/>
    <w:rsid w:val="00CE6212"/>
    <w:rsid w:val="00CE6643"/>
    <w:rsid w:val="00CE6705"/>
    <w:rsid w:val="00CE6990"/>
    <w:rsid w:val="00CE6C07"/>
    <w:rsid w:val="00CE735A"/>
    <w:rsid w:val="00CE7582"/>
    <w:rsid w:val="00CE763B"/>
    <w:rsid w:val="00CF070E"/>
    <w:rsid w:val="00CF0F76"/>
    <w:rsid w:val="00CF15EE"/>
    <w:rsid w:val="00CF1ACB"/>
    <w:rsid w:val="00CF1B35"/>
    <w:rsid w:val="00CF1C8C"/>
    <w:rsid w:val="00CF1EBB"/>
    <w:rsid w:val="00CF2415"/>
    <w:rsid w:val="00CF2505"/>
    <w:rsid w:val="00CF25AE"/>
    <w:rsid w:val="00CF2A71"/>
    <w:rsid w:val="00CF318D"/>
    <w:rsid w:val="00CF33A3"/>
    <w:rsid w:val="00CF3469"/>
    <w:rsid w:val="00CF362A"/>
    <w:rsid w:val="00CF38C5"/>
    <w:rsid w:val="00CF3B70"/>
    <w:rsid w:val="00CF3BE5"/>
    <w:rsid w:val="00CF40F7"/>
    <w:rsid w:val="00CF4550"/>
    <w:rsid w:val="00CF4B6D"/>
    <w:rsid w:val="00CF5206"/>
    <w:rsid w:val="00CF5238"/>
    <w:rsid w:val="00CF52E3"/>
    <w:rsid w:val="00CF5532"/>
    <w:rsid w:val="00CF5834"/>
    <w:rsid w:val="00CF59F0"/>
    <w:rsid w:val="00CF5CD9"/>
    <w:rsid w:val="00CF6638"/>
    <w:rsid w:val="00CF69C4"/>
    <w:rsid w:val="00CF6B1E"/>
    <w:rsid w:val="00CF6C26"/>
    <w:rsid w:val="00CF705D"/>
    <w:rsid w:val="00CF7096"/>
    <w:rsid w:val="00CF7842"/>
    <w:rsid w:val="00CF7C7B"/>
    <w:rsid w:val="00D001A4"/>
    <w:rsid w:val="00D00577"/>
    <w:rsid w:val="00D005EE"/>
    <w:rsid w:val="00D00890"/>
    <w:rsid w:val="00D008EB"/>
    <w:rsid w:val="00D00DD1"/>
    <w:rsid w:val="00D00F48"/>
    <w:rsid w:val="00D00FBC"/>
    <w:rsid w:val="00D01516"/>
    <w:rsid w:val="00D0167D"/>
    <w:rsid w:val="00D018D3"/>
    <w:rsid w:val="00D01E90"/>
    <w:rsid w:val="00D0241E"/>
    <w:rsid w:val="00D02602"/>
    <w:rsid w:val="00D029AE"/>
    <w:rsid w:val="00D02A8F"/>
    <w:rsid w:val="00D03242"/>
    <w:rsid w:val="00D03DCE"/>
    <w:rsid w:val="00D03E66"/>
    <w:rsid w:val="00D04277"/>
    <w:rsid w:val="00D04326"/>
    <w:rsid w:val="00D04413"/>
    <w:rsid w:val="00D044B4"/>
    <w:rsid w:val="00D044D2"/>
    <w:rsid w:val="00D045BA"/>
    <w:rsid w:val="00D047F0"/>
    <w:rsid w:val="00D049AE"/>
    <w:rsid w:val="00D04BAF"/>
    <w:rsid w:val="00D0521C"/>
    <w:rsid w:val="00D0555B"/>
    <w:rsid w:val="00D06A66"/>
    <w:rsid w:val="00D06BEF"/>
    <w:rsid w:val="00D07170"/>
    <w:rsid w:val="00D07A34"/>
    <w:rsid w:val="00D07EA6"/>
    <w:rsid w:val="00D1045D"/>
    <w:rsid w:val="00D10628"/>
    <w:rsid w:val="00D10745"/>
    <w:rsid w:val="00D10829"/>
    <w:rsid w:val="00D10A1A"/>
    <w:rsid w:val="00D1107F"/>
    <w:rsid w:val="00D11470"/>
    <w:rsid w:val="00D116CF"/>
    <w:rsid w:val="00D11E06"/>
    <w:rsid w:val="00D1213C"/>
    <w:rsid w:val="00D12436"/>
    <w:rsid w:val="00D12A3C"/>
    <w:rsid w:val="00D12FCA"/>
    <w:rsid w:val="00D13050"/>
    <w:rsid w:val="00D13169"/>
    <w:rsid w:val="00D13378"/>
    <w:rsid w:val="00D138D2"/>
    <w:rsid w:val="00D13CDA"/>
    <w:rsid w:val="00D13D7E"/>
    <w:rsid w:val="00D1451C"/>
    <w:rsid w:val="00D147AA"/>
    <w:rsid w:val="00D14BA1"/>
    <w:rsid w:val="00D15636"/>
    <w:rsid w:val="00D15F6B"/>
    <w:rsid w:val="00D16556"/>
    <w:rsid w:val="00D16622"/>
    <w:rsid w:val="00D1670A"/>
    <w:rsid w:val="00D16D25"/>
    <w:rsid w:val="00D16E57"/>
    <w:rsid w:val="00D16E9B"/>
    <w:rsid w:val="00D1796D"/>
    <w:rsid w:val="00D17AE9"/>
    <w:rsid w:val="00D17D71"/>
    <w:rsid w:val="00D20265"/>
    <w:rsid w:val="00D20445"/>
    <w:rsid w:val="00D21185"/>
    <w:rsid w:val="00D21622"/>
    <w:rsid w:val="00D2168D"/>
    <w:rsid w:val="00D21D98"/>
    <w:rsid w:val="00D21DB3"/>
    <w:rsid w:val="00D21E3D"/>
    <w:rsid w:val="00D21F80"/>
    <w:rsid w:val="00D21FE6"/>
    <w:rsid w:val="00D221D4"/>
    <w:rsid w:val="00D22580"/>
    <w:rsid w:val="00D22636"/>
    <w:rsid w:val="00D22656"/>
    <w:rsid w:val="00D227A5"/>
    <w:rsid w:val="00D22952"/>
    <w:rsid w:val="00D22D70"/>
    <w:rsid w:val="00D22F17"/>
    <w:rsid w:val="00D231C7"/>
    <w:rsid w:val="00D2392A"/>
    <w:rsid w:val="00D23F43"/>
    <w:rsid w:val="00D2407A"/>
    <w:rsid w:val="00D2459A"/>
    <w:rsid w:val="00D245D8"/>
    <w:rsid w:val="00D24D61"/>
    <w:rsid w:val="00D24DC4"/>
    <w:rsid w:val="00D2551C"/>
    <w:rsid w:val="00D255F7"/>
    <w:rsid w:val="00D2598B"/>
    <w:rsid w:val="00D25A78"/>
    <w:rsid w:val="00D25DE8"/>
    <w:rsid w:val="00D2661D"/>
    <w:rsid w:val="00D2670B"/>
    <w:rsid w:val="00D2678A"/>
    <w:rsid w:val="00D271D0"/>
    <w:rsid w:val="00D272B0"/>
    <w:rsid w:val="00D27A64"/>
    <w:rsid w:val="00D27E57"/>
    <w:rsid w:val="00D304E1"/>
    <w:rsid w:val="00D3086F"/>
    <w:rsid w:val="00D308E4"/>
    <w:rsid w:val="00D3098C"/>
    <w:rsid w:val="00D3118F"/>
    <w:rsid w:val="00D314C5"/>
    <w:rsid w:val="00D3254F"/>
    <w:rsid w:val="00D329A6"/>
    <w:rsid w:val="00D332B1"/>
    <w:rsid w:val="00D336BA"/>
    <w:rsid w:val="00D33918"/>
    <w:rsid w:val="00D34431"/>
    <w:rsid w:val="00D345E6"/>
    <w:rsid w:val="00D34626"/>
    <w:rsid w:val="00D34BC1"/>
    <w:rsid w:val="00D352A6"/>
    <w:rsid w:val="00D355D2"/>
    <w:rsid w:val="00D35BAB"/>
    <w:rsid w:val="00D3601B"/>
    <w:rsid w:val="00D373F6"/>
    <w:rsid w:val="00D374E2"/>
    <w:rsid w:val="00D37747"/>
    <w:rsid w:val="00D378E2"/>
    <w:rsid w:val="00D379D6"/>
    <w:rsid w:val="00D37A40"/>
    <w:rsid w:val="00D37A72"/>
    <w:rsid w:val="00D400F2"/>
    <w:rsid w:val="00D4065E"/>
    <w:rsid w:val="00D409E0"/>
    <w:rsid w:val="00D40BC2"/>
    <w:rsid w:val="00D40CE1"/>
    <w:rsid w:val="00D40F35"/>
    <w:rsid w:val="00D411FF"/>
    <w:rsid w:val="00D41320"/>
    <w:rsid w:val="00D4172D"/>
    <w:rsid w:val="00D417B0"/>
    <w:rsid w:val="00D417C4"/>
    <w:rsid w:val="00D41987"/>
    <w:rsid w:val="00D419F6"/>
    <w:rsid w:val="00D41CA4"/>
    <w:rsid w:val="00D42042"/>
    <w:rsid w:val="00D42512"/>
    <w:rsid w:val="00D4273C"/>
    <w:rsid w:val="00D428C0"/>
    <w:rsid w:val="00D42AA2"/>
    <w:rsid w:val="00D42D60"/>
    <w:rsid w:val="00D42FCD"/>
    <w:rsid w:val="00D43118"/>
    <w:rsid w:val="00D434DB"/>
    <w:rsid w:val="00D43A56"/>
    <w:rsid w:val="00D43D39"/>
    <w:rsid w:val="00D45A22"/>
    <w:rsid w:val="00D46358"/>
    <w:rsid w:val="00D469B6"/>
    <w:rsid w:val="00D469CB"/>
    <w:rsid w:val="00D46A77"/>
    <w:rsid w:val="00D4763E"/>
    <w:rsid w:val="00D47C3A"/>
    <w:rsid w:val="00D47C45"/>
    <w:rsid w:val="00D47FA2"/>
    <w:rsid w:val="00D50081"/>
    <w:rsid w:val="00D50554"/>
    <w:rsid w:val="00D506C2"/>
    <w:rsid w:val="00D508B6"/>
    <w:rsid w:val="00D50BE7"/>
    <w:rsid w:val="00D50C0E"/>
    <w:rsid w:val="00D50E54"/>
    <w:rsid w:val="00D50EC3"/>
    <w:rsid w:val="00D513E4"/>
    <w:rsid w:val="00D51D7C"/>
    <w:rsid w:val="00D51DD7"/>
    <w:rsid w:val="00D51F7E"/>
    <w:rsid w:val="00D5269F"/>
    <w:rsid w:val="00D52D91"/>
    <w:rsid w:val="00D52F48"/>
    <w:rsid w:val="00D53156"/>
    <w:rsid w:val="00D5315C"/>
    <w:rsid w:val="00D53212"/>
    <w:rsid w:val="00D533A7"/>
    <w:rsid w:val="00D537D4"/>
    <w:rsid w:val="00D5390B"/>
    <w:rsid w:val="00D53E5A"/>
    <w:rsid w:val="00D542A9"/>
    <w:rsid w:val="00D54316"/>
    <w:rsid w:val="00D54590"/>
    <w:rsid w:val="00D54F0A"/>
    <w:rsid w:val="00D54FB2"/>
    <w:rsid w:val="00D55634"/>
    <w:rsid w:val="00D55657"/>
    <w:rsid w:val="00D557CD"/>
    <w:rsid w:val="00D563AA"/>
    <w:rsid w:val="00D56507"/>
    <w:rsid w:val="00D56598"/>
    <w:rsid w:val="00D56640"/>
    <w:rsid w:val="00D56936"/>
    <w:rsid w:val="00D56D72"/>
    <w:rsid w:val="00D56F5A"/>
    <w:rsid w:val="00D5747B"/>
    <w:rsid w:val="00D57621"/>
    <w:rsid w:val="00D57637"/>
    <w:rsid w:val="00D577D2"/>
    <w:rsid w:val="00D57CC6"/>
    <w:rsid w:val="00D57F04"/>
    <w:rsid w:val="00D57F8A"/>
    <w:rsid w:val="00D6031F"/>
    <w:rsid w:val="00D60352"/>
    <w:rsid w:val="00D60510"/>
    <w:rsid w:val="00D60A7A"/>
    <w:rsid w:val="00D60AC5"/>
    <w:rsid w:val="00D60FF5"/>
    <w:rsid w:val="00D6148A"/>
    <w:rsid w:val="00D618D1"/>
    <w:rsid w:val="00D618D5"/>
    <w:rsid w:val="00D61941"/>
    <w:rsid w:val="00D61C02"/>
    <w:rsid w:val="00D6225A"/>
    <w:rsid w:val="00D622B0"/>
    <w:rsid w:val="00D62C5B"/>
    <w:rsid w:val="00D6335B"/>
    <w:rsid w:val="00D633C4"/>
    <w:rsid w:val="00D63755"/>
    <w:rsid w:val="00D63950"/>
    <w:rsid w:val="00D63AD9"/>
    <w:rsid w:val="00D63B02"/>
    <w:rsid w:val="00D63BEA"/>
    <w:rsid w:val="00D63D92"/>
    <w:rsid w:val="00D642CB"/>
    <w:rsid w:val="00D6496B"/>
    <w:rsid w:val="00D6595F"/>
    <w:rsid w:val="00D66100"/>
    <w:rsid w:val="00D666D9"/>
    <w:rsid w:val="00D66D93"/>
    <w:rsid w:val="00D6704E"/>
    <w:rsid w:val="00D6765B"/>
    <w:rsid w:val="00D67D2F"/>
    <w:rsid w:val="00D703B3"/>
    <w:rsid w:val="00D70AFD"/>
    <w:rsid w:val="00D70C8A"/>
    <w:rsid w:val="00D7104B"/>
    <w:rsid w:val="00D712E5"/>
    <w:rsid w:val="00D712E9"/>
    <w:rsid w:val="00D71A39"/>
    <w:rsid w:val="00D71EC1"/>
    <w:rsid w:val="00D71EDF"/>
    <w:rsid w:val="00D721EB"/>
    <w:rsid w:val="00D73346"/>
    <w:rsid w:val="00D734D6"/>
    <w:rsid w:val="00D739A1"/>
    <w:rsid w:val="00D73AD2"/>
    <w:rsid w:val="00D74515"/>
    <w:rsid w:val="00D74772"/>
    <w:rsid w:val="00D747D4"/>
    <w:rsid w:val="00D74A41"/>
    <w:rsid w:val="00D74B29"/>
    <w:rsid w:val="00D74CE3"/>
    <w:rsid w:val="00D750CF"/>
    <w:rsid w:val="00D758E6"/>
    <w:rsid w:val="00D75C63"/>
    <w:rsid w:val="00D75DE1"/>
    <w:rsid w:val="00D76354"/>
    <w:rsid w:val="00D76D74"/>
    <w:rsid w:val="00D76D9A"/>
    <w:rsid w:val="00D76ED3"/>
    <w:rsid w:val="00D7739A"/>
    <w:rsid w:val="00D773A5"/>
    <w:rsid w:val="00D777CB"/>
    <w:rsid w:val="00D77956"/>
    <w:rsid w:val="00D80133"/>
    <w:rsid w:val="00D80259"/>
    <w:rsid w:val="00D806C6"/>
    <w:rsid w:val="00D806E2"/>
    <w:rsid w:val="00D80922"/>
    <w:rsid w:val="00D80B06"/>
    <w:rsid w:val="00D80C5D"/>
    <w:rsid w:val="00D8117E"/>
    <w:rsid w:val="00D811E8"/>
    <w:rsid w:val="00D814D4"/>
    <w:rsid w:val="00D8164F"/>
    <w:rsid w:val="00D818FE"/>
    <w:rsid w:val="00D81F5F"/>
    <w:rsid w:val="00D81F7C"/>
    <w:rsid w:val="00D82287"/>
    <w:rsid w:val="00D82D5D"/>
    <w:rsid w:val="00D82ED3"/>
    <w:rsid w:val="00D83451"/>
    <w:rsid w:val="00D835D9"/>
    <w:rsid w:val="00D83E0F"/>
    <w:rsid w:val="00D83E8B"/>
    <w:rsid w:val="00D83EA0"/>
    <w:rsid w:val="00D84158"/>
    <w:rsid w:val="00D844CD"/>
    <w:rsid w:val="00D84923"/>
    <w:rsid w:val="00D84952"/>
    <w:rsid w:val="00D84CB2"/>
    <w:rsid w:val="00D84EB8"/>
    <w:rsid w:val="00D85506"/>
    <w:rsid w:val="00D8565A"/>
    <w:rsid w:val="00D85ED3"/>
    <w:rsid w:val="00D86223"/>
    <w:rsid w:val="00D8625D"/>
    <w:rsid w:val="00D86468"/>
    <w:rsid w:val="00D8670C"/>
    <w:rsid w:val="00D87282"/>
    <w:rsid w:val="00D87FA3"/>
    <w:rsid w:val="00D902CB"/>
    <w:rsid w:val="00D90C06"/>
    <w:rsid w:val="00D912D9"/>
    <w:rsid w:val="00D9138A"/>
    <w:rsid w:val="00D91613"/>
    <w:rsid w:val="00D9263A"/>
    <w:rsid w:val="00D93199"/>
    <w:rsid w:val="00D931EF"/>
    <w:rsid w:val="00D93390"/>
    <w:rsid w:val="00D933D2"/>
    <w:rsid w:val="00D9360D"/>
    <w:rsid w:val="00D936C2"/>
    <w:rsid w:val="00D93760"/>
    <w:rsid w:val="00D93A84"/>
    <w:rsid w:val="00D93E9F"/>
    <w:rsid w:val="00D9477F"/>
    <w:rsid w:val="00D94972"/>
    <w:rsid w:val="00D94B8B"/>
    <w:rsid w:val="00D95023"/>
    <w:rsid w:val="00D95220"/>
    <w:rsid w:val="00D953C4"/>
    <w:rsid w:val="00D9552F"/>
    <w:rsid w:val="00D959D0"/>
    <w:rsid w:val="00D95A15"/>
    <w:rsid w:val="00D95E61"/>
    <w:rsid w:val="00D960C3"/>
    <w:rsid w:val="00D96145"/>
    <w:rsid w:val="00D96328"/>
    <w:rsid w:val="00D965FC"/>
    <w:rsid w:val="00D96778"/>
    <w:rsid w:val="00D96825"/>
    <w:rsid w:val="00D96BD1"/>
    <w:rsid w:val="00D96E11"/>
    <w:rsid w:val="00D971C1"/>
    <w:rsid w:val="00D97609"/>
    <w:rsid w:val="00DA07B3"/>
    <w:rsid w:val="00DA0804"/>
    <w:rsid w:val="00DA0BAE"/>
    <w:rsid w:val="00DA0C56"/>
    <w:rsid w:val="00DA1001"/>
    <w:rsid w:val="00DA15BD"/>
    <w:rsid w:val="00DA1902"/>
    <w:rsid w:val="00DA1B96"/>
    <w:rsid w:val="00DA1C66"/>
    <w:rsid w:val="00DA27E9"/>
    <w:rsid w:val="00DA315A"/>
    <w:rsid w:val="00DA35B4"/>
    <w:rsid w:val="00DA37BB"/>
    <w:rsid w:val="00DA3B92"/>
    <w:rsid w:val="00DA3C5F"/>
    <w:rsid w:val="00DA3DF5"/>
    <w:rsid w:val="00DA3FEF"/>
    <w:rsid w:val="00DA40A0"/>
    <w:rsid w:val="00DA445E"/>
    <w:rsid w:val="00DA4891"/>
    <w:rsid w:val="00DA4A2E"/>
    <w:rsid w:val="00DA4DEC"/>
    <w:rsid w:val="00DA6367"/>
    <w:rsid w:val="00DA7154"/>
    <w:rsid w:val="00DA7DEE"/>
    <w:rsid w:val="00DA7E28"/>
    <w:rsid w:val="00DA7E7F"/>
    <w:rsid w:val="00DB0297"/>
    <w:rsid w:val="00DB02C8"/>
    <w:rsid w:val="00DB1476"/>
    <w:rsid w:val="00DB14FC"/>
    <w:rsid w:val="00DB18DF"/>
    <w:rsid w:val="00DB1B2B"/>
    <w:rsid w:val="00DB2281"/>
    <w:rsid w:val="00DB2357"/>
    <w:rsid w:val="00DB2457"/>
    <w:rsid w:val="00DB280D"/>
    <w:rsid w:val="00DB2BB5"/>
    <w:rsid w:val="00DB3516"/>
    <w:rsid w:val="00DB3C19"/>
    <w:rsid w:val="00DB3DFC"/>
    <w:rsid w:val="00DB442E"/>
    <w:rsid w:val="00DB454B"/>
    <w:rsid w:val="00DB4722"/>
    <w:rsid w:val="00DB475D"/>
    <w:rsid w:val="00DB4C43"/>
    <w:rsid w:val="00DB4F44"/>
    <w:rsid w:val="00DB50EC"/>
    <w:rsid w:val="00DB52F1"/>
    <w:rsid w:val="00DB5A42"/>
    <w:rsid w:val="00DB5BC0"/>
    <w:rsid w:val="00DB6045"/>
    <w:rsid w:val="00DB6299"/>
    <w:rsid w:val="00DB6EA8"/>
    <w:rsid w:val="00DB732E"/>
    <w:rsid w:val="00DB78DB"/>
    <w:rsid w:val="00DB7B04"/>
    <w:rsid w:val="00DB7EDF"/>
    <w:rsid w:val="00DB7F50"/>
    <w:rsid w:val="00DC07B4"/>
    <w:rsid w:val="00DC0F91"/>
    <w:rsid w:val="00DC10CE"/>
    <w:rsid w:val="00DC1178"/>
    <w:rsid w:val="00DC1253"/>
    <w:rsid w:val="00DC212A"/>
    <w:rsid w:val="00DC22BF"/>
    <w:rsid w:val="00DC28E6"/>
    <w:rsid w:val="00DC2B04"/>
    <w:rsid w:val="00DC2C53"/>
    <w:rsid w:val="00DC2CEF"/>
    <w:rsid w:val="00DC33F9"/>
    <w:rsid w:val="00DC3637"/>
    <w:rsid w:val="00DC391E"/>
    <w:rsid w:val="00DC3AA2"/>
    <w:rsid w:val="00DC3AF8"/>
    <w:rsid w:val="00DC3CA6"/>
    <w:rsid w:val="00DC40F4"/>
    <w:rsid w:val="00DC4147"/>
    <w:rsid w:val="00DC4258"/>
    <w:rsid w:val="00DC4508"/>
    <w:rsid w:val="00DC45AB"/>
    <w:rsid w:val="00DC48FC"/>
    <w:rsid w:val="00DC4A5F"/>
    <w:rsid w:val="00DC4D87"/>
    <w:rsid w:val="00DC4D95"/>
    <w:rsid w:val="00DC526B"/>
    <w:rsid w:val="00DC5551"/>
    <w:rsid w:val="00DC61F6"/>
    <w:rsid w:val="00DC6425"/>
    <w:rsid w:val="00DC651A"/>
    <w:rsid w:val="00DC683E"/>
    <w:rsid w:val="00DC6971"/>
    <w:rsid w:val="00DC6BFE"/>
    <w:rsid w:val="00DC6E1F"/>
    <w:rsid w:val="00DD00C4"/>
    <w:rsid w:val="00DD02E8"/>
    <w:rsid w:val="00DD07DF"/>
    <w:rsid w:val="00DD0897"/>
    <w:rsid w:val="00DD0BC9"/>
    <w:rsid w:val="00DD0D78"/>
    <w:rsid w:val="00DD0D86"/>
    <w:rsid w:val="00DD10C4"/>
    <w:rsid w:val="00DD1A58"/>
    <w:rsid w:val="00DD1C28"/>
    <w:rsid w:val="00DD1D8C"/>
    <w:rsid w:val="00DD2040"/>
    <w:rsid w:val="00DD2275"/>
    <w:rsid w:val="00DD2493"/>
    <w:rsid w:val="00DD2AEB"/>
    <w:rsid w:val="00DD2BE8"/>
    <w:rsid w:val="00DD2C66"/>
    <w:rsid w:val="00DD2EBD"/>
    <w:rsid w:val="00DD3C0D"/>
    <w:rsid w:val="00DD3D83"/>
    <w:rsid w:val="00DD43CA"/>
    <w:rsid w:val="00DD4954"/>
    <w:rsid w:val="00DD5730"/>
    <w:rsid w:val="00DD5AC9"/>
    <w:rsid w:val="00DD5C70"/>
    <w:rsid w:val="00DD5D25"/>
    <w:rsid w:val="00DD5EBE"/>
    <w:rsid w:val="00DD64A0"/>
    <w:rsid w:val="00DD6F80"/>
    <w:rsid w:val="00DD7C3C"/>
    <w:rsid w:val="00DD7F45"/>
    <w:rsid w:val="00DD7F91"/>
    <w:rsid w:val="00DE0177"/>
    <w:rsid w:val="00DE0906"/>
    <w:rsid w:val="00DE0CBD"/>
    <w:rsid w:val="00DE1126"/>
    <w:rsid w:val="00DE138E"/>
    <w:rsid w:val="00DE1402"/>
    <w:rsid w:val="00DE1647"/>
    <w:rsid w:val="00DE1745"/>
    <w:rsid w:val="00DE17AF"/>
    <w:rsid w:val="00DE1D67"/>
    <w:rsid w:val="00DE1EE4"/>
    <w:rsid w:val="00DE1F25"/>
    <w:rsid w:val="00DE2463"/>
    <w:rsid w:val="00DE2611"/>
    <w:rsid w:val="00DE278E"/>
    <w:rsid w:val="00DE2BEA"/>
    <w:rsid w:val="00DE2FB9"/>
    <w:rsid w:val="00DE31C7"/>
    <w:rsid w:val="00DE3205"/>
    <w:rsid w:val="00DE36A1"/>
    <w:rsid w:val="00DE39DF"/>
    <w:rsid w:val="00DE3B55"/>
    <w:rsid w:val="00DE3E64"/>
    <w:rsid w:val="00DE4139"/>
    <w:rsid w:val="00DE4373"/>
    <w:rsid w:val="00DE44DC"/>
    <w:rsid w:val="00DE4676"/>
    <w:rsid w:val="00DE5400"/>
    <w:rsid w:val="00DE636C"/>
    <w:rsid w:val="00DE684A"/>
    <w:rsid w:val="00DE6C57"/>
    <w:rsid w:val="00DE752A"/>
    <w:rsid w:val="00DF04BD"/>
    <w:rsid w:val="00DF0A52"/>
    <w:rsid w:val="00DF12A6"/>
    <w:rsid w:val="00DF131F"/>
    <w:rsid w:val="00DF1748"/>
    <w:rsid w:val="00DF1A7E"/>
    <w:rsid w:val="00DF1B59"/>
    <w:rsid w:val="00DF2040"/>
    <w:rsid w:val="00DF2114"/>
    <w:rsid w:val="00DF27E1"/>
    <w:rsid w:val="00DF2D3E"/>
    <w:rsid w:val="00DF31DD"/>
    <w:rsid w:val="00DF328A"/>
    <w:rsid w:val="00DF35BF"/>
    <w:rsid w:val="00DF37EF"/>
    <w:rsid w:val="00DF384F"/>
    <w:rsid w:val="00DF39C8"/>
    <w:rsid w:val="00DF4014"/>
    <w:rsid w:val="00DF426D"/>
    <w:rsid w:val="00DF42A8"/>
    <w:rsid w:val="00DF525B"/>
    <w:rsid w:val="00DF55FE"/>
    <w:rsid w:val="00DF59BD"/>
    <w:rsid w:val="00DF6069"/>
    <w:rsid w:val="00DF6275"/>
    <w:rsid w:val="00DF67F8"/>
    <w:rsid w:val="00DF69A0"/>
    <w:rsid w:val="00DF71AA"/>
    <w:rsid w:val="00DF72BB"/>
    <w:rsid w:val="00DF7434"/>
    <w:rsid w:val="00DF77AA"/>
    <w:rsid w:val="00E0072C"/>
    <w:rsid w:val="00E009B7"/>
    <w:rsid w:val="00E00DDC"/>
    <w:rsid w:val="00E00FDB"/>
    <w:rsid w:val="00E011E2"/>
    <w:rsid w:val="00E0130E"/>
    <w:rsid w:val="00E0168D"/>
    <w:rsid w:val="00E016DE"/>
    <w:rsid w:val="00E018D7"/>
    <w:rsid w:val="00E01AB1"/>
    <w:rsid w:val="00E01FA3"/>
    <w:rsid w:val="00E01FB5"/>
    <w:rsid w:val="00E02279"/>
    <w:rsid w:val="00E02573"/>
    <w:rsid w:val="00E0270B"/>
    <w:rsid w:val="00E02A77"/>
    <w:rsid w:val="00E03065"/>
    <w:rsid w:val="00E030C3"/>
    <w:rsid w:val="00E03DAC"/>
    <w:rsid w:val="00E03DD7"/>
    <w:rsid w:val="00E04016"/>
    <w:rsid w:val="00E040F9"/>
    <w:rsid w:val="00E0410E"/>
    <w:rsid w:val="00E0454B"/>
    <w:rsid w:val="00E049B7"/>
    <w:rsid w:val="00E04D04"/>
    <w:rsid w:val="00E0530E"/>
    <w:rsid w:val="00E059F7"/>
    <w:rsid w:val="00E05CEE"/>
    <w:rsid w:val="00E05DE8"/>
    <w:rsid w:val="00E06603"/>
    <w:rsid w:val="00E06D45"/>
    <w:rsid w:val="00E076AB"/>
    <w:rsid w:val="00E07965"/>
    <w:rsid w:val="00E07A7A"/>
    <w:rsid w:val="00E07A7D"/>
    <w:rsid w:val="00E07A85"/>
    <w:rsid w:val="00E07BE9"/>
    <w:rsid w:val="00E07C26"/>
    <w:rsid w:val="00E07CBA"/>
    <w:rsid w:val="00E100BA"/>
    <w:rsid w:val="00E10288"/>
    <w:rsid w:val="00E102C0"/>
    <w:rsid w:val="00E1037C"/>
    <w:rsid w:val="00E10523"/>
    <w:rsid w:val="00E10567"/>
    <w:rsid w:val="00E1057C"/>
    <w:rsid w:val="00E11AEA"/>
    <w:rsid w:val="00E11C42"/>
    <w:rsid w:val="00E11F8A"/>
    <w:rsid w:val="00E127E8"/>
    <w:rsid w:val="00E12C7F"/>
    <w:rsid w:val="00E12DEE"/>
    <w:rsid w:val="00E12EFE"/>
    <w:rsid w:val="00E130E7"/>
    <w:rsid w:val="00E1327D"/>
    <w:rsid w:val="00E1339A"/>
    <w:rsid w:val="00E137C2"/>
    <w:rsid w:val="00E14205"/>
    <w:rsid w:val="00E1452C"/>
    <w:rsid w:val="00E14AF0"/>
    <w:rsid w:val="00E14B6B"/>
    <w:rsid w:val="00E1525C"/>
    <w:rsid w:val="00E15572"/>
    <w:rsid w:val="00E159AF"/>
    <w:rsid w:val="00E15A13"/>
    <w:rsid w:val="00E169F8"/>
    <w:rsid w:val="00E17399"/>
    <w:rsid w:val="00E17532"/>
    <w:rsid w:val="00E176F2"/>
    <w:rsid w:val="00E1775E"/>
    <w:rsid w:val="00E179ED"/>
    <w:rsid w:val="00E17A26"/>
    <w:rsid w:val="00E201BE"/>
    <w:rsid w:val="00E207AA"/>
    <w:rsid w:val="00E20A76"/>
    <w:rsid w:val="00E20A78"/>
    <w:rsid w:val="00E20AB4"/>
    <w:rsid w:val="00E20AE1"/>
    <w:rsid w:val="00E2104B"/>
    <w:rsid w:val="00E2157F"/>
    <w:rsid w:val="00E21942"/>
    <w:rsid w:val="00E22202"/>
    <w:rsid w:val="00E22CD0"/>
    <w:rsid w:val="00E230CC"/>
    <w:rsid w:val="00E232E9"/>
    <w:rsid w:val="00E2344E"/>
    <w:rsid w:val="00E23503"/>
    <w:rsid w:val="00E23543"/>
    <w:rsid w:val="00E23C48"/>
    <w:rsid w:val="00E23F9A"/>
    <w:rsid w:val="00E24523"/>
    <w:rsid w:val="00E2489B"/>
    <w:rsid w:val="00E249FB"/>
    <w:rsid w:val="00E25159"/>
    <w:rsid w:val="00E252DE"/>
    <w:rsid w:val="00E25457"/>
    <w:rsid w:val="00E25660"/>
    <w:rsid w:val="00E25670"/>
    <w:rsid w:val="00E256B8"/>
    <w:rsid w:val="00E25884"/>
    <w:rsid w:val="00E25B3C"/>
    <w:rsid w:val="00E262A1"/>
    <w:rsid w:val="00E2659C"/>
    <w:rsid w:val="00E26811"/>
    <w:rsid w:val="00E276CF"/>
    <w:rsid w:val="00E27A35"/>
    <w:rsid w:val="00E27A63"/>
    <w:rsid w:val="00E27FEF"/>
    <w:rsid w:val="00E30586"/>
    <w:rsid w:val="00E30593"/>
    <w:rsid w:val="00E30A85"/>
    <w:rsid w:val="00E30EFF"/>
    <w:rsid w:val="00E3110E"/>
    <w:rsid w:val="00E31339"/>
    <w:rsid w:val="00E317A3"/>
    <w:rsid w:val="00E31B26"/>
    <w:rsid w:val="00E31B81"/>
    <w:rsid w:val="00E321F1"/>
    <w:rsid w:val="00E3300A"/>
    <w:rsid w:val="00E33416"/>
    <w:rsid w:val="00E33B83"/>
    <w:rsid w:val="00E33BA4"/>
    <w:rsid w:val="00E33F46"/>
    <w:rsid w:val="00E33FB8"/>
    <w:rsid w:val="00E34D5A"/>
    <w:rsid w:val="00E34EFF"/>
    <w:rsid w:val="00E3536A"/>
    <w:rsid w:val="00E35469"/>
    <w:rsid w:val="00E35991"/>
    <w:rsid w:val="00E3623F"/>
    <w:rsid w:val="00E36293"/>
    <w:rsid w:val="00E362AF"/>
    <w:rsid w:val="00E362F6"/>
    <w:rsid w:val="00E36BE0"/>
    <w:rsid w:val="00E37A2C"/>
    <w:rsid w:val="00E37CC9"/>
    <w:rsid w:val="00E40116"/>
    <w:rsid w:val="00E401C9"/>
    <w:rsid w:val="00E40822"/>
    <w:rsid w:val="00E40953"/>
    <w:rsid w:val="00E4096C"/>
    <w:rsid w:val="00E409C7"/>
    <w:rsid w:val="00E415AD"/>
    <w:rsid w:val="00E420BC"/>
    <w:rsid w:val="00E4241C"/>
    <w:rsid w:val="00E42EF1"/>
    <w:rsid w:val="00E442ED"/>
    <w:rsid w:val="00E4464A"/>
    <w:rsid w:val="00E449DB"/>
    <w:rsid w:val="00E44BB1"/>
    <w:rsid w:val="00E44CCB"/>
    <w:rsid w:val="00E44FCE"/>
    <w:rsid w:val="00E45103"/>
    <w:rsid w:val="00E45930"/>
    <w:rsid w:val="00E46041"/>
    <w:rsid w:val="00E469A0"/>
    <w:rsid w:val="00E46A13"/>
    <w:rsid w:val="00E46C14"/>
    <w:rsid w:val="00E46C19"/>
    <w:rsid w:val="00E478DE"/>
    <w:rsid w:val="00E47999"/>
    <w:rsid w:val="00E47E02"/>
    <w:rsid w:val="00E50141"/>
    <w:rsid w:val="00E5042B"/>
    <w:rsid w:val="00E50F52"/>
    <w:rsid w:val="00E51091"/>
    <w:rsid w:val="00E510DA"/>
    <w:rsid w:val="00E51323"/>
    <w:rsid w:val="00E5157A"/>
    <w:rsid w:val="00E518FA"/>
    <w:rsid w:val="00E51D70"/>
    <w:rsid w:val="00E51F15"/>
    <w:rsid w:val="00E5207E"/>
    <w:rsid w:val="00E522DC"/>
    <w:rsid w:val="00E52557"/>
    <w:rsid w:val="00E525DE"/>
    <w:rsid w:val="00E529AF"/>
    <w:rsid w:val="00E52F04"/>
    <w:rsid w:val="00E52F5C"/>
    <w:rsid w:val="00E53272"/>
    <w:rsid w:val="00E5349D"/>
    <w:rsid w:val="00E535A1"/>
    <w:rsid w:val="00E53807"/>
    <w:rsid w:val="00E53ABD"/>
    <w:rsid w:val="00E53F28"/>
    <w:rsid w:val="00E53F33"/>
    <w:rsid w:val="00E54169"/>
    <w:rsid w:val="00E559AF"/>
    <w:rsid w:val="00E55CE1"/>
    <w:rsid w:val="00E5682E"/>
    <w:rsid w:val="00E569F5"/>
    <w:rsid w:val="00E57071"/>
    <w:rsid w:val="00E57180"/>
    <w:rsid w:val="00E571A2"/>
    <w:rsid w:val="00E5739E"/>
    <w:rsid w:val="00E57760"/>
    <w:rsid w:val="00E577DD"/>
    <w:rsid w:val="00E57AC3"/>
    <w:rsid w:val="00E57C3B"/>
    <w:rsid w:val="00E57FB7"/>
    <w:rsid w:val="00E60137"/>
    <w:rsid w:val="00E606B3"/>
    <w:rsid w:val="00E60C45"/>
    <w:rsid w:val="00E60CF7"/>
    <w:rsid w:val="00E60F8A"/>
    <w:rsid w:val="00E613A0"/>
    <w:rsid w:val="00E61CF5"/>
    <w:rsid w:val="00E61D14"/>
    <w:rsid w:val="00E61E97"/>
    <w:rsid w:val="00E621CB"/>
    <w:rsid w:val="00E626ED"/>
    <w:rsid w:val="00E6281A"/>
    <w:rsid w:val="00E62D51"/>
    <w:rsid w:val="00E62DAF"/>
    <w:rsid w:val="00E62DFA"/>
    <w:rsid w:val="00E636CF"/>
    <w:rsid w:val="00E63CFC"/>
    <w:rsid w:val="00E64102"/>
    <w:rsid w:val="00E642BC"/>
    <w:rsid w:val="00E64931"/>
    <w:rsid w:val="00E64B25"/>
    <w:rsid w:val="00E64B79"/>
    <w:rsid w:val="00E64D24"/>
    <w:rsid w:val="00E64E93"/>
    <w:rsid w:val="00E65109"/>
    <w:rsid w:val="00E65293"/>
    <w:rsid w:val="00E65660"/>
    <w:rsid w:val="00E65698"/>
    <w:rsid w:val="00E66781"/>
    <w:rsid w:val="00E66935"/>
    <w:rsid w:val="00E66A5E"/>
    <w:rsid w:val="00E66C42"/>
    <w:rsid w:val="00E66E1C"/>
    <w:rsid w:val="00E6714B"/>
    <w:rsid w:val="00E674A0"/>
    <w:rsid w:val="00E676A2"/>
    <w:rsid w:val="00E67A6A"/>
    <w:rsid w:val="00E67CA6"/>
    <w:rsid w:val="00E67E13"/>
    <w:rsid w:val="00E67E2E"/>
    <w:rsid w:val="00E67FB6"/>
    <w:rsid w:val="00E70451"/>
    <w:rsid w:val="00E70C2B"/>
    <w:rsid w:val="00E718A2"/>
    <w:rsid w:val="00E718E0"/>
    <w:rsid w:val="00E71D0B"/>
    <w:rsid w:val="00E71D74"/>
    <w:rsid w:val="00E7201E"/>
    <w:rsid w:val="00E720D1"/>
    <w:rsid w:val="00E725A9"/>
    <w:rsid w:val="00E731C7"/>
    <w:rsid w:val="00E73281"/>
    <w:rsid w:val="00E73D82"/>
    <w:rsid w:val="00E7416B"/>
    <w:rsid w:val="00E749D1"/>
    <w:rsid w:val="00E74CC0"/>
    <w:rsid w:val="00E74CC1"/>
    <w:rsid w:val="00E74E02"/>
    <w:rsid w:val="00E74E2A"/>
    <w:rsid w:val="00E74F62"/>
    <w:rsid w:val="00E75212"/>
    <w:rsid w:val="00E75399"/>
    <w:rsid w:val="00E7539F"/>
    <w:rsid w:val="00E754F4"/>
    <w:rsid w:val="00E75752"/>
    <w:rsid w:val="00E75D24"/>
    <w:rsid w:val="00E7620A"/>
    <w:rsid w:val="00E76426"/>
    <w:rsid w:val="00E76480"/>
    <w:rsid w:val="00E766F6"/>
    <w:rsid w:val="00E7678C"/>
    <w:rsid w:val="00E7689B"/>
    <w:rsid w:val="00E76A82"/>
    <w:rsid w:val="00E76AEB"/>
    <w:rsid w:val="00E76E2B"/>
    <w:rsid w:val="00E77BB2"/>
    <w:rsid w:val="00E77CD3"/>
    <w:rsid w:val="00E800D9"/>
    <w:rsid w:val="00E801B0"/>
    <w:rsid w:val="00E8032D"/>
    <w:rsid w:val="00E804A4"/>
    <w:rsid w:val="00E804AD"/>
    <w:rsid w:val="00E804B9"/>
    <w:rsid w:val="00E808CC"/>
    <w:rsid w:val="00E80932"/>
    <w:rsid w:val="00E80E52"/>
    <w:rsid w:val="00E8104C"/>
    <w:rsid w:val="00E811D7"/>
    <w:rsid w:val="00E8127E"/>
    <w:rsid w:val="00E81573"/>
    <w:rsid w:val="00E81715"/>
    <w:rsid w:val="00E81A37"/>
    <w:rsid w:val="00E81F2B"/>
    <w:rsid w:val="00E8218D"/>
    <w:rsid w:val="00E82421"/>
    <w:rsid w:val="00E826E5"/>
    <w:rsid w:val="00E82B50"/>
    <w:rsid w:val="00E8320F"/>
    <w:rsid w:val="00E835AA"/>
    <w:rsid w:val="00E83828"/>
    <w:rsid w:val="00E83856"/>
    <w:rsid w:val="00E83CF0"/>
    <w:rsid w:val="00E83E49"/>
    <w:rsid w:val="00E83E53"/>
    <w:rsid w:val="00E84925"/>
    <w:rsid w:val="00E849C6"/>
    <w:rsid w:val="00E84DC5"/>
    <w:rsid w:val="00E84FEE"/>
    <w:rsid w:val="00E85161"/>
    <w:rsid w:val="00E851F0"/>
    <w:rsid w:val="00E859E3"/>
    <w:rsid w:val="00E85A3A"/>
    <w:rsid w:val="00E86091"/>
    <w:rsid w:val="00E86104"/>
    <w:rsid w:val="00E868C3"/>
    <w:rsid w:val="00E86CDA"/>
    <w:rsid w:val="00E87049"/>
    <w:rsid w:val="00E879E1"/>
    <w:rsid w:val="00E9031F"/>
    <w:rsid w:val="00E9034B"/>
    <w:rsid w:val="00E904ED"/>
    <w:rsid w:val="00E9059C"/>
    <w:rsid w:val="00E9061D"/>
    <w:rsid w:val="00E90B74"/>
    <w:rsid w:val="00E90CD6"/>
    <w:rsid w:val="00E90F1F"/>
    <w:rsid w:val="00E90F91"/>
    <w:rsid w:val="00E91042"/>
    <w:rsid w:val="00E9125F"/>
    <w:rsid w:val="00E91595"/>
    <w:rsid w:val="00E9196D"/>
    <w:rsid w:val="00E91D71"/>
    <w:rsid w:val="00E91F5B"/>
    <w:rsid w:val="00E922A0"/>
    <w:rsid w:val="00E92831"/>
    <w:rsid w:val="00E9293A"/>
    <w:rsid w:val="00E929B6"/>
    <w:rsid w:val="00E92D59"/>
    <w:rsid w:val="00E92D94"/>
    <w:rsid w:val="00E933E9"/>
    <w:rsid w:val="00E9378F"/>
    <w:rsid w:val="00E93AD0"/>
    <w:rsid w:val="00E93DF7"/>
    <w:rsid w:val="00E93E91"/>
    <w:rsid w:val="00E944FA"/>
    <w:rsid w:val="00E9491B"/>
    <w:rsid w:val="00E951CF"/>
    <w:rsid w:val="00E955CE"/>
    <w:rsid w:val="00E9574A"/>
    <w:rsid w:val="00E95FE5"/>
    <w:rsid w:val="00E960EE"/>
    <w:rsid w:val="00E9627E"/>
    <w:rsid w:val="00E9699E"/>
    <w:rsid w:val="00E969AA"/>
    <w:rsid w:val="00E96AC1"/>
    <w:rsid w:val="00E9707D"/>
    <w:rsid w:val="00E97191"/>
    <w:rsid w:val="00E972A8"/>
    <w:rsid w:val="00E974BF"/>
    <w:rsid w:val="00E97F47"/>
    <w:rsid w:val="00EA02BB"/>
    <w:rsid w:val="00EA03E9"/>
    <w:rsid w:val="00EA0AE6"/>
    <w:rsid w:val="00EA0B7E"/>
    <w:rsid w:val="00EA0C13"/>
    <w:rsid w:val="00EA0DD1"/>
    <w:rsid w:val="00EA18FC"/>
    <w:rsid w:val="00EA19F9"/>
    <w:rsid w:val="00EA2016"/>
    <w:rsid w:val="00EA2B3B"/>
    <w:rsid w:val="00EA2B51"/>
    <w:rsid w:val="00EA2E3D"/>
    <w:rsid w:val="00EA2F84"/>
    <w:rsid w:val="00EA304B"/>
    <w:rsid w:val="00EA33C6"/>
    <w:rsid w:val="00EA3751"/>
    <w:rsid w:val="00EA3E46"/>
    <w:rsid w:val="00EA43EE"/>
    <w:rsid w:val="00EA4411"/>
    <w:rsid w:val="00EA452D"/>
    <w:rsid w:val="00EA4C33"/>
    <w:rsid w:val="00EA502D"/>
    <w:rsid w:val="00EA520C"/>
    <w:rsid w:val="00EA5804"/>
    <w:rsid w:val="00EA5C17"/>
    <w:rsid w:val="00EA5C9E"/>
    <w:rsid w:val="00EA764A"/>
    <w:rsid w:val="00EA7679"/>
    <w:rsid w:val="00EA7888"/>
    <w:rsid w:val="00EB08BD"/>
    <w:rsid w:val="00EB0922"/>
    <w:rsid w:val="00EB0C06"/>
    <w:rsid w:val="00EB1109"/>
    <w:rsid w:val="00EB14A5"/>
    <w:rsid w:val="00EB14C7"/>
    <w:rsid w:val="00EB1550"/>
    <w:rsid w:val="00EB15A6"/>
    <w:rsid w:val="00EB1693"/>
    <w:rsid w:val="00EB17DD"/>
    <w:rsid w:val="00EB1B90"/>
    <w:rsid w:val="00EB2212"/>
    <w:rsid w:val="00EB236F"/>
    <w:rsid w:val="00EB23A1"/>
    <w:rsid w:val="00EB26CC"/>
    <w:rsid w:val="00EB2C0B"/>
    <w:rsid w:val="00EB2DF4"/>
    <w:rsid w:val="00EB3BC4"/>
    <w:rsid w:val="00EB5100"/>
    <w:rsid w:val="00EB5176"/>
    <w:rsid w:val="00EB51B3"/>
    <w:rsid w:val="00EB52FB"/>
    <w:rsid w:val="00EB5315"/>
    <w:rsid w:val="00EB5973"/>
    <w:rsid w:val="00EB5D6F"/>
    <w:rsid w:val="00EB63DC"/>
    <w:rsid w:val="00EB6480"/>
    <w:rsid w:val="00EB64B2"/>
    <w:rsid w:val="00EB6771"/>
    <w:rsid w:val="00EB6C12"/>
    <w:rsid w:val="00EB6CB5"/>
    <w:rsid w:val="00EB6D58"/>
    <w:rsid w:val="00EB7D12"/>
    <w:rsid w:val="00EC0109"/>
    <w:rsid w:val="00EC0B1E"/>
    <w:rsid w:val="00EC0D72"/>
    <w:rsid w:val="00EC133B"/>
    <w:rsid w:val="00EC145A"/>
    <w:rsid w:val="00EC1661"/>
    <w:rsid w:val="00EC16E4"/>
    <w:rsid w:val="00EC1F05"/>
    <w:rsid w:val="00EC1F08"/>
    <w:rsid w:val="00EC23EE"/>
    <w:rsid w:val="00EC374B"/>
    <w:rsid w:val="00EC3984"/>
    <w:rsid w:val="00EC4264"/>
    <w:rsid w:val="00EC43CA"/>
    <w:rsid w:val="00EC4510"/>
    <w:rsid w:val="00EC4BD9"/>
    <w:rsid w:val="00EC4EDF"/>
    <w:rsid w:val="00EC5BA1"/>
    <w:rsid w:val="00EC5FF1"/>
    <w:rsid w:val="00EC6089"/>
    <w:rsid w:val="00EC6235"/>
    <w:rsid w:val="00EC66EB"/>
    <w:rsid w:val="00EC68EC"/>
    <w:rsid w:val="00EC6963"/>
    <w:rsid w:val="00EC6D5F"/>
    <w:rsid w:val="00EC7143"/>
    <w:rsid w:val="00EC7513"/>
    <w:rsid w:val="00EC753A"/>
    <w:rsid w:val="00EC75FC"/>
    <w:rsid w:val="00EC78B7"/>
    <w:rsid w:val="00EC7B56"/>
    <w:rsid w:val="00ED001B"/>
    <w:rsid w:val="00ED00DC"/>
    <w:rsid w:val="00ED014E"/>
    <w:rsid w:val="00ED098C"/>
    <w:rsid w:val="00ED0CC6"/>
    <w:rsid w:val="00ED0F2A"/>
    <w:rsid w:val="00ED10FC"/>
    <w:rsid w:val="00ED11CE"/>
    <w:rsid w:val="00ED1361"/>
    <w:rsid w:val="00ED15AF"/>
    <w:rsid w:val="00ED1B5D"/>
    <w:rsid w:val="00ED1FCB"/>
    <w:rsid w:val="00ED2285"/>
    <w:rsid w:val="00ED31B7"/>
    <w:rsid w:val="00ED3744"/>
    <w:rsid w:val="00ED38D7"/>
    <w:rsid w:val="00ED3F6E"/>
    <w:rsid w:val="00ED3FD4"/>
    <w:rsid w:val="00ED4B3B"/>
    <w:rsid w:val="00ED4C63"/>
    <w:rsid w:val="00ED4FA7"/>
    <w:rsid w:val="00ED5158"/>
    <w:rsid w:val="00ED52CC"/>
    <w:rsid w:val="00ED5E43"/>
    <w:rsid w:val="00ED60FF"/>
    <w:rsid w:val="00ED6692"/>
    <w:rsid w:val="00ED6A86"/>
    <w:rsid w:val="00ED6DE6"/>
    <w:rsid w:val="00ED6FFC"/>
    <w:rsid w:val="00ED7050"/>
    <w:rsid w:val="00ED7478"/>
    <w:rsid w:val="00ED7789"/>
    <w:rsid w:val="00ED7A7E"/>
    <w:rsid w:val="00ED7D96"/>
    <w:rsid w:val="00ED7E34"/>
    <w:rsid w:val="00EE0173"/>
    <w:rsid w:val="00EE03AC"/>
    <w:rsid w:val="00EE042F"/>
    <w:rsid w:val="00EE0CFC"/>
    <w:rsid w:val="00EE0D24"/>
    <w:rsid w:val="00EE119A"/>
    <w:rsid w:val="00EE1594"/>
    <w:rsid w:val="00EE1B8D"/>
    <w:rsid w:val="00EE1E60"/>
    <w:rsid w:val="00EE2081"/>
    <w:rsid w:val="00EE23F7"/>
    <w:rsid w:val="00EE2418"/>
    <w:rsid w:val="00EE253A"/>
    <w:rsid w:val="00EE294A"/>
    <w:rsid w:val="00EE2F21"/>
    <w:rsid w:val="00EE3298"/>
    <w:rsid w:val="00EE349C"/>
    <w:rsid w:val="00EE38DB"/>
    <w:rsid w:val="00EE434B"/>
    <w:rsid w:val="00EE47BA"/>
    <w:rsid w:val="00EE4B22"/>
    <w:rsid w:val="00EE5190"/>
    <w:rsid w:val="00EE58D9"/>
    <w:rsid w:val="00EE59FB"/>
    <w:rsid w:val="00EE5C04"/>
    <w:rsid w:val="00EE5D9B"/>
    <w:rsid w:val="00EE67F3"/>
    <w:rsid w:val="00EE6B24"/>
    <w:rsid w:val="00EE6D18"/>
    <w:rsid w:val="00EE6D45"/>
    <w:rsid w:val="00EE706D"/>
    <w:rsid w:val="00EE7179"/>
    <w:rsid w:val="00EE729E"/>
    <w:rsid w:val="00EE7549"/>
    <w:rsid w:val="00EE77CF"/>
    <w:rsid w:val="00EE7807"/>
    <w:rsid w:val="00EF0141"/>
    <w:rsid w:val="00EF035A"/>
    <w:rsid w:val="00EF1DD1"/>
    <w:rsid w:val="00EF1DEF"/>
    <w:rsid w:val="00EF1EC4"/>
    <w:rsid w:val="00EF2958"/>
    <w:rsid w:val="00EF2E5A"/>
    <w:rsid w:val="00EF39AB"/>
    <w:rsid w:val="00EF3C21"/>
    <w:rsid w:val="00EF41AE"/>
    <w:rsid w:val="00EF452A"/>
    <w:rsid w:val="00EF452F"/>
    <w:rsid w:val="00EF459B"/>
    <w:rsid w:val="00EF4A83"/>
    <w:rsid w:val="00EF4CA7"/>
    <w:rsid w:val="00EF4E35"/>
    <w:rsid w:val="00EF4E7A"/>
    <w:rsid w:val="00EF501E"/>
    <w:rsid w:val="00EF5FA6"/>
    <w:rsid w:val="00EF67F6"/>
    <w:rsid w:val="00EF70A9"/>
    <w:rsid w:val="00EF796F"/>
    <w:rsid w:val="00EF7F37"/>
    <w:rsid w:val="00F00076"/>
    <w:rsid w:val="00F003DF"/>
    <w:rsid w:val="00F009E3"/>
    <w:rsid w:val="00F00E2B"/>
    <w:rsid w:val="00F012EB"/>
    <w:rsid w:val="00F01B8F"/>
    <w:rsid w:val="00F0280E"/>
    <w:rsid w:val="00F03001"/>
    <w:rsid w:val="00F0322A"/>
    <w:rsid w:val="00F03B23"/>
    <w:rsid w:val="00F03B57"/>
    <w:rsid w:val="00F0407F"/>
    <w:rsid w:val="00F040AF"/>
    <w:rsid w:val="00F044F0"/>
    <w:rsid w:val="00F0455E"/>
    <w:rsid w:val="00F04828"/>
    <w:rsid w:val="00F04A3A"/>
    <w:rsid w:val="00F04A58"/>
    <w:rsid w:val="00F04D20"/>
    <w:rsid w:val="00F0547C"/>
    <w:rsid w:val="00F060DA"/>
    <w:rsid w:val="00F06168"/>
    <w:rsid w:val="00F06234"/>
    <w:rsid w:val="00F0642D"/>
    <w:rsid w:val="00F0645F"/>
    <w:rsid w:val="00F0722A"/>
    <w:rsid w:val="00F07A9E"/>
    <w:rsid w:val="00F07E2B"/>
    <w:rsid w:val="00F07E56"/>
    <w:rsid w:val="00F07E94"/>
    <w:rsid w:val="00F090AE"/>
    <w:rsid w:val="00F1045C"/>
    <w:rsid w:val="00F107FA"/>
    <w:rsid w:val="00F1095A"/>
    <w:rsid w:val="00F11003"/>
    <w:rsid w:val="00F1151A"/>
    <w:rsid w:val="00F1176B"/>
    <w:rsid w:val="00F117C5"/>
    <w:rsid w:val="00F119B5"/>
    <w:rsid w:val="00F11A09"/>
    <w:rsid w:val="00F120EA"/>
    <w:rsid w:val="00F12723"/>
    <w:rsid w:val="00F12867"/>
    <w:rsid w:val="00F12B60"/>
    <w:rsid w:val="00F12CB3"/>
    <w:rsid w:val="00F12FC0"/>
    <w:rsid w:val="00F13359"/>
    <w:rsid w:val="00F13563"/>
    <w:rsid w:val="00F13AA6"/>
    <w:rsid w:val="00F13B4D"/>
    <w:rsid w:val="00F13DE4"/>
    <w:rsid w:val="00F1420C"/>
    <w:rsid w:val="00F142DF"/>
    <w:rsid w:val="00F15154"/>
    <w:rsid w:val="00F15656"/>
    <w:rsid w:val="00F1576C"/>
    <w:rsid w:val="00F158EF"/>
    <w:rsid w:val="00F1590E"/>
    <w:rsid w:val="00F15AAC"/>
    <w:rsid w:val="00F16444"/>
    <w:rsid w:val="00F16564"/>
    <w:rsid w:val="00F16B06"/>
    <w:rsid w:val="00F16F44"/>
    <w:rsid w:val="00F17010"/>
    <w:rsid w:val="00F1713D"/>
    <w:rsid w:val="00F172E7"/>
    <w:rsid w:val="00F17A32"/>
    <w:rsid w:val="00F17BF8"/>
    <w:rsid w:val="00F17CB1"/>
    <w:rsid w:val="00F200C2"/>
    <w:rsid w:val="00F20633"/>
    <w:rsid w:val="00F208F0"/>
    <w:rsid w:val="00F209D4"/>
    <w:rsid w:val="00F20AF9"/>
    <w:rsid w:val="00F20EEF"/>
    <w:rsid w:val="00F21576"/>
    <w:rsid w:val="00F218B6"/>
    <w:rsid w:val="00F21A75"/>
    <w:rsid w:val="00F21D37"/>
    <w:rsid w:val="00F21E38"/>
    <w:rsid w:val="00F220EF"/>
    <w:rsid w:val="00F224B7"/>
    <w:rsid w:val="00F226EB"/>
    <w:rsid w:val="00F22B83"/>
    <w:rsid w:val="00F22E74"/>
    <w:rsid w:val="00F23287"/>
    <w:rsid w:val="00F2338F"/>
    <w:rsid w:val="00F23812"/>
    <w:rsid w:val="00F239CA"/>
    <w:rsid w:val="00F2401B"/>
    <w:rsid w:val="00F249E1"/>
    <w:rsid w:val="00F24E41"/>
    <w:rsid w:val="00F2535E"/>
    <w:rsid w:val="00F253AD"/>
    <w:rsid w:val="00F25657"/>
    <w:rsid w:val="00F256C2"/>
    <w:rsid w:val="00F2625B"/>
    <w:rsid w:val="00F26501"/>
    <w:rsid w:val="00F26836"/>
    <w:rsid w:val="00F26A22"/>
    <w:rsid w:val="00F26ADB"/>
    <w:rsid w:val="00F27018"/>
    <w:rsid w:val="00F273E6"/>
    <w:rsid w:val="00F27690"/>
    <w:rsid w:val="00F277E4"/>
    <w:rsid w:val="00F27BF7"/>
    <w:rsid w:val="00F304F4"/>
    <w:rsid w:val="00F30BF1"/>
    <w:rsid w:val="00F30BF7"/>
    <w:rsid w:val="00F30FC3"/>
    <w:rsid w:val="00F31172"/>
    <w:rsid w:val="00F3120C"/>
    <w:rsid w:val="00F3123B"/>
    <w:rsid w:val="00F31B64"/>
    <w:rsid w:val="00F32465"/>
    <w:rsid w:val="00F3261F"/>
    <w:rsid w:val="00F32672"/>
    <w:rsid w:val="00F3269D"/>
    <w:rsid w:val="00F32738"/>
    <w:rsid w:val="00F32948"/>
    <w:rsid w:val="00F32B05"/>
    <w:rsid w:val="00F32C6F"/>
    <w:rsid w:val="00F32D94"/>
    <w:rsid w:val="00F32F28"/>
    <w:rsid w:val="00F3323E"/>
    <w:rsid w:val="00F337BE"/>
    <w:rsid w:val="00F33B05"/>
    <w:rsid w:val="00F33D1C"/>
    <w:rsid w:val="00F33D9E"/>
    <w:rsid w:val="00F34117"/>
    <w:rsid w:val="00F341B5"/>
    <w:rsid w:val="00F34236"/>
    <w:rsid w:val="00F34EFC"/>
    <w:rsid w:val="00F3533E"/>
    <w:rsid w:val="00F354E6"/>
    <w:rsid w:val="00F354EC"/>
    <w:rsid w:val="00F3559E"/>
    <w:rsid w:val="00F35798"/>
    <w:rsid w:val="00F35DD6"/>
    <w:rsid w:val="00F362F3"/>
    <w:rsid w:val="00F3667E"/>
    <w:rsid w:val="00F36707"/>
    <w:rsid w:val="00F3692C"/>
    <w:rsid w:val="00F36971"/>
    <w:rsid w:val="00F36F45"/>
    <w:rsid w:val="00F37B07"/>
    <w:rsid w:val="00F37CE2"/>
    <w:rsid w:val="00F37F06"/>
    <w:rsid w:val="00F4011F"/>
    <w:rsid w:val="00F40255"/>
    <w:rsid w:val="00F402E1"/>
    <w:rsid w:val="00F40459"/>
    <w:rsid w:val="00F405B1"/>
    <w:rsid w:val="00F4067E"/>
    <w:rsid w:val="00F406DA"/>
    <w:rsid w:val="00F4077B"/>
    <w:rsid w:val="00F4088C"/>
    <w:rsid w:val="00F40AFA"/>
    <w:rsid w:val="00F40E17"/>
    <w:rsid w:val="00F4152B"/>
    <w:rsid w:val="00F415BD"/>
    <w:rsid w:val="00F4199B"/>
    <w:rsid w:val="00F41E6D"/>
    <w:rsid w:val="00F4220C"/>
    <w:rsid w:val="00F422C8"/>
    <w:rsid w:val="00F425B4"/>
    <w:rsid w:val="00F42AA5"/>
    <w:rsid w:val="00F42ECC"/>
    <w:rsid w:val="00F42ED8"/>
    <w:rsid w:val="00F43786"/>
    <w:rsid w:val="00F43CD6"/>
    <w:rsid w:val="00F44431"/>
    <w:rsid w:val="00F45256"/>
    <w:rsid w:val="00F4539D"/>
    <w:rsid w:val="00F4574D"/>
    <w:rsid w:val="00F458FF"/>
    <w:rsid w:val="00F45A20"/>
    <w:rsid w:val="00F45C69"/>
    <w:rsid w:val="00F461AF"/>
    <w:rsid w:val="00F466B6"/>
    <w:rsid w:val="00F47609"/>
    <w:rsid w:val="00F47628"/>
    <w:rsid w:val="00F4789A"/>
    <w:rsid w:val="00F478A0"/>
    <w:rsid w:val="00F47C65"/>
    <w:rsid w:val="00F47D20"/>
    <w:rsid w:val="00F500E2"/>
    <w:rsid w:val="00F501D7"/>
    <w:rsid w:val="00F508B3"/>
    <w:rsid w:val="00F50DBC"/>
    <w:rsid w:val="00F51149"/>
    <w:rsid w:val="00F51250"/>
    <w:rsid w:val="00F51296"/>
    <w:rsid w:val="00F514EB"/>
    <w:rsid w:val="00F51596"/>
    <w:rsid w:val="00F51ACB"/>
    <w:rsid w:val="00F51BF7"/>
    <w:rsid w:val="00F52643"/>
    <w:rsid w:val="00F52A94"/>
    <w:rsid w:val="00F52C69"/>
    <w:rsid w:val="00F52E59"/>
    <w:rsid w:val="00F53064"/>
    <w:rsid w:val="00F5345B"/>
    <w:rsid w:val="00F53500"/>
    <w:rsid w:val="00F53509"/>
    <w:rsid w:val="00F53580"/>
    <w:rsid w:val="00F53709"/>
    <w:rsid w:val="00F537F8"/>
    <w:rsid w:val="00F53FDD"/>
    <w:rsid w:val="00F543EE"/>
    <w:rsid w:val="00F544F6"/>
    <w:rsid w:val="00F547D8"/>
    <w:rsid w:val="00F5489F"/>
    <w:rsid w:val="00F54C87"/>
    <w:rsid w:val="00F54C8D"/>
    <w:rsid w:val="00F551C0"/>
    <w:rsid w:val="00F5556A"/>
    <w:rsid w:val="00F55A64"/>
    <w:rsid w:val="00F55D51"/>
    <w:rsid w:val="00F55EF7"/>
    <w:rsid w:val="00F56249"/>
    <w:rsid w:val="00F563A8"/>
    <w:rsid w:val="00F56404"/>
    <w:rsid w:val="00F5649A"/>
    <w:rsid w:val="00F56502"/>
    <w:rsid w:val="00F5687D"/>
    <w:rsid w:val="00F5761E"/>
    <w:rsid w:val="00F57817"/>
    <w:rsid w:val="00F57E5F"/>
    <w:rsid w:val="00F601B6"/>
    <w:rsid w:val="00F603E1"/>
    <w:rsid w:val="00F6088D"/>
    <w:rsid w:val="00F60BC2"/>
    <w:rsid w:val="00F610AD"/>
    <w:rsid w:val="00F6154B"/>
    <w:rsid w:val="00F621F5"/>
    <w:rsid w:val="00F6220D"/>
    <w:rsid w:val="00F627CB"/>
    <w:rsid w:val="00F6283F"/>
    <w:rsid w:val="00F62D77"/>
    <w:rsid w:val="00F62FE1"/>
    <w:rsid w:val="00F630E4"/>
    <w:rsid w:val="00F631D9"/>
    <w:rsid w:val="00F6346E"/>
    <w:rsid w:val="00F63659"/>
    <w:rsid w:val="00F63942"/>
    <w:rsid w:val="00F639C9"/>
    <w:rsid w:val="00F639EF"/>
    <w:rsid w:val="00F642F8"/>
    <w:rsid w:val="00F64494"/>
    <w:rsid w:val="00F64824"/>
    <w:rsid w:val="00F64BE7"/>
    <w:rsid w:val="00F64F1B"/>
    <w:rsid w:val="00F655E7"/>
    <w:rsid w:val="00F65641"/>
    <w:rsid w:val="00F665D3"/>
    <w:rsid w:val="00F66847"/>
    <w:rsid w:val="00F66A7D"/>
    <w:rsid w:val="00F66A96"/>
    <w:rsid w:val="00F67444"/>
    <w:rsid w:val="00F675EF"/>
    <w:rsid w:val="00F679A9"/>
    <w:rsid w:val="00F67A4E"/>
    <w:rsid w:val="00F67BFB"/>
    <w:rsid w:val="00F70072"/>
    <w:rsid w:val="00F704A7"/>
    <w:rsid w:val="00F709F6"/>
    <w:rsid w:val="00F70DC5"/>
    <w:rsid w:val="00F70E7B"/>
    <w:rsid w:val="00F71460"/>
    <w:rsid w:val="00F719A7"/>
    <w:rsid w:val="00F71A42"/>
    <w:rsid w:val="00F71DA5"/>
    <w:rsid w:val="00F7205B"/>
    <w:rsid w:val="00F7234A"/>
    <w:rsid w:val="00F7257B"/>
    <w:rsid w:val="00F7266B"/>
    <w:rsid w:val="00F72954"/>
    <w:rsid w:val="00F732BD"/>
    <w:rsid w:val="00F73613"/>
    <w:rsid w:val="00F739AB"/>
    <w:rsid w:val="00F73B53"/>
    <w:rsid w:val="00F73BCE"/>
    <w:rsid w:val="00F74435"/>
    <w:rsid w:val="00F7463E"/>
    <w:rsid w:val="00F74E84"/>
    <w:rsid w:val="00F74F07"/>
    <w:rsid w:val="00F74FB9"/>
    <w:rsid w:val="00F751CB"/>
    <w:rsid w:val="00F7552A"/>
    <w:rsid w:val="00F7579C"/>
    <w:rsid w:val="00F758C1"/>
    <w:rsid w:val="00F75984"/>
    <w:rsid w:val="00F75AF4"/>
    <w:rsid w:val="00F75B54"/>
    <w:rsid w:val="00F75EB9"/>
    <w:rsid w:val="00F76453"/>
    <w:rsid w:val="00F768F9"/>
    <w:rsid w:val="00F76BF6"/>
    <w:rsid w:val="00F76CE7"/>
    <w:rsid w:val="00F76FAA"/>
    <w:rsid w:val="00F77052"/>
    <w:rsid w:val="00F77154"/>
    <w:rsid w:val="00F77351"/>
    <w:rsid w:val="00F77BD7"/>
    <w:rsid w:val="00F8012E"/>
    <w:rsid w:val="00F8017D"/>
    <w:rsid w:val="00F802D8"/>
    <w:rsid w:val="00F80BB5"/>
    <w:rsid w:val="00F80D33"/>
    <w:rsid w:val="00F80EDF"/>
    <w:rsid w:val="00F80F48"/>
    <w:rsid w:val="00F812FF"/>
    <w:rsid w:val="00F8147D"/>
    <w:rsid w:val="00F81673"/>
    <w:rsid w:val="00F81A8E"/>
    <w:rsid w:val="00F81B7E"/>
    <w:rsid w:val="00F81D9C"/>
    <w:rsid w:val="00F82075"/>
    <w:rsid w:val="00F8259B"/>
    <w:rsid w:val="00F82B85"/>
    <w:rsid w:val="00F82F99"/>
    <w:rsid w:val="00F83142"/>
    <w:rsid w:val="00F831CA"/>
    <w:rsid w:val="00F832CC"/>
    <w:rsid w:val="00F8398B"/>
    <w:rsid w:val="00F83C7C"/>
    <w:rsid w:val="00F83D02"/>
    <w:rsid w:val="00F84337"/>
    <w:rsid w:val="00F847C3"/>
    <w:rsid w:val="00F849B4"/>
    <w:rsid w:val="00F84CF1"/>
    <w:rsid w:val="00F84DF7"/>
    <w:rsid w:val="00F854FF"/>
    <w:rsid w:val="00F85C43"/>
    <w:rsid w:val="00F8672F"/>
    <w:rsid w:val="00F86980"/>
    <w:rsid w:val="00F86FD1"/>
    <w:rsid w:val="00F870D5"/>
    <w:rsid w:val="00F873C3"/>
    <w:rsid w:val="00F8776F"/>
    <w:rsid w:val="00F87EB3"/>
    <w:rsid w:val="00F900B8"/>
    <w:rsid w:val="00F90133"/>
    <w:rsid w:val="00F91A10"/>
    <w:rsid w:val="00F91BE8"/>
    <w:rsid w:val="00F921EE"/>
    <w:rsid w:val="00F9245E"/>
    <w:rsid w:val="00F9263B"/>
    <w:rsid w:val="00F92BD4"/>
    <w:rsid w:val="00F92E7F"/>
    <w:rsid w:val="00F930CB"/>
    <w:rsid w:val="00F9354D"/>
    <w:rsid w:val="00F937B6"/>
    <w:rsid w:val="00F93E55"/>
    <w:rsid w:val="00F93ED8"/>
    <w:rsid w:val="00F93F18"/>
    <w:rsid w:val="00F93F5F"/>
    <w:rsid w:val="00F93FCF"/>
    <w:rsid w:val="00F944C0"/>
    <w:rsid w:val="00F94512"/>
    <w:rsid w:val="00F94E8A"/>
    <w:rsid w:val="00F954D8"/>
    <w:rsid w:val="00F96A31"/>
    <w:rsid w:val="00F96F4A"/>
    <w:rsid w:val="00F97017"/>
    <w:rsid w:val="00F9718D"/>
    <w:rsid w:val="00F97455"/>
    <w:rsid w:val="00F97641"/>
    <w:rsid w:val="00FA044C"/>
    <w:rsid w:val="00FA055C"/>
    <w:rsid w:val="00FA0564"/>
    <w:rsid w:val="00FA0B8C"/>
    <w:rsid w:val="00FA0EA4"/>
    <w:rsid w:val="00FA0ED3"/>
    <w:rsid w:val="00FA0F40"/>
    <w:rsid w:val="00FA2236"/>
    <w:rsid w:val="00FA2416"/>
    <w:rsid w:val="00FA26D6"/>
    <w:rsid w:val="00FA4054"/>
    <w:rsid w:val="00FA46CA"/>
    <w:rsid w:val="00FA47AE"/>
    <w:rsid w:val="00FA4BAF"/>
    <w:rsid w:val="00FA4C50"/>
    <w:rsid w:val="00FA4CA6"/>
    <w:rsid w:val="00FA4DCE"/>
    <w:rsid w:val="00FA5385"/>
    <w:rsid w:val="00FA553D"/>
    <w:rsid w:val="00FA57C0"/>
    <w:rsid w:val="00FA59DB"/>
    <w:rsid w:val="00FA5B62"/>
    <w:rsid w:val="00FA5ED6"/>
    <w:rsid w:val="00FA5F6F"/>
    <w:rsid w:val="00FA61E6"/>
    <w:rsid w:val="00FA6372"/>
    <w:rsid w:val="00FA6759"/>
    <w:rsid w:val="00FA6B0E"/>
    <w:rsid w:val="00FA6E13"/>
    <w:rsid w:val="00FA7F14"/>
    <w:rsid w:val="00FB07CF"/>
    <w:rsid w:val="00FB0808"/>
    <w:rsid w:val="00FB0B3D"/>
    <w:rsid w:val="00FB15CB"/>
    <w:rsid w:val="00FB166E"/>
    <w:rsid w:val="00FB1A68"/>
    <w:rsid w:val="00FB1E8F"/>
    <w:rsid w:val="00FB1EE3"/>
    <w:rsid w:val="00FB3390"/>
    <w:rsid w:val="00FB34D8"/>
    <w:rsid w:val="00FB3888"/>
    <w:rsid w:val="00FB3D77"/>
    <w:rsid w:val="00FB40A9"/>
    <w:rsid w:val="00FB43BD"/>
    <w:rsid w:val="00FB44D6"/>
    <w:rsid w:val="00FB48A4"/>
    <w:rsid w:val="00FB4F0E"/>
    <w:rsid w:val="00FB4F9B"/>
    <w:rsid w:val="00FB507A"/>
    <w:rsid w:val="00FB536E"/>
    <w:rsid w:val="00FB53FF"/>
    <w:rsid w:val="00FB5A97"/>
    <w:rsid w:val="00FB5AA8"/>
    <w:rsid w:val="00FB5E9D"/>
    <w:rsid w:val="00FB5F67"/>
    <w:rsid w:val="00FB7983"/>
    <w:rsid w:val="00FB7C9C"/>
    <w:rsid w:val="00FB7CA2"/>
    <w:rsid w:val="00FB7D3F"/>
    <w:rsid w:val="00FC011A"/>
    <w:rsid w:val="00FC0623"/>
    <w:rsid w:val="00FC06A0"/>
    <w:rsid w:val="00FC0E61"/>
    <w:rsid w:val="00FC1234"/>
    <w:rsid w:val="00FC1A30"/>
    <w:rsid w:val="00FC1C1C"/>
    <w:rsid w:val="00FC1D11"/>
    <w:rsid w:val="00FC21A2"/>
    <w:rsid w:val="00FC30A5"/>
    <w:rsid w:val="00FC3592"/>
    <w:rsid w:val="00FC3A9C"/>
    <w:rsid w:val="00FC3CCE"/>
    <w:rsid w:val="00FC3DFD"/>
    <w:rsid w:val="00FC42F5"/>
    <w:rsid w:val="00FC519D"/>
    <w:rsid w:val="00FC51CA"/>
    <w:rsid w:val="00FC5780"/>
    <w:rsid w:val="00FC5865"/>
    <w:rsid w:val="00FC59FA"/>
    <w:rsid w:val="00FC5BBD"/>
    <w:rsid w:val="00FC5E71"/>
    <w:rsid w:val="00FC6315"/>
    <w:rsid w:val="00FC6A20"/>
    <w:rsid w:val="00FC6FD0"/>
    <w:rsid w:val="00FC7366"/>
    <w:rsid w:val="00FC76B3"/>
    <w:rsid w:val="00FC7703"/>
    <w:rsid w:val="00FC7A14"/>
    <w:rsid w:val="00FD0128"/>
    <w:rsid w:val="00FD08AC"/>
    <w:rsid w:val="00FD0A9A"/>
    <w:rsid w:val="00FD0BA1"/>
    <w:rsid w:val="00FD0C45"/>
    <w:rsid w:val="00FD12CF"/>
    <w:rsid w:val="00FD13D3"/>
    <w:rsid w:val="00FD18C1"/>
    <w:rsid w:val="00FD1C9A"/>
    <w:rsid w:val="00FD1CD0"/>
    <w:rsid w:val="00FD1D9C"/>
    <w:rsid w:val="00FD26C1"/>
    <w:rsid w:val="00FD2EFC"/>
    <w:rsid w:val="00FD3AC8"/>
    <w:rsid w:val="00FD3B94"/>
    <w:rsid w:val="00FD4B25"/>
    <w:rsid w:val="00FD4F19"/>
    <w:rsid w:val="00FD4FBE"/>
    <w:rsid w:val="00FD52C0"/>
    <w:rsid w:val="00FD55DA"/>
    <w:rsid w:val="00FD5DE2"/>
    <w:rsid w:val="00FD6033"/>
    <w:rsid w:val="00FD62D0"/>
    <w:rsid w:val="00FD67BF"/>
    <w:rsid w:val="00FD708C"/>
    <w:rsid w:val="00FD70E9"/>
    <w:rsid w:val="00FD7423"/>
    <w:rsid w:val="00FD743E"/>
    <w:rsid w:val="00FD74A5"/>
    <w:rsid w:val="00FD772D"/>
    <w:rsid w:val="00FD7FC1"/>
    <w:rsid w:val="00FE0C11"/>
    <w:rsid w:val="00FE0DFD"/>
    <w:rsid w:val="00FE1065"/>
    <w:rsid w:val="00FE151F"/>
    <w:rsid w:val="00FE1E6B"/>
    <w:rsid w:val="00FE2078"/>
    <w:rsid w:val="00FE21A5"/>
    <w:rsid w:val="00FE257E"/>
    <w:rsid w:val="00FE2AEF"/>
    <w:rsid w:val="00FE2BB2"/>
    <w:rsid w:val="00FE2C7F"/>
    <w:rsid w:val="00FE2DA2"/>
    <w:rsid w:val="00FE2F33"/>
    <w:rsid w:val="00FE4217"/>
    <w:rsid w:val="00FE44EB"/>
    <w:rsid w:val="00FE4DD8"/>
    <w:rsid w:val="00FE4E01"/>
    <w:rsid w:val="00FE50C1"/>
    <w:rsid w:val="00FE55D5"/>
    <w:rsid w:val="00FE6137"/>
    <w:rsid w:val="00FE6332"/>
    <w:rsid w:val="00FE63FB"/>
    <w:rsid w:val="00FE65F5"/>
    <w:rsid w:val="00FE7A11"/>
    <w:rsid w:val="00FE7B82"/>
    <w:rsid w:val="00FE7D20"/>
    <w:rsid w:val="00FE7F9C"/>
    <w:rsid w:val="00FE7FBF"/>
    <w:rsid w:val="00FF0024"/>
    <w:rsid w:val="00FF0784"/>
    <w:rsid w:val="00FF08C7"/>
    <w:rsid w:val="00FF0E55"/>
    <w:rsid w:val="00FF1144"/>
    <w:rsid w:val="00FF1210"/>
    <w:rsid w:val="00FF1420"/>
    <w:rsid w:val="00FF15A3"/>
    <w:rsid w:val="00FF193B"/>
    <w:rsid w:val="00FF1A36"/>
    <w:rsid w:val="00FF1C43"/>
    <w:rsid w:val="00FF1F8A"/>
    <w:rsid w:val="00FF216A"/>
    <w:rsid w:val="00FF2576"/>
    <w:rsid w:val="00FF26BE"/>
    <w:rsid w:val="00FF2794"/>
    <w:rsid w:val="00FF33FA"/>
    <w:rsid w:val="00FF3479"/>
    <w:rsid w:val="00FF35F2"/>
    <w:rsid w:val="00FF3659"/>
    <w:rsid w:val="00FF3B32"/>
    <w:rsid w:val="00FF3C88"/>
    <w:rsid w:val="00FF47C1"/>
    <w:rsid w:val="00FF48B3"/>
    <w:rsid w:val="00FF4D26"/>
    <w:rsid w:val="00FF4E24"/>
    <w:rsid w:val="00FF5394"/>
    <w:rsid w:val="00FF59F4"/>
    <w:rsid w:val="00FF5B48"/>
    <w:rsid w:val="00FF6247"/>
    <w:rsid w:val="00FF6498"/>
    <w:rsid w:val="00FF674E"/>
    <w:rsid w:val="00FF7274"/>
    <w:rsid w:val="00FF7297"/>
    <w:rsid w:val="00FF737C"/>
    <w:rsid w:val="00FF7422"/>
    <w:rsid w:val="00FF74DA"/>
    <w:rsid w:val="00FF7BF2"/>
    <w:rsid w:val="011FC8DE"/>
    <w:rsid w:val="013DAC00"/>
    <w:rsid w:val="0145BB0E"/>
    <w:rsid w:val="01582FDE"/>
    <w:rsid w:val="01A9A370"/>
    <w:rsid w:val="01CA1EB4"/>
    <w:rsid w:val="01D847D5"/>
    <w:rsid w:val="02216211"/>
    <w:rsid w:val="025FA47A"/>
    <w:rsid w:val="02608576"/>
    <w:rsid w:val="02C0CB49"/>
    <w:rsid w:val="02C1F233"/>
    <w:rsid w:val="0338DC34"/>
    <w:rsid w:val="033F5FFF"/>
    <w:rsid w:val="036116F7"/>
    <w:rsid w:val="03816291"/>
    <w:rsid w:val="03DCB72D"/>
    <w:rsid w:val="03E25888"/>
    <w:rsid w:val="043DAF73"/>
    <w:rsid w:val="046BD81A"/>
    <w:rsid w:val="04BFA086"/>
    <w:rsid w:val="04F7F9CB"/>
    <w:rsid w:val="0543D685"/>
    <w:rsid w:val="05533105"/>
    <w:rsid w:val="056C5B36"/>
    <w:rsid w:val="05896F84"/>
    <w:rsid w:val="05B0DE5B"/>
    <w:rsid w:val="0603F179"/>
    <w:rsid w:val="060A8C19"/>
    <w:rsid w:val="06F9AF69"/>
    <w:rsid w:val="0756FD7E"/>
    <w:rsid w:val="077EB5DC"/>
    <w:rsid w:val="07E3E353"/>
    <w:rsid w:val="07F31DFB"/>
    <w:rsid w:val="08031A05"/>
    <w:rsid w:val="08138B8E"/>
    <w:rsid w:val="081C8EAD"/>
    <w:rsid w:val="0822468C"/>
    <w:rsid w:val="088C4D77"/>
    <w:rsid w:val="08C9E646"/>
    <w:rsid w:val="090217F2"/>
    <w:rsid w:val="090EE547"/>
    <w:rsid w:val="091C6D0B"/>
    <w:rsid w:val="099393A9"/>
    <w:rsid w:val="0A121DA4"/>
    <w:rsid w:val="0A274E66"/>
    <w:rsid w:val="0A290D54"/>
    <w:rsid w:val="0A2FA5BC"/>
    <w:rsid w:val="0AA1C340"/>
    <w:rsid w:val="0ADDFD3C"/>
    <w:rsid w:val="0B3280FF"/>
    <w:rsid w:val="0B438C10"/>
    <w:rsid w:val="0BB6AF71"/>
    <w:rsid w:val="0BE5C4F2"/>
    <w:rsid w:val="0C2CEA23"/>
    <w:rsid w:val="0C2F89B6"/>
    <w:rsid w:val="0C4F2860"/>
    <w:rsid w:val="0C7C77C8"/>
    <w:rsid w:val="0C80959F"/>
    <w:rsid w:val="0CC3EE90"/>
    <w:rsid w:val="0D14A188"/>
    <w:rsid w:val="0D3B77EC"/>
    <w:rsid w:val="0D466467"/>
    <w:rsid w:val="0E2D649A"/>
    <w:rsid w:val="0E624FA2"/>
    <w:rsid w:val="0EB5BEE1"/>
    <w:rsid w:val="0EF666C6"/>
    <w:rsid w:val="0F432CDA"/>
    <w:rsid w:val="0FD40B24"/>
    <w:rsid w:val="1022B6FA"/>
    <w:rsid w:val="1034E5AD"/>
    <w:rsid w:val="104729C6"/>
    <w:rsid w:val="1094BFC9"/>
    <w:rsid w:val="10EC078C"/>
    <w:rsid w:val="116B80EE"/>
    <w:rsid w:val="1195AD1B"/>
    <w:rsid w:val="11966394"/>
    <w:rsid w:val="12AE3837"/>
    <w:rsid w:val="131B0C2E"/>
    <w:rsid w:val="138DBEDF"/>
    <w:rsid w:val="13EFE60F"/>
    <w:rsid w:val="13F07EF7"/>
    <w:rsid w:val="146E7647"/>
    <w:rsid w:val="14E7D32D"/>
    <w:rsid w:val="15499C82"/>
    <w:rsid w:val="154ABA14"/>
    <w:rsid w:val="1592F96F"/>
    <w:rsid w:val="15F32FAD"/>
    <w:rsid w:val="15FE149A"/>
    <w:rsid w:val="160697F9"/>
    <w:rsid w:val="1619C48B"/>
    <w:rsid w:val="167BC9A4"/>
    <w:rsid w:val="16A2CBD8"/>
    <w:rsid w:val="1717B479"/>
    <w:rsid w:val="1794481F"/>
    <w:rsid w:val="18277416"/>
    <w:rsid w:val="18A09BF7"/>
    <w:rsid w:val="18E8653C"/>
    <w:rsid w:val="190CC3DF"/>
    <w:rsid w:val="191DB3EA"/>
    <w:rsid w:val="19288069"/>
    <w:rsid w:val="194000B4"/>
    <w:rsid w:val="19408A09"/>
    <w:rsid w:val="1999ED95"/>
    <w:rsid w:val="19A76F0B"/>
    <w:rsid w:val="1AB44DF8"/>
    <w:rsid w:val="1AD00630"/>
    <w:rsid w:val="1AD70D72"/>
    <w:rsid w:val="1AFBAE35"/>
    <w:rsid w:val="1B474C0D"/>
    <w:rsid w:val="1B810DD9"/>
    <w:rsid w:val="1C18AFFE"/>
    <w:rsid w:val="1C938AC1"/>
    <w:rsid w:val="1CCCD8D7"/>
    <w:rsid w:val="1CF9189B"/>
    <w:rsid w:val="1D001038"/>
    <w:rsid w:val="1D275B76"/>
    <w:rsid w:val="1D535CD9"/>
    <w:rsid w:val="1D68BCD1"/>
    <w:rsid w:val="1D92B3EF"/>
    <w:rsid w:val="1E080E43"/>
    <w:rsid w:val="1E0F8FB2"/>
    <w:rsid w:val="1E502B14"/>
    <w:rsid w:val="1F469DCD"/>
    <w:rsid w:val="1FB6CBD6"/>
    <w:rsid w:val="1FC9A5D7"/>
    <w:rsid w:val="1FEF7489"/>
    <w:rsid w:val="20474579"/>
    <w:rsid w:val="208DFC30"/>
    <w:rsid w:val="20C0C1CE"/>
    <w:rsid w:val="20D64D7E"/>
    <w:rsid w:val="217976D9"/>
    <w:rsid w:val="218684E5"/>
    <w:rsid w:val="21FF3294"/>
    <w:rsid w:val="22505752"/>
    <w:rsid w:val="2282845B"/>
    <w:rsid w:val="234BC19B"/>
    <w:rsid w:val="236F20B5"/>
    <w:rsid w:val="23B2DCDA"/>
    <w:rsid w:val="23E2B1A1"/>
    <w:rsid w:val="23E31D14"/>
    <w:rsid w:val="23FC99BE"/>
    <w:rsid w:val="24219B7F"/>
    <w:rsid w:val="2471476D"/>
    <w:rsid w:val="249EEF28"/>
    <w:rsid w:val="24A76C25"/>
    <w:rsid w:val="24D0152F"/>
    <w:rsid w:val="24D77490"/>
    <w:rsid w:val="252DE9B1"/>
    <w:rsid w:val="2539ACE8"/>
    <w:rsid w:val="2572E0A0"/>
    <w:rsid w:val="257C9E2B"/>
    <w:rsid w:val="25BC1E56"/>
    <w:rsid w:val="25DB54EF"/>
    <w:rsid w:val="25F07BF8"/>
    <w:rsid w:val="27031DB7"/>
    <w:rsid w:val="2754D19B"/>
    <w:rsid w:val="28156FEE"/>
    <w:rsid w:val="282CAEEF"/>
    <w:rsid w:val="28D2EF33"/>
    <w:rsid w:val="28D5C40F"/>
    <w:rsid w:val="28FA5D79"/>
    <w:rsid w:val="292D7ED4"/>
    <w:rsid w:val="295CA220"/>
    <w:rsid w:val="2963928C"/>
    <w:rsid w:val="298C94DD"/>
    <w:rsid w:val="2A0CD0B4"/>
    <w:rsid w:val="2A719470"/>
    <w:rsid w:val="2AC9E776"/>
    <w:rsid w:val="2AF2E6DA"/>
    <w:rsid w:val="2B162D6A"/>
    <w:rsid w:val="2B19398C"/>
    <w:rsid w:val="2C06B6D1"/>
    <w:rsid w:val="2C772F4E"/>
    <w:rsid w:val="2CE3D0BE"/>
    <w:rsid w:val="2D13B384"/>
    <w:rsid w:val="2D1EE2AD"/>
    <w:rsid w:val="2D6EB356"/>
    <w:rsid w:val="2D77E0E9"/>
    <w:rsid w:val="2DB791EB"/>
    <w:rsid w:val="2E0B5F59"/>
    <w:rsid w:val="2E95A217"/>
    <w:rsid w:val="2EC865CB"/>
    <w:rsid w:val="2EDDAFFD"/>
    <w:rsid w:val="2F52DDD5"/>
    <w:rsid w:val="2F6835AD"/>
    <w:rsid w:val="2F9C2421"/>
    <w:rsid w:val="2FAC4718"/>
    <w:rsid w:val="2FCBCEC4"/>
    <w:rsid w:val="2FEA5DC9"/>
    <w:rsid w:val="2FED3A3F"/>
    <w:rsid w:val="2FF11739"/>
    <w:rsid w:val="2FFBB231"/>
    <w:rsid w:val="30177822"/>
    <w:rsid w:val="30263417"/>
    <w:rsid w:val="306CC3C3"/>
    <w:rsid w:val="3074151E"/>
    <w:rsid w:val="3127E7F8"/>
    <w:rsid w:val="3167B405"/>
    <w:rsid w:val="31819E70"/>
    <w:rsid w:val="318C0A90"/>
    <w:rsid w:val="31B465A9"/>
    <w:rsid w:val="31D43F1C"/>
    <w:rsid w:val="3203F278"/>
    <w:rsid w:val="325AEF5D"/>
    <w:rsid w:val="3272C8BA"/>
    <w:rsid w:val="328BA617"/>
    <w:rsid w:val="32B0AC9F"/>
    <w:rsid w:val="335154C7"/>
    <w:rsid w:val="3369896F"/>
    <w:rsid w:val="33E465FB"/>
    <w:rsid w:val="343C0B77"/>
    <w:rsid w:val="3460B6CC"/>
    <w:rsid w:val="3496394C"/>
    <w:rsid w:val="34B5AF90"/>
    <w:rsid w:val="34B83546"/>
    <w:rsid w:val="351836DD"/>
    <w:rsid w:val="354DFDD7"/>
    <w:rsid w:val="35DD9A9E"/>
    <w:rsid w:val="35E30728"/>
    <w:rsid w:val="35F45E1F"/>
    <w:rsid w:val="361729CC"/>
    <w:rsid w:val="368588C9"/>
    <w:rsid w:val="379CCC0B"/>
    <w:rsid w:val="37AA9F5C"/>
    <w:rsid w:val="37E73E85"/>
    <w:rsid w:val="3801CD22"/>
    <w:rsid w:val="38A9D56A"/>
    <w:rsid w:val="38C87DA6"/>
    <w:rsid w:val="38D4EA8B"/>
    <w:rsid w:val="39291B5F"/>
    <w:rsid w:val="395608CC"/>
    <w:rsid w:val="3971A6D7"/>
    <w:rsid w:val="3994E6CE"/>
    <w:rsid w:val="39D46B70"/>
    <w:rsid w:val="3A13D43E"/>
    <w:rsid w:val="3ABFB998"/>
    <w:rsid w:val="3B336D54"/>
    <w:rsid w:val="3B40F0D5"/>
    <w:rsid w:val="3B6C8315"/>
    <w:rsid w:val="3B798A1D"/>
    <w:rsid w:val="3B8C3E13"/>
    <w:rsid w:val="3BC22D18"/>
    <w:rsid w:val="3BCA2EF6"/>
    <w:rsid w:val="3C0E8B1E"/>
    <w:rsid w:val="3C7A9670"/>
    <w:rsid w:val="3D6055ED"/>
    <w:rsid w:val="3D85B32F"/>
    <w:rsid w:val="3E0075AA"/>
    <w:rsid w:val="3E1B2A80"/>
    <w:rsid w:val="3EBE8151"/>
    <w:rsid w:val="3EF36F7A"/>
    <w:rsid w:val="3F0BFB0D"/>
    <w:rsid w:val="3F0ECCE8"/>
    <w:rsid w:val="3F270DC0"/>
    <w:rsid w:val="3F47FD76"/>
    <w:rsid w:val="3F6A0135"/>
    <w:rsid w:val="3FB6CF41"/>
    <w:rsid w:val="3FBC3058"/>
    <w:rsid w:val="40791CB3"/>
    <w:rsid w:val="40CF3C30"/>
    <w:rsid w:val="40D35C4E"/>
    <w:rsid w:val="40EE6C47"/>
    <w:rsid w:val="4102633C"/>
    <w:rsid w:val="4113F8A8"/>
    <w:rsid w:val="413F7885"/>
    <w:rsid w:val="419C9C76"/>
    <w:rsid w:val="41AEA4D6"/>
    <w:rsid w:val="41B1E85B"/>
    <w:rsid w:val="41B2086B"/>
    <w:rsid w:val="41E73D30"/>
    <w:rsid w:val="4255BF08"/>
    <w:rsid w:val="425F40CD"/>
    <w:rsid w:val="42D8F1D1"/>
    <w:rsid w:val="42EE8362"/>
    <w:rsid w:val="4328B5DF"/>
    <w:rsid w:val="437514D2"/>
    <w:rsid w:val="43C353BE"/>
    <w:rsid w:val="44286385"/>
    <w:rsid w:val="44437A0E"/>
    <w:rsid w:val="4470ABA1"/>
    <w:rsid w:val="449D8AEC"/>
    <w:rsid w:val="45367110"/>
    <w:rsid w:val="454C7DF9"/>
    <w:rsid w:val="4555AB53"/>
    <w:rsid w:val="45693B39"/>
    <w:rsid w:val="45C57BB9"/>
    <w:rsid w:val="45DCA1D7"/>
    <w:rsid w:val="45DEED49"/>
    <w:rsid w:val="45EF7342"/>
    <w:rsid w:val="461E342F"/>
    <w:rsid w:val="468EBC7B"/>
    <w:rsid w:val="46D27FFC"/>
    <w:rsid w:val="46E3AB2F"/>
    <w:rsid w:val="4749C479"/>
    <w:rsid w:val="47971A5E"/>
    <w:rsid w:val="47976ED2"/>
    <w:rsid w:val="47AB96D5"/>
    <w:rsid w:val="485B1716"/>
    <w:rsid w:val="487E2A6E"/>
    <w:rsid w:val="4899C649"/>
    <w:rsid w:val="48BEA2AD"/>
    <w:rsid w:val="48EF9744"/>
    <w:rsid w:val="48F69A71"/>
    <w:rsid w:val="4902E72F"/>
    <w:rsid w:val="490522F4"/>
    <w:rsid w:val="4935DFE9"/>
    <w:rsid w:val="49676518"/>
    <w:rsid w:val="4997A4B2"/>
    <w:rsid w:val="49ACFE8C"/>
    <w:rsid w:val="49EF50F5"/>
    <w:rsid w:val="4A09DB3A"/>
    <w:rsid w:val="4A1C3A45"/>
    <w:rsid w:val="4A648E90"/>
    <w:rsid w:val="4A66D56A"/>
    <w:rsid w:val="4AAAB625"/>
    <w:rsid w:val="4B7AD86C"/>
    <w:rsid w:val="4B81B3FF"/>
    <w:rsid w:val="4B9F1090"/>
    <w:rsid w:val="4B9F4DF9"/>
    <w:rsid w:val="4C0221E6"/>
    <w:rsid w:val="4C11453E"/>
    <w:rsid w:val="4C3C6EEC"/>
    <w:rsid w:val="4CABDB5C"/>
    <w:rsid w:val="4CDCE499"/>
    <w:rsid w:val="4D1C3DB5"/>
    <w:rsid w:val="4D91D6C0"/>
    <w:rsid w:val="4DAD45C9"/>
    <w:rsid w:val="4DB2C790"/>
    <w:rsid w:val="4DC3AA77"/>
    <w:rsid w:val="4E07350D"/>
    <w:rsid w:val="4E5F17C3"/>
    <w:rsid w:val="4EAC09D1"/>
    <w:rsid w:val="4EE2F1CA"/>
    <w:rsid w:val="4EF921BB"/>
    <w:rsid w:val="4F36999C"/>
    <w:rsid w:val="4F3C6476"/>
    <w:rsid w:val="4F80D8AB"/>
    <w:rsid w:val="4F9DB76C"/>
    <w:rsid w:val="502A3B5D"/>
    <w:rsid w:val="503C2608"/>
    <w:rsid w:val="503D06A8"/>
    <w:rsid w:val="50D52124"/>
    <w:rsid w:val="51A6D49F"/>
    <w:rsid w:val="522B65A8"/>
    <w:rsid w:val="5379239F"/>
    <w:rsid w:val="53816ABF"/>
    <w:rsid w:val="53A2270A"/>
    <w:rsid w:val="53BED9CA"/>
    <w:rsid w:val="53CDE46C"/>
    <w:rsid w:val="53E03B72"/>
    <w:rsid w:val="53E8ADCF"/>
    <w:rsid w:val="53F2A116"/>
    <w:rsid w:val="53FC5990"/>
    <w:rsid w:val="5411CEA5"/>
    <w:rsid w:val="542D5ACE"/>
    <w:rsid w:val="54327BC1"/>
    <w:rsid w:val="543C6185"/>
    <w:rsid w:val="54469F00"/>
    <w:rsid w:val="5452C618"/>
    <w:rsid w:val="54862105"/>
    <w:rsid w:val="54ABF111"/>
    <w:rsid w:val="54EA574F"/>
    <w:rsid w:val="54EDE3CC"/>
    <w:rsid w:val="5523C1BF"/>
    <w:rsid w:val="556D4B3A"/>
    <w:rsid w:val="55C58A0C"/>
    <w:rsid w:val="55E7D3E1"/>
    <w:rsid w:val="55F9B60D"/>
    <w:rsid w:val="5627BB41"/>
    <w:rsid w:val="566F54A7"/>
    <w:rsid w:val="56722666"/>
    <w:rsid w:val="56876291"/>
    <w:rsid w:val="569299C4"/>
    <w:rsid w:val="570B56DD"/>
    <w:rsid w:val="57132BCC"/>
    <w:rsid w:val="571D3B98"/>
    <w:rsid w:val="576EA02D"/>
    <w:rsid w:val="578C5B16"/>
    <w:rsid w:val="580880FF"/>
    <w:rsid w:val="586C70A8"/>
    <w:rsid w:val="589F51E4"/>
    <w:rsid w:val="58A294A2"/>
    <w:rsid w:val="58D09BDC"/>
    <w:rsid w:val="58FAD92B"/>
    <w:rsid w:val="5910EF8A"/>
    <w:rsid w:val="592370DB"/>
    <w:rsid w:val="59406792"/>
    <w:rsid w:val="59A7EBD9"/>
    <w:rsid w:val="59FFE18D"/>
    <w:rsid w:val="5A69F018"/>
    <w:rsid w:val="5A80811F"/>
    <w:rsid w:val="5A9EA885"/>
    <w:rsid w:val="5AAE7028"/>
    <w:rsid w:val="5ADE36E1"/>
    <w:rsid w:val="5B343F66"/>
    <w:rsid w:val="5B73D3D8"/>
    <w:rsid w:val="5B8D861A"/>
    <w:rsid w:val="5C54165B"/>
    <w:rsid w:val="5C6063B1"/>
    <w:rsid w:val="5C75FF3E"/>
    <w:rsid w:val="5CB41265"/>
    <w:rsid w:val="5D89208E"/>
    <w:rsid w:val="5DA19CB6"/>
    <w:rsid w:val="5DA8C4D3"/>
    <w:rsid w:val="5DC1DCFD"/>
    <w:rsid w:val="5DFD400E"/>
    <w:rsid w:val="5E3E2AFA"/>
    <w:rsid w:val="5E4D18E0"/>
    <w:rsid w:val="5E4EA732"/>
    <w:rsid w:val="5E8E741D"/>
    <w:rsid w:val="5E8FDF7B"/>
    <w:rsid w:val="5E910C51"/>
    <w:rsid w:val="5EA7EA3F"/>
    <w:rsid w:val="5EACF3A4"/>
    <w:rsid w:val="5ECC24DB"/>
    <w:rsid w:val="5F3D0D50"/>
    <w:rsid w:val="5F6C0EB8"/>
    <w:rsid w:val="5FBB32D4"/>
    <w:rsid w:val="5FBC4B21"/>
    <w:rsid w:val="5FBEDBD2"/>
    <w:rsid w:val="60044745"/>
    <w:rsid w:val="600A0204"/>
    <w:rsid w:val="600E2D4A"/>
    <w:rsid w:val="602F4C89"/>
    <w:rsid w:val="604A1D40"/>
    <w:rsid w:val="605F7BD1"/>
    <w:rsid w:val="606C1344"/>
    <w:rsid w:val="60B45D07"/>
    <w:rsid w:val="60B9B0D4"/>
    <w:rsid w:val="60FCF18E"/>
    <w:rsid w:val="61068B9D"/>
    <w:rsid w:val="6119C130"/>
    <w:rsid w:val="612A88B1"/>
    <w:rsid w:val="61563597"/>
    <w:rsid w:val="61A72B06"/>
    <w:rsid w:val="61CBD65B"/>
    <w:rsid w:val="61D3A0ED"/>
    <w:rsid w:val="61E0E31F"/>
    <w:rsid w:val="61FADBF8"/>
    <w:rsid w:val="62005BC1"/>
    <w:rsid w:val="62458581"/>
    <w:rsid w:val="627C68C7"/>
    <w:rsid w:val="6284451F"/>
    <w:rsid w:val="62AF7959"/>
    <w:rsid w:val="63152B99"/>
    <w:rsid w:val="634AAB0F"/>
    <w:rsid w:val="634E6581"/>
    <w:rsid w:val="63AAB92F"/>
    <w:rsid w:val="63CA7D7A"/>
    <w:rsid w:val="641F6B58"/>
    <w:rsid w:val="6467A261"/>
    <w:rsid w:val="6496C6F6"/>
    <w:rsid w:val="64C15D2A"/>
    <w:rsid w:val="64CDF598"/>
    <w:rsid w:val="650C814C"/>
    <w:rsid w:val="6517EC69"/>
    <w:rsid w:val="652BF396"/>
    <w:rsid w:val="65D68F14"/>
    <w:rsid w:val="65DCF39B"/>
    <w:rsid w:val="66132581"/>
    <w:rsid w:val="6648C3CE"/>
    <w:rsid w:val="669EB5E1"/>
    <w:rsid w:val="66C72AD9"/>
    <w:rsid w:val="670BEACD"/>
    <w:rsid w:val="67198E1C"/>
    <w:rsid w:val="6735F81C"/>
    <w:rsid w:val="67BD26AC"/>
    <w:rsid w:val="686B7F3D"/>
    <w:rsid w:val="6877EF72"/>
    <w:rsid w:val="68895D1A"/>
    <w:rsid w:val="68C9940A"/>
    <w:rsid w:val="68E7FB82"/>
    <w:rsid w:val="6911014C"/>
    <w:rsid w:val="694C06F2"/>
    <w:rsid w:val="6983560E"/>
    <w:rsid w:val="69836AEC"/>
    <w:rsid w:val="698B73A2"/>
    <w:rsid w:val="699C912B"/>
    <w:rsid w:val="69E27C10"/>
    <w:rsid w:val="69F57041"/>
    <w:rsid w:val="69F62CAE"/>
    <w:rsid w:val="6A19240E"/>
    <w:rsid w:val="6A242DF5"/>
    <w:rsid w:val="6A73F1D2"/>
    <w:rsid w:val="6A8B7E6F"/>
    <w:rsid w:val="6B18CD7A"/>
    <w:rsid w:val="6BE4EEAB"/>
    <w:rsid w:val="6BEDFB5E"/>
    <w:rsid w:val="6C0CF514"/>
    <w:rsid w:val="6CA44F46"/>
    <w:rsid w:val="6CB17431"/>
    <w:rsid w:val="6CE7F451"/>
    <w:rsid w:val="6CF8B297"/>
    <w:rsid w:val="6D2A6098"/>
    <w:rsid w:val="6D42A9C1"/>
    <w:rsid w:val="6D722D79"/>
    <w:rsid w:val="6D97EF45"/>
    <w:rsid w:val="6D9DA0E4"/>
    <w:rsid w:val="6E17500A"/>
    <w:rsid w:val="6E196AE6"/>
    <w:rsid w:val="6E19D5AE"/>
    <w:rsid w:val="6E66C435"/>
    <w:rsid w:val="6E6C064A"/>
    <w:rsid w:val="6E761486"/>
    <w:rsid w:val="6E96A0AC"/>
    <w:rsid w:val="6EE0D446"/>
    <w:rsid w:val="6F6229C3"/>
    <w:rsid w:val="6FA6C272"/>
    <w:rsid w:val="6FEADCDC"/>
    <w:rsid w:val="70046EA6"/>
    <w:rsid w:val="7028C970"/>
    <w:rsid w:val="70368284"/>
    <w:rsid w:val="70E9E659"/>
    <w:rsid w:val="70EFAB22"/>
    <w:rsid w:val="712064F8"/>
    <w:rsid w:val="7130AE48"/>
    <w:rsid w:val="714E5954"/>
    <w:rsid w:val="71529811"/>
    <w:rsid w:val="715E0094"/>
    <w:rsid w:val="71993558"/>
    <w:rsid w:val="71D22014"/>
    <w:rsid w:val="7217FB0D"/>
    <w:rsid w:val="726CB5E7"/>
    <w:rsid w:val="72902EB1"/>
    <w:rsid w:val="72A60254"/>
    <w:rsid w:val="72C1C4FF"/>
    <w:rsid w:val="732FA7F2"/>
    <w:rsid w:val="73C2FD74"/>
    <w:rsid w:val="73D9BEC3"/>
    <w:rsid w:val="73F885A8"/>
    <w:rsid w:val="747D0928"/>
    <w:rsid w:val="74BBE7B3"/>
    <w:rsid w:val="7500FACA"/>
    <w:rsid w:val="754EFA73"/>
    <w:rsid w:val="756C35CB"/>
    <w:rsid w:val="75734121"/>
    <w:rsid w:val="75AA148A"/>
    <w:rsid w:val="75B01F88"/>
    <w:rsid w:val="75DE57E7"/>
    <w:rsid w:val="75DF0E74"/>
    <w:rsid w:val="75E2CD1A"/>
    <w:rsid w:val="76172C6A"/>
    <w:rsid w:val="768B402A"/>
    <w:rsid w:val="771FFA73"/>
    <w:rsid w:val="77359B26"/>
    <w:rsid w:val="774DD176"/>
    <w:rsid w:val="77AD7EBE"/>
    <w:rsid w:val="77CAB7A7"/>
    <w:rsid w:val="77E5F59B"/>
    <w:rsid w:val="781C8962"/>
    <w:rsid w:val="782EF7D1"/>
    <w:rsid w:val="7833909D"/>
    <w:rsid w:val="795951BE"/>
    <w:rsid w:val="798B6DB9"/>
    <w:rsid w:val="7A2BD73B"/>
    <w:rsid w:val="7A5D784E"/>
    <w:rsid w:val="7ADDBCB5"/>
    <w:rsid w:val="7AE20087"/>
    <w:rsid w:val="7B048E10"/>
    <w:rsid w:val="7B48DE31"/>
    <w:rsid w:val="7B77DF57"/>
    <w:rsid w:val="7BC6EEE1"/>
    <w:rsid w:val="7BEFEEF9"/>
    <w:rsid w:val="7C18CE73"/>
    <w:rsid w:val="7C4CEF32"/>
    <w:rsid w:val="7C630591"/>
    <w:rsid w:val="7CA9ACBD"/>
    <w:rsid w:val="7CB19948"/>
    <w:rsid w:val="7CCF1136"/>
    <w:rsid w:val="7CD6DD10"/>
    <w:rsid w:val="7D57E149"/>
    <w:rsid w:val="7D8709DA"/>
    <w:rsid w:val="7DA0EB89"/>
    <w:rsid w:val="7DA722A3"/>
    <w:rsid w:val="7E12587E"/>
    <w:rsid w:val="7E2DBDD5"/>
    <w:rsid w:val="7E686306"/>
    <w:rsid w:val="7EFCBD48"/>
    <w:rsid w:val="7F2891B8"/>
    <w:rsid w:val="7F622E0B"/>
    <w:rsid w:val="7F8ADE78"/>
    <w:rsid w:val="7FB89FC2"/>
    <w:rsid w:val="7FC9FE4B"/>
    <w:rsid w:val="7FDC1CEC"/>
  </w:rsids>
  <m:mathPr>
    <m:mathFont m:val="Cambria Math"/>
    <m:brkBin m:val="before"/>
    <m:brkBinSub m:val="--"/>
    <m:smallFrac m:val="0"/>
    <m:dispDef/>
    <m:lMargin m:val="0"/>
    <m:rMargin m:val="0"/>
    <m:defJc m:val="centerGroup"/>
    <m:wrapIndent m:val="1440"/>
    <m:intLim m:val="subSup"/>
    <m:naryLim m:val="undOvr"/>
  </m:mathPr>
  <w:themeFontLang w:val="es-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525698"/>
  <w15:docId w15:val="{B560B48A-5AAA-4453-8962-BC27A424360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imes New Roman" w:hAnsi="Times New Roman" w:eastAsia="Times New Roman" w:cs="Times New Roman"/>
        <w:lang w:val="es-ES" w:eastAsia="es-US" w:bidi="ar-SA"/>
      </w:rPr>
    </w:rPrDefault>
    <w:pPrDefault>
      <w:pPr>
        <w:ind w:firstLine="22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0"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uiPriority="0"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835F2A"/>
  </w:style>
  <w:style w:type="paragraph" w:styleId="Heading1">
    <w:name w:val="heading 1"/>
    <w:basedOn w:val="Normal"/>
    <w:next w:val="Normal"/>
    <w:uiPriority w:val="9"/>
    <w:qFormat/>
    <w:pPr>
      <w:keepNext/>
      <w:keepLines/>
      <w:spacing w:before="360" w:after="240"/>
      <w:ind w:left="567" w:hanging="567"/>
      <w:jc w:val="left"/>
      <w:outlineLvl w:val="0"/>
    </w:pPr>
    <w:rPr>
      <w:b/>
      <w:sz w:val="24"/>
      <w:szCs w:val="24"/>
    </w:rPr>
  </w:style>
  <w:style w:type="paragraph" w:styleId="Heading2">
    <w:name w:val="heading 2"/>
    <w:basedOn w:val="Normal"/>
    <w:next w:val="Normal"/>
    <w:unhideWhenUsed/>
    <w:qFormat/>
    <w:pPr>
      <w:keepNext/>
      <w:keepLines/>
      <w:spacing w:before="360" w:after="160"/>
      <w:ind w:left="567" w:hanging="567"/>
      <w:jc w:val="left"/>
      <w:outlineLvl w:val="1"/>
    </w:pPr>
    <w:rPr>
      <w:b/>
    </w:rPr>
  </w:style>
  <w:style w:type="paragraph" w:styleId="Heading3">
    <w:name w:val="heading 3"/>
    <w:basedOn w:val="Normal"/>
    <w:next w:val="Normal"/>
    <w:uiPriority w:val="9"/>
    <w:unhideWhenUsed/>
    <w:qFormat/>
    <w:pPr>
      <w:spacing w:before="360"/>
      <w:ind w:firstLine="0"/>
      <w:outlineLvl w:val="2"/>
    </w:pPr>
  </w:style>
  <w:style w:type="paragraph" w:styleId="Heading4">
    <w:name w:val="heading 4"/>
    <w:basedOn w:val="Normal"/>
    <w:next w:val="Normal"/>
    <w:uiPriority w:val="9"/>
    <w:unhideWhenUsed/>
    <w:qFormat/>
    <w:pPr>
      <w:spacing w:before="240"/>
      <w:ind w:firstLine="0"/>
      <w:outlineLvl w:val="3"/>
    </w:pPr>
  </w:style>
  <w:style w:type="paragraph" w:styleId="Heading5">
    <w:name w:val="heading 5"/>
    <w:basedOn w:val="Normal"/>
    <w:next w:val="Normal"/>
    <w:uiPriority w:val="9"/>
    <w:semiHidden/>
    <w:unhideWhenUsed/>
    <w:qFormat/>
    <w:pPr>
      <w:keepNext/>
      <w:keepLines/>
      <w:spacing w:before="40"/>
      <w:outlineLvl w:val="4"/>
    </w:pPr>
    <w:rPr>
      <w:rFonts w:ascii="Cambria" w:hAnsi="Cambria" w:eastAsia="Cambria" w:cs="Cambria"/>
      <w:color w:val="366091"/>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styleId="DefaultParagraphFont" w:default="1">
    <w:name w:val="Default Paragraph Font"/>
    <w:uiPriority w:val="1"/>
    <w:semiHidden/>
    <w:unhideWhenUsed/>
  </w:style>
  <w:style w:type="table" w:styleId="TableNormal" w:default="1">
    <w:name w:val="Normal Table"/>
    <w:uiPriority w:val="99"/>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hAnsi="Georgia" w:eastAsia="Georgia" w:cs="Georgia"/>
      <w:i/>
      <w:color w:val="666666"/>
      <w:sz w:val="48"/>
      <w:szCs w:val="48"/>
    </w:rPr>
  </w:style>
  <w:style w:type="table" w:styleId="a" w:customStyle="1">
    <w:basedOn w:val="TableNormal"/>
    <w:rPr>
      <w:rFonts w:ascii="Calibri" w:hAnsi="Calibri" w:eastAsia="Calibri" w:cs="Calibri"/>
      <w:sz w:val="22"/>
      <w:szCs w:val="22"/>
    </w:rPr>
    <w:tblPr>
      <w:tblStyleRowBandSize w:val="1"/>
      <w:tblStyleColBandSize w:val="1"/>
      <w:tblCellMar>
        <w:left w:w="115" w:type="dxa"/>
        <w:right w:w="115" w:type="dxa"/>
      </w:tblCellMar>
    </w:tblPr>
    <w:tcPr>
      <w:shd w:val="clear" w:color="auto" w:fill="auto"/>
    </w:tcPr>
    <w:tblStylePr w:type="firstRow">
      <w:rPr>
        <w:b/>
      </w:rPr>
      <w:tblPr/>
      <w:tcPr>
        <w:tcBorders>
          <w:bottom w:val="single" w:color="666666" w:sz="12" w:space="0"/>
        </w:tcBorders>
      </w:tcPr>
    </w:tblStylePr>
    <w:tblStylePr w:type="lastRow">
      <w:rPr>
        <w:b/>
      </w:rPr>
      <w:tblPr/>
      <w:tcPr>
        <w:tcBorders>
          <w:top w:val="single" w:color="666666" w:sz="4" w:space="0"/>
        </w:tcBorders>
      </w:tcPr>
    </w:tblStylePr>
    <w:tblStylePr w:type="firstCol">
      <w:rPr>
        <w:b/>
      </w:rPr>
    </w:tblStylePr>
    <w:tblStylePr w:type="lastCol">
      <w:rPr>
        <w:b/>
      </w:rPr>
    </w:tblStylePr>
  </w:style>
  <w:style w:type="table" w:styleId="a0" w:customStyle="1">
    <w:basedOn w:val="TableNormal"/>
    <w:rPr>
      <w:rFonts w:ascii="Calibri" w:hAnsi="Calibri" w:eastAsia="Calibri" w:cs="Calibri"/>
      <w:sz w:val="22"/>
      <w:szCs w:val="22"/>
    </w:rPr>
    <w:tblPr>
      <w:tblStyleRowBandSize w:val="1"/>
      <w:tblStyleColBandSize w:val="1"/>
      <w:tblCellMar>
        <w:left w:w="115" w:type="dxa"/>
        <w:right w:w="115" w:type="dxa"/>
      </w:tblCellMar>
    </w:tblPr>
    <w:tcPr>
      <w:shd w:val="clear" w:color="auto" w:fill="auto"/>
    </w:tcPr>
    <w:tblStylePr w:type="firstRow">
      <w:rPr>
        <w:b/>
      </w:rPr>
      <w:tblPr/>
      <w:tcPr>
        <w:tcBorders>
          <w:bottom w:val="single" w:color="666666" w:sz="12" w:space="0"/>
        </w:tcBorders>
      </w:tcPr>
    </w:tblStylePr>
    <w:tblStylePr w:type="lastRow">
      <w:rPr>
        <w:b/>
      </w:rPr>
      <w:tblPr/>
      <w:tcPr>
        <w:tcBorders>
          <w:top w:val="single" w:color="666666" w:sz="4" w:space="0"/>
        </w:tcBorders>
      </w:tcPr>
    </w:tblStylePr>
    <w:tblStylePr w:type="firstCol">
      <w:rPr>
        <w:b/>
      </w:rPr>
    </w:tblStylePr>
    <w:tblStylePr w:type="lastCol">
      <w:rPr>
        <w:b/>
      </w:rPr>
    </w:tblStylePr>
  </w:style>
  <w:style w:type="table" w:styleId="a1" w:customStyle="1">
    <w:basedOn w:val="TableNormal"/>
    <w:rPr>
      <w:rFonts w:ascii="Calibri" w:hAnsi="Calibri" w:eastAsia="Calibri" w:cs="Calibri"/>
      <w:sz w:val="22"/>
      <w:szCs w:val="22"/>
    </w:rPr>
    <w:tblPr>
      <w:tblStyleRowBandSize w:val="1"/>
      <w:tblStyleColBandSize w:val="1"/>
      <w:tblCellMar>
        <w:left w:w="115" w:type="dxa"/>
        <w:right w:w="115" w:type="dxa"/>
      </w:tblCellMar>
    </w:tblPr>
    <w:tcPr>
      <w:shd w:val="clear" w:color="auto" w:fill="auto"/>
    </w:tcPr>
    <w:tblStylePr w:type="firstRow">
      <w:rPr>
        <w:b/>
      </w:rPr>
      <w:tblPr/>
      <w:tcPr>
        <w:tcBorders>
          <w:bottom w:val="single" w:color="666666" w:sz="12" w:space="0"/>
        </w:tcBorders>
      </w:tcPr>
    </w:tblStylePr>
    <w:tblStylePr w:type="lastRow">
      <w:rPr>
        <w:b/>
      </w:rPr>
      <w:tblPr/>
      <w:tcPr>
        <w:tcBorders>
          <w:top w:val="single" w:color="666666" w:sz="4" w:space="0"/>
        </w:tcBorders>
      </w:tcPr>
    </w:tblStylePr>
    <w:tblStylePr w:type="firstCol">
      <w:rPr>
        <w:b/>
      </w:rPr>
    </w:tblStylePr>
    <w:tblStylePr w:type="lastCol">
      <w:rPr>
        <w:b/>
      </w:rPr>
    </w:tblStylePr>
  </w:style>
  <w:style w:type="paragraph" w:styleId="Footer">
    <w:name w:val="footer"/>
    <w:basedOn w:val="Normal"/>
    <w:link w:val="FooterChar"/>
    <w:uiPriority w:val="99"/>
    <w:unhideWhenUsed/>
    <w:rsid w:val="000479BE"/>
    <w:pPr>
      <w:tabs>
        <w:tab w:val="center" w:pos="4419"/>
        <w:tab w:val="right" w:pos="8838"/>
      </w:tabs>
    </w:pPr>
  </w:style>
  <w:style w:type="character" w:styleId="FooterChar" w:customStyle="1">
    <w:name w:val="Footer Char"/>
    <w:basedOn w:val="DefaultParagraphFont"/>
    <w:link w:val="Footer"/>
    <w:uiPriority w:val="99"/>
    <w:rsid w:val="000479BE"/>
  </w:style>
  <w:style w:type="paragraph" w:styleId="Header">
    <w:name w:val="header"/>
    <w:basedOn w:val="Normal"/>
    <w:link w:val="HeaderChar"/>
    <w:uiPriority w:val="99"/>
    <w:unhideWhenUsed/>
    <w:rsid w:val="000479BE"/>
    <w:pPr>
      <w:tabs>
        <w:tab w:val="center" w:pos="4419"/>
        <w:tab w:val="right" w:pos="8838"/>
      </w:tabs>
    </w:pPr>
  </w:style>
  <w:style w:type="character" w:styleId="HeaderChar" w:customStyle="1">
    <w:name w:val="Header Char"/>
    <w:basedOn w:val="DefaultParagraphFont"/>
    <w:link w:val="Header"/>
    <w:uiPriority w:val="99"/>
    <w:rsid w:val="000479BE"/>
  </w:style>
  <w:style w:type="paragraph" w:styleId="ListParagraph">
    <w:name w:val="List Paragraph"/>
    <w:basedOn w:val="Normal"/>
    <w:uiPriority w:val="34"/>
    <w:qFormat/>
    <w:rsid w:val="000479BE"/>
    <w:pPr>
      <w:ind w:left="720"/>
      <w:contextualSpacing/>
    </w:pPr>
  </w:style>
  <w:style w:type="paragraph" w:styleId="NormalWeb">
    <w:name w:val="Normal (Web)"/>
    <w:basedOn w:val="Normal"/>
    <w:uiPriority w:val="99"/>
    <w:unhideWhenUsed/>
    <w:rsid w:val="00DB2457"/>
    <w:pPr>
      <w:spacing w:before="100" w:beforeAutospacing="1" w:after="100" w:afterAutospacing="1"/>
      <w:ind w:firstLine="0"/>
      <w:jc w:val="left"/>
    </w:pPr>
    <w:rPr>
      <w:sz w:val="24"/>
      <w:szCs w:val="24"/>
      <w:lang w:val="es-US"/>
    </w:rPr>
  </w:style>
  <w:style w:type="character" w:styleId="Cuerpodeltexto8pto" w:customStyle="1">
    <w:name w:val="Cuerpo del texto + 8 pto"/>
    <w:basedOn w:val="DefaultParagraphFont"/>
    <w:qFormat/>
    <w:rsid w:val="001C7391"/>
    <w:rPr>
      <w:rFonts w:ascii="Times New Roman" w:hAnsi="Times New Roman" w:eastAsia="Times New Roman" w:cs="Times New Roman"/>
      <w:b w:val="0"/>
      <w:bCs w:val="0"/>
      <w:i w:val="0"/>
      <w:iCs w:val="0"/>
      <w:strike w:val="0"/>
      <w:dstrike w:val="0"/>
      <w:color w:val="000000"/>
      <w:spacing w:val="0"/>
      <w:w w:val="100"/>
      <w:position w:val="0"/>
      <w:sz w:val="16"/>
      <w:szCs w:val="16"/>
      <w:u w:val="none"/>
      <w:shd w:val="clear" w:color="auto" w:fill="FFFFFF"/>
      <w:vertAlign w:val="baseline"/>
      <w:lang w:val="es-ES"/>
    </w:rPr>
  </w:style>
  <w:style w:type="paragraph" w:styleId="TableTitle" w:customStyle="1">
    <w:name w:val="Table Title"/>
    <w:basedOn w:val="Normal"/>
    <w:rsid w:val="001C7391"/>
    <w:pPr>
      <w:ind w:firstLine="0"/>
      <w:jc w:val="center"/>
    </w:pPr>
    <w:rPr>
      <w:smallCaps/>
      <w:sz w:val="16"/>
      <w:szCs w:val="16"/>
      <w:lang w:val="es-EC" w:eastAsia="en-US"/>
    </w:rPr>
  </w:style>
  <w:style w:type="paragraph" w:styleId="Normal1" w:customStyle="1">
    <w:name w:val="Normal1"/>
    <w:rsid w:val="001C7391"/>
    <w:pPr>
      <w:spacing w:after="200" w:line="276" w:lineRule="auto"/>
      <w:ind w:firstLine="0"/>
      <w:jc w:val="left"/>
    </w:pPr>
    <w:rPr>
      <w:rFonts w:ascii="Calibri" w:hAnsi="Calibri" w:eastAsia="Calibri" w:cs="Calibri"/>
      <w:color w:val="000000"/>
      <w:sz w:val="22"/>
      <w:lang w:eastAsia="es-ES"/>
    </w:rPr>
  </w:style>
  <w:style w:type="table" w:styleId="GridTable1Light">
    <w:name w:val="Grid Table 1 Light"/>
    <w:basedOn w:val="TableNormal"/>
    <w:uiPriority w:val="46"/>
    <w:rsid w:val="001C7391"/>
    <w:pPr>
      <w:ind w:firstLine="0"/>
      <w:jc w:val="left"/>
    </w:pPr>
    <w:rPr>
      <w:lang w:val="en-US" w:eastAsia="en-US"/>
    </w:r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2" w:space="0"/>
        </w:tcBorders>
      </w:tcPr>
    </w:tblStylePr>
    <w:tblStylePr w:type="firstCol">
      <w:rPr>
        <w:b/>
        <w:bCs/>
      </w:rPr>
    </w:tblStylePr>
    <w:tblStylePr w:type="lastCol">
      <w:rPr>
        <w:b/>
        <w:bCs/>
      </w:rPr>
    </w:tblStylePr>
  </w:style>
  <w:style w:type="character" w:styleId="PlaceholderText">
    <w:name w:val="Placeholder Text"/>
    <w:basedOn w:val="DefaultParagraphFont"/>
    <w:semiHidden/>
    <w:rsid w:val="00FC011A"/>
    <w:rPr>
      <w:color w:val="808080"/>
    </w:rPr>
  </w:style>
  <w:style w:type="character" w:styleId="Strong">
    <w:name w:val="Strong"/>
    <w:basedOn w:val="DefaultParagraphFont"/>
    <w:uiPriority w:val="22"/>
    <w:qFormat/>
    <w:rsid w:val="00157D14"/>
    <w:rPr>
      <w:b/>
      <w:bCs/>
    </w:rPr>
  </w:style>
  <w:style w:type="character" w:styleId="Emphasis">
    <w:name w:val="Emphasis"/>
    <w:basedOn w:val="DefaultParagraphFont"/>
    <w:uiPriority w:val="20"/>
    <w:qFormat/>
    <w:rsid w:val="00157D14"/>
    <w:rPr>
      <w:i/>
      <w:iCs/>
    </w:rPr>
  </w:style>
  <w:style w:type="character" w:styleId="Hyperlink">
    <w:name w:val="Hyperlink"/>
    <w:basedOn w:val="DefaultParagraphFont"/>
    <w:uiPriority w:val="99"/>
    <w:unhideWhenUsed/>
    <w:rsid w:val="00157D14"/>
    <w:rPr>
      <w:color w:val="0000FF"/>
      <w:u w:val="single"/>
    </w:rPr>
  </w:style>
  <w:style w:type="character" w:styleId="CommentReference">
    <w:name w:val="annotation reference"/>
    <w:basedOn w:val="DefaultParagraphFont"/>
    <w:uiPriority w:val="99"/>
    <w:semiHidden/>
    <w:unhideWhenUsed/>
    <w:rsid w:val="00945EFD"/>
    <w:rPr>
      <w:sz w:val="16"/>
      <w:szCs w:val="16"/>
    </w:rPr>
  </w:style>
  <w:style w:type="paragraph" w:styleId="CommentText">
    <w:name w:val="annotation text"/>
    <w:basedOn w:val="Normal"/>
    <w:link w:val="CommentTextChar"/>
    <w:uiPriority w:val="99"/>
    <w:unhideWhenUsed/>
    <w:rsid w:val="00945EFD"/>
  </w:style>
  <w:style w:type="character" w:styleId="CommentTextChar" w:customStyle="1">
    <w:name w:val="Comment Text Char"/>
    <w:basedOn w:val="DefaultParagraphFont"/>
    <w:link w:val="CommentText"/>
    <w:uiPriority w:val="99"/>
    <w:rsid w:val="00945EFD"/>
  </w:style>
  <w:style w:type="paragraph" w:styleId="CommentSubject">
    <w:name w:val="annotation subject"/>
    <w:basedOn w:val="CommentText"/>
    <w:next w:val="CommentText"/>
    <w:link w:val="CommentSubjectChar"/>
    <w:uiPriority w:val="99"/>
    <w:semiHidden/>
    <w:unhideWhenUsed/>
    <w:rsid w:val="00945EFD"/>
    <w:rPr>
      <w:b/>
      <w:bCs/>
    </w:rPr>
  </w:style>
  <w:style w:type="character" w:styleId="CommentSubjectChar" w:customStyle="1">
    <w:name w:val="Comment Subject Char"/>
    <w:basedOn w:val="CommentTextChar"/>
    <w:link w:val="CommentSubject"/>
    <w:uiPriority w:val="99"/>
    <w:semiHidden/>
    <w:rsid w:val="00945EFD"/>
    <w:rPr>
      <w:b/>
      <w:bCs/>
    </w:rPr>
  </w:style>
  <w:style w:type="character" w:styleId="q4iawc" w:customStyle="1">
    <w:name w:val="q4iawc"/>
    <w:basedOn w:val="DefaultParagraphFont"/>
    <w:rsid w:val="006B29C6"/>
  </w:style>
  <w:style w:type="paragraph" w:styleId="TableParagraph" w:customStyle="1">
    <w:name w:val="Table Paragraph"/>
    <w:basedOn w:val="Normal"/>
    <w:uiPriority w:val="1"/>
    <w:qFormat/>
    <w:rsid w:val="004F6BF9"/>
    <w:pPr>
      <w:widowControl w:val="0"/>
      <w:autoSpaceDE w:val="0"/>
      <w:autoSpaceDN w:val="0"/>
      <w:ind w:left="107" w:firstLine="0"/>
      <w:jc w:val="left"/>
    </w:pPr>
    <w:rPr>
      <w:sz w:val="22"/>
      <w:szCs w:val="22"/>
      <w:lang w:eastAsia="en-US"/>
    </w:rPr>
  </w:style>
  <w:style w:type="character" w:styleId="Mencinsinresolver1" w:customStyle="1">
    <w:name w:val="Mención sin resolver1"/>
    <w:basedOn w:val="DefaultParagraphFont"/>
    <w:uiPriority w:val="99"/>
    <w:semiHidden/>
    <w:unhideWhenUsed/>
    <w:rsid w:val="001E7062"/>
    <w:rPr>
      <w:color w:val="605E5C"/>
      <w:shd w:val="clear" w:color="auto" w:fill="E1DFDD"/>
    </w:rPr>
  </w:style>
  <w:style w:type="table" w:styleId="TableGrid">
    <w:name w:val="Table Grid"/>
    <w:basedOn w:val="TableNormal"/>
    <w:uiPriority w:val="39"/>
    <w:rsid w:val="00031F0B"/>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p1a" w:customStyle="1">
    <w:name w:val="p1a"/>
    <w:basedOn w:val="Normal"/>
    <w:next w:val="Normal"/>
    <w:rsid w:val="00647984"/>
    <w:pPr>
      <w:overflowPunct w:val="0"/>
      <w:autoSpaceDE w:val="0"/>
      <w:autoSpaceDN w:val="0"/>
      <w:adjustRightInd w:val="0"/>
      <w:spacing w:line="240" w:lineRule="atLeast"/>
      <w:ind w:firstLine="0"/>
    </w:pPr>
    <w:rPr>
      <w:lang w:val="en-US" w:eastAsia="en-US"/>
    </w:rPr>
  </w:style>
  <w:style w:type="character" w:styleId="FollowedHyperlink">
    <w:name w:val="FollowedHyperlink"/>
    <w:basedOn w:val="DefaultParagraphFont"/>
    <w:uiPriority w:val="99"/>
    <w:semiHidden/>
    <w:unhideWhenUsed/>
    <w:rsid w:val="00E96AC1"/>
    <w:rPr>
      <w:color w:val="800080" w:themeColor="followedHyperlink"/>
      <w:u w:val="single"/>
    </w:rPr>
  </w:style>
  <w:style w:type="paragraph" w:styleId="List">
    <w:name w:val="List"/>
    <w:basedOn w:val="Normal"/>
    <w:uiPriority w:val="99"/>
    <w:unhideWhenUsed/>
    <w:rsid w:val="00963569"/>
    <w:pPr>
      <w:ind w:left="360" w:hanging="360"/>
      <w:contextualSpacing/>
    </w:pPr>
  </w:style>
  <w:style w:type="paragraph" w:styleId="List2">
    <w:name w:val="List 2"/>
    <w:basedOn w:val="Normal"/>
    <w:uiPriority w:val="99"/>
    <w:unhideWhenUsed/>
    <w:rsid w:val="00963569"/>
    <w:pPr>
      <w:ind w:left="720" w:hanging="360"/>
      <w:contextualSpacing/>
    </w:pPr>
  </w:style>
  <w:style w:type="paragraph" w:styleId="ListContinue">
    <w:name w:val="List Continue"/>
    <w:basedOn w:val="Normal"/>
    <w:uiPriority w:val="99"/>
    <w:unhideWhenUsed/>
    <w:rsid w:val="00963569"/>
    <w:pPr>
      <w:spacing w:after="120"/>
      <w:ind w:left="360"/>
      <w:contextualSpacing/>
    </w:pPr>
  </w:style>
  <w:style w:type="paragraph" w:styleId="BodyText">
    <w:name w:val="Body Text"/>
    <w:basedOn w:val="Normal"/>
    <w:link w:val="BodyTextChar"/>
    <w:uiPriority w:val="99"/>
    <w:unhideWhenUsed/>
    <w:rsid w:val="00963569"/>
    <w:pPr>
      <w:spacing w:after="120"/>
    </w:pPr>
  </w:style>
  <w:style w:type="character" w:styleId="BodyTextChar" w:customStyle="1">
    <w:name w:val="Body Text Char"/>
    <w:basedOn w:val="DefaultParagraphFont"/>
    <w:link w:val="BodyText"/>
    <w:uiPriority w:val="99"/>
    <w:rsid w:val="00963569"/>
  </w:style>
  <w:style w:type="paragraph" w:styleId="BodyTextFirstIndent">
    <w:name w:val="Body Text First Indent"/>
    <w:basedOn w:val="BodyText"/>
    <w:link w:val="BodyTextFirstIndentChar"/>
    <w:uiPriority w:val="99"/>
    <w:unhideWhenUsed/>
    <w:rsid w:val="00963569"/>
    <w:pPr>
      <w:spacing w:after="0"/>
      <w:ind w:firstLine="360"/>
    </w:pPr>
  </w:style>
  <w:style w:type="character" w:styleId="BodyTextFirstIndentChar" w:customStyle="1">
    <w:name w:val="Body Text First Indent Char"/>
    <w:basedOn w:val="BodyTextChar"/>
    <w:link w:val="BodyTextFirstIndent"/>
    <w:uiPriority w:val="99"/>
    <w:rsid w:val="00963569"/>
  </w:style>
  <w:style w:type="paragraph" w:styleId="BodyTextIndent">
    <w:name w:val="Body Text Indent"/>
    <w:basedOn w:val="Normal"/>
    <w:link w:val="BodyTextIndentChar"/>
    <w:uiPriority w:val="99"/>
    <w:unhideWhenUsed/>
    <w:rsid w:val="00963569"/>
    <w:pPr>
      <w:spacing w:after="120"/>
      <w:ind w:left="360"/>
    </w:pPr>
  </w:style>
  <w:style w:type="character" w:styleId="BodyTextIndentChar" w:customStyle="1">
    <w:name w:val="Body Text Indent Char"/>
    <w:basedOn w:val="DefaultParagraphFont"/>
    <w:link w:val="BodyTextIndent"/>
    <w:uiPriority w:val="99"/>
    <w:rsid w:val="00963569"/>
  </w:style>
  <w:style w:type="paragraph" w:styleId="BodyTextFirstIndent2">
    <w:name w:val="Body Text First Indent 2"/>
    <w:basedOn w:val="BodyTextIndent"/>
    <w:link w:val="BodyTextFirstIndent2Char"/>
    <w:uiPriority w:val="99"/>
    <w:unhideWhenUsed/>
    <w:rsid w:val="00963569"/>
    <w:pPr>
      <w:spacing w:after="0"/>
      <w:ind w:firstLine="360"/>
    </w:pPr>
  </w:style>
  <w:style w:type="character" w:styleId="BodyTextFirstIndent2Char" w:customStyle="1">
    <w:name w:val="Body Text First Indent 2 Char"/>
    <w:basedOn w:val="BodyTextIndentChar"/>
    <w:link w:val="BodyTextFirstIndent2"/>
    <w:uiPriority w:val="99"/>
    <w:rsid w:val="00963569"/>
  </w:style>
  <w:style w:type="paragraph" w:styleId="Caption">
    <w:name w:val="caption"/>
    <w:basedOn w:val="Normal"/>
    <w:next w:val="Normal"/>
    <w:uiPriority w:val="35"/>
    <w:unhideWhenUsed/>
    <w:qFormat/>
    <w:rsid w:val="0027345D"/>
    <w:pPr>
      <w:widowControl w:val="0"/>
      <w:autoSpaceDE w:val="0"/>
      <w:autoSpaceDN w:val="0"/>
      <w:spacing w:after="200"/>
      <w:ind w:firstLine="0"/>
      <w:jc w:val="left"/>
    </w:pPr>
    <w:rPr>
      <w:i/>
      <w:iCs/>
      <w:color w:val="1F497D" w:themeColor="text2"/>
      <w:sz w:val="18"/>
      <w:szCs w:val="18"/>
      <w:lang w:eastAsia="en-US"/>
    </w:rPr>
  </w:style>
  <w:style w:type="table" w:styleId="PlainTable2">
    <w:name w:val="Plain Table 2"/>
    <w:basedOn w:val="TableNormal"/>
    <w:uiPriority w:val="42"/>
    <w:rsid w:val="0027345D"/>
    <w:pPr>
      <w:widowControl w:val="0"/>
      <w:autoSpaceDE w:val="0"/>
      <w:autoSpaceDN w:val="0"/>
      <w:ind w:firstLine="0"/>
      <w:jc w:val="left"/>
    </w:pPr>
    <w:rPr>
      <w:rFonts w:asciiTheme="minorHAnsi" w:hAnsiTheme="minorHAnsi" w:eastAsiaTheme="minorHAnsi" w:cstheme="minorBidi"/>
      <w:sz w:val="22"/>
      <w:szCs w:val="22"/>
      <w:lang w:val="en-US" w:eastAsia="en-US"/>
    </w:r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auto" w:sz="12"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paragraph" w:styleId="Text" w:customStyle="1">
    <w:name w:val="Text"/>
    <w:basedOn w:val="Normal"/>
    <w:rsid w:val="00BA6A50"/>
    <w:pPr>
      <w:widowControl w:val="0"/>
      <w:spacing w:line="252" w:lineRule="auto"/>
      <w:ind w:firstLine="202"/>
    </w:pPr>
    <w:rPr>
      <w:lang w:val="es-US" w:eastAsia="en-US"/>
    </w:rPr>
  </w:style>
  <w:style w:type="paragraph" w:styleId="heading10" w:customStyle="1">
    <w:name w:val="heading1"/>
    <w:basedOn w:val="Normal"/>
    <w:next w:val="p1a"/>
    <w:qFormat/>
    <w:rsid w:val="004640A8"/>
    <w:pPr>
      <w:keepNext/>
      <w:keepLines/>
      <w:suppressAutoHyphens/>
      <w:overflowPunct w:val="0"/>
      <w:autoSpaceDE w:val="0"/>
      <w:autoSpaceDN w:val="0"/>
      <w:adjustRightInd w:val="0"/>
      <w:spacing w:before="360" w:after="240" w:line="300" w:lineRule="atLeast"/>
      <w:ind w:right="567" w:firstLine="0"/>
      <w:jc w:val="left"/>
      <w:textAlignment w:val="baseline"/>
      <w:outlineLvl w:val="0"/>
    </w:pPr>
    <w:rPr>
      <w:b/>
      <w:sz w:val="24"/>
      <w:lang w:val="en-US" w:eastAsia="en-US"/>
    </w:rPr>
  </w:style>
  <w:style w:type="paragraph" w:styleId="heading20" w:customStyle="1">
    <w:name w:val="heading2"/>
    <w:basedOn w:val="Normal"/>
    <w:next w:val="p1a"/>
    <w:qFormat/>
    <w:rsid w:val="004640A8"/>
    <w:pPr>
      <w:keepNext/>
      <w:keepLines/>
      <w:suppressAutoHyphens/>
      <w:overflowPunct w:val="0"/>
      <w:autoSpaceDE w:val="0"/>
      <w:autoSpaceDN w:val="0"/>
      <w:adjustRightInd w:val="0"/>
      <w:spacing w:before="360" w:after="160" w:line="240" w:lineRule="atLeast"/>
      <w:ind w:right="567" w:firstLine="0"/>
      <w:jc w:val="left"/>
      <w:textAlignment w:val="baseline"/>
      <w:outlineLvl w:val="1"/>
    </w:pPr>
    <w:rPr>
      <w:b/>
      <w:lang w:val="en-US" w:eastAsia="en-US"/>
    </w:rPr>
  </w:style>
  <w:style w:type="numbering" w:styleId="headings" w:customStyle="1">
    <w:name w:val="headings"/>
    <w:basedOn w:val="NoList"/>
    <w:rsid w:val="004640A8"/>
    <w:pPr>
      <w:numPr>
        <w:numId w:val="2"/>
      </w:numPr>
    </w:pPr>
  </w:style>
  <w:style w:type="character" w:styleId="ORCID" w:customStyle="1">
    <w:name w:val="ORCID"/>
    <w:basedOn w:val="DefaultParagraphFont"/>
    <w:rsid w:val="00A542EF"/>
    <w:rPr>
      <w:position w:val="0"/>
      <w:vertAlign w:val="superscript"/>
    </w:rPr>
  </w:style>
  <w:style w:type="paragraph" w:styleId="FootnoteText">
    <w:name w:val="footnote text"/>
    <w:basedOn w:val="Normal"/>
    <w:link w:val="FootnoteTextChar"/>
    <w:uiPriority w:val="99"/>
    <w:semiHidden/>
    <w:unhideWhenUsed/>
    <w:rsid w:val="00481519"/>
  </w:style>
  <w:style w:type="character" w:styleId="FootnoteTextChar" w:customStyle="1">
    <w:name w:val="Footnote Text Char"/>
    <w:basedOn w:val="DefaultParagraphFont"/>
    <w:link w:val="FootnoteText"/>
    <w:uiPriority w:val="99"/>
    <w:semiHidden/>
    <w:rsid w:val="00481519"/>
  </w:style>
  <w:style w:type="character" w:styleId="FootnoteReference">
    <w:name w:val="footnote reference"/>
    <w:basedOn w:val="DefaultParagraphFont"/>
    <w:uiPriority w:val="99"/>
    <w:semiHidden/>
    <w:unhideWhenUsed/>
    <w:rsid w:val="00481519"/>
    <w:rPr>
      <w:vertAlign w:val="superscript"/>
    </w:rPr>
  </w:style>
  <w:style w:type="character" w:styleId="UnresolvedMention">
    <w:name w:val="Unresolved Mention"/>
    <w:basedOn w:val="DefaultParagraphFont"/>
    <w:uiPriority w:val="99"/>
    <w:semiHidden/>
    <w:unhideWhenUsed/>
    <w:rsid w:val="000E7A0E"/>
    <w:rPr>
      <w:color w:val="605E5C"/>
      <w:shd w:val="clear" w:color="auto" w:fill="E1DFDD"/>
    </w:rPr>
  </w:style>
  <w:style w:type="paragraph" w:styleId="address" w:customStyle="1">
    <w:name w:val="address"/>
    <w:basedOn w:val="Normal"/>
    <w:rsid w:val="002A795E"/>
    <w:pPr>
      <w:overflowPunct w:val="0"/>
      <w:autoSpaceDE w:val="0"/>
      <w:autoSpaceDN w:val="0"/>
      <w:adjustRightInd w:val="0"/>
      <w:spacing w:after="200" w:line="220" w:lineRule="atLeast"/>
      <w:ind w:firstLine="0"/>
      <w:contextualSpacing/>
      <w:jc w:val="center"/>
      <w:textAlignment w:val="baseline"/>
    </w:pPr>
    <w:rPr>
      <w:sz w:val="18"/>
      <w:lang w:val="en-US" w:eastAsia="en-US"/>
    </w:rPr>
  </w:style>
  <w:style w:type="character" w:styleId="e-mail" w:customStyle="1">
    <w:name w:val="e-mail"/>
    <w:basedOn w:val="DefaultParagraphFont"/>
    <w:rsid w:val="002A795E"/>
    <w:rPr>
      <w:rFonts w:ascii="Courier" w:hAnsi="Courier"/>
      <w:noProof/>
    </w:rPr>
  </w:style>
  <w:style w:type="table" w:styleId="TableNormal1" w:customStyle="1">
    <w:name w:val="Table Normal1"/>
    <w:uiPriority w:val="2"/>
    <w:qFormat/>
    <w:rsid w:val="00C61D85"/>
    <w:tblPr>
      <w:tblCellMar>
        <w:top w:w="0" w:type="dxa"/>
        <w:left w:w="0" w:type="dxa"/>
        <w:bottom w:w="0" w:type="dxa"/>
        <w:right w:w="0" w:type="dxa"/>
      </w:tblCellMar>
    </w:tblPr>
  </w:style>
  <w:style w:type="paragraph" w:styleId="EndnoteText">
    <w:name w:val="endnote text"/>
    <w:basedOn w:val="Normal"/>
    <w:link w:val="EndnoteTextChar"/>
    <w:uiPriority w:val="99"/>
    <w:semiHidden/>
    <w:unhideWhenUsed/>
    <w:rsid w:val="008B7FD8"/>
  </w:style>
  <w:style w:type="character" w:styleId="EndnoteTextChar" w:customStyle="1">
    <w:name w:val="Endnote Text Char"/>
    <w:basedOn w:val="DefaultParagraphFont"/>
    <w:link w:val="EndnoteText"/>
    <w:uiPriority w:val="99"/>
    <w:semiHidden/>
    <w:rsid w:val="008B7FD8"/>
  </w:style>
  <w:style w:type="character" w:styleId="EndnoteReference">
    <w:name w:val="endnote reference"/>
    <w:basedOn w:val="DefaultParagraphFont"/>
    <w:uiPriority w:val="99"/>
    <w:semiHidden/>
    <w:unhideWhenUsed/>
    <w:rsid w:val="008B7FD8"/>
    <w:rPr>
      <w:vertAlign w:val="superscript"/>
    </w:rPr>
  </w:style>
  <w:style w:type="paragraph" w:styleId="Tabla" w:customStyle="1">
    <w:name w:val="Tabla"/>
    <w:basedOn w:val="Normal"/>
    <w:link w:val="TablaCar"/>
    <w:qFormat/>
    <w:rsid w:val="00A73717"/>
    <w:pPr>
      <w:tabs>
        <w:tab w:val="left" w:pos="284"/>
      </w:tabs>
      <w:ind w:firstLine="0"/>
      <w:jc w:val="center"/>
    </w:pPr>
    <w:rPr>
      <w:sz w:val="18"/>
      <w:lang w:eastAsia="es-ES"/>
    </w:rPr>
  </w:style>
  <w:style w:type="table" w:styleId="TableNormal2" w:customStyle="1">
    <w:name w:val="Table Normal2"/>
    <w:uiPriority w:val="2"/>
    <w:semiHidden/>
    <w:unhideWhenUsed/>
    <w:qFormat/>
    <w:rsid w:val="00B92E8C"/>
    <w:pPr>
      <w:widowControl w:val="0"/>
      <w:autoSpaceDE w:val="0"/>
      <w:autoSpaceDN w:val="0"/>
      <w:ind w:firstLine="0"/>
      <w:jc w:val="left"/>
    </w:pPr>
    <w:rPr>
      <w:rFonts w:ascii="Calibri" w:hAnsi="Calibri" w:eastAsia="Calibri"/>
      <w:sz w:val="22"/>
      <w:szCs w:val="22"/>
      <w:lang w:val="en-US" w:eastAsia="en-US"/>
    </w:rPr>
    <w:tblPr>
      <w:tblInd w:w="0" w:type="dxa"/>
      <w:tblCellMar>
        <w:top w:w="0" w:type="dxa"/>
        <w:left w:w="0" w:type="dxa"/>
        <w:bottom w:w="0" w:type="dxa"/>
        <w:right w:w="0" w:type="dxa"/>
      </w:tblCellMar>
    </w:tblPr>
  </w:style>
  <w:style w:type="character" w:styleId="TablaCar" w:customStyle="1">
    <w:name w:val="Tabla Car"/>
    <w:basedOn w:val="DefaultParagraphFont"/>
    <w:link w:val="Tabla"/>
    <w:rsid w:val="00A73717"/>
    <w:rPr>
      <w:sz w:val="18"/>
      <w:lang w:eastAsia="es-ES"/>
    </w:rPr>
  </w:style>
  <w:style w:type="table" w:styleId="PlainTable3">
    <w:name w:val="Plain Table 3"/>
    <w:basedOn w:val="TableNormal"/>
    <w:uiPriority w:val="43"/>
    <w:rsid w:val="00A73717"/>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00EC4"/>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Figura" w:customStyle="1">
    <w:name w:val="Figura"/>
    <w:basedOn w:val="Normal"/>
    <w:link w:val="FiguraCar"/>
    <w:qFormat/>
    <w:rsid w:val="006454A5"/>
    <w:pPr>
      <w:keepNext/>
      <w:keepLines/>
      <w:suppressAutoHyphens/>
      <w:spacing w:before="120" w:after="240"/>
      <w:ind w:firstLine="0"/>
      <w:jc w:val="center"/>
    </w:pPr>
    <w:rPr>
      <w:sz w:val="18"/>
      <w:lang w:eastAsia="es-ES"/>
    </w:rPr>
  </w:style>
  <w:style w:type="character" w:styleId="FiguraCar" w:customStyle="1">
    <w:name w:val="Figura Car"/>
    <w:basedOn w:val="DefaultParagraphFont"/>
    <w:link w:val="Figura"/>
    <w:rsid w:val="006454A5"/>
    <w:rPr>
      <w:sz w:val="18"/>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679689">
      <w:bodyDiv w:val="1"/>
      <w:marLeft w:val="0"/>
      <w:marRight w:val="0"/>
      <w:marTop w:val="0"/>
      <w:marBottom w:val="0"/>
      <w:divBdr>
        <w:top w:val="none" w:sz="0" w:space="0" w:color="auto"/>
        <w:left w:val="none" w:sz="0" w:space="0" w:color="auto"/>
        <w:bottom w:val="none" w:sz="0" w:space="0" w:color="auto"/>
        <w:right w:val="none" w:sz="0" w:space="0" w:color="auto"/>
      </w:divBdr>
    </w:div>
    <w:div w:id="378747111">
      <w:bodyDiv w:val="1"/>
      <w:marLeft w:val="0"/>
      <w:marRight w:val="0"/>
      <w:marTop w:val="0"/>
      <w:marBottom w:val="0"/>
      <w:divBdr>
        <w:top w:val="none" w:sz="0" w:space="0" w:color="auto"/>
        <w:left w:val="none" w:sz="0" w:space="0" w:color="auto"/>
        <w:bottom w:val="none" w:sz="0" w:space="0" w:color="auto"/>
        <w:right w:val="none" w:sz="0" w:space="0" w:color="auto"/>
      </w:divBdr>
    </w:div>
    <w:div w:id="968439836">
      <w:bodyDiv w:val="1"/>
      <w:marLeft w:val="0"/>
      <w:marRight w:val="0"/>
      <w:marTop w:val="0"/>
      <w:marBottom w:val="0"/>
      <w:divBdr>
        <w:top w:val="none" w:sz="0" w:space="0" w:color="auto"/>
        <w:left w:val="none" w:sz="0" w:space="0" w:color="auto"/>
        <w:bottom w:val="none" w:sz="0" w:space="0" w:color="auto"/>
        <w:right w:val="none" w:sz="0" w:space="0" w:color="auto"/>
      </w:divBdr>
    </w:div>
    <w:div w:id="1256934617">
      <w:bodyDiv w:val="1"/>
      <w:marLeft w:val="0"/>
      <w:marRight w:val="0"/>
      <w:marTop w:val="0"/>
      <w:marBottom w:val="0"/>
      <w:divBdr>
        <w:top w:val="none" w:sz="0" w:space="0" w:color="auto"/>
        <w:left w:val="none" w:sz="0" w:space="0" w:color="auto"/>
        <w:bottom w:val="none" w:sz="0" w:space="0" w:color="auto"/>
        <w:right w:val="none" w:sz="0" w:space="0" w:color="auto"/>
      </w:divBdr>
    </w:div>
    <w:div w:id="1335257622">
      <w:bodyDiv w:val="1"/>
      <w:marLeft w:val="0"/>
      <w:marRight w:val="0"/>
      <w:marTop w:val="0"/>
      <w:marBottom w:val="0"/>
      <w:divBdr>
        <w:top w:val="none" w:sz="0" w:space="0" w:color="auto"/>
        <w:left w:val="none" w:sz="0" w:space="0" w:color="auto"/>
        <w:bottom w:val="none" w:sz="0" w:space="0" w:color="auto"/>
        <w:right w:val="none" w:sz="0" w:space="0" w:color="auto"/>
      </w:divBdr>
    </w:div>
    <w:div w:id="1433817385">
      <w:bodyDiv w:val="1"/>
      <w:marLeft w:val="0"/>
      <w:marRight w:val="0"/>
      <w:marTop w:val="0"/>
      <w:marBottom w:val="0"/>
      <w:divBdr>
        <w:top w:val="none" w:sz="0" w:space="0" w:color="auto"/>
        <w:left w:val="none" w:sz="0" w:space="0" w:color="auto"/>
        <w:bottom w:val="none" w:sz="0" w:space="0" w:color="auto"/>
        <w:right w:val="none" w:sz="0" w:space="0" w:color="auto"/>
      </w:divBdr>
    </w:div>
    <w:div w:id="1456368178">
      <w:bodyDiv w:val="1"/>
      <w:marLeft w:val="0"/>
      <w:marRight w:val="0"/>
      <w:marTop w:val="0"/>
      <w:marBottom w:val="0"/>
      <w:divBdr>
        <w:top w:val="none" w:sz="0" w:space="0" w:color="auto"/>
        <w:left w:val="none" w:sz="0" w:space="0" w:color="auto"/>
        <w:bottom w:val="none" w:sz="0" w:space="0" w:color="auto"/>
        <w:right w:val="none" w:sz="0" w:space="0" w:color="auto"/>
      </w:divBdr>
    </w:div>
    <w:div w:id="1498691039">
      <w:bodyDiv w:val="1"/>
      <w:marLeft w:val="0"/>
      <w:marRight w:val="0"/>
      <w:marTop w:val="0"/>
      <w:marBottom w:val="0"/>
      <w:divBdr>
        <w:top w:val="none" w:sz="0" w:space="0" w:color="auto"/>
        <w:left w:val="none" w:sz="0" w:space="0" w:color="auto"/>
        <w:bottom w:val="none" w:sz="0" w:space="0" w:color="auto"/>
        <w:right w:val="none" w:sz="0" w:space="0" w:color="auto"/>
      </w:divBdr>
    </w:div>
    <w:div w:id="1535191888">
      <w:bodyDiv w:val="1"/>
      <w:marLeft w:val="0"/>
      <w:marRight w:val="0"/>
      <w:marTop w:val="0"/>
      <w:marBottom w:val="0"/>
      <w:divBdr>
        <w:top w:val="none" w:sz="0" w:space="0" w:color="auto"/>
        <w:left w:val="none" w:sz="0" w:space="0" w:color="auto"/>
        <w:bottom w:val="none" w:sz="0" w:space="0" w:color="auto"/>
        <w:right w:val="none" w:sz="0" w:space="0" w:color="auto"/>
      </w:divBdr>
    </w:div>
    <w:div w:id="1855530612">
      <w:bodyDiv w:val="1"/>
      <w:marLeft w:val="0"/>
      <w:marRight w:val="0"/>
      <w:marTop w:val="0"/>
      <w:marBottom w:val="0"/>
      <w:divBdr>
        <w:top w:val="none" w:sz="0" w:space="0" w:color="auto"/>
        <w:left w:val="none" w:sz="0" w:space="0" w:color="auto"/>
        <w:bottom w:val="none" w:sz="0" w:space="0" w:color="auto"/>
        <w:right w:val="none" w:sz="0" w:space="0" w:color="auto"/>
      </w:divBdr>
    </w:div>
    <w:div w:id="18854794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65279;<?xml version="1.0" encoding="utf-8"?><Relationships xmlns="http://schemas.openxmlformats.org/package/2006/relationships"><Relationship Type="http://schemas.openxmlformats.org/officeDocument/2006/relationships/hyperlink" Target="about:blank" TargetMode="External" Id="rId8" /><Relationship Type="http://schemas.openxmlformats.org/officeDocument/2006/relationships/image" Target="media/image5.png" Id="rId13" /><Relationship Type="http://schemas.openxmlformats.org/officeDocument/2006/relationships/header" Target="header1.xml" Id="rId18" /><Relationship Type="http://schemas.openxmlformats.org/officeDocument/2006/relationships/styles" Target="styles.xml" Id="rId3" /><Relationship Type="http://schemas.openxmlformats.org/officeDocument/2006/relationships/theme" Target="theme/theme1.xml" Id="rId21" /><Relationship Type="http://schemas.openxmlformats.org/officeDocument/2006/relationships/endnotes" Target="endnotes.xml" Id="rId7" /><Relationship Type="http://schemas.openxmlformats.org/officeDocument/2006/relationships/image" Target="media/image4.png" Id="rId12" /><Relationship Type="http://schemas.openxmlformats.org/officeDocument/2006/relationships/image" Target="media/image9.png" Id="rId17" /><Relationship Type="http://schemas.openxmlformats.org/officeDocument/2006/relationships/numbering" Target="numbering.xml" Id="rId2" /><Relationship Type="http://schemas.openxmlformats.org/officeDocument/2006/relationships/image" Target="media/image8.png" Id="rId16" /><Relationship Type="http://schemas.openxmlformats.org/officeDocument/2006/relationships/fontTable" Target="fontTable.xml" Id="rId20"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3.jpeg" Id="rId11" /><Relationship Type="http://schemas.openxmlformats.org/officeDocument/2006/relationships/webSettings" Target="webSettings.xml" Id="rId5" /><Relationship Type="http://schemas.openxmlformats.org/officeDocument/2006/relationships/image" Target="media/image7.png" Id="rId15" /><Relationship Type="http://schemas.openxmlformats.org/officeDocument/2006/relationships/image" Target="media/image2.png" Id="rId10" /><Relationship Type="http://schemas.openxmlformats.org/officeDocument/2006/relationships/header" Target="header2.xml" Id="rId19" /><Relationship Type="http://schemas.openxmlformats.org/officeDocument/2006/relationships/settings" Target="settings.xml" Id="rId4" /><Relationship Type="http://schemas.openxmlformats.org/officeDocument/2006/relationships/image" Target="media/image1.jpeg" Id="rId9" /><Relationship Type="http://schemas.openxmlformats.org/officeDocument/2006/relationships/image" Target="media/image6.png" Id="rId1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D74175B-F410-4E2E-A8DF-33B369F5E1B0}">
  <we:reference id="wa104382081" version="1.55.1.0" store="es-ES" storeType="OMEX"/>
  <we:alternateReferences>
    <we:reference id="WA104382081" version="1.55.1.0" store="es-E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ra22</b:Tag>
    <b:SourceType>InternetSite</b:SourceType>
    <b:Guid>{E00A6600-0965-41E4-B5B3-66E8AE7A3A9D}</b:Guid>
    <b:Title>MySQL</b:Title>
    <b:Author>
      <b:Author>
        <b:Corporate>Oracle</b:Corporate>
      </b:Author>
    </b:Author>
    <b:ProductionCompany>Oracle</b:ProductionCompany>
    <b:YearAccessed>2022</b:YearAccessed>
    <b:MonthAccessed>Julio</b:MonthAccessed>
    <b:DayAccessed>31</b:DayAccessed>
    <b:URL>https://www.mysql.com</b:URL>
    <b:RefOrder>1</b:RefOrder>
  </b:Source>
</b:Sources>
</file>

<file path=customXml/itemProps1.xml><?xml version="1.0" encoding="utf-8"?>
<ds:datastoreItem xmlns:ds="http://schemas.openxmlformats.org/officeDocument/2006/customXml" ds:itemID="{3877AF34-244C-43DE-9A6B-002FAEC60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9</TotalTime>
  <Pages>1</Pages>
  <Words>40170</Words>
  <Characters>228973</Characters>
  <Application>Microsoft Office Word</Application>
  <DocSecurity>4</DocSecurity>
  <Lines>1908</Lines>
  <Paragraphs>5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8606</CharactersWithSpaces>
  <SharedDoc>false</SharedDoc>
  <HLinks>
    <vt:vector size="6" baseType="variant">
      <vt:variant>
        <vt:i4>3080313</vt:i4>
      </vt:variant>
      <vt:variant>
        <vt:i4>0</vt:i4>
      </vt:variant>
      <vt:variant>
        <vt:i4>0</vt:i4>
      </vt:variant>
      <vt:variant>
        <vt:i4>5</vt:i4>
      </vt:variant>
      <vt:variant>
        <vt:lpwstr>about:bla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NO ANTONIO ARIAS LAAZ</dc:creator>
  <cp:keywords/>
  <cp:lastModifiedBy>ERICKSSON EDUARDO ESTEVEZ ESCOBAR</cp:lastModifiedBy>
  <cp:revision>2972</cp:revision>
  <dcterms:created xsi:type="dcterms:W3CDTF">2022-11-14T13:57:00Z</dcterms:created>
  <dcterms:modified xsi:type="dcterms:W3CDTF">2023-04-17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ec2c8c-fbd7-3951-aaf9-dc41b308c593</vt:lpwstr>
  </property>
  <property fmtid="{D5CDD505-2E9C-101B-9397-08002B2CF9AE}" pid="24" name="Mendeley Citation Style_1">
    <vt:lpwstr>http://www.zotero.org/styles/ieee</vt:lpwstr>
  </property>
</Properties>
</file>